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B4C22D" w14:textId="67074891" w:rsidR="0031337E" w:rsidRPr="00EF1CD0" w:rsidRDefault="00CA7A90" w:rsidP="0031337E">
      <w:pPr>
        <w:pStyle w:val="ProjectTitle"/>
        <w:rPr>
          <w:rFonts w:ascii="Tahoma" w:hAnsi="Tahoma" w:cs="Tahoma"/>
        </w:rPr>
      </w:pPr>
      <w:r w:rsidRPr="00CA7A90">
        <w:rPr>
          <w:rFonts w:ascii="Tahoma" w:hAnsi="Tahoma" w:cs="Tahoma"/>
          <w:sz w:val="40"/>
          <w:szCs w:val="40"/>
        </w:rPr>
        <w:t xml:space="preserve">Comprehensive </w:t>
      </w:r>
      <w:r w:rsidR="00B6647C" w:rsidRPr="00CA7A90">
        <w:rPr>
          <w:rFonts w:ascii="Tahoma" w:hAnsi="Tahoma" w:cs="Tahoma"/>
          <w:sz w:val="40"/>
          <w:szCs w:val="40"/>
        </w:rPr>
        <w:t>Creative Technologies Project:</w:t>
      </w:r>
      <w:r w:rsidR="00B6647C">
        <w:rPr>
          <w:rFonts w:ascii="Tahoma" w:hAnsi="Tahoma" w:cs="Tahoma"/>
        </w:rPr>
        <w:t xml:space="preserve"> </w:t>
      </w:r>
      <w:r w:rsidR="002F04DF">
        <w:rPr>
          <w:rFonts w:ascii="Tahoma" w:hAnsi="Tahoma" w:cs="Tahoma"/>
        </w:rPr>
        <w:t xml:space="preserve">Building a </w:t>
      </w:r>
      <w:r w:rsidR="00454ACA">
        <w:rPr>
          <w:rFonts w:ascii="Tahoma" w:hAnsi="Tahoma" w:cs="Tahoma"/>
        </w:rPr>
        <w:t>modular simulation of The Simple Pendulum</w:t>
      </w:r>
      <w:r w:rsidR="002F04DF">
        <w:rPr>
          <w:rFonts w:ascii="Tahoma" w:hAnsi="Tahoma" w:cs="Tahoma"/>
        </w:rPr>
        <w:t xml:space="preserve"> for the Development of Dynamic Swinging Mechanics in Video Games</w:t>
      </w:r>
    </w:p>
    <w:p w14:paraId="35B79EF2" w14:textId="29D0F6FA" w:rsidR="0048089F" w:rsidRDefault="00976699" w:rsidP="007134CE">
      <w:r w:rsidRPr="00DE3F55">
        <w:rPr>
          <w:rFonts w:ascii="Verdana" w:hAnsi="Verdana" w:cs="Tahoma"/>
          <w:b/>
          <w:sz w:val="20"/>
          <w:szCs w:val="20"/>
        </w:rPr>
        <w:t>Author Name</w:t>
      </w:r>
      <w:r w:rsidR="007134CE" w:rsidRPr="00DE3F55">
        <w:rPr>
          <w:rFonts w:ascii="Verdana" w:hAnsi="Verdana" w:cs="Tahoma"/>
          <w:b/>
          <w:sz w:val="20"/>
          <w:szCs w:val="20"/>
        </w:rPr>
        <w:br/>
      </w:r>
      <w:hyperlink r:id="rId11" w:history="1">
        <w:r w:rsidR="0048089F" w:rsidRPr="00E62D43">
          <w:rPr>
            <w:rStyle w:val="Hyperlink"/>
          </w:rPr>
          <w:t>Swaiba2.faisal@live.uwe.ac.uk</w:t>
        </w:r>
      </w:hyperlink>
    </w:p>
    <w:p w14:paraId="70D75BC6" w14:textId="2AEAD38F" w:rsidR="007134CE" w:rsidRPr="00DE3F55" w:rsidRDefault="007C1A28" w:rsidP="007134CE">
      <w:pPr>
        <w:rPr>
          <w:rFonts w:ascii="Verdana" w:hAnsi="Verdana" w:cs="Tahoma"/>
          <w:sz w:val="20"/>
          <w:szCs w:val="20"/>
        </w:rPr>
      </w:pPr>
      <w:r w:rsidRPr="00DE3F55">
        <w:rPr>
          <w:rFonts w:ascii="Verdana" w:hAnsi="Verdana" w:cs="Tahoma"/>
          <w:sz w:val="20"/>
          <w:szCs w:val="20"/>
        </w:rPr>
        <w:t xml:space="preserve">Supervisor: </w:t>
      </w:r>
      <w:r w:rsidR="0048089F">
        <w:rPr>
          <w:rFonts w:ascii="Verdana" w:hAnsi="Verdana" w:cs="Tahoma"/>
          <w:sz w:val="20"/>
          <w:szCs w:val="20"/>
        </w:rPr>
        <w:t>Louca Coles</w:t>
      </w:r>
    </w:p>
    <w:p w14:paraId="39CF30CE" w14:textId="761BF0D2" w:rsidR="00976699" w:rsidRPr="00DE3F55" w:rsidRDefault="00976699" w:rsidP="00976699">
      <w:pPr>
        <w:pStyle w:val="authorName"/>
        <w:rPr>
          <w:rFonts w:cs="Tahoma"/>
          <w:sz w:val="20"/>
        </w:rPr>
      </w:pPr>
      <w:r w:rsidRPr="00DE3F55">
        <w:rPr>
          <w:rFonts w:cs="Tahoma"/>
          <w:sz w:val="20"/>
        </w:rPr>
        <w:br/>
        <w:t xml:space="preserve">Department of </w:t>
      </w:r>
      <w:r w:rsidR="00562F40">
        <w:rPr>
          <w:rFonts w:cs="Tahoma"/>
          <w:sz w:val="20"/>
        </w:rPr>
        <w:t>Computing</w:t>
      </w:r>
      <w:r w:rsidRPr="00DE3F55">
        <w:rPr>
          <w:rFonts w:cs="Tahoma"/>
          <w:sz w:val="20"/>
        </w:rPr>
        <w:t xml:space="preserve"> and Creative Technology</w:t>
      </w:r>
    </w:p>
    <w:p w14:paraId="01E9E945" w14:textId="32C04D9A" w:rsidR="00976699" w:rsidRPr="00DE3F55" w:rsidRDefault="00976699" w:rsidP="007C1A28">
      <w:pPr>
        <w:pStyle w:val="authorAddress"/>
        <w:rPr>
          <w:rFonts w:cs="Tahoma"/>
          <w:sz w:val="20"/>
        </w:rPr>
      </w:pPr>
      <w:r w:rsidRPr="00DE3F55">
        <w:rPr>
          <w:rFonts w:cs="Tahoma"/>
          <w:sz w:val="20"/>
        </w:rPr>
        <w:t>University of the West of England</w:t>
      </w:r>
      <w:r w:rsidRPr="00DE3F55">
        <w:rPr>
          <w:rFonts w:cs="Tahoma"/>
          <w:sz w:val="20"/>
        </w:rPr>
        <w:br/>
        <w:t>Coldharbour Lane</w:t>
      </w:r>
      <w:r w:rsidR="007C1A28" w:rsidRPr="00DE3F55">
        <w:rPr>
          <w:rFonts w:cs="Tahoma"/>
          <w:sz w:val="20"/>
        </w:rPr>
        <w:br/>
      </w:r>
      <w:r w:rsidRPr="00DE3F55">
        <w:rPr>
          <w:rFonts w:cs="Tahoma"/>
          <w:sz w:val="20"/>
        </w:rPr>
        <w:t xml:space="preserve">Bristol </w:t>
      </w:r>
      <w:r w:rsidR="00462C56" w:rsidRPr="00DE3F55">
        <w:rPr>
          <w:rFonts w:cs="Tahoma"/>
          <w:sz w:val="20"/>
        </w:rPr>
        <w:t xml:space="preserve">BS16 1QY </w:t>
      </w:r>
    </w:p>
    <w:p w14:paraId="17A2022F" w14:textId="416864BE" w:rsidR="007C1A28" w:rsidRPr="007C1A28" w:rsidRDefault="007C1A28" w:rsidP="007C1A28">
      <w:pPr>
        <w:pStyle w:val="authorAddress"/>
        <w:rPr>
          <w:sz w:val="20"/>
        </w:rPr>
      </w:pPr>
      <w:r w:rsidRPr="007C1A28">
        <w:rPr>
          <w:noProof/>
          <w:sz w:val="20"/>
        </w:rPr>
        <mc:AlternateContent>
          <mc:Choice Requires="wps">
            <w:drawing>
              <wp:anchor distT="0" distB="0" distL="114300" distR="114300" simplePos="0" relativeHeight="251660288" behindDoc="0" locked="0" layoutInCell="1" allowOverlap="1" wp14:anchorId="5AEED28A" wp14:editId="4A51F0A1">
                <wp:simplePos x="0" y="0"/>
                <wp:positionH relativeFrom="column">
                  <wp:posOffset>-63500</wp:posOffset>
                </wp:positionH>
                <wp:positionV relativeFrom="paragraph">
                  <wp:posOffset>232410</wp:posOffset>
                </wp:positionV>
                <wp:extent cx="6489700" cy="3653155"/>
                <wp:effectExtent l="0" t="0" r="38100" b="29845"/>
                <wp:wrapSquare wrapText="bothSides"/>
                <wp:docPr id="2" name="Text Box 2"/>
                <wp:cNvGraphicFramePr/>
                <a:graphic xmlns:a="http://schemas.openxmlformats.org/drawingml/2006/main">
                  <a:graphicData uri="http://schemas.microsoft.com/office/word/2010/wordprocessingShape">
                    <wps:wsp>
                      <wps:cNvSpPr txBox="1"/>
                      <wps:spPr>
                        <a:xfrm>
                          <a:off x="0" y="0"/>
                          <a:ext cx="6489700" cy="3653155"/>
                        </a:xfrm>
                        <a:prstGeom prst="rect">
                          <a:avLst/>
                        </a:prstGeom>
                        <a:noFill/>
                        <a:ln w="6350" cmpd="sng">
                          <a:solidFill>
                            <a:schemeClr val="tx1"/>
                          </a:solid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0E6845" w14:textId="4D50FC7E" w:rsidR="00B32C93" w:rsidRPr="007C1A28" w:rsidRDefault="007F7D4E" w:rsidP="007C1A28">
                            <w:pPr>
                              <w:rPr>
                                <w:rFonts w:ascii="Arial" w:hAnsi="Arial"/>
                                <w:i/>
                                <w:sz w:val="20"/>
                                <w:szCs w:val="20"/>
                              </w:rPr>
                            </w:pPr>
                            <w:r>
                              <w:rPr>
                                <w:noProof/>
                              </w:rPr>
                              <w:drawing>
                                <wp:inline distT="0" distB="0" distL="0" distR="0" wp14:anchorId="36F35CE5" wp14:editId="17FB9D8B">
                                  <wp:extent cx="6417624" cy="3617008"/>
                                  <wp:effectExtent l="0" t="0" r="2540" b="2540"/>
                                  <wp:docPr id="146501513" name="Picture 1" descr="A group of balls from a r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01513" name="Picture 1" descr="A group of balls from a rope&#10;&#10;AI-generated content may be incorrect."/>
                                          <pic:cNvPicPr/>
                                        </pic:nvPicPr>
                                        <pic:blipFill>
                                          <a:blip r:embed="rId12"/>
                                          <a:stretch>
                                            <a:fillRect/>
                                          </a:stretch>
                                        </pic:blipFill>
                                        <pic:spPr>
                                          <a:xfrm>
                                            <a:off x="0" y="0"/>
                                            <a:ext cx="6497368" cy="3661952"/>
                                          </a:xfrm>
                                          <a:prstGeom prst="rect">
                                            <a:avLst/>
                                          </a:prstGeom>
                                        </pic:spPr>
                                      </pic:pic>
                                    </a:graphicData>
                                  </a:graphic>
                                </wp:inline>
                              </w:drawing>
                            </w:r>
                            <w:r w:rsidR="00B32C93">
                              <w:rPr>
                                <w:rFonts w:ascii="Arial" w:hAnsi="Arial"/>
                                <w:i/>
                                <w:sz w:val="20"/>
                                <w:szCs w:val="20"/>
                              </w:rPr>
                              <w:br/>
                            </w:r>
                          </w:p>
                          <w:p w14:paraId="17C75087" w14:textId="228E4037" w:rsidR="00B32C93" w:rsidRDefault="00B32C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AEED28A" id="_x0000_t202" coordsize="21600,21600" o:spt="202" path="m,l,21600r21600,l21600,xe">
                <v:stroke joinstyle="miter"/>
                <v:path gradientshapeok="t" o:connecttype="rect"/>
              </v:shapetype>
              <v:shape id="Text Box 2" o:spid="_x0000_s1026" type="#_x0000_t202" style="position:absolute;margin-left:-5pt;margin-top:18.3pt;width:511pt;height:287.6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" filled="f" strokecolor="black [3213]" strokeweight=".5pt">
                <v:textbox>
                  <w:txbxContent>
                    <w:p w14:paraId="700E6845" w14:textId="4D50FC7E" w:rsidR="00B32C93" w:rsidRPr="007C1A28" w:rsidRDefault="007F7D4E" w:rsidP="007C1A28">
                      <w:pPr>
                        <w:rPr>
                          <w:rFonts w:ascii="Arial" w:hAnsi="Arial"/>
                          <w:i/>
                          <w:sz w:val="20"/>
                          <w:szCs w:val="20"/>
                        </w:rPr>
                      </w:pPr>
                      <w:r>
                        <w:rPr>
                          <w:noProof/>
                        </w:rPr>
                        <w:drawing>
                          <wp:inline distT="0" distB="0" distL="0" distR="0" wp14:anchorId="36F35CE5" wp14:editId="17FB9D8B">
                            <wp:extent cx="6417624" cy="3617008"/>
                            <wp:effectExtent l="0" t="0" r="2540" b="2540"/>
                            <wp:docPr id="146501513" name="Picture 1" descr="A group of balls from a r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01513" name="Picture 1" descr="A group of balls from a rope&#10;&#10;AI-generated content may be incorrect."/>
                                    <pic:cNvPicPr/>
                                  </pic:nvPicPr>
                                  <pic:blipFill>
                                    <a:blip r:embed="rId12"/>
                                    <a:stretch>
                                      <a:fillRect/>
                                    </a:stretch>
                                  </pic:blipFill>
                                  <pic:spPr>
                                    <a:xfrm>
                                      <a:off x="0" y="0"/>
                                      <a:ext cx="6497368" cy="3661952"/>
                                    </a:xfrm>
                                    <a:prstGeom prst="rect">
                                      <a:avLst/>
                                    </a:prstGeom>
                                  </pic:spPr>
                                </pic:pic>
                              </a:graphicData>
                            </a:graphic>
                          </wp:inline>
                        </w:drawing>
                      </w:r>
                      <w:r w:rsidR="00B32C93">
                        <w:rPr>
                          <w:rFonts w:ascii="Arial" w:hAnsi="Arial"/>
                          <w:i/>
                          <w:sz w:val="20"/>
                          <w:szCs w:val="20"/>
                        </w:rPr>
                        <w:br/>
                      </w:r>
                    </w:p>
                    <w:p w14:paraId="17C75087" w14:textId="228E4037" w:rsidR="00B32C93" w:rsidRDefault="00B32C93"/>
                  </w:txbxContent>
                </v:textbox>
                <w10:wrap type="square"/>
              </v:shape>
            </w:pict>
          </mc:Fallback>
        </mc:AlternateContent>
      </w:r>
    </w:p>
    <w:p w14:paraId="5498C987" w14:textId="77777777" w:rsidR="00425221" w:rsidRDefault="00425221" w:rsidP="00976699">
      <w:pPr>
        <w:rPr>
          <w:rFonts w:ascii="Verdana" w:hAnsi="Verdana"/>
          <w:b/>
          <w:sz w:val="18"/>
          <w:szCs w:val="18"/>
        </w:rPr>
      </w:pPr>
    </w:p>
    <w:p w14:paraId="64FA0C91" w14:textId="2A2FC57E" w:rsidR="00976699" w:rsidRPr="00165722" w:rsidRDefault="00976699" w:rsidP="00976699">
      <w:pPr>
        <w:rPr>
          <w:rFonts w:ascii="Verdana" w:hAnsi="Verdana"/>
          <w:b/>
          <w:sz w:val="18"/>
          <w:szCs w:val="18"/>
        </w:rPr>
      </w:pPr>
      <w:r w:rsidRPr="00165722">
        <w:rPr>
          <w:rFonts w:ascii="Verdana" w:hAnsi="Verdana"/>
          <w:b/>
          <w:sz w:val="18"/>
          <w:szCs w:val="18"/>
        </w:rPr>
        <w:t>Abstract</w:t>
      </w:r>
      <w:r w:rsidR="007C1A28" w:rsidRPr="00165722">
        <w:rPr>
          <w:rFonts w:ascii="Verdana" w:hAnsi="Verdana"/>
          <w:b/>
          <w:sz w:val="18"/>
          <w:szCs w:val="18"/>
        </w:rPr>
        <w:t xml:space="preserve"> </w:t>
      </w:r>
    </w:p>
    <w:p w14:paraId="51EE510D" w14:textId="204450ED" w:rsidR="00F461E7" w:rsidRDefault="00B14E23" w:rsidP="00F461E7">
      <w:pPr>
        <w:jc w:val="both"/>
        <w:rPr>
          <w:rFonts w:ascii="Verdana" w:hAnsi="Verdana"/>
          <w:bCs/>
          <w:sz w:val="18"/>
          <w:szCs w:val="18"/>
        </w:rPr>
      </w:pPr>
      <w:r>
        <w:rPr>
          <w:rFonts w:ascii="Verdana" w:hAnsi="Verdana"/>
          <w:sz w:val="18"/>
          <w:szCs w:val="18"/>
        </w:rPr>
        <w:t>This project asks</w:t>
      </w:r>
      <w:r w:rsidR="002B6047">
        <w:rPr>
          <w:rFonts w:ascii="Verdana" w:hAnsi="Verdana"/>
          <w:sz w:val="18"/>
          <w:szCs w:val="18"/>
        </w:rPr>
        <w:t xml:space="preserve"> two main research questions</w:t>
      </w:r>
      <w:r w:rsidR="008B5AF7">
        <w:rPr>
          <w:rFonts w:ascii="Verdana" w:hAnsi="Verdana"/>
          <w:sz w:val="18"/>
          <w:szCs w:val="18"/>
        </w:rPr>
        <w:t xml:space="preserve">: </w:t>
      </w:r>
      <w:r w:rsidR="00285DCB">
        <w:rPr>
          <w:rFonts w:ascii="Verdana" w:hAnsi="Verdana"/>
          <w:sz w:val="18"/>
          <w:szCs w:val="18"/>
        </w:rPr>
        <w:t>“H</w:t>
      </w:r>
      <w:r w:rsidR="008B5AF7">
        <w:rPr>
          <w:rFonts w:ascii="Verdana" w:hAnsi="Verdana"/>
          <w:sz w:val="18"/>
          <w:szCs w:val="18"/>
        </w:rPr>
        <w:t>ow successfully ca</w:t>
      </w:r>
      <w:r w:rsidR="00411B90">
        <w:rPr>
          <w:rFonts w:ascii="Verdana" w:hAnsi="Verdana"/>
          <w:sz w:val="18"/>
          <w:szCs w:val="18"/>
        </w:rPr>
        <w:t xml:space="preserve">n the pendulum swing be simulated </w:t>
      </w:r>
      <w:r w:rsidR="0039572D">
        <w:rPr>
          <w:rFonts w:ascii="Verdana" w:hAnsi="Verdana"/>
          <w:sz w:val="18"/>
          <w:szCs w:val="18"/>
        </w:rPr>
        <w:t>using the Unity Game Engine</w:t>
      </w:r>
      <w:r w:rsidR="004B052D">
        <w:rPr>
          <w:rFonts w:ascii="Verdana" w:hAnsi="Verdana"/>
          <w:sz w:val="18"/>
          <w:szCs w:val="18"/>
        </w:rPr>
        <w:t>?</w:t>
      </w:r>
      <w:r w:rsidR="00285DCB">
        <w:rPr>
          <w:rFonts w:ascii="Verdana" w:hAnsi="Verdana"/>
          <w:sz w:val="18"/>
          <w:szCs w:val="18"/>
        </w:rPr>
        <w:t>” and “</w:t>
      </w:r>
      <w:r w:rsidR="00F461E7">
        <w:rPr>
          <w:rFonts w:ascii="Verdana" w:hAnsi="Verdana"/>
          <w:bCs/>
          <w:sz w:val="18"/>
          <w:szCs w:val="18"/>
        </w:rPr>
        <w:t>To what extent can the aforementioned simulation be developed in a way that allows for easy use and  integration into other video game developers’ projects, particularly those creating their own swinging mechanics?</w:t>
      </w:r>
      <w:r w:rsidR="00AF2A30">
        <w:rPr>
          <w:rFonts w:ascii="Verdana" w:hAnsi="Verdana"/>
          <w:bCs/>
          <w:sz w:val="18"/>
          <w:szCs w:val="18"/>
        </w:rPr>
        <w:t>”</w:t>
      </w:r>
      <w:r w:rsidR="0063545D">
        <w:rPr>
          <w:rFonts w:ascii="Verdana" w:hAnsi="Verdana"/>
          <w:bCs/>
          <w:sz w:val="18"/>
          <w:szCs w:val="18"/>
        </w:rPr>
        <w:t xml:space="preserve"> </w:t>
      </w:r>
    </w:p>
    <w:p w14:paraId="3A2557B7" w14:textId="77777777" w:rsidR="006336E7" w:rsidRDefault="006336E7" w:rsidP="00F461E7">
      <w:pPr>
        <w:jc w:val="both"/>
        <w:rPr>
          <w:rFonts w:ascii="Verdana" w:hAnsi="Verdana"/>
          <w:bCs/>
          <w:sz w:val="18"/>
          <w:szCs w:val="18"/>
        </w:rPr>
      </w:pPr>
    </w:p>
    <w:p w14:paraId="440692AF" w14:textId="1B0FC8EC" w:rsidR="00E449A8" w:rsidRDefault="004C6FFD" w:rsidP="00F02415">
      <w:pPr>
        <w:jc w:val="both"/>
        <w:rPr>
          <w:rFonts w:ascii="Verdana" w:hAnsi="Verdana"/>
          <w:sz w:val="18"/>
          <w:szCs w:val="18"/>
        </w:rPr>
      </w:pPr>
      <w:r>
        <w:rPr>
          <w:rFonts w:ascii="Verdana" w:hAnsi="Verdana"/>
          <w:bCs/>
          <w:sz w:val="18"/>
          <w:szCs w:val="18"/>
        </w:rPr>
        <w:t>Research has been conducted into</w:t>
      </w:r>
      <w:r w:rsidR="005B3D4A">
        <w:rPr>
          <w:rFonts w:ascii="Verdana" w:hAnsi="Verdana"/>
          <w:bCs/>
          <w:sz w:val="18"/>
          <w:szCs w:val="18"/>
        </w:rPr>
        <w:t xml:space="preserve"> the literature surrounding</w:t>
      </w:r>
      <w:r>
        <w:rPr>
          <w:rFonts w:ascii="Verdana" w:hAnsi="Verdana"/>
          <w:bCs/>
          <w:sz w:val="18"/>
          <w:szCs w:val="18"/>
        </w:rPr>
        <w:t xml:space="preserve"> </w:t>
      </w:r>
      <w:r w:rsidR="0048586A">
        <w:rPr>
          <w:rFonts w:ascii="Verdana" w:hAnsi="Verdana"/>
          <w:bCs/>
          <w:sz w:val="18"/>
          <w:szCs w:val="18"/>
        </w:rPr>
        <w:t>models of the pendulum, real-time physics engines for video games</w:t>
      </w:r>
      <w:r w:rsidR="001C05CB">
        <w:rPr>
          <w:rFonts w:ascii="Verdana" w:hAnsi="Verdana"/>
          <w:bCs/>
          <w:sz w:val="18"/>
          <w:szCs w:val="18"/>
        </w:rPr>
        <w:t xml:space="preserve">, common design patterns for video game development and key principles of </w:t>
      </w:r>
      <w:r w:rsidR="001232B9">
        <w:rPr>
          <w:rFonts w:ascii="Verdana" w:hAnsi="Verdana"/>
          <w:bCs/>
          <w:sz w:val="18"/>
          <w:szCs w:val="18"/>
        </w:rPr>
        <w:t>User Cent</w:t>
      </w:r>
      <w:r w:rsidR="00882D7F">
        <w:rPr>
          <w:rFonts w:ascii="Verdana" w:hAnsi="Verdana"/>
          <w:bCs/>
          <w:sz w:val="18"/>
          <w:szCs w:val="18"/>
        </w:rPr>
        <w:t>r</w:t>
      </w:r>
      <w:r w:rsidR="001232B9">
        <w:rPr>
          <w:rFonts w:ascii="Verdana" w:hAnsi="Verdana"/>
          <w:bCs/>
          <w:sz w:val="18"/>
          <w:szCs w:val="18"/>
        </w:rPr>
        <w:t>ed Design.</w:t>
      </w:r>
      <w:r w:rsidR="00882D7F">
        <w:rPr>
          <w:rFonts w:ascii="Verdana" w:hAnsi="Verdana"/>
          <w:bCs/>
          <w:sz w:val="18"/>
          <w:szCs w:val="18"/>
        </w:rPr>
        <w:t xml:space="preserve"> </w:t>
      </w:r>
      <w:r w:rsidR="008D282F">
        <w:rPr>
          <w:rFonts w:ascii="Verdana" w:hAnsi="Verdana"/>
          <w:sz w:val="18"/>
          <w:szCs w:val="18"/>
        </w:rPr>
        <w:t xml:space="preserve"> </w:t>
      </w:r>
      <w:r w:rsidR="0043599A">
        <w:rPr>
          <w:rFonts w:ascii="Verdana" w:hAnsi="Verdana"/>
          <w:sz w:val="18"/>
          <w:szCs w:val="18"/>
        </w:rPr>
        <w:t>A</w:t>
      </w:r>
      <w:r w:rsidR="002705CA">
        <w:rPr>
          <w:rFonts w:ascii="Verdana" w:hAnsi="Verdana"/>
          <w:sz w:val="18"/>
          <w:szCs w:val="18"/>
        </w:rPr>
        <w:t xml:space="preserve"> force-based simulation of The Simple Pendulum was then created</w:t>
      </w:r>
      <w:r w:rsidR="001C57A5">
        <w:rPr>
          <w:rFonts w:ascii="Verdana" w:hAnsi="Verdana"/>
          <w:sz w:val="18"/>
          <w:szCs w:val="18"/>
        </w:rPr>
        <w:t xml:space="preserve">, using the Unity Game </w:t>
      </w:r>
      <w:r w:rsidR="001C57A5">
        <w:rPr>
          <w:rFonts w:ascii="Verdana" w:hAnsi="Verdana"/>
          <w:sz w:val="18"/>
          <w:szCs w:val="18"/>
        </w:rPr>
        <w:lastRenderedPageBreak/>
        <w:t>Engine (Unity Technologies, 2023)</w:t>
      </w:r>
      <w:r w:rsidR="00DF3353">
        <w:rPr>
          <w:rFonts w:ascii="Verdana" w:hAnsi="Verdana"/>
          <w:sz w:val="18"/>
          <w:szCs w:val="18"/>
        </w:rPr>
        <w:t>.</w:t>
      </w:r>
      <w:r w:rsidR="00D47DE3">
        <w:rPr>
          <w:rFonts w:ascii="Verdana" w:hAnsi="Verdana"/>
          <w:sz w:val="18"/>
          <w:szCs w:val="18"/>
        </w:rPr>
        <w:t xml:space="preserve"> T</w:t>
      </w:r>
      <w:r w:rsidR="0004198C">
        <w:rPr>
          <w:rFonts w:ascii="Verdana" w:hAnsi="Verdana"/>
          <w:sz w:val="18"/>
          <w:szCs w:val="18"/>
        </w:rPr>
        <w:t>he t</w:t>
      </w:r>
      <w:r w:rsidR="00D47DE3">
        <w:rPr>
          <w:rFonts w:ascii="Verdana" w:hAnsi="Verdana"/>
          <w:sz w:val="18"/>
          <w:szCs w:val="18"/>
        </w:rPr>
        <w:t xml:space="preserve">wo test scenes </w:t>
      </w:r>
      <w:r w:rsidR="0004198C">
        <w:rPr>
          <w:rFonts w:ascii="Verdana" w:hAnsi="Verdana"/>
          <w:sz w:val="18"/>
          <w:szCs w:val="18"/>
        </w:rPr>
        <w:t xml:space="preserve">provided </w:t>
      </w:r>
      <w:r w:rsidR="00EA7130">
        <w:rPr>
          <w:rFonts w:ascii="Verdana" w:hAnsi="Verdana"/>
          <w:sz w:val="18"/>
          <w:szCs w:val="18"/>
        </w:rPr>
        <w:t xml:space="preserve">with the artifact </w:t>
      </w:r>
      <w:r w:rsidR="00D47DE3">
        <w:rPr>
          <w:rFonts w:ascii="Verdana" w:hAnsi="Verdana"/>
          <w:sz w:val="18"/>
          <w:szCs w:val="18"/>
        </w:rPr>
        <w:t>show</w:t>
      </w:r>
      <w:r w:rsidR="00EA7130">
        <w:rPr>
          <w:rFonts w:ascii="Verdana" w:hAnsi="Verdana"/>
          <w:sz w:val="18"/>
          <w:szCs w:val="18"/>
        </w:rPr>
        <w:t>case</w:t>
      </w:r>
      <w:r w:rsidR="00D47DE3">
        <w:rPr>
          <w:rFonts w:ascii="Verdana" w:hAnsi="Verdana"/>
          <w:sz w:val="18"/>
          <w:szCs w:val="18"/>
        </w:rPr>
        <w:t xml:space="preserve"> the </w:t>
      </w:r>
      <w:r w:rsidR="00464F15">
        <w:rPr>
          <w:rFonts w:ascii="Verdana" w:hAnsi="Verdana"/>
          <w:sz w:val="18"/>
          <w:szCs w:val="18"/>
        </w:rPr>
        <w:t>simulation functioning</w:t>
      </w:r>
      <w:r w:rsidR="00D47DE3">
        <w:rPr>
          <w:rFonts w:ascii="Verdana" w:hAnsi="Verdana"/>
          <w:sz w:val="18"/>
          <w:szCs w:val="18"/>
        </w:rPr>
        <w:t xml:space="preserve"> </w:t>
      </w:r>
      <w:r w:rsidR="00AE2F5A">
        <w:rPr>
          <w:rFonts w:ascii="Verdana" w:hAnsi="Verdana"/>
          <w:sz w:val="18"/>
          <w:szCs w:val="18"/>
        </w:rPr>
        <w:t xml:space="preserve">in </w:t>
      </w:r>
      <w:r w:rsidR="006E5E6F">
        <w:rPr>
          <w:rFonts w:ascii="Verdana" w:hAnsi="Verdana"/>
          <w:sz w:val="18"/>
          <w:szCs w:val="18"/>
        </w:rPr>
        <w:t>different contexts</w:t>
      </w:r>
      <w:r w:rsidR="00D0767E">
        <w:rPr>
          <w:rFonts w:ascii="Verdana" w:hAnsi="Verdana"/>
          <w:sz w:val="18"/>
          <w:szCs w:val="18"/>
        </w:rPr>
        <w:t xml:space="preserve"> an</w:t>
      </w:r>
      <w:r w:rsidR="005323CE">
        <w:rPr>
          <w:rFonts w:ascii="Verdana" w:hAnsi="Verdana"/>
          <w:sz w:val="18"/>
          <w:szCs w:val="18"/>
        </w:rPr>
        <w:t xml:space="preserve">d being used by different interfaces, </w:t>
      </w:r>
      <w:r w:rsidR="00817841">
        <w:rPr>
          <w:rFonts w:ascii="Verdana" w:hAnsi="Verdana"/>
          <w:sz w:val="18"/>
          <w:szCs w:val="18"/>
        </w:rPr>
        <w:t xml:space="preserve">showing </w:t>
      </w:r>
      <w:r w:rsidR="00F02415">
        <w:rPr>
          <w:rFonts w:ascii="Verdana" w:hAnsi="Verdana"/>
          <w:sz w:val="18"/>
          <w:szCs w:val="18"/>
        </w:rPr>
        <w:t xml:space="preserve">promising </w:t>
      </w:r>
      <w:r w:rsidR="00C21D8F">
        <w:rPr>
          <w:rFonts w:ascii="Verdana" w:hAnsi="Verdana"/>
          <w:sz w:val="18"/>
          <w:szCs w:val="18"/>
        </w:rPr>
        <w:t xml:space="preserve">success in answering the </w:t>
      </w:r>
      <w:r w:rsidR="006E017A">
        <w:rPr>
          <w:rFonts w:ascii="Verdana" w:hAnsi="Verdana"/>
          <w:sz w:val="18"/>
          <w:szCs w:val="18"/>
        </w:rPr>
        <w:t>two research questions.</w:t>
      </w:r>
      <w:r w:rsidR="0043600A">
        <w:rPr>
          <w:rFonts w:ascii="Verdana" w:hAnsi="Verdana"/>
          <w:sz w:val="18"/>
          <w:szCs w:val="18"/>
        </w:rPr>
        <w:t xml:space="preserve"> </w:t>
      </w:r>
    </w:p>
    <w:p w14:paraId="6A26039D" w14:textId="77777777" w:rsidR="001C2027" w:rsidRDefault="001C2027" w:rsidP="00F02415">
      <w:pPr>
        <w:jc w:val="both"/>
        <w:rPr>
          <w:rFonts w:ascii="Verdana" w:hAnsi="Verdana"/>
          <w:sz w:val="18"/>
          <w:szCs w:val="18"/>
        </w:rPr>
      </w:pPr>
    </w:p>
    <w:p w14:paraId="1A8E3F74" w14:textId="55C3B5FD" w:rsidR="00EE5537" w:rsidRDefault="002D622B" w:rsidP="00F02415">
      <w:pPr>
        <w:jc w:val="both"/>
        <w:rPr>
          <w:rFonts w:ascii="Verdana" w:hAnsi="Verdana"/>
          <w:sz w:val="18"/>
          <w:szCs w:val="18"/>
        </w:rPr>
      </w:pPr>
      <w:r>
        <w:rPr>
          <w:rFonts w:ascii="Verdana" w:hAnsi="Verdana"/>
          <w:sz w:val="18"/>
          <w:szCs w:val="18"/>
        </w:rPr>
        <w:t xml:space="preserve">User testing is recommended for </w:t>
      </w:r>
      <w:r w:rsidR="00551489">
        <w:rPr>
          <w:rFonts w:ascii="Verdana" w:hAnsi="Verdana"/>
          <w:sz w:val="18"/>
          <w:szCs w:val="18"/>
        </w:rPr>
        <w:t>furthe</w:t>
      </w:r>
      <w:r w:rsidR="00EE5537">
        <w:rPr>
          <w:rFonts w:ascii="Verdana" w:hAnsi="Verdana"/>
          <w:sz w:val="18"/>
          <w:szCs w:val="18"/>
        </w:rPr>
        <w:t>r work on this project to</w:t>
      </w:r>
      <w:r w:rsidR="001165CF">
        <w:rPr>
          <w:rFonts w:ascii="Verdana" w:hAnsi="Verdana"/>
          <w:sz w:val="18"/>
          <w:szCs w:val="18"/>
        </w:rPr>
        <w:t xml:space="preserve"> more </w:t>
      </w:r>
      <w:r w:rsidR="00040AD9">
        <w:rPr>
          <w:rFonts w:ascii="Verdana" w:hAnsi="Verdana"/>
          <w:sz w:val="18"/>
          <w:szCs w:val="18"/>
        </w:rPr>
        <w:t>effectively identify issues with</w:t>
      </w:r>
      <w:r w:rsidR="002C7452">
        <w:rPr>
          <w:rFonts w:ascii="Verdana" w:hAnsi="Verdana"/>
          <w:sz w:val="18"/>
          <w:szCs w:val="18"/>
        </w:rPr>
        <w:t xml:space="preserve"> the simulation’s</w:t>
      </w:r>
      <w:r w:rsidR="00040AD9">
        <w:rPr>
          <w:rFonts w:ascii="Verdana" w:hAnsi="Verdana"/>
          <w:sz w:val="18"/>
          <w:szCs w:val="18"/>
        </w:rPr>
        <w:t xml:space="preserve"> User Experi</w:t>
      </w:r>
      <w:r w:rsidR="0028003B">
        <w:rPr>
          <w:rFonts w:ascii="Verdana" w:hAnsi="Verdana"/>
          <w:sz w:val="18"/>
          <w:szCs w:val="18"/>
        </w:rPr>
        <w:t>ence</w:t>
      </w:r>
      <w:r w:rsidR="00FA77FD">
        <w:rPr>
          <w:rFonts w:ascii="Verdana" w:hAnsi="Verdana"/>
          <w:sz w:val="18"/>
          <w:szCs w:val="18"/>
        </w:rPr>
        <w:t xml:space="preserve">, as </w:t>
      </w:r>
      <w:r w:rsidR="00FD2D12">
        <w:rPr>
          <w:rFonts w:ascii="Verdana" w:hAnsi="Verdana"/>
          <w:sz w:val="18"/>
          <w:szCs w:val="18"/>
        </w:rPr>
        <w:t xml:space="preserve">the conclusions made in this report are based on theory. </w:t>
      </w:r>
      <w:r w:rsidR="00E34EEB">
        <w:rPr>
          <w:rFonts w:ascii="Verdana" w:hAnsi="Verdana"/>
          <w:sz w:val="18"/>
          <w:szCs w:val="18"/>
        </w:rPr>
        <w:t>Specialized</w:t>
      </w:r>
      <w:r w:rsidR="009D6EA1">
        <w:rPr>
          <w:rFonts w:ascii="Verdana" w:hAnsi="Verdana"/>
          <w:sz w:val="18"/>
          <w:szCs w:val="18"/>
        </w:rPr>
        <w:t xml:space="preserve"> research into</w:t>
      </w:r>
      <w:r w:rsidR="006D4AEE">
        <w:rPr>
          <w:rFonts w:ascii="Verdana" w:hAnsi="Verdana"/>
          <w:sz w:val="18"/>
          <w:szCs w:val="18"/>
        </w:rPr>
        <w:t xml:space="preserve"> real-time physics engines </w:t>
      </w:r>
      <w:r w:rsidR="00AB2C5F">
        <w:rPr>
          <w:rFonts w:ascii="Verdana" w:hAnsi="Verdana"/>
          <w:sz w:val="18"/>
          <w:szCs w:val="18"/>
        </w:rPr>
        <w:t xml:space="preserve">would also be beneficial </w:t>
      </w:r>
      <w:r w:rsidR="00741404">
        <w:rPr>
          <w:rFonts w:ascii="Verdana" w:hAnsi="Verdana"/>
          <w:sz w:val="18"/>
          <w:szCs w:val="18"/>
        </w:rPr>
        <w:t xml:space="preserve">in order </w:t>
      </w:r>
      <w:r w:rsidR="00D41486">
        <w:rPr>
          <w:rFonts w:ascii="Verdana" w:hAnsi="Verdana"/>
          <w:sz w:val="18"/>
          <w:szCs w:val="18"/>
        </w:rPr>
        <w:t>to</w:t>
      </w:r>
      <w:r w:rsidR="00AB2C5F">
        <w:rPr>
          <w:rFonts w:ascii="Verdana" w:hAnsi="Verdana"/>
          <w:sz w:val="18"/>
          <w:szCs w:val="18"/>
        </w:rPr>
        <w:t xml:space="preserve"> </w:t>
      </w:r>
      <w:r w:rsidR="00670AB3">
        <w:rPr>
          <w:rFonts w:ascii="Verdana" w:hAnsi="Verdana"/>
          <w:sz w:val="18"/>
          <w:szCs w:val="18"/>
        </w:rPr>
        <w:t xml:space="preserve">fix slight issues with the simulation’s smoothness over time. </w:t>
      </w:r>
    </w:p>
    <w:p w14:paraId="4C400F03" w14:textId="4FB1993C" w:rsidR="007134CE" w:rsidRPr="00D26C43" w:rsidRDefault="007C1A28" w:rsidP="007C1A28">
      <w:pPr>
        <w:pStyle w:val="BodyText"/>
        <w:rPr>
          <w:rFonts w:ascii="Verdana" w:hAnsi="Verdana"/>
          <w:sz w:val="18"/>
          <w:szCs w:val="18"/>
          <w:lang w:val="en-GB"/>
        </w:rPr>
      </w:pPr>
      <w:r w:rsidRPr="00D26C43">
        <w:rPr>
          <w:rFonts w:ascii="Verdana" w:hAnsi="Verdana"/>
          <w:sz w:val="18"/>
          <w:szCs w:val="18"/>
          <w:lang w:val="en-GB"/>
        </w:rPr>
        <w:br/>
      </w:r>
    </w:p>
    <w:p w14:paraId="73DF5F2F" w14:textId="7AD4400E" w:rsidR="00976699" w:rsidRPr="00165722" w:rsidRDefault="00976699" w:rsidP="00976699">
      <w:pPr>
        <w:rPr>
          <w:rFonts w:ascii="Verdana" w:hAnsi="Verdana"/>
          <w:sz w:val="18"/>
          <w:szCs w:val="18"/>
        </w:rPr>
      </w:pPr>
      <w:r w:rsidRPr="00165722">
        <w:rPr>
          <w:rFonts w:ascii="Verdana" w:hAnsi="Verdana"/>
          <w:b/>
          <w:sz w:val="18"/>
          <w:szCs w:val="18"/>
        </w:rPr>
        <w:t>Keywords</w:t>
      </w:r>
      <w:r w:rsidRPr="00165722">
        <w:rPr>
          <w:rFonts w:ascii="Verdana" w:hAnsi="Verdana"/>
          <w:sz w:val="18"/>
          <w:szCs w:val="18"/>
        </w:rPr>
        <w:t xml:space="preserve">: </w:t>
      </w:r>
      <w:r w:rsidR="002A7F7C">
        <w:rPr>
          <w:rFonts w:ascii="Verdana" w:hAnsi="Verdana"/>
          <w:sz w:val="18"/>
          <w:szCs w:val="18"/>
        </w:rPr>
        <w:t>Pendulum</w:t>
      </w:r>
      <w:r w:rsidRPr="00165722">
        <w:rPr>
          <w:rFonts w:ascii="Verdana" w:hAnsi="Verdana"/>
          <w:sz w:val="18"/>
          <w:szCs w:val="18"/>
        </w:rPr>
        <w:t>,</w:t>
      </w:r>
      <w:r w:rsidR="002A7F7C">
        <w:rPr>
          <w:rFonts w:ascii="Verdana" w:hAnsi="Verdana"/>
          <w:sz w:val="18"/>
          <w:szCs w:val="18"/>
        </w:rPr>
        <w:t xml:space="preserve"> Real-time </w:t>
      </w:r>
      <w:r w:rsidR="006D2D46">
        <w:rPr>
          <w:rFonts w:ascii="Verdana" w:hAnsi="Verdana"/>
          <w:sz w:val="18"/>
          <w:szCs w:val="18"/>
        </w:rPr>
        <w:t>P</w:t>
      </w:r>
      <w:r w:rsidR="002A7F7C">
        <w:rPr>
          <w:rFonts w:ascii="Verdana" w:hAnsi="Verdana"/>
          <w:sz w:val="18"/>
          <w:szCs w:val="18"/>
        </w:rPr>
        <w:t>hysics</w:t>
      </w:r>
      <w:r w:rsidRPr="00165722">
        <w:rPr>
          <w:rFonts w:ascii="Verdana" w:hAnsi="Verdana"/>
          <w:sz w:val="18"/>
          <w:szCs w:val="18"/>
        </w:rPr>
        <w:t>,</w:t>
      </w:r>
      <w:r w:rsidR="006D2D46">
        <w:rPr>
          <w:rFonts w:ascii="Verdana" w:hAnsi="Verdana"/>
          <w:sz w:val="18"/>
          <w:szCs w:val="18"/>
        </w:rPr>
        <w:t xml:space="preserve"> Unity 3D, Game Development</w:t>
      </w:r>
      <w:r w:rsidRPr="00165722">
        <w:rPr>
          <w:rFonts w:ascii="Verdana" w:hAnsi="Verdana"/>
          <w:sz w:val="18"/>
          <w:szCs w:val="18"/>
        </w:rPr>
        <w:t xml:space="preserve"> </w:t>
      </w:r>
    </w:p>
    <w:p w14:paraId="1F1F29D2" w14:textId="656C8AAA" w:rsidR="00065A6F" w:rsidRPr="00165722" w:rsidRDefault="007C1A28" w:rsidP="007C1A28">
      <w:pPr>
        <w:pStyle w:val="BodyText"/>
        <w:rPr>
          <w:rFonts w:ascii="Verdana" w:hAnsi="Verdana"/>
          <w:b/>
          <w:sz w:val="18"/>
          <w:szCs w:val="18"/>
          <w:lang w:val="en-GB"/>
        </w:rPr>
      </w:pPr>
      <w:r w:rsidRPr="00165722">
        <w:rPr>
          <w:rFonts w:ascii="Verdana" w:hAnsi="Verdana"/>
          <w:b/>
          <w:noProof/>
          <w:sz w:val="18"/>
          <w:szCs w:val="18"/>
        </w:rPr>
        <w:t xml:space="preserve">How to access the project </w:t>
      </w:r>
      <w:r w:rsidR="000D3BAC" w:rsidRPr="00165722">
        <w:rPr>
          <w:rFonts w:ascii="Verdana" w:hAnsi="Verdana"/>
          <w:noProof/>
          <w:sz w:val="18"/>
          <w:szCs w:val="18"/>
          <w:lang w:val="en-GB"/>
        </w:rPr>
        <w:t>(not included in word count)</w:t>
      </w:r>
    </w:p>
    <w:p w14:paraId="25627401" w14:textId="48F0C52F" w:rsidR="00D07EB6" w:rsidRDefault="00D07EB6" w:rsidP="007C1A28">
      <w:pPr>
        <w:pStyle w:val="BodyText"/>
        <w:rPr>
          <w:rFonts w:ascii="Verdana" w:hAnsi="Verdana"/>
          <w:sz w:val="18"/>
          <w:szCs w:val="18"/>
        </w:rPr>
      </w:pPr>
      <w:r>
        <w:rPr>
          <w:rFonts w:ascii="Verdana" w:hAnsi="Verdana"/>
          <w:sz w:val="18"/>
          <w:szCs w:val="18"/>
        </w:rPr>
        <w:t xml:space="preserve">Final Video: </w:t>
      </w:r>
      <w:hyperlink r:id="rId13" w:history="1">
        <w:r w:rsidR="00A33EF0" w:rsidRPr="0015210F">
          <w:rPr>
            <w:rStyle w:val="Hyperlink"/>
            <w:rFonts w:ascii="Verdana" w:hAnsi="Verdana"/>
            <w:sz w:val="18"/>
            <w:szCs w:val="18"/>
          </w:rPr>
          <w:t>https://youtu.be/zqHzXyJcQt4</w:t>
        </w:r>
      </w:hyperlink>
    </w:p>
    <w:p w14:paraId="6897AE57" w14:textId="089D072E" w:rsidR="00A33EF0" w:rsidRDefault="00A33EF0" w:rsidP="007C1A28">
      <w:pPr>
        <w:pStyle w:val="BodyText"/>
        <w:rPr>
          <w:rFonts w:ascii="Verdana" w:hAnsi="Verdana"/>
          <w:sz w:val="18"/>
          <w:szCs w:val="18"/>
        </w:rPr>
      </w:pPr>
      <w:proofErr w:type="spellStart"/>
      <w:r>
        <w:rPr>
          <w:rFonts w:ascii="Verdana" w:hAnsi="Verdana"/>
          <w:sz w:val="18"/>
          <w:szCs w:val="18"/>
        </w:rPr>
        <w:t>Github</w:t>
      </w:r>
      <w:proofErr w:type="spellEnd"/>
      <w:r>
        <w:rPr>
          <w:rFonts w:ascii="Verdana" w:hAnsi="Verdana"/>
          <w:sz w:val="18"/>
          <w:szCs w:val="18"/>
        </w:rPr>
        <w:t xml:space="preserve">: </w:t>
      </w:r>
      <w:hyperlink r:id="rId14" w:history="1">
        <w:r w:rsidR="009E0180" w:rsidRPr="0015210F">
          <w:rPr>
            <w:rStyle w:val="Hyperlink"/>
            <w:rFonts w:ascii="Verdana" w:hAnsi="Verdana"/>
            <w:sz w:val="18"/>
            <w:szCs w:val="18"/>
          </w:rPr>
          <w:t>https://github.com/SwaibaFaisal/CCT-Pendulum.git</w:t>
        </w:r>
      </w:hyperlink>
    </w:p>
    <w:p w14:paraId="69F67116" w14:textId="77777777" w:rsidR="00A86EEB" w:rsidRDefault="00A86EEB" w:rsidP="007C1A28">
      <w:pPr>
        <w:pStyle w:val="BodyText"/>
        <w:rPr>
          <w:rFonts w:ascii="Verdana" w:hAnsi="Verdana"/>
          <w:sz w:val="18"/>
          <w:szCs w:val="18"/>
        </w:rPr>
      </w:pPr>
    </w:p>
    <w:p w14:paraId="6F42BF18" w14:textId="287D4CC2" w:rsidR="00750910" w:rsidRPr="00A86EEB" w:rsidRDefault="00750910" w:rsidP="007C1A28">
      <w:pPr>
        <w:pStyle w:val="BodyText"/>
        <w:rPr>
          <w:rFonts w:ascii="Verdana" w:hAnsi="Verdana"/>
          <w:sz w:val="18"/>
          <w:szCs w:val="18"/>
          <w:u w:val="single"/>
        </w:rPr>
      </w:pPr>
      <w:r w:rsidRPr="00A86EEB">
        <w:rPr>
          <w:rFonts w:ascii="Verdana" w:hAnsi="Verdana"/>
          <w:sz w:val="18"/>
          <w:szCs w:val="18"/>
          <w:u w:val="single"/>
        </w:rPr>
        <w:t>Debug controls for both scenes</w:t>
      </w:r>
      <w:r w:rsidR="007E0F87" w:rsidRPr="00A86EEB">
        <w:rPr>
          <w:rFonts w:ascii="Verdana" w:hAnsi="Verdana"/>
          <w:sz w:val="18"/>
          <w:szCs w:val="18"/>
          <w:u w:val="single"/>
        </w:rPr>
        <w:t xml:space="preserve"> (keyboard)</w:t>
      </w:r>
      <w:r w:rsidRPr="00A86EEB">
        <w:rPr>
          <w:rFonts w:ascii="Verdana" w:hAnsi="Verdana"/>
          <w:sz w:val="18"/>
          <w:szCs w:val="18"/>
          <w:u w:val="single"/>
        </w:rPr>
        <w:t>:</w:t>
      </w:r>
    </w:p>
    <w:p w14:paraId="12FA5F8F" w14:textId="136C5342" w:rsidR="00750910" w:rsidRDefault="00750910" w:rsidP="007C1A28">
      <w:pPr>
        <w:pStyle w:val="BodyText"/>
        <w:rPr>
          <w:rFonts w:ascii="Verdana" w:hAnsi="Verdana"/>
          <w:sz w:val="18"/>
          <w:szCs w:val="18"/>
        </w:rPr>
      </w:pPr>
      <w:r>
        <w:rPr>
          <w:rFonts w:ascii="Verdana" w:hAnsi="Verdana"/>
          <w:sz w:val="18"/>
          <w:szCs w:val="18"/>
        </w:rPr>
        <w:t>Pause</w:t>
      </w:r>
      <w:r w:rsidR="00970A33">
        <w:rPr>
          <w:rFonts w:ascii="Verdana" w:hAnsi="Verdana"/>
          <w:sz w:val="18"/>
          <w:szCs w:val="18"/>
        </w:rPr>
        <w:t xml:space="preserve"> = P</w:t>
      </w:r>
    </w:p>
    <w:p w14:paraId="2304853A" w14:textId="179873D6" w:rsidR="006C1A05" w:rsidRDefault="006C1A05" w:rsidP="007C1A28">
      <w:pPr>
        <w:pStyle w:val="BodyText"/>
        <w:rPr>
          <w:rFonts w:ascii="Verdana" w:hAnsi="Verdana"/>
          <w:sz w:val="18"/>
          <w:szCs w:val="18"/>
        </w:rPr>
      </w:pPr>
      <w:r>
        <w:rPr>
          <w:rFonts w:ascii="Verdana" w:hAnsi="Verdana"/>
          <w:sz w:val="18"/>
          <w:szCs w:val="18"/>
        </w:rPr>
        <w:t>Reload Scene = R</w:t>
      </w:r>
    </w:p>
    <w:p w14:paraId="0385CB9C" w14:textId="022D0647" w:rsidR="006C1A05" w:rsidRDefault="0091686B" w:rsidP="007C1A28">
      <w:pPr>
        <w:pStyle w:val="BodyText"/>
        <w:rPr>
          <w:rFonts w:ascii="Verdana" w:hAnsi="Verdana"/>
          <w:sz w:val="18"/>
          <w:szCs w:val="18"/>
        </w:rPr>
      </w:pPr>
      <w:r>
        <w:rPr>
          <w:rFonts w:ascii="Verdana" w:hAnsi="Verdana"/>
          <w:sz w:val="18"/>
          <w:szCs w:val="18"/>
        </w:rPr>
        <w:t>Quit = Q</w:t>
      </w:r>
    </w:p>
    <w:p w14:paraId="47A5FBEC" w14:textId="5B025BBE" w:rsidR="0091686B" w:rsidRPr="00A86EEB" w:rsidRDefault="0091686B" w:rsidP="007C1A28">
      <w:pPr>
        <w:pStyle w:val="BodyText"/>
        <w:rPr>
          <w:rFonts w:ascii="Verdana" w:hAnsi="Verdana"/>
          <w:sz w:val="18"/>
          <w:szCs w:val="18"/>
          <w:u w:val="single"/>
        </w:rPr>
      </w:pPr>
      <w:r w:rsidRPr="00A86EEB">
        <w:rPr>
          <w:rFonts w:ascii="Verdana" w:hAnsi="Verdana"/>
          <w:sz w:val="18"/>
          <w:szCs w:val="18"/>
          <w:u w:val="single"/>
        </w:rPr>
        <w:t>Controls for Playground Scene</w:t>
      </w:r>
      <w:r w:rsidR="001B754B" w:rsidRPr="00A86EEB">
        <w:rPr>
          <w:rFonts w:ascii="Verdana" w:hAnsi="Verdana"/>
          <w:sz w:val="18"/>
          <w:szCs w:val="18"/>
          <w:u w:val="single"/>
        </w:rPr>
        <w:t xml:space="preserve"> (keyboard)</w:t>
      </w:r>
      <w:r w:rsidRPr="00A86EEB">
        <w:rPr>
          <w:rFonts w:ascii="Verdana" w:hAnsi="Verdana"/>
          <w:sz w:val="18"/>
          <w:szCs w:val="18"/>
          <w:u w:val="single"/>
        </w:rPr>
        <w:t>:</w:t>
      </w:r>
    </w:p>
    <w:p w14:paraId="1E0A79E6" w14:textId="209FC6E5" w:rsidR="0076644C" w:rsidRDefault="009D0343" w:rsidP="007C1A28">
      <w:pPr>
        <w:pStyle w:val="BodyText"/>
        <w:rPr>
          <w:rFonts w:ascii="Verdana" w:hAnsi="Verdana"/>
          <w:sz w:val="18"/>
          <w:szCs w:val="18"/>
        </w:rPr>
      </w:pPr>
      <w:r>
        <w:rPr>
          <w:rFonts w:ascii="Verdana" w:hAnsi="Verdana"/>
          <w:sz w:val="18"/>
          <w:szCs w:val="18"/>
        </w:rPr>
        <w:t xml:space="preserve">Move = </w:t>
      </w:r>
      <w:r w:rsidR="00C01DC2">
        <w:rPr>
          <w:rFonts w:ascii="Verdana" w:hAnsi="Verdana"/>
          <w:sz w:val="18"/>
          <w:szCs w:val="18"/>
        </w:rPr>
        <w:t>WASD</w:t>
      </w:r>
    </w:p>
    <w:p w14:paraId="642C341E" w14:textId="784C6A63" w:rsidR="00E83B9E" w:rsidRDefault="00E83B9E" w:rsidP="007C1A28">
      <w:pPr>
        <w:pStyle w:val="BodyText"/>
        <w:rPr>
          <w:rFonts w:ascii="Verdana" w:hAnsi="Verdana"/>
          <w:sz w:val="18"/>
          <w:szCs w:val="18"/>
        </w:rPr>
      </w:pPr>
      <w:r>
        <w:rPr>
          <w:rFonts w:ascii="Verdana" w:hAnsi="Verdana"/>
          <w:sz w:val="18"/>
          <w:szCs w:val="18"/>
        </w:rPr>
        <w:t>Jump = Space</w:t>
      </w:r>
    </w:p>
    <w:p w14:paraId="446A6529" w14:textId="3CC8CC45" w:rsidR="00C01DC2" w:rsidRDefault="00C01DC2" w:rsidP="007C1A28">
      <w:pPr>
        <w:pStyle w:val="BodyText"/>
        <w:rPr>
          <w:rFonts w:ascii="Verdana" w:hAnsi="Verdana"/>
          <w:sz w:val="18"/>
          <w:szCs w:val="18"/>
        </w:rPr>
      </w:pPr>
      <w:r>
        <w:rPr>
          <w:rFonts w:ascii="Verdana" w:hAnsi="Verdana"/>
          <w:sz w:val="18"/>
          <w:szCs w:val="18"/>
        </w:rPr>
        <w:t>Swing start = Left mouse button click</w:t>
      </w:r>
    </w:p>
    <w:p w14:paraId="009618B6" w14:textId="7566EC8E" w:rsidR="001B47EE" w:rsidRDefault="00C01DC2" w:rsidP="007C1A28">
      <w:pPr>
        <w:pStyle w:val="BodyText"/>
        <w:rPr>
          <w:rFonts w:ascii="Verdana" w:hAnsi="Verdana"/>
          <w:sz w:val="18"/>
          <w:szCs w:val="18"/>
        </w:rPr>
      </w:pPr>
      <w:r>
        <w:rPr>
          <w:rFonts w:ascii="Verdana" w:hAnsi="Verdana"/>
          <w:sz w:val="18"/>
          <w:szCs w:val="18"/>
        </w:rPr>
        <w:t>Swing end = Left mouse button release</w:t>
      </w:r>
    </w:p>
    <w:p w14:paraId="385C0D59" w14:textId="77777777" w:rsidR="00C01DC2" w:rsidRDefault="00C01DC2" w:rsidP="007C1A28">
      <w:pPr>
        <w:pStyle w:val="BodyText"/>
        <w:rPr>
          <w:rFonts w:ascii="Verdana" w:hAnsi="Verdana"/>
          <w:sz w:val="18"/>
          <w:szCs w:val="18"/>
        </w:rPr>
      </w:pPr>
    </w:p>
    <w:p w14:paraId="4022C7A4" w14:textId="77777777" w:rsidR="008D2426" w:rsidRPr="00065A6F" w:rsidRDefault="008D2426" w:rsidP="008314F3">
      <w:pPr>
        <w:pStyle w:val="BodyText"/>
        <w:pBdr>
          <w:top w:val="single" w:sz="4" w:space="1" w:color="auto"/>
        </w:pBdr>
        <w:rPr>
          <w:rFonts w:ascii="Verdana" w:hAnsi="Verdana"/>
          <w:sz w:val="20"/>
          <w:lang w:val="en-GB"/>
        </w:rPr>
      </w:pPr>
    </w:p>
    <w:p w14:paraId="5A3EC95C" w14:textId="77777777" w:rsidR="00C26A86" w:rsidRDefault="00C26A86" w:rsidP="00976699">
      <w:pPr>
        <w:rPr>
          <w:rFonts w:ascii="Verdana" w:hAnsi="Verdana"/>
          <w:sz w:val="20"/>
          <w:szCs w:val="20"/>
        </w:rPr>
        <w:sectPr w:rsidR="00C26A86" w:rsidSect="00C26A86">
          <w:headerReference w:type="even" r:id="rId15"/>
          <w:headerReference w:type="default" r:id="rId16"/>
          <w:footerReference w:type="default" r:id="rId17"/>
          <w:headerReference w:type="first" r:id="rId18"/>
          <w:pgSz w:w="11900" w:h="16840"/>
          <w:pgMar w:top="1440" w:right="1080" w:bottom="1440" w:left="1080" w:header="708" w:footer="708" w:gutter="0"/>
          <w:cols w:space="708"/>
          <w:titlePg/>
          <w:docGrid w:linePitch="360"/>
        </w:sectPr>
      </w:pPr>
    </w:p>
    <w:p w14:paraId="79D8A04B" w14:textId="45DA494D" w:rsidR="00065A6F" w:rsidRPr="00425221" w:rsidRDefault="008314F3" w:rsidP="00DE6C4E">
      <w:pPr>
        <w:jc w:val="both"/>
        <w:rPr>
          <w:rFonts w:ascii="Verdana" w:hAnsi="Verdana"/>
          <w:noProof/>
          <w:sz w:val="18"/>
          <w:szCs w:val="18"/>
        </w:rPr>
      </w:pPr>
      <w:r w:rsidRPr="00425221">
        <w:rPr>
          <w:rFonts w:ascii="Verdana" w:hAnsi="Verdana"/>
          <w:b/>
          <w:noProof/>
          <w:sz w:val="18"/>
          <w:szCs w:val="18"/>
        </w:rPr>
        <w:t xml:space="preserve">1. </w:t>
      </w:r>
      <w:r w:rsidR="00065A6F" w:rsidRPr="00425221">
        <w:rPr>
          <w:rFonts w:ascii="Verdana" w:hAnsi="Verdana"/>
          <w:b/>
          <w:noProof/>
          <w:sz w:val="18"/>
          <w:szCs w:val="18"/>
        </w:rPr>
        <w:t>Introduction</w:t>
      </w:r>
      <w:r w:rsidR="00C320F7">
        <w:rPr>
          <w:rFonts w:ascii="Verdana" w:hAnsi="Verdana"/>
          <w:b/>
          <w:noProof/>
          <w:sz w:val="18"/>
          <w:szCs w:val="18"/>
        </w:rPr>
        <w:t xml:space="preserve"> </w:t>
      </w:r>
    </w:p>
    <w:p w14:paraId="7DBAF904" w14:textId="77777777" w:rsidR="00EE66FA" w:rsidRDefault="00EE66FA" w:rsidP="00DE6C4E">
      <w:pPr>
        <w:jc w:val="both"/>
        <w:rPr>
          <w:rFonts w:ascii="Verdana" w:hAnsi="Verdana"/>
          <w:noProof/>
          <w:sz w:val="18"/>
          <w:szCs w:val="18"/>
        </w:rPr>
      </w:pPr>
    </w:p>
    <w:p w14:paraId="214C64F5" w14:textId="2409B562" w:rsidR="003F345D" w:rsidRDefault="00A17E5C" w:rsidP="00DE6C4E">
      <w:pPr>
        <w:jc w:val="both"/>
        <w:rPr>
          <w:rFonts w:ascii="Verdana" w:hAnsi="Verdana"/>
          <w:noProof/>
          <w:sz w:val="18"/>
          <w:szCs w:val="18"/>
        </w:rPr>
      </w:pPr>
      <w:r>
        <w:rPr>
          <w:rFonts w:ascii="Verdana" w:hAnsi="Verdana"/>
          <w:noProof/>
          <w:sz w:val="18"/>
          <w:szCs w:val="18"/>
        </w:rPr>
        <w:t xml:space="preserve">Observing </w:t>
      </w:r>
      <w:r w:rsidR="00A80685">
        <w:rPr>
          <w:rFonts w:ascii="Verdana" w:hAnsi="Verdana"/>
          <w:noProof/>
          <w:sz w:val="18"/>
          <w:szCs w:val="18"/>
        </w:rPr>
        <w:t xml:space="preserve">video games released in the past two decades reveals </w:t>
      </w:r>
      <w:r w:rsidR="00D57895">
        <w:rPr>
          <w:rFonts w:ascii="Verdana" w:hAnsi="Verdana"/>
          <w:noProof/>
          <w:sz w:val="18"/>
          <w:szCs w:val="18"/>
        </w:rPr>
        <w:t>th</w:t>
      </w:r>
      <w:r w:rsidR="00E142A3">
        <w:rPr>
          <w:rFonts w:ascii="Verdana" w:hAnsi="Verdana"/>
          <w:noProof/>
          <w:sz w:val="18"/>
          <w:szCs w:val="18"/>
        </w:rPr>
        <w:t>e reccurinng a</w:t>
      </w:r>
      <w:r w:rsidR="009D152E">
        <w:rPr>
          <w:rFonts w:ascii="Verdana" w:hAnsi="Verdana"/>
          <w:noProof/>
          <w:sz w:val="18"/>
          <w:szCs w:val="18"/>
        </w:rPr>
        <w:t>ppearance of a particular</w:t>
      </w:r>
      <w:r w:rsidR="00E55608">
        <w:rPr>
          <w:rFonts w:ascii="Verdana" w:hAnsi="Verdana"/>
          <w:noProof/>
          <w:sz w:val="18"/>
          <w:szCs w:val="18"/>
        </w:rPr>
        <w:t xml:space="preserve"> gameplay</w:t>
      </w:r>
      <w:r w:rsidR="009D152E">
        <w:rPr>
          <w:rFonts w:ascii="Verdana" w:hAnsi="Verdana"/>
          <w:noProof/>
          <w:sz w:val="18"/>
          <w:szCs w:val="18"/>
        </w:rPr>
        <w:t xml:space="preserve"> </w:t>
      </w:r>
      <w:r w:rsidR="0034472B">
        <w:rPr>
          <w:rFonts w:ascii="Verdana" w:hAnsi="Verdana"/>
          <w:noProof/>
          <w:sz w:val="18"/>
          <w:szCs w:val="18"/>
        </w:rPr>
        <w:t>mechanic:</w:t>
      </w:r>
      <w:r w:rsidR="003F345D">
        <w:rPr>
          <w:rFonts w:ascii="Verdana" w:hAnsi="Verdana"/>
          <w:noProof/>
          <w:sz w:val="18"/>
          <w:szCs w:val="18"/>
        </w:rPr>
        <w:t xml:space="preserve"> the swing. </w:t>
      </w:r>
    </w:p>
    <w:p w14:paraId="1FF2FCB6" w14:textId="7AAAB41B" w:rsidR="005601F6" w:rsidRDefault="005601F6" w:rsidP="00DE6C4E">
      <w:pPr>
        <w:jc w:val="both"/>
        <w:rPr>
          <w:rFonts w:ascii="Verdana" w:hAnsi="Verdana"/>
          <w:noProof/>
          <w:sz w:val="18"/>
          <w:szCs w:val="18"/>
        </w:rPr>
      </w:pPr>
    </w:p>
    <w:p w14:paraId="27DD304D" w14:textId="737977B6" w:rsidR="00960F50" w:rsidRDefault="0034207B" w:rsidP="00DE6C4E">
      <w:pPr>
        <w:jc w:val="both"/>
        <w:rPr>
          <w:rFonts w:ascii="Verdana" w:hAnsi="Verdana"/>
          <w:noProof/>
          <w:sz w:val="18"/>
          <w:szCs w:val="18"/>
        </w:rPr>
      </w:pPr>
      <w:r>
        <w:rPr>
          <w:rFonts w:ascii="Verdana" w:hAnsi="Verdana"/>
          <w:noProof/>
          <w:sz w:val="18"/>
          <w:szCs w:val="18"/>
        </w:rPr>
        <w:t>This mechanic</w:t>
      </w:r>
      <w:r w:rsidR="005C1B98">
        <w:rPr>
          <w:rFonts w:ascii="Verdana" w:hAnsi="Verdana"/>
          <w:noProof/>
          <w:sz w:val="18"/>
          <w:szCs w:val="18"/>
        </w:rPr>
        <w:t xml:space="preserve"> appears in a number of different contexts. Video game</w:t>
      </w:r>
      <w:r w:rsidR="00752827">
        <w:rPr>
          <w:rFonts w:ascii="Verdana" w:hAnsi="Verdana"/>
          <w:noProof/>
          <w:sz w:val="18"/>
          <w:szCs w:val="18"/>
        </w:rPr>
        <w:t xml:space="preserve">s like </w:t>
      </w:r>
      <w:r w:rsidR="00B31239">
        <w:rPr>
          <w:rFonts w:ascii="Verdana" w:hAnsi="Verdana"/>
          <w:noProof/>
          <w:sz w:val="18"/>
          <w:szCs w:val="18"/>
        </w:rPr>
        <w:t xml:space="preserve"> </w:t>
      </w:r>
      <w:r w:rsidR="00313DCF" w:rsidRPr="002D02DE">
        <w:rPr>
          <w:rFonts w:ascii="Verdana" w:hAnsi="Verdana"/>
          <w:i/>
          <w:iCs/>
          <w:noProof/>
          <w:sz w:val="18"/>
          <w:szCs w:val="18"/>
        </w:rPr>
        <w:t>Haste</w:t>
      </w:r>
      <w:r w:rsidR="00752827">
        <w:rPr>
          <w:rFonts w:ascii="Verdana" w:hAnsi="Verdana"/>
          <w:noProof/>
          <w:sz w:val="18"/>
          <w:szCs w:val="18"/>
        </w:rPr>
        <w:t xml:space="preserve"> (</w:t>
      </w:r>
      <w:r w:rsidR="00D40153">
        <w:rPr>
          <w:rFonts w:ascii="Verdana" w:hAnsi="Verdana"/>
          <w:noProof/>
          <w:sz w:val="18"/>
          <w:szCs w:val="18"/>
        </w:rPr>
        <w:t>Landfall Games, 2025</w:t>
      </w:r>
      <w:r w:rsidR="00752827">
        <w:rPr>
          <w:rFonts w:ascii="Verdana" w:hAnsi="Verdana"/>
          <w:noProof/>
          <w:sz w:val="18"/>
          <w:szCs w:val="18"/>
        </w:rPr>
        <w:t>)</w:t>
      </w:r>
      <w:r w:rsidR="0032267D">
        <w:rPr>
          <w:rFonts w:ascii="Verdana" w:hAnsi="Verdana"/>
          <w:noProof/>
          <w:sz w:val="18"/>
          <w:szCs w:val="18"/>
        </w:rPr>
        <w:t xml:space="preserve"> and </w:t>
      </w:r>
      <w:r w:rsidR="0032267D" w:rsidRPr="002D02DE">
        <w:rPr>
          <w:rFonts w:ascii="Verdana" w:hAnsi="Verdana"/>
          <w:i/>
          <w:iCs/>
          <w:noProof/>
          <w:sz w:val="18"/>
          <w:szCs w:val="18"/>
        </w:rPr>
        <w:t xml:space="preserve">Marvel’s Spiderman </w:t>
      </w:r>
      <w:r w:rsidR="0032267D">
        <w:rPr>
          <w:rFonts w:ascii="Verdana" w:hAnsi="Verdana"/>
          <w:noProof/>
          <w:sz w:val="18"/>
          <w:szCs w:val="18"/>
        </w:rPr>
        <w:t>(</w:t>
      </w:r>
      <w:r w:rsidR="001356EB">
        <w:rPr>
          <w:rFonts w:ascii="Verdana" w:hAnsi="Verdana"/>
          <w:noProof/>
          <w:sz w:val="18"/>
          <w:szCs w:val="18"/>
        </w:rPr>
        <w:t>Insomniac, 2018</w:t>
      </w:r>
      <w:r w:rsidR="0032267D">
        <w:rPr>
          <w:rFonts w:ascii="Verdana" w:hAnsi="Verdana"/>
          <w:noProof/>
          <w:sz w:val="18"/>
          <w:szCs w:val="18"/>
        </w:rPr>
        <w:t>)</w:t>
      </w:r>
      <w:r w:rsidR="00D616C1">
        <w:rPr>
          <w:rFonts w:ascii="Verdana" w:hAnsi="Verdana"/>
          <w:noProof/>
          <w:sz w:val="18"/>
          <w:szCs w:val="18"/>
        </w:rPr>
        <w:t xml:space="preserve"> </w:t>
      </w:r>
      <w:r w:rsidR="00D0106B">
        <w:rPr>
          <w:rFonts w:ascii="Verdana" w:hAnsi="Verdana"/>
          <w:noProof/>
          <w:sz w:val="18"/>
          <w:szCs w:val="18"/>
        </w:rPr>
        <w:t xml:space="preserve">employ </w:t>
      </w:r>
      <w:r w:rsidR="007A659E">
        <w:rPr>
          <w:rFonts w:ascii="Verdana" w:hAnsi="Verdana"/>
          <w:noProof/>
          <w:sz w:val="18"/>
          <w:szCs w:val="18"/>
        </w:rPr>
        <w:t xml:space="preserve">swinging as a traversal mechanic </w:t>
      </w:r>
      <w:r w:rsidR="001D38FB">
        <w:rPr>
          <w:rFonts w:ascii="Verdana" w:hAnsi="Verdana"/>
          <w:noProof/>
          <w:sz w:val="18"/>
          <w:szCs w:val="18"/>
        </w:rPr>
        <w:t xml:space="preserve">that </w:t>
      </w:r>
      <w:r w:rsidR="001E5BD4">
        <w:rPr>
          <w:rFonts w:ascii="Verdana" w:hAnsi="Verdana"/>
          <w:noProof/>
          <w:sz w:val="18"/>
          <w:szCs w:val="18"/>
        </w:rPr>
        <w:t>helps</w:t>
      </w:r>
      <w:r w:rsidR="00EE078C">
        <w:rPr>
          <w:rFonts w:ascii="Verdana" w:hAnsi="Verdana"/>
          <w:noProof/>
          <w:sz w:val="18"/>
          <w:szCs w:val="18"/>
        </w:rPr>
        <w:t xml:space="preserve"> the player to gain momentum, while others </w:t>
      </w:r>
      <w:r w:rsidR="001E5BD4">
        <w:rPr>
          <w:rFonts w:ascii="Verdana" w:hAnsi="Verdana"/>
          <w:noProof/>
          <w:sz w:val="18"/>
          <w:szCs w:val="18"/>
        </w:rPr>
        <w:t xml:space="preserve">only allow the user to swing from certain points, such as </w:t>
      </w:r>
      <w:r w:rsidR="00EE078C" w:rsidRPr="002D02DE">
        <w:rPr>
          <w:rFonts w:ascii="Verdana" w:hAnsi="Verdana"/>
          <w:i/>
          <w:iCs/>
          <w:noProof/>
          <w:sz w:val="18"/>
          <w:szCs w:val="18"/>
        </w:rPr>
        <w:t>Uncharted 4</w:t>
      </w:r>
      <w:r w:rsidR="00EE078C">
        <w:rPr>
          <w:rFonts w:ascii="Verdana" w:hAnsi="Verdana"/>
          <w:noProof/>
          <w:sz w:val="18"/>
          <w:szCs w:val="18"/>
        </w:rPr>
        <w:t xml:space="preserve"> </w:t>
      </w:r>
      <w:r w:rsidR="001B6DE2">
        <w:rPr>
          <w:rFonts w:ascii="Verdana" w:hAnsi="Verdana"/>
          <w:noProof/>
          <w:sz w:val="18"/>
          <w:szCs w:val="18"/>
        </w:rPr>
        <w:t>(</w:t>
      </w:r>
      <w:r w:rsidR="009F1A3C">
        <w:rPr>
          <w:rFonts w:ascii="Verdana" w:hAnsi="Verdana"/>
          <w:noProof/>
          <w:sz w:val="18"/>
          <w:szCs w:val="18"/>
        </w:rPr>
        <w:t>Naughty Dog, 2016</w:t>
      </w:r>
      <w:r w:rsidR="001B6DE2">
        <w:rPr>
          <w:rFonts w:ascii="Verdana" w:hAnsi="Verdana"/>
          <w:noProof/>
          <w:sz w:val="18"/>
          <w:szCs w:val="18"/>
        </w:rPr>
        <w:t xml:space="preserve">) </w:t>
      </w:r>
      <w:r w:rsidR="00EE078C">
        <w:rPr>
          <w:rFonts w:ascii="Verdana" w:hAnsi="Verdana"/>
          <w:noProof/>
          <w:sz w:val="18"/>
          <w:szCs w:val="18"/>
        </w:rPr>
        <w:t xml:space="preserve">and </w:t>
      </w:r>
      <w:r w:rsidR="00EE078C" w:rsidRPr="002D02DE">
        <w:rPr>
          <w:rFonts w:ascii="Verdana" w:hAnsi="Verdana"/>
          <w:i/>
          <w:iCs/>
          <w:noProof/>
          <w:sz w:val="18"/>
          <w:szCs w:val="18"/>
        </w:rPr>
        <w:t>God of War 2</w:t>
      </w:r>
      <w:r w:rsidR="00EE078C">
        <w:rPr>
          <w:rFonts w:ascii="Verdana" w:hAnsi="Verdana"/>
          <w:noProof/>
          <w:sz w:val="18"/>
          <w:szCs w:val="18"/>
        </w:rPr>
        <w:t xml:space="preserve"> (</w:t>
      </w:r>
      <w:r w:rsidR="009F1A3C">
        <w:rPr>
          <w:rFonts w:ascii="Verdana" w:hAnsi="Verdana"/>
          <w:noProof/>
          <w:sz w:val="18"/>
          <w:szCs w:val="18"/>
        </w:rPr>
        <w:t>Santa Monica Studios, 2007</w:t>
      </w:r>
      <w:r w:rsidR="00EE078C">
        <w:rPr>
          <w:rFonts w:ascii="Verdana" w:hAnsi="Verdana"/>
          <w:noProof/>
          <w:sz w:val="18"/>
          <w:szCs w:val="18"/>
        </w:rPr>
        <w:t>)</w:t>
      </w:r>
      <w:r w:rsidR="00655C39">
        <w:rPr>
          <w:rFonts w:ascii="Verdana" w:hAnsi="Verdana"/>
          <w:noProof/>
          <w:sz w:val="18"/>
          <w:szCs w:val="18"/>
        </w:rPr>
        <w:t xml:space="preserve"> </w:t>
      </w:r>
      <w:r w:rsidR="003D1991">
        <w:rPr>
          <w:rFonts w:ascii="Verdana" w:hAnsi="Verdana"/>
          <w:noProof/>
          <w:sz w:val="18"/>
          <w:szCs w:val="18"/>
        </w:rPr>
        <w:t xml:space="preserve">(See figure </w:t>
      </w:r>
      <w:r w:rsidR="007F1F66">
        <w:rPr>
          <w:rFonts w:ascii="Verdana" w:hAnsi="Verdana"/>
          <w:noProof/>
          <w:sz w:val="18"/>
          <w:szCs w:val="18"/>
        </w:rPr>
        <w:t>1</w:t>
      </w:r>
      <w:r w:rsidR="003D1991">
        <w:rPr>
          <w:rFonts w:ascii="Verdana" w:hAnsi="Verdana"/>
          <w:noProof/>
          <w:sz w:val="18"/>
          <w:szCs w:val="18"/>
        </w:rPr>
        <w:t>)</w:t>
      </w:r>
      <w:r w:rsidR="00113812">
        <w:rPr>
          <w:rFonts w:ascii="Verdana" w:hAnsi="Verdana"/>
          <w:noProof/>
          <w:sz w:val="18"/>
          <w:szCs w:val="18"/>
        </w:rPr>
        <w:t>.</w:t>
      </w:r>
    </w:p>
    <w:p w14:paraId="76F7D0B8" w14:textId="77777777" w:rsidR="00960F50" w:rsidRDefault="00960F50" w:rsidP="00DE6C4E">
      <w:pPr>
        <w:jc w:val="both"/>
        <w:rPr>
          <w:rFonts w:ascii="Verdana" w:hAnsi="Verdana"/>
          <w:noProof/>
          <w:sz w:val="18"/>
          <w:szCs w:val="18"/>
        </w:rPr>
      </w:pPr>
    </w:p>
    <w:p w14:paraId="29F357DB" w14:textId="2761AD93" w:rsidR="00E51C64" w:rsidRDefault="00E51C64" w:rsidP="00DE6C4E">
      <w:pPr>
        <w:jc w:val="both"/>
        <w:rPr>
          <w:rFonts w:ascii="Verdana" w:hAnsi="Verdana"/>
          <w:noProof/>
          <w:sz w:val="18"/>
          <w:szCs w:val="18"/>
        </w:rPr>
      </w:pPr>
      <w:r w:rsidRPr="00E51C64">
        <w:rPr>
          <w:rFonts w:ascii="Verdana" w:hAnsi="Verdana"/>
          <w:noProof/>
          <w:sz w:val="18"/>
          <w:szCs w:val="18"/>
        </w:rPr>
        <w:drawing>
          <wp:inline distT="0" distB="0" distL="0" distR="0" wp14:anchorId="694C99CC" wp14:editId="36410759">
            <wp:extent cx="2867660" cy="1659255"/>
            <wp:effectExtent l="0" t="0" r="8890" b="0"/>
            <wp:docPr id="1976362125"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362125" name="Picture 1" descr="A screenshot of a video game&#10;&#10;AI-generated content may be incorrect."/>
                    <pic:cNvPicPr/>
                  </pic:nvPicPr>
                  <pic:blipFill>
                    <a:blip r:embed="rId19"/>
                    <a:stretch>
                      <a:fillRect/>
                    </a:stretch>
                  </pic:blipFill>
                  <pic:spPr>
                    <a:xfrm>
                      <a:off x="0" y="0"/>
                      <a:ext cx="2867660" cy="1659255"/>
                    </a:xfrm>
                    <a:prstGeom prst="rect">
                      <a:avLst/>
                    </a:prstGeom>
                  </pic:spPr>
                </pic:pic>
              </a:graphicData>
            </a:graphic>
          </wp:inline>
        </w:drawing>
      </w:r>
    </w:p>
    <w:p w14:paraId="0B6FD8BB" w14:textId="2E95D849" w:rsidR="00960F50" w:rsidRPr="002B63D1" w:rsidRDefault="00E51C64" w:rsidP="00DE6C4E">
      <w:pPr>
        <w:jc w:val="both"/>
        <w:rPr>
          <w:rFonts w:ascii="Verdana" w:hAnsi="Verdana"/>
          <w:noProof/>
          <w:sz w:val="16"/>
          <w:szCs w:val="16"/>
        </w:rPr>
      </w:pPr>
      <w:r w:rsidRPr="002B63D1">
        <w:rPr>
          <w:rFonts w:ascii="Verdana" w:hAnsi="Verdana"/>
          <w:noProof/>
          <w:sz w:val="16"/>
          <w:szCs w:val="16"/>
        </w:rPr>
        <w:t>Fig.1: A screenshot of God of War 2</w:t>
      </w:r>
      <w:r w:rsidR="00FE6B5D">
        <w:rPr>
          <w:rFonts w:ascii="Verdana" w:hAnsi="Verdana"/>
          <w:noProof/>
          <w:sz w:val="16"/>
          <w:szCs w:val="16"/>
        </w:rPr>
        <w:t xml:space="preserve"> (Santa Monica Studios, 2007)</w:t>
      </w:r>
      <w:r w:rsidRPr="002B63D1">
        <w:rPr>
          <w:rFonts w:ascii="Verdana" w:hAnsi="Verdana"/>
          <w:noProof/>
          <w:sz w:val="16"/>
          <w:szCs w:val="16"/>
        </w:rPr>
        <w:t xml:space="preserve">, </w:t>
      </w:r>
      <w:r w:rsidR="002B63D1" w:rsidRPr="002B63D1">
        <w:rPr>
          <w:rFonts w:ascii="Verdana" w:hAnsi="Verdana"/>
          <w:noProof/>
          <w:sz w:val="16"/>
          <w:szCs w:val="16"/>
        </w:rPr>
        <w:t>where the player can only swing from specific pivot points</w:t>
      </w:r>
    </w:p>
    <w:p w14:paraId="1B08F3CE" w14:textId="1C0F20F3" w:rsidR="0034207B" w:rsidRPr="002B63D1" w:rsidRDefault="00113812" w:rsidP="00DE6C4E">
      <w:pPr>
        <w:jc w:val="both"/>
        <w:rPr>
          <w:rFonts w:ascii="Verdana" w:hAnsi="Verdana"/>
          <w:noProof/>
          <w:sz w:val="16"/>
          <w:szCs w:val="16"/>
        </w:rPr>
      </w:pPr>
      <w:r w:rsidRPr="002B63D1">
        <w:rPr>
          <w:rFonts w:ascii="Verdana" w:hAnsi="Verdana"/>
          <w:noProof/>
          <w:sz w:val="16"/>
          <w:szCs w:val="16"/>
        </w:rPr>
        <w:t xml:space="preserve"> </w:t>
      </w:r>
    </w:p>
    <w:p w14:paraId="26142F91" w14:textId="77777777" w:rsidR="004401C2" w:rsidRDefault="004401C2" w:rsidP="00DE6C4E">
      <w:pPr>
        <w:jc w:val="both"/>
        <w:rPr>
          <w:rFonts w:ascii="Verdana" w:hAnsi="Verdana"/>
          <w:noProof/>
          <w:sz w:val="18"/>
          <w:szCs w:val="18"/>
        </w:rPr>
      </w:pPr>
    </w:p>
    <w:p w14:paraId="7459F9F6" w14:textId="60AB4DB5" w:rsidR="004401C2" w:rsidRDefault="004401C2" w:rsidP="00DE6C4E">
      <w:pPr>
        <w:jc w:val="both"/>
        <w:rPr>
          <w:rFonts w:ascii="Verdana" w:hAnsi="Verdana"/>
          <w:noProof/>
          <w:sz w:val="18"/>
          <w:szCs w:val="18"/>
        </w:rPr>
      </w:pPr>
      <w:r>
        <w:rPr>
          <w:rFonts w:ascii="Verdana" w:hAnsi="Verdana"/>
          <w:noProof/>
          <w:sz w:val="18"/>
          <w:szCs w:val="18"/>
        </w:rPr>
        <w:t xml:space="preserve">The </w:t>
      </w:r>
      <w:r w:rsidR="009670C0">
        <w:rPr>
          <w:rFonts w:ascii="Verdana" w:hAnsi="Verdana"/>
          <w:noProof/>
          <w:sz w:val="18"/>
          <w:szCs w:val="18"/>
        </w:rPr>
        <w:t xml:space="preserve">recurring </w:t>
      </w:r>
      <w:r>
        <w:rPr>
          <w:rFonts w:ascii="Verdana" w:hAnsi="Verdana"/>
          <w:noProof/>
          <w:sz w:val="18"/>
          <w:szCs w:val="18"/>
        </w:rPr>
        <w:t>addition of th</w:t>
      </w:r>
      <w:r w:rsidR="009670C0">
        <w:rPr>
          <w:rFonts w:ascii="Verdana" w:hAnsi="Verdana"/>
          <w:noProof/>
          <w:sz w:val="18"/>
          <w:szCs w:val="18"/>
        </w:rPr>
        <w:t>e swing</w:t>
      </w:r>
      <w:r>
        <w:rPr>
          <w:rFonts w:ascii="Verdana" w:hAnsi="Verdana"/>
          <w:noProof/>
          <w:sz w:val="18"/>
          <w:szCs w:val="18"/>
        </w:rPr>
        <w:t xml:space="preserve"> into </w:t>
      </w:r>
      <w:r w:rsidR="009670C0">
        <w:rPr>
          <w:rFonts w:ascii="Verdana" w:hAnsi="Verdana"/>
          <w:noProof/>
          <w:sz w:val="18"/>
          <w:szCs w:val="18"/>
        </w:rPr>
        <w:t>these games</w:t>
      </w:r>
      <w:r w:rsidR="00622D02">
        <w:rPr>
          <w:rFonts w:ascii="Verdana" w:hAnsi="Verdana"/>
          <w:noProof/>
          <w:sz w:val="18"/>
          <w:szCs w:val="18"/>
        </w:rPr>
        <w:t xml:space="preserve"> </w:t>
      </w:r>
      <w:r w:rsidR="0004469A">
        <w:rPr>
          <w:rFonts w:ascii="Verdana" w:hAnsi="Verdana"/>
          <w:noProof/>
          <w:sz w:val="18"/>
          <w:szCs w:val="18"/>
        </w:rPr>
        <w:t>implies a long standing</w:t>
      </w:r>
      <w:r w:rsidR="004A523F">
        <w:rPr>
          <w:rFonts w:ascii="Verdana" w:hAnsi="Verdana"/>
          <w:noProof/>
          <w:sz w:val="18"/>
          <w:szCs w:val="18"/>
        </w:rPr>
        <w:t xml:space="preserve"> </w:t>
      </w:r>
      <w:r w:rsidR="0004469A">
        <w:rPr>
          <w:rFonts w:ascii="Verdana" w:hAnsi="Verdana"/>
          <w:noProof/>
          <w:sz w:val="18"/>
          <w:szCs w:val="18"/>
        </w:rPr>
        <w:t xml:space="preserve">demand for </w:t>
      </w:r>
      <w:r w:rsidR="00B75000">
        <w:rPr>
          <w:rFonts w:ascii="Verdana" w:hAnsi="Verdana"/>
          <w:noProof/>
          <w:sz w:val="18"/>
          <w:szCs w:val="18"/>
        </w:rPr>
        <w:t xml:space="preserve">similar </w:t>
      </w:r>
      <w:r w:rsidR="0005476C">
        <w:rPr>
          <w:rFonts w:ascii="Verdana" w:hAnsi="Verdana"/>
          <w:noProof/>
          <w:sz w:val="18"/>
          <w:szCs w:val="18"/>
        </w:rPr>
        <w:t xml:space="preserve">simulations. </w:t>
      </w:r>
      <w:r w:rsidR="00A66481">
        <w:rPr>
          <w:rFonts w:ascii="Verdana" w:hAnsi="Verdana"/>
          <w:noProof/>
          <w:sz w:val="18"/>
          <w:szCs w:val="18"/>
        </w:rPr>
        <w:t>Taking this into account, the objectives of this research project are as follows:</w:t>
      </w:r>
    </w:p>
    <w:p w14:paraId="0FFB2A5F" w14:textId="39FA3741" w:rsidR="006E347F" w:rsidRDefault="00317474" w:rsidP="006E347F">
      <w:pPr>
        <w:jc w:val="both"/>
        <w:rPr>
          <w:rFonts w:ascii="Verdana" w:hAnsi="Verdana"/>
          <w:noProof/>
          <w:sz w:val="18"/>
          <w:szCs w:val="18"/>
        </w:rPr>
      </w:pPr>
      <w:r>
        <w:rPr>
          <w:rFonts w:ascii="Verdana" w:hAnsi="Verdana"/>
          <w:noProof/>
          <w:sz w:val="18"/>
          <w:szCs w:val="18"/>
        </w:rPr>
        <w:t xml:space="preserve"> </w:t>
      </w:r>
    </w:p>
    <w:p w14:paraId="7D95070E" w14:textId="16B46E9B" w:rsidR="00C76E78" w:rsidRDefault="00C76E78" w:rsidP="00DE6C4E">
      <w:pPr>
        <w:jc w:val="both"/>
        <w:rPr>
          <w:rFonts w:ascii="Verdana" w:hAnsi="Verdana"/>
          <w:noProof/>
          <w:sz w:val="18"/>
          <w:szCs w:val="18"/>
        </w:rPr>
      </w:pPr>
    </w:p>
    <w:p w14:paraId="0638F4E5" w14:textId="596D02A7" w:rsidR="0062521F" w:rsidRDefault="00C6259F" w:rsidP="007D5C55">
      <w:pPr>
        <w:pStyle w:val="ListParagraph"/>
        <w:numPr>
          <w:ilvl w:val="0"/>
          <w:numId w:val="9"/>
        </w:numPr>
        <w:jc w:val="both"/>
        <w:rPr>
          <w:rFonts w:ascii="Verdana" w:hAnsi="Verdana"/>
          <w:noProof/>
          <w:sz w:val="18"/>
          <w:szCs w:val="18"/>
        </w:rPr>
      </w:pPr>
      <w:r>
        <w:rPr>
          <w:rFonts w:ascii="Verdana" w:hAnsi="Verdana"/>
          <w:noProof/>
          <w:sz w:val="18"/>
          <w:szCs w:val="18"/>
        </w:rPr>
        <w:t xml:space="preserve">Conduct in-depth research </w:t>
      </w:r>
      <w:r w:rsidR="00A66481">
        <w:rPr>
          <w:rFonts w:ascii="Verdana" w:hAnsi="Verdana"/>
          <w:noProof/>
          <w:sz w:val="18"/>
          <w:szCs w:val="18"/>
        </w:rPr>
        <w:t>into</w:t>
      </w:r>
      <w:r w:rsidR="00D537FA">
        <w:rPr>
          <w:rFonts w:ascii="Verdana" w:hAnsi="Verdana"/>
          <w:noProof/>
          <w:sz w:val="18"/>
          <w:szCs w:val="18"/>
        </w:rPr>
        <w:t xml:space="preserve"> real-time physics engines and</w:t>
      </w:r>
      <w:r w:rsidR="00870EF9">
        <w:rPr>
          <w:rFonts w:ascii="Verdana" w:hAnsi="Verdana"/>
          <w:noProof/>
          <w:sz w:val="18"/>
          <w:szCs w:val="18"/>
        </w:rPr>
        <w:t xml:space="preserve"> the two primary</w:t>
      </w:r>
      <w:r w:rsidR="00A66481">
        <w:rPr>
          <w:rFonts w:ascii="Verdana" w:hAnsi="Verdana"/>
          <w:noProof/>
          <w:sz w:val="18"/>
          <w:szCs w:val="18"/>
        </w:rPr>
        <w:t xml:space="preserve"> models of The </w:t>
      </w:r>
      <w:r w:rsidR="00220066">
        <w:rPr>
          <w:rFonts w:ascii="Verdana" w:hAnsi="Verdana"/>
          <w:noProof/>
          <w:sz w:val="18"/>
          <w:szCs w:val="18"/>
        </w:rPr>
        <w:t>p</w:t>
      </w:r>
      <w:r w:rsidR="00A66481">
        <w:rPr>
          <w:rFonts w:ascii="Verdana" w:hAnsi="Verdana"/>
          <w:noProof/>
          <w:sz w:val="18"/>
          <w:szCs w:val="18"/>
        </w:rPr>
        <w:t>endulum</w:t>
      </w:r>
      <w:r w:rsidR="002B4E9E">
        <w:rPr>
          <w:rFonts w:ascii="Verdana" w:hAnsi="Verdana"/>
          <w:noProof/>
          <w:sz w:val="18"/>
          <w:szCs w:val="18"/>
        </w:rPr>
        <w:t>.</w:t>
      </w:r>
      <w:r w:rsidR="00A66481">
        <w:rPr>
          <w:rFonts w:ascii="Verdana" w:hAnsi="Verdana"/>
          <w:noProof/>
          <w:sz w:val="18"/>
          <w:szCs w:val="18"/>
        </w:rPr>
        <w:t xml:space="preserve"> </w:t>
      </w:r>
    </w:p>
    <w:p w14:paraId="513AB419" w14:textId="7D321ABE" w:rsidR="00CB09FB" w:rsidRDefault="00C6259F" w:rsidP="0062521F">
      <w:pPr>
        <w:pStyle w:val="ListParagraph"/>
        <w:jc w:val="both"/>
        <w:rPr>
          <w:rFonts w:ascii="Verdana" w:hAnsi="Verdana"/>
          <w:noProof/>
          <w:sz w:val="18"/>
          <w:szCs w:val="18"/>
        </w:rPr>
      </w:pPr>
      <w:r>
        <w:rPr>
          <w:rFonts w:ascii="Verdana" w:hAnsi="Verdana"/>
          <w:noProof/>
          <w:sz w:val="18"/>
          <w:szCs w:val="18"/>
        </w:rPr>
        <w:t xml:space="preserve"> </w:t>
      </w:r>
    </w:p>
    <w:p w14:paraId="0CBC20AE" w14:textId="4694EE06" w:rsidR="00147995" w:rsidRPr="00DD0F21" w:rsidRDefault="0062521F" w:rsidP="00DD0F21">
      <w:pPr>
        <w:pStyle w:val="ListParagraph"/>
        <w:numPr>
          <w:ilvl w:val="0"/>
          <w:numId w:val="9"/>
        </w:numPr>
        <w:jc w:val="both"/>
        <w:rPr>
          <w:rFonts w:ascii="Verdana" w:hAnsi="Verdana"/>
          <w:noProof/>
          <w:sz w:val="18"/>
          <w:szCs w:val="18"/>
        </w:rPr>
      </w:pPr>
      <w:r>
        <w:rPr>
          <w:rFonts w:ascii="Verdana" w:hAnsi="Verdana"/>
          <w:noProof/>
          <w:sz w:val="18"/>
          <w:szCs w:val="18"/>
        </w:rPr>
        <w:lastRenderedPageBreak/>
        <w:t xml:space="preserve">Use aforementioned research to create a customizable simulation of </w:t>
      </w:r>
      <w:r w:rsidR="00CE2E19">
        <w:rPr>
          <w:rFonts w:ascii="Verdana" w:hAnsi="Verdana"/>
          <w:noProof/>
          <w:sz w:val="18"/>
          <w:szCs w:val="18"/>
        </w:rPr>
        <w:t xml:space="preserve">The </w:t>
      </w:r>
      <w:r w:rsidR="001770E5">
        <w:rPr>
          <w:rFonts w:ascii="Verdana" w:hAnsi="Verdana"/>
          <w:noProof/>
          <w:sz w:val="18"/>
          <w:szCs w:val="18"/>
        </w:rPr>
        <w:t>p</w:t>
      </w:r>
      <w:r w:rsidR="00CE2E19">
        <w:rPr>
          <w:rFonts w:ascii="Verdana" w:hAnsi="Verdana"/>
          <w:noProof/>
          <w:sz w:val="18"/>
          <w:szCs w:val="18"/>
        </w:rPr>
        <w:t>endulum using the Unity game engine (</w:t>
      </w:r>
      <w:r w:rsidR="006C64EA">
        <w:rPr>
          <w:rFonts w:ascii="Verdana" w:hAnsi="Verdana"/>
          <w:noProof/>
          <w:sz w:val="18"/>
          <w:szCs w:val="18"/>
        </w:rPr>
        <w:t xml:space="preserve">Unity Technologies, </w:t>
      </w:r>
      <w:r w:rsidR="00FB4DF8">
        <w:rPr>
          <w:rFonts w:ascii="Verdana" w:hAnsi="Verdana"/>
          <w:noProof/>
          <w:sz w:val="18"/>
          <w:szCs w:val="18"/>
        </w:rPr>
        <w:t>2023</w:t>
      </w:r>
      <w:r w:rsidR="00CE2E19">
        <w:rPr>
          <w:rFonts w:ascii="Verdana" w:hAnsi="Verdana"/>
          <w:noProof/>
          <w:sz w:val="18"/>
          <w:szCs w:val="18"/>
        </w:rPr>
        <w:t>)</w:t>
      </w:r>
      <w:r w:rsidR="00147393">
        <w:rPr>
          <w:rFonts w:ascii="Verdana" w:hAnsi="Verdana"/>
          <w:noProof/>
          <w:sz w:val="18"/>
          <w:szCs w:val="18"/>
        </w:rPr>
        <w:t>.</w:t>
      </w:r>
    </w:p>
    <w:p w14:paraId="58566139" w14:textId="5DDB914C" w:rsidR="0062521F" w:rsidRDefault="00A86DCD" w:rsidP="00A86DCD">
      <w:pPr>
        <w:pStyle w:val="ListParagraph"/>
        <w:numPr>
          <w:ilvl w:val="0"/>
          <w:numId w:val="9"/>
        </w:numPr>
        <w:jc w:val="both"/>
        <w:rPr>
          <w:rFonts w:ascii="Verdana" w:hAnsi="Verdana"/>
          <w:noProof/>
          <w:sz w:val="18"/>
          <w:szCs w:val="18"/>
        </w:rPr>
      </w:pPr>
      <w:r>
        <w:rPr>
          <w:rFonts w:ascii="Verdana" w:hAnsi="Verdana"/>
          <w:noProof/>
          <w:sz w:val="18"/>
          <w:szCs w:val="18"/>
        </w:rPr>
        <w:t>Research</w:t>
      </w:r>
      <w:r w:rsidR="00064D2C">
        <w:rPr>
          <w:rFonts w:ascii="Verdana" w:hAnsi="Verdana"/>
          <w:noProof/>
          <w:sz w:val="18"/>
          <w:szCs w:val="18"/>
        </w:rPr>
        <w:t xml:space="preserve"> common design patterns </w:t>
      </w:r>
      <w:r w:rsidR="00D537FA">
        <w:rPr>
          <w:rFonts w:ascii="Verdana" w:hAnsi="Verdana"/>
          <w:noProof/>
          <w:sz w:val="18"/>
          <w:szCs w:val="18"/>
        </w:rPr>
        <w:t xml:space="preserve">when developing software and video games, as well as </w:t>
      </w:r>
      <w:r w:rsidR="00115ADC">
        <w:rPr>
          <w:rFonts w:ascii="Verdana" w:hAnsi="Verdana"/>
          <w:noProof/>
          <w:sz w:val="18"/>
          <w:szCs w:val="18"/>
        </w:rPr>
        <w:t>User Centred Design principles</w:t>
      </w:r>
    </w:p>
    <w:p w14:paraId="17DB4045" w14:textId="6D728F52" w:rsidR="00272386" w:rsidRPr="002C34F4" w:rsidRDefault="00FC3B61" w:rsidP="00DE6C4E">
      <w:pPr>
        <w:pStyle w:val="ListParagraph"/>
        <w:numPr>
          <w:ilvl w:val="0"/>
          <w:numId w:val="9"/>
        </w:numPr>
        <w:jc w:val="both"/>
        <w:rPr>
          <w:rFonts w:ascii="Verdana" w:hAnsi="Verdana"/>
          <w:noProof/>
          <w:sz w:val="18"/>
          <w:szCs w:val="18"/>
        </w:rPr>
      </w:pPr>
      <w:r>
        <w:rPr>
          <w:rFonts w:ascii="Verdana" w:hAnsi="Verdana"/>
          <w:noProof/>
          <w:sz w:val="18"/>
          <w:szCs w:val="18"/>
        </w:rPr>
        <w:t xml:space="preserve">Use knowledge gained </w:t>
      </w:r>
      <w:r w:rsidR="00D51758">
        <w:rPr>
          <w:rFonts w:ascii="Verdana" w:hAnsi="Verdana"/>
          <w:noProof/>
          <w:sz w:val="18"/>
          <w:szCs w:val="18"/>
        </w:rPr>
        <w:t xml:space="preserve">to </w:t>
      </w:r>
      <w:r w:rsidR="003D1248">
        <w:rPr>
          <w:rFonts w:ascii="Verdana" w:hAnsi="Verdana"/>
          <w:noProof/>
          <w:sz w:val="18"/>
          <w:szCs w:val="18"/>
        </w:rPr>
        <w:t xml:space="preserve">develop the simulation </w:t>
      </w:r>
      <w:r w:rsidR="00A44710">
        <w:rPr>
          <w:rFonts w:ascii="Verdana" w:hAnsi="Verdana"/>
          <w:noProof/>
          <w:sz w:val="18"/>
          <w:szCs w:val="18"/>
        </w:rPr>
        <w:t>to be modula</w:t>
      </w:r>
      <w:r w:rsidR="00A33186">
        <w:rPr>
          <w:rFonts w:ascii="Verdana" w:hAnsi="Verdana"/>
          <w:noProof/>
          <w:sz w:val="18"/>
          <w:szCs w:val="18"/>
        </w:rPr>
        <w:t>r</w:t>
      </w:r>
      <w:r w:rsidR="006644F4">
        <w:rPr>
          <w:rFonts w:ascii="Verdana" w:hAnsi="Verdana"/>
          <w:noProof/>
          <w:sz w:val="18"/>
          <w:szCs w:val="18"/>
        </w:rPr>
        <w:t>, customizable</w:t>
      </w:r>
      <w:r w:rsidR="00A33186">
        <w:rPr>
          <w:rFonts w:ascii="Verdana" w:hAnsi="Verdana"/>
          <w:noProof/>
          <w:sz w:val="18"/>
          <w:szCs w:val="18"/>
        </w:rPr>
        <w:t xml:space="preserve"> and easily integrated into other projects</w:t>
      </w:r>
    </w:p>
    <w:p w14:paraId="3ADCA014" w14:textId="77777777" w:rsidR="00272386" w:rsidRDefault="00272386" w:rsidP="00DE6C4E">
      <w:pPr>
        <w:jc w:val="both"/>
        <w:rPr>
          <w:rFonts w:ascii="Verdana" w:hAnsi="Verdana"/>
          <w:noProof/>
          <w:sz w:val="18"/>
          <w:szCs w:val="18"/>
        </w:rPr>
      </w:pPr>
    </w:p>
    <w:p w14:paraId="01994CEE" w14:textId="0911DD13" w:rsidR="000412EA" w:rsidRDefault="00EE679D" w:rsidP="00DE6C4E">
      <w:pPr>
        <w:jc w:val="both"/>
        <w:rPr>
          <w:rFonts w:ascii="Verdana" w:hAnsi="Verdana"/>
          <w:noProof/>
          <w:sz w:val="18"/>
          <w:szCs w:val="18"/>
        </w:rPr>
      </w:pPr>
      <w:r>
        <w:rPr>
          <w:rFonts w:ascii="Verdana" w:hAnsi="Verdana"/>
          <w:noProof/>
          <w:sz w:val="18"/>
          <w:szCs w:val="18"/>
        </w:rPr>
        <w:t>C</w:t>
      </w:r>
      <w:r w:rsidR="000A004D">
        <w:rPr>
          <w:rFonts w:ascii="Verdana" w:hAnsi="Verdana"/>
          <w:noProof/>
          <w:sz w:val="18"/>
          <w:szCs w:val="18"/>
        </w:rPr>
        <w:t xml:space="preserve">reating a </w:t>
      </w:r>
      <w:r w:rsidR="005B6D2B">
        <w:rPr>
          <w:rFonts w:ascii="Verdana" w:hAnsi="Verdana"/>
          <w:noProof/>
          <w:sz w:val="18"/>
          <w:szCs w:val="18"/>
        </w:rPr>
        <w:t xml:space="preserve">customizable simulation of The Pendulum swing </w:t>
      </w:r>
      <w:r w:rsidR="0022421D">
        <w:rPr>
          <w:rFonts w:ascii="Verdana" w:hAnsi="Verdana"/>
          <w:noProof/>
          <w:sz w:val="18"/>
          <w:szCs w:val="18"/>
        </w:rPr>
        <w:t xml:space="preserve">using Unity (Unity Technologies, 2023) </w:t>
      </w:r>
      <w:r w:rsidR="008B4CCC">
        <w:rPr>
          <w:rFonts w:ascii="Verdana" w:hAnsi="Verdana"/>
          <w:noProof/>
          <w:sz w:val="18"/>
          <w:szCs w:val="18"/>
        </w:rPr>
        <w:t>provides developers with a</w:t>
      </w:r>
      <w:r w:rsidR="00E85AF5">
        <w:rPr>
          <w:rFonts w:ascii="Verdana" w:hAnsi="Verdana"/>
          <w:noProof/>
          <w:sz w:val="18"/>
          <w:szCs w:val="18"/>
        </w:rPr>
        <w:t xml:space="preserve"> solid base </w:t>
      </w:r>
      <w:r w:rsidR="00067E59">
        <w:rPr>
          <w:rFonts w:ascii="Verdana" w:hAnsi="Verdana"/>
          <w:noProof/>
          <w:sz w:val="18"/>
          <w:szCs w:val="18"/>
        </w:rPr>
        <w:t>swing</w:t>
      </w:r>
      <w:r w:rsidR="00496C84">
        <w:rPr>
          <w:rFonts w:ascii="Verdana" w:hAnsi="Verdana"/>
          <w:noProof/>
          <w:sz w:val="18"/>
          <w:szCs w:val="18"/>
        </w:rPr>
        <w:t xml:space="preserve"> that can be adjusted, iterated and expanded upon to creat</w:t>
      </w:r>
      <w:r w:rsidR="00B63DAD">
        <w:rPr>
          <w:rFonts w:ascii="Verdana" w:hAnsi="Verdana"/>
          <w:noProof/>
          <w:sz w:val="18"/>
          <w:szCs w:val="18"/>
        </w:rPr>
        <w:t xml:space="preserve">e new, innovative gameplay </w:t>
      </w:r>
      <w:r w:rsidR="00CD6C9A">
        <w:rPr>
          <w:rFonts w:ascii="Verdana" w:hAnsi="Verdana"/>
          <w:noProof/>
          <w:sz w:val="18"/>
          <w:szCs w:val="18"/>
        </w:rPr>
        <w:t>sysytems.</w:t>
      </w:r>
      <w:r w:rsidR="00CD40C3">
        <w:rPr>
          <w:rFonts w:ascii="Verdana" w:hAnsi="Verdana"/>
          <w:noProof/>
          <w:sz w:val="18"/>
          <w:szCs w:val="18"/>
        </w:rPr>
        <w:t xml:space="preserve"> </w:t>
      </w:r>
    </w:p>
    <w:p w14:paraId="0899BA5E" w14:textId="4E928829" w:rsidR="007E50A7" w:rsidRDefault="007E50A7" w:rsidP="00DE6C4E">
      <w:pPr>
        <w:jc w:val="both"/>
        <w:rPr>
          <w:rFonts w:ascii="Verdana" w:hAnsi="Verdana"/>
          <w:noProof/>
          <w:sz w:val="18"/>
          <w:szCs w:val="18"/>
        </w:rPr>
      </w:pPr>
    </w:p>
    <w:p w14:paraId="59512E09" w14:textId="77777777" w:rsidR="00F12293" w:rsidRDefault="00176DEA" w:rsidP="00522206">
      <w:pPr>
        <w:jc w:val="both"/>
        <w:rPr>
          <w:rFonts w:ascii="Verdana" w:hAnsi="Verdana"/>
          <w:noProof/>
          <w:sz w:val="18"/>
          <w:szCs w:val="18"/>
        </w:rPr>
      </w:pPr>
      <w:r>
        <w:rPr>
          <w:rFonts w:ascii="Verdana" w:hAnsi="Verdana"/>
          <w:noProof/>
          <w:sz w:val="18"/>
          <w:szCs w:val="18"/>
        </w:rPr>
        <w:t>Alongside development of the simulation, two test scenes and interfaces have been developed in order to effectively evaluate the artifact’s performance.</w:t>
      </w:r>
      <w:r w:rsidR="00522206">
        <w:rPr>
          <w:rFonts w:ascii="Verdana" w:hAnsi="Verdana"/>
          <w:noProof/>
          <w:sz w:val="18"/>
          <w:szCs w:val="18"/>
        </w:rPr>
        <w:t xml:space="preserve"> </w:t>
      </w:r>
    </w:p>
    <w:p w14:paraId="6C50AAE9" w14:textId="77777777" w:rsidR="00F12293" w:rsidRDefault="00F12293" w:rsidP="00522206">
      <w:pPr>
        <w:jc w:val="both"/>
        <w:rPr>
          <w:rFonts w:ascii="Verdana" w:hAnsi="Verdana"/>
          <w:noProof/>
          <w:sz w:val="18"/>
          <w:szCs w:val="18"/>
        </w:rPr>
      </w:pPr>
    </w:p>
    <w:p w14:paraId="2E115EBA" w14:textId="7D5CBA87" w:rsidR="00522206" w:rsidRDefault="00522206" w:rsidP="00F27291">
      <w:pPr>
        <w:jc w:val="both"/>
        <w:rPr>
          <w:rFonts w:ascii="Verdana" w:hAnsi="Verdana"/>
          <w:noProof/>
          <w:sz w:val="18"/>
          <w:szCs w:val="18"/>
        </w:rPr>
      </w:pPr>
      <w:r>
        <w:rPr>
          <w:rFonts w:ascii="Verdana" w:hAnsi="Verdana"/>
          <w:noProof/>
          <w:sz w:val="18"/>
          <w:szCs w:val="18"/>
        </w:rPr>
        <w:t>Deliverables for this</w:t>
      </w:r>
      <w:r w:rsidR="00F12293">
        <w:rPr>
          <w:rFonts w:ascii="Verdana" w:hAnsi="Verdana"/>
          <w:noProof/>
          <w:sz w:val="18"/>
          <w:szCs w:val="18"/>
        </w:rPr>
        <w:t xml:space="preserve"> research </w:t>
      </w:r>
      <w:r>
        <w:rPr>
          <w:rFonts w:ascii="Verdana" w:hAnsi="Verdana"/>
          <w:noProof/>
          <w:sz w:val="18"/>
          <w:szCs w:val="18"/>
        </w:rPr>
        <w:t xml:space="preserve"> project are</w:t>
      </w:r>
      <w:r w:rsidR="00F27291">
        <w:rPr>
          <w:rFonts w:ascii="Verdana" w:hAnsi="Verdana"/>
          <w:noProof/>
          <w:sz w:val="18"/>
          <w:szCs w:val="18"/>
        </w:rPr>
        <w:t>: This report</w:t>
      </w:r>
      <w:r w:rsidR="003C3150">
        <w:rPr>
          <w:rFonts w:ascii="Verdana" w:hAnsi="Verdana"/>
          <w:noProof/>
          <w:sz w:val="18"/>
          <w:szCs w:val="18"/>
        </w:rPr>
        <w:t xml:space="preserve"> and a Unity project file containing the following</w:t>
      </w:r>
      <w:r w:rsidR="008A2E48">
        <w:rPr>
          <w:rFonts w:ascii="Verdana" w:hAnsi="Verdana"/>
          <w:noProof/>
          <w:sz w:val="18"/>
          <w:szCs w:val="18"/>
        </w:rPr>
        <w:t xml:space="preserve"> key</w:t>
      </w:r>
      <w:r w:rsidR="0033279E">
        <w:rPr>
          <w:rFonts w:ascii="Verdana" w:hAnsi="Verdana"/>
          <w:noProof/>
          <w:sz w:val="18"/>
          <w:szCs w:val="18"/>
        </w:rPr>
        <w:t xml:space="preserve"> components</w:t>
      </w:r>
      <w:r w:rsidR="003C3150">
        <w:rPr>
          <w:rFonts w:ascii="Verdana" w:hAnsi="Verdana"/>
          <w:noProof/>
          <w:sz w:val="18"/>
          <w:szCs w:val="18"/>
        </w:rPr>
        <w:t>:</w:t>
      </w:r>
    </w:p>
    <w:p w14:paraId="279F0CF4" w14:textId="2DF792A0" w:rsidR="003C3150" w:rsidRDefault="003C3150" w:rsidP="003C3150">
      <w:pPr>
        <w:pStyle w:val="ListParagraph"/>
        <w:numPr>
          <w:ilvl w:val="0"/>
          <w:numId w:val="24"/>
        </w:numPr>
        <w:jc w:val="both"/>
        <w:rPr>
          <w:rFonts w:ascii="Verdana" w:hAnsi="Verdana"/>
          <w:noProof/>
          <w:sz w:val="18"/>
          <w:szCs w:val="18"/>
        </w:rPr>
      </w:pPr>
      <w:r>
        <w:rPr>
          <w:rFonts w:ascii="Verdana" w:hAnsi="Verdana"/>
          <w:noProof/>
          <w:sz w:val="18"/>
          <w:szCs w:val="18"/>
        </w:rPr>
        <w:t xml:space="preserve">A “package” </w:t>
      </w:r>
      <w:r w:rsidR="0033279E">
        <w:rPr>
          <w:rFonts w:ascii="Verdana" w:hAnsi="Verdana"/>
          <w:noProof/>
          <w:sz w:val="18"/>
          <w:szCs w:val="18"/>
        </w:rPr>
        <w:t>folder</w:t>
      </w:r>
      <w:r>
        <w:rPr>
          <w:rFonts w:ascii="Verdana" w:hAnsi="Verdana"/>
          <w:noProof/>
          <w:sz w:val="18"/>
          <w:szCs w:val="18"/>
        </w:rPr>
        <w:t xml:space="preserve"> containing the simulation and editor script</w:t>
      </w:r>
    </w:p>
    <w:p w14:paraId="5BEA0873" w14:textId="14106A52" w:rsidR="003C3150" w:rsidRDefault="003C3150" w:rsidP="003C3150">
      <w:pPr>
        <w:pStyle w:val="ListParagraph"/>
        <w:numPr>
          <w:ilvl w:val="0"/>
          <w:numId w:val="24"/>
        </w:numPr>
        <w:jc w:val="both"/>
        <w:rPr>
          <w:rFonts w:ascii="Verdana" w:hAnsi="Verdana"/>
          <w:noProof/>
          <w:sz w:val="18"/>
          <w:szCs w:val="18"/>
        </w:rPr>
      </w:pPr>
      <w:r>
        <w:rPr>
          <w:rFonts w:ascii="Verdana" w:hAnsi="Verdana"/>
          <w:noProof/>
          <w:sz w:val="18"/>
          <w:szCs w:val="18"/>
        </w:rPr>
        <w:t>A “playground” f</w:t>
      </w:r>
      <w:r w:rsidR="0033279E">
        <w:rPr>
          <w:rFonts w:ascii="Verdana" w:hAnsi="Verdana"/>
          <w:noProof/>
          <w:sz w:val="18"/>
          <w:szCs w:val="18"/>
        </w:rPr>
        <w:t>older</w:t>
      </w:r>
      <w:r>
        <w:rPr>
          <w:rFonts w:ascii="Verdana" w:hAnsi="Verdana"/>
          <w:noProof/>
          <w:sz w:val="18"/>
          <w:szCs w:val="18"/>
        </w:rPr>
        <w:t xml:space="preserve"> containing the </w:t>
      </w:r>
      <w:r w:rsidR="00390DC8">
        <w:rPr>
          <w:rFonts w:ascii="Verdana" w:hAnsi="Verdana"/>
          <w:noProof/>
          <w:sz w:val="18"/>
          <w:szCs w:val="18"/>
        </w:rPr>
        <w:t>“Playground Scene”</w:t>
      </w:r>
      <w:r w:rsidR="009A4106">
        <w:rPr>
          <w:rFonts w:ascii="Verdana" w:hAnsi="Verdana"/>
          <w:noProof/>
          <w:sz w:val="18"/>
          <w:szCs w:val="18"/>
        </w:rPr>
        <w:t xml:space="preserve"> and “Character Controller Interface”</w:t>
      </w:r>
    </w:p>
    <w:p w14:paraId="1DE3E51E" w14:textId="43342014" w:rsidR="009A4106" w:rsidRDefault="009A4106" w:rsidP="003C3150">
      <w:pPr>
        <w:pStyle w:val="ListParagraph"/>
        <w:numPr>
          <w:ilvl w:val="0"/>
          <w:numId w:val="24"/>
        </w:numPr>
        <w:jc w:val="both"/>
        <w:rPr>
          <w:rFonts w:ascii="Verdana" w:hAnsi="Verdana"/>
          <w:noProof/>
          <w:sz w:val="18"/>
          <w:szCs w:val="18"/>
        </w:rPr>
      </w:pPr>
      <w:r>
        <w:rPr>
          <w:rFonts w:ascii="Verdana" w:hAnsi="Verdana"/>
          <w:noProof/>
          <w:sz w:val="18"/>
          <w:szCs w:val="18"/>
        </w:rPr>
        <w:t>A “Swing from Start” folder cont</w:t>
      </w:r>
      <w:r w:rsidR="001F3DE8">
        <w:rPr>
          <w:rFonts w:ascii="Verdana" w:hAnsi="Verdana"/>
          <w:noProof/>
          <w:sz w:val="18"/>
          <w:szCs w:val="18"/>
        </w:rPr>
        <w:t>ai</w:t>
      </w:r>
      <w:r>
        <w:rPr>
          <w:rFonts w:ascii="Verdana" w:hAnsi="Verdana"/>
          <w:noProof/>
          <w:sz w:val="18"/>
          <w:szCs w:val="18"/>
        </w:rPr>
        <w:t>ning the “Swing from Start Scene” and “Swing from Start Interface”</w:t>
      </w:r>
    </w:p>
    <w:p w14:paraId="688D5E60" w14:textId="27E6EBDC" w:rsidR="001F3DE8" w:rsidRPr="003C3150" w:rsidRDefault="001F3DE8" w:rsidP="003C3150">
      <w:pPr>
        <w:pStyle w:val="ListParagraph"/>
        <w:numPr>
          <w:ilvl w:val="0"/>
          <w:numId w:val="24"/>
        </w:numPr>
        <w:jc w:val="both"/>
        <w:rPr>
          <w:rFonts w:ascii="Verdana" w:hAnsi="Verdana"/>
          <w:noProof/>
          <w:sz w:val="18"/>
          <w:szCs w:val="18"/>
        </w:rPr>
      </w:pPr>
      <w:r>
        <w:rPr>
          <w:rFonts w:ascii="Verdana" w:hAnsi="Verdana"/>
          <w:noProof/>
          <w:sz w:val="18"/>
          <w:szCs w:val="18"/>
        </w:rPr>
        <w:t xml:space="preserve">A video summarizing the </w:t>
      </w:r>
      <w:r w:rsidR="00FD6B19">
        <w:rPr>
          <w:rFonts w:ascii="Verdana" w:hAnsi="Verdana"/>
          <w:noProof/>
          <w:sz w:val="18"/>
          <w:szCs w:val="18"/>
        </w:rPr>
        <w:t xml:space="preserve">research, development and evaluation phases of the report. </w:t>
      </w:r>
    </w:p>
    <w:p w14:paraId="2B4E2EB6" w14:textId="77777777" w:rsidR="00AE2A6B" w:rsidRDefault="00AE2A6B" w:rsidP="000826BA">
      <w:pPr>
        <w:jc w:val="both"/>
        <w:rPr>
          <w:rFonts w:ascii="Verdana" w:hAnsi="Verdana"/>
          <w:b/>
          <w:sz w:val="18"/>
          <w:szCs w:val="18"/>
        </w:rPr>
      </w:pPr>
    </w:p>
    <w:p w14:paraId="7289D3AE" w14:textId="77777777" w:rsidR="00AE2A6B" w:rsidRDefault="00AE2A6B" w:rsidP="000826BA">
      <w:pPr>
        <w:jc w:val="both"/>
        <w:rPr>
          <w:rFonts w:ascii="Verdana" w:hAnsi="Verdana"/>
          <w:b/>
          <w:sz w:val="18"/>
          <w:szCs w:val="18"/>
        </w:rPr>
      </w:pPr>
    </w:p>
    <w:p w14:paraId="5D97AEDD" w14:textId="77777777" w:rsidR="00AE2A6B" w:rsidRPr="000826BA" w:rsidRDefault="00AE2A6B" w:rsidP="000826BA">
      <w:pPr>
        <w:jc w:val="both"/>
        <w:rPr>
          <w:rFonts w:ascii="Verdana" w:hAnsi="Verdana"/>
          <w:b/>
          <w:sz w:val="18"/>
          <w:szCs w:val="18"/>
        </w:rPr>
      </w:pPr>
    </w:p>
    <w:p w14:paraId="34118227" w14:textId="2346D399" w:rsidR="00562F40" w:rsidRPr="00562F40" w:rsidRDefault="00562F40" w:rsidP="00562F40">
      <w:pPr>
        <w:jc w:val="both"/>
        <w:rPr>
          <w:rFonts w:ascii="Verdana" w:hAnsi="Verdana"/>
          <w:b/>
          <w:sz w:val="18"/>
          <w:szCs w:val="18"/>
        </w:rPr>
      </w:pPr>
      <w:r>
        <w:rPr>
          <w:rFonts w:ascii="Verdana" w:hAnsi="Verdana"/>
          <w:b/>
          <w:sz w:val="18"/>
          <w:szCs w:val="18"/>
        </w:rPr>
        <w:t>2</w:t>
      </w:r>
      <w:r w:rsidRPr="00562F40">
        <w:rPr>
          <w:rFonts w:ascii="Verdana" w:hAnsi="Verdana"/>
          <w:b/>
          <w:sz w:val="18"/>
          <w:szCs w:val="18"/>
        </w:rPr>
        <w:t xml:space="preserve">. Research questions </w:t>
      </w:r>
    </w:p>
    <w:p w14:paraId="79F19079" w14:textId="77777777" w:rsidR="00133FCC" w:rsidRDefault="00133FCC" w:rsidP="00562F40">
      <w:pPr>
        <w:jc w:val="both"/>
        <w:rPr>
          <w:rFonts w:ascii="Verdana" w:hAnsi="Verdana"/>
          <w:bCs/>
          <w:sz w:val="18"/>
          <w:szCs w:val="18"/>
        </w:rPr>
      </w:pPr>
    </w:p>
    <w:p w14:paraId="47036AE0" w14:textId="58564D50" w:rsidR="000826BA" w:rsidRDefault="00902A46" w:rsidP="00B50E32">
      <w:pPr>
        <w:jc w:val="both"/>
        <w:rPr>
          <w:rFonts w:ascii="Verdana" w:hAnsi="Verdana"/>
          <w:bCs/>
          <w:sz w:val="18"/>
          <w:szCs w:val="18"/>
        </w:rPr>
      </w:pPr>
      <w:r>
        <w:rPr>
          <w:rFonts w:ascii="Verdana" w:hAnsi="Verdana"/>
          <w:bCs/>
          <w:sz w:val="18"/>
          <w:szCs w:val="18"/>
        </w:rPr>
        <w:t>The research questions for this project are as follows:</w:t>
      </w:r>
    </w:p>
    <w:p w14:paraId="2C7CF596" w14:textId="77777777" w:rsidR="00B50E32" w:rsidRDefault="00B50E32" w:rsidP="00B50E32">
      <w:pPr>
        <w:jc w:val="both"/>
        <w:rPr>
          <w:rFonts w:ascii="Verdana" w:hAnsi="Verdana"/>
          <w:bCs/>
          <w:sz w:val="18"/>
          <w:szCs w:val="18"/>
        </w:rPr>
      </w:pPr>
    </w:p>
    <w:p w14:paraId="7A49075F" w14:textId="35776966" w:rsidR="00EE70D3" w:rsidRDefault="00451A64" w:rsidP="00B50E32">
      <w:pPr>
        <w:jc w:val="both"/>
        <w:rPr>
          <w:rFonts w:ascii="Verdana" w:hAnsi="Verdana"/>
          <w:bCs/>
          <w:sz w:val="18"/>
          <w:szCs w:val="18"/>
        </w:rPr>
      </w:pPr>
      <w:r>
        <w:rPr>
          <w:rFonts w:ascii="Verdana" w:hAnsi="Verdana"/>
          <w:bCs/>
          <w:sz w:val="18"/>
          <w:szCs w:val="18"/>
        </w:rPr>
        <w:t>How</w:t>
      </w:r>
      <w:r w:rsidR="00EE70D3">
        <w:rPr>
          <w:rFonts w:ascii="Verdana" w:hAnsi="Verdana"/>
          <w:bCs/>
          <w:sz w:val="18"/>
          <w:szCs w:val="18"/>
        </w:rPr>
        <w:t xml:space="preserve"> successfully can </w:t>
      </w:r>
      <w:r w:rsidR="00FF6C37">
        <w:rPr>
          <w:rFonts w:ascii="Verdana" w:hAnsi="Verdana"/>
          <w:bCs/>
          <w:sz w:val="18"/>
          <w:szCs w:val="18"/>
        </w:rPr>
        <w:t>the</w:t>
      </w:r>
      <w:r w:rsidR="00C44A35">
        <w:rPr>
          <w:rFonts w:ascii="Verdana" w:hAnsi="Verdana"/>
          <w:bCs/>
          <w:sz w:val="18"/>
          <w:szCs w:val="18"/>
        </w:rPr>
        <w:t xml:space="preserve"> p</w:t>
      </w:r>
      <w:r w:rsidR="00EE70D3">
        <w:rPr>
          <w:rFonts w:ascii="Verdana" w:hAnsi="Verdana"/>
          <w:bCs/>
          <w:sz w:val="18"/>
          <w:szCs w:val="18"/>
        </w:rPr>
        <w:t xml:space="preserve">endulum </w:t>
      </w:r>
      <w:r w:rsidR="00C44A35">
        <w:rPr>
          <w:rFonts w:ascii="Verdana" w:hAnsi="Verdana"/>
          <w:bCs/>
          <w:sz w:val="18"/>
          <w:szCs w:val="18"/>
        </w:rPr>
        <w:t>s</w:t>
      </w:r>
      <w:r w:rsidR="00EE3ACC">
        <w:rPr>
          <w:rFonts w:ascii="Verdana" w:hAnsi="Verdana"/>
          <w:bCs/>
          <w:sz w:val="18"/>
          <w:szCs w:val="18"/>
        </w:rPr>
        <w:t xml:space="preserve">wing </w:t>
      </w:r>
      <w:r w:rsidR="00EE70D3">
        <w:rPr>
          <w:rFonts w:ascii="Verdana" w:hAnsi="Verdana"/>
          <w:bCs/>
          <w:sz w:val="18"/>
          <w:szCs w:val="18"/>
        </w:rPr>
        <w:t xml:space="preserve">be simulated using the Unity </w:t>
      </w:r>
      <w:r w:rsidR="00C9785C">
        <w:rPr>
          <w:rFonts w:ascii="Verdana" w:hAnsi="Verdana"/>
          <w:bCs/>
          <w:sz w:val="18"/>
          <w:szCs w:val="18"/>
        </w:rPr>
        <w:t>game engine</w:t>
      </w:r>
      <w:r w:rsidR="00EE70D3">
        <w:rPr>
          <w:rFonts w:ascii="Verdana" w:hAnsi="Verdana"/>
          <w:bCs/>
          <w:sz w:val="18"/>
          <w:szCs w:val="18"/>
        </w:rPr>
        <w:t>?</w:t>
      </w:r>
    </w:p>
    <w:p w14:paraId="57C60847" w14:textId="77777777" w:rsidR="00EE70D3" w:rsidRDefault="00EE70D3" w:rsidP="00B50E32">
      <w:pPr>
        <w:jc w:val="both"/>
        <w:rPr>
          <w:rFonts w:ascii="Verdana" w:hAnsi="Verdana"/>
          <w:bCs/>
          <w:sz w:val="18"/>
          <w:szCs w:val="18"/>
        </w:rPr>
      </w:pPr>
    </w:p>
    <w:p w14:paraId="09B84E5A" w14:textId="41F6D596" w:rsidR="0066543B" w:rsidRDefault="005E10D2" w:rsidP="00B50E32">
      <w:pPr>
        <w:jc w:val="both"/>
        <w:rPr>
          <w:rFonts w:ascii="Verdana" w:hAnsi="Verdana"/>
          <w:bCs/>
          <w:sz w:val="18"/>
          <w:szCs w:val="18"/>
        </w:rPr>
      </w:pPr>
      <w:r>
        <w:rPr>
          <w:rFonts w:ascii="Verdana" w:hAnsi="Verdana"/>
          <w:bCs/>
          <w:sz w:val="18"/>
          <w:szCs w:val="18"/>
        </w:rPr>
        <w:t>To what extent can the</w:t>
      </w:r>
      <w:r w:rsidR="00EE70D3">
        <w:rPr>
          <w:rFonts w:ascii="Verdana" w:hAnsi="Verdana"/>
          <w:bCs/>
          <w:sz w:val="18"/>
          <w:szCs w:val="18"/>
        </w:rPr>
        <w:t xml:space="preserve"> aforementioned simulation be developed in a way that allows for </w:t>
      </w:r>
      <w:r w:rsidR="0066543B">
        <w:rPr>
          <w:rFonts w:ascii="Verdana" w:hAnsi="Verdana"/>
          <w:bCs/>
          <w:sz w:val="18"/>
          <w:szCs w:val="18"/>
        </w:rPr>
        <w:t>easy</w:t>
      </w:r>
      <w:r w:rsidR="001A1CCC">
        <w:rPr>
          <w:rFonts w:ascii="Verdana" w:hAnsi="Verdana"/>
          <w:bCs/>
          <w:sz w:val="18"/>
          <w:szCs w:val="18"/>
        </w:rPr>
        <w:t xml:space="preserve"> use and </w:t>
      </w:r>
      <w:r w:rsidR="0066543B">
        <w:rPr>
          <w:rFonts w:ascii="Verdana" w:hAnsi="Verdana"/>
          <w:bCs/>
          <w:sz w:val="18"/>
          <w:szCs w:val="18"/>
        </w:rPr>
        <w:t xml:space="preserve"> integration into other video game developers’ projects, particularly those creating their own swinging mechanics?</w:t>
      </w:r>
    </w:p>
    <w:p w14:paraId="7443903D" w14:textId="77777777" w:rsidR="00534CD7" w:rsidRDefault="00534CD7" w:rsidP="00B50E32">
      <w:pPr>
        <w:jc w:val="both"/>
        <w:rPr>
          <w:rFonts w:ascii="Verdana" w:hAnsi="Verdana"/>
          <w:bCs/>
          <w:sz w:val="18"/>
          <w:szCs w:val="18"/>
        </w:rPr>
      </w:pPr>
    </w:p>
    <w:p w14:paraId="58F9F8A1" w14:textId="77777777" w:rsidR="00DF0A1E" w:rsidRDefault="00DF0A1E" w:rsidP="00562F40">
      <w:pPr>
        <w:jc w:val="both"/>
        <w:rPr>
          <w:rFonts w:ascii="Verdana" w:hAnsi="Verdana"/>
          <w:bCs/>
          <w:sz w:val="18"/>
          <w:szCs w:val="18"/>
        </w:rPr>
      </w:pPr>
    </w:p>
    <w:p w14:paraId="67CE91DB" w14:textId="77777777" w:rsidR="00DF0A1E" w:rsidRPr="00562F40" w:rsidRDefault="00DF0A1E" w:rsidP="00562F40">
      <w:pPr>
        <w:jc w:val="both"/>
        <w:rPr>
          <w:rFonts w:ascii="Verdana" w:hAnsi="Verdana"/>
          <w:bCs/>
          <w:sz w:val="18"/>
          <w:szCs w:val="18"/>
        </w:rPr>
      </w:pPr>
    </w:p>
    <w:p w14:paraId="43914BD8" w14:textId="6F306C52" w:rsidR="009569F5" w:rsidRDefault="00562F40" w:rsidP="00C809CE">
      <w:pPr>
        <w:jc w:val="both"/>
        <w:rPr>
          <w:rFonts w:ascii="Verdana" w:hAnsi="Verdana"/>
          <w:sz w:val="18"/>
          <w:szCs w:val="18"/>
        </w:rPr>
      </w:pPr>
      <w:r>
        <w:rPr>
          <w:rFonts w:ascii="Verdana" w:hAnsi="Verdana"/>
          <w:b/>
          <w:sz w:val="18"/>
          <w:szCs w:val="18"/>
        </w:rPr>
        <w:t>3</w:t>
      </w:r>
      <w:r w:rsidR="00F037E4" w:rsidRPr="00F037E4">
        <w:rPr>
          <w:rFonts w:ascii="Verdana" w:hAnsi="Verdana"/>
          <w:b/>
          <w:sz w:val="18"/>
          <w:szCs w:val="18"/>
        </w:rPr>
        <w:t xml:space="preserve">. </w:t>
      </w:r>
      <w:r w:rsidR="00C809CE">
        <w:rPr>
          <w:rFonts w:ascii="Verdana" w:hAnsi="Verdana"/>
          <w:b/>
          <w:sz w:val="18"/>
          <w:szCs w:val="18"/>
        </w:rPr>
        <w:t>Literature review</w:t>
      </w:r>
      <w:r w:rsidR="00F037E4" w:rsidRPr="00F037E4">
        <w:rPr>
          <w:rFonts w:ascii="Verdana" w:hAnsi="Verdana"/>
          <w:b/>
          <w:sz w:val="18"/>
          <w:szCs w:val="18"/>
        </w:rPr>
        <w:t xml:space="preserve"> </w:t>
      </w:r>
    </w:p>
    <w:p w14:paraId="5AF5D89D" w14:textId="77777777" w:rsidR="00F115C3" w:rsidRDefault="00F115C3" w:rsidP="00C809CE">
      <w:pPr>
        <w:jc w:val="both"/>
        <w:rPr>
          <w:rFonts w:ascii="Verdana" w:hAnsi="Verdana"/>
          <w:sz w:val="18"/>
          <w:szCs w:val="18"/>
        </w:rPr>
      </w:pPr>
    </w:p>
    <w:p w14:paraId="2BB2C43B" w14:textId="77777777" w:rsidR="00BB54B0" w:rsidRDefault="00BB54B0" w:rsidP="00C809CE">
      <w:pPr>
        <w:jc w:val="both"/>
        <w:rPr>
          <w:rFonts w:ascii="Verdana" w:hAnsi="Verdana"/>
          <w:sz w:val="18"/>
          <w:szCs w:val="18"/>
        </w:rPr>
      </w:pPr>
    </w:p>
    <w:p w14:paraId="0DB77912" w14:textId="40E908CE" w:rsidR="00B2395A" w:rsidRDefault="00BB6233" w:rsidP="00C809CE">
      <w:pPr>
        <w:jc w:val="both"/>
        <w:rPr>
          <w:rFonts w:ascii="Verdana" w:hAnsi="Verdana"/>
          <w:b/>
          <w:bCs/>
          <w:sz w:val="18"/>
          <w:szCs w:val="18"/>
        </w:rPr>
      </w:pPr>
      <w:r>
        <w:rPr>
          <w:rFonts w:ascii="Verdana" w:hAnsi="Verdana"/>
          <w:b/>
          <w:bCs/>
          <w:sz w:val="18"/>
          <w:szCs w:val="18"/>
        </w:rPr>
        <w:t>3.1. The Pendulum Swing</w:t>
      </w:r>
    </w:p>
    <w:p w14:paraId="1F5C9BE8" w14:textId="77777777" w:rsidR="0060110E" w:rsidRDefault="0060110E" w:rsidP="00C809CE">
      <w:pPr>
        <w:jc w:val="both"/>
        <w:rPr>
          <w:rFonts w:ascii="Verdana" w:hAnsi="Verdana"/>
          <w:b/>
          <w:bCs/>
          <w:sz w:val="18"/>
          <w:szCs w:val="18"/>
        </w:rPr>
      </w:pPr>
    </w:p>
    <w:p w14:paraId="6FB0F01B" w14:textId="18B897F5" w:rsidR="0011667C" w:rsidRDefault="00B915D2" w:rsidP="00C809CE">
      <w:pPr>
        <w:jc w:val="both"/>
        <w:rPr>
          <w:rFonts w:ascii="Verdana" w:hAnsi="Verdana"/>
          <w:sz w:val="18"/>
          <w:szCs w:val="18"/>
        </w:rPr>
      </w:pPr>
      <w:r>
        <w:rPr>
          <w:rFonts w:ascii="Verdana" w:hAnsi="Verdana"/>
          <w:sz w:val="18"/>
          <w:szCs w:val="18"/>
        </w:rPr>
        <w:t xml:space="preserve">The </w:t>
      </w:r>
      <w:r w:rsidR="00F35C76">
        <w:rPr>
          <w:rFonts w:ascii="Verdana" w:hAnsi="Verdana"/>
          <w:sz w:val="18"/>
          <w:szCs w:val="18"/>
        </w:rPr>
        <w:t>p</w:t>
      </w:r>
      <w:r>
        <w:rPr>
          <w:rFonts w:ascii="Verdana" w:hAnsi="Verdana"/>
          <w:sz w:val="18"/>
          <w:szCs w:val="18"/>
        </w:rPr>
        <w:t xml:space="preserve">endulum is defined as </w:t>
      </w:r>
      <w:r w:rsidR="0060110E">
        <w:rPr>
          <w:rFonts w:ascii="Verdana" w:hAnsi="Verdana"/>
          <w:sz w:val="18"/>
          <w:szCs w:val="18"/>
        </w:rPr>
        <w:t xml:space="preserve">“a rigid body suspended from a fixed point, known as the hinge, </w:t>
      </w:r>
      <w:r w:rsidR="0060110E">
        <w:rPr>
          <w:rFonts w:ascii="Verdana" w:hAnsi="Verdana"/>
          <w:sz w:val="18"/>
          <w:szCs w:val="18"/>
        </w:rPr>
        <w:t>which is offset from the body’s centre of mass”</w:t>
      </w:r>
      <w:r w:rsidR="00966FDC">
        <w:rPr>
          <w:rFonts w:ascii="Verdana" w:hAnsi="Verdana"/>
          <w:sz w:val="18"/>
          <w:szCs w:val="18"/>
        </w:rPr>
        <w:t xml:space="preserve"> </w:t>
      </w:r>
      <w:r w:rsidR="005F2A5F">
        <w:rPr>
          <w:rFonts w:ascii="Verdana" w:hAnsi="Verdana"/>
          <w:sz w:val="18"/>
          <w:szCs w:val="18"/>
        </w:rPr>
        <w:fldChar w:fldCharType="begin"/>
      </w:r>
      <w:r w:rsidR="00C21C61">
        <w:rPr>
          <w:rFonts w:ascii="Verdana" w:hAnsi="Verdana"/>
          <w:sz w:val="18"/>
          <w:szCs w:val="18"/>
        </w:rPr>
        <w:instrText xml:space="preserve"> ADDIN ZOTERO_ITEM CSL_CITATION {"citationID":"flJDrFXW","properties":{"formattedCitation":"(Hafez, 2015)","plainCitation":"(Hafez, 2015)","noteIndex":0},"citationItems":[{"id":38,"uris":["http://zotero.org/users/local/vy84d8dO/items/83D8XU7V"],"itemData":{"id":38,"type":"article-journal","language":"en","source":"Zotero","title":"Free Code for Simulation of Pendulum Motion Using Numerical Integration","author":[{"family":"Hafez","given":"Dr Youssef I"}],"issued":{"date-parts":[["2015"]]}}}],"schema":"https://github.com/citation-style-language/schema/raw/master/csl-citation.json"} </w:instrText>
      </w:r>
      <w:r w:rsidR="005F2A5F">
        <w:rPr>
          <w:rFonts w:ascii="Verdana" w:hAnsi="Verdana"/>
          <w:sz w:val="18"/>
          <w:szCs w:val="18"/>
        </w:rPr>
        <w:fldChar w:fldCharType="separate"/>
      </w:r>
      <w:r w:rsidR="00C21C61" w:rsidRPr="00C21C61">
        <w:rPr>
          <w:rFonts w:ascii="Verdana" w:hAnsi="Verdana"/>
          <w:sz w:val="18"/>
        </w:rPr>
        <w:t>(Hafez, 2015)</w:t>
      </w:r>
      <w:r w:rsidR="005F2A5F">
        <w:rPr>
          <w:rFonts w:ascii="Verdana" w:hAnsi="Verdana"/>
          <w:sz w:val="18"/>
          <w:szCs w:val="18"/>
        </w:rPr>
        <w:fldChar w:fldCharType="end"/>
      </w:r>
    </w:p>
    <w:p w14:paraId="11406D9E" w14:textId="77777777" w:rsidR="00CC4AB0" w:rsidRDefault="00CC4AB0" w:rsidP="00C809CE">
      <w:pPr>
        <w:jc w:val="both"/>
        <w:rPr>
          <w:rFonts w:ascii="Verdana" w:hAnsi="Verdana"/>
          <w:sz w:val="18"/>
          <w:szCs w:val="18"/>
        </w:rPr>
      </w:pPr>
    </w:p>
    <w:p w14:paraId="24751CE8" w14:textId="7C4169E1" w:rsidR="00376E7C" w:rsidRDefault="00F46100" w:rsidP="00C809CE">
      <w:pPr>
        <w:jc w:val="both"/>
        <w:rPr>
          <w:rFonts w:ascii="Verdana" w:hAnsi="Verdana"/>
          <w:sz w:val="18"/>
          <w:szCs w:val="18"/>
        </w:rPr>
      </w:pPr>
      <w:r>
        <w:rPr>
          <w:rFonts w:ascii="Verdana" w:hAnsi="Verdana"/>
          <w:sz w:val="18"/>
          <w:szCs w:val="18"/>
        </w:rPr>
        <w:t>There are two</w:t>
      </w:r>
      <w:r w:rsidR="002A2593">
        <w:rPr>
          <w:rFonts w:ascii="Verdana" w:hAnsi="Verdana"/>
          <w:sz w:val="18"/>
          <w:szCs w:val="18"/>
        </w:rPr>
        <w:t xml:space="preserve"> primary</w:t>
      </w:r>
      <w:r>
        <w:rPr>
          <w:rFonts w:ascii="Verdana" w:hAnsi="Verdana"/>
          <w:sz w:val="18"/>
          <w:szCs w:val="18"/>
        </w:rPr>
        <w:t xml:space="preserve"> models for </w:t>
      </w:r>
      <w:r w:rsidR="00F35C76">
        <w:rPr>
          <w:rFonts w:ascii="Verdana" w:hAnsi="Verdana"/>
          <w:sz w:val="18"/>
          <w:szCs w:val="18"/>
        </w:rPr>
        <w:t>t</w:t>
      </w:r>
      <w:r>
        <w:rPr>
          <w:rFonts w:ascii="Verdana" w:hAnsi="Verdana"/>
          <w:sz w:val="18"/>
          <w:szCs w:val="18"/>
        </w:rPr>
        <w:t>h</w:t>
      </w:r>
      <w:r w:rsidR="00E3102E">
        <w:rPr>
          <w:rFonts w:ascii="Verdana" w:hAnsi="Verdana"/>
          <w:sz w:val="18"/>
          <w:szCs w:val="18"/>
        </w:rPr>
        <w:t>e</w:t>
      </w:r>
      <w:r>
        <w:rPr>
          <w:rFonts w:ascii="Verdana" w:hAnsi="Verdana"/>
          <w:sz w:val="18"/>
          <w:szCs w:val="18"/>
        </w:rPr>
        <w:t xml:space="preserve"> </w:t>
      </w:r>
      <w:r w:rsidR="00F35C76">
        <w:rPr>
          <w:rFonts w:ascii="Verdana" w:hAnsi="Verdana"/>
          <w:sz w:val="18"/>
          <w:szCs w:val="18"/>
        </w:rPr>
        <w:t>p</w:t>
      </w:r>
      <w:r>
        <w:rPr>
          <w:rFonts w:ascii="Verdana" w:hAnsi="Verdana"/>
          <w:sz w:val="18"/>
          <w:szCs w:val="18"/>
        </w:rPr>
        <w:t xml:space="preserve">endulum: The Simple </w:t>
      </w:r>
      <w:r w:rsidR="006655E5">
        <w:rPr>
          <w:rFonts w:ascii="Verdana" w:hAnsi="Verdana"/>
          <w:sz w:val="18"/>
          <w:szCs w:val="18"/>
        </w:rPr>
        <w:t xml:space="preserve">Gravity </w:t>
      </w:r>
      <w:r>
        <w:rPr>
          <w:rFonts w:ascii="Verdana" w:hAnsi="Verdana"/>
          <w:sz w:val="18"/>
          <w:szCs w:val="18"/>
        </w:rPr>
        <w:t>Pendulum</w:t>
      </w:r>
      <w:r w:rsidR="00376E7C">
        <w:rPr>
          <w:rFonts w:ascii="Verdana" w:hAnsi="Verdana"/>
          <w:sz w:val="18"/>
          <w:szCs w:val="18"/>
        </w:rPr>
        <w:t xml:space="preserve"> </w:t>
      </w:r>
      <w:r>
        <w:rPr>
          <w:rFonts w:ascii="Verdana" w:hAnsi="Verdana"/>
          <w:sz w:val="18"/>
          <w:szCs w:val="18"/>
        </w:rPr>
        <w:t>and The Compound Pendulum</w:t>
      </w:r>
      <w:r w:rsidR="005E18BF">
        <w:rPr>
          <w:rFonts w:ascii="Verdana" w:hAnsi="Verdana"/>
          <w:sz w:val="18"/>
          <w:szCs w:val="18"/>
        </w:rPr>
        <w:t xml:space="preserve">. </w:t>
      </w:r>
      <w:r w:rsidR="00925441">
        <w:rPr>
          <w:rFonts w:ascii="Verdana" w:hAnsi="Verdana"/>
          <w:sz w:val="18"/>
          <w:szCs w:val="18"/>
        </w:rPr>
        <w:t xml:space="preserve">While the overall </w:t>
      </w:r>
      <w:r w:rsidR="004D0213">
        <w:rPr>
          <w:rFonts w:ascii="Verdana" w:hAnsi="Verdana"/>
          <w:sz w:val="18"/>
          <w:szCs w:val="18"/>
        </w:rPr>
        <w:t xml:space="preserve">“swing” </w:t>
      </w:r>
      <w:r w:rsidR="00925441">
        <w:rPr>
          <w:rFonts w:ascii="Verdana" w:hAnsi="Verdana"/>
          <w:sz w:val="18"/>
          <w:szCs w:val="18"/>
        </w:rPr>
        <w:t>movement of these models are the same,</w:t>
      </w:r>
      <w:r w:rsidR="00A068F1">
        <w:rPr>
          <w:rFonts w:ascii="Verdana" w:hAnsi="Verdana"/>
          <w:sz w:val="18"/>
          <w:szCs w:val="18"/>
        </w:rPr>
        <w:t xml:space="preserve"> it is the variables they consider and the assumptions they operate on that set them apart. </w:t>
      </w:r>
    </w:p>
    <w:p w14:paraId="477AA02F" w14:textId="16891847" w:rsidR="007C5303" w:rsidRDefault="000B5F16" w:rsidP="00C809CE">
      <w:pPr>
        <w:jc w:val="both"/>
        <w:rPr>
          <w:rFonts w:ascii="Verdana" w:hAnsi="Verdana"/>
          <w:sz w:val="18"/>
          <w:szCs w:val="18"/>
        </w:rPr>
      </w:pPr>
      <w:r>
        <w:rPr>
          <w:rFonts w:ascii="Verdana" w:hAnsi="Verdana"/>
          <w:sz w:val="18"/>
          <w:szCs w:val="18"/>
        </w:rPr>
        <w:t xml:space="preserve"> </w:t>
      </w:r>
    </w:p>
    <w:p w14:paraId="521F05D6" w14:textId="4F37E9FA" w:rsidR="00147F31" w:rsidRDefault="00376E7C" w:rsidP="002533D8">
      <w:pPr>
        <w:jc w:val="both"/>
        <w:rPr>
          <w:rFonts w:ascii="Verdana" w:hAnsi="Verdana"/>
          <w:sz w:val="18"/>
          <w:szCs w:val="18"/>
        </w:rPr>
      </w:pPr>
      <w:r>
        <w:rPr>
          <w:rFonts w:ascii="Verdana" w:hAnsi="Verdana"/>
          <w:sz w:val="18"/>
          <w:szCs w:val="18"/>
        </w:rPr>
        <w:t>Galileo is declared the first to introduce the concept of The Simple Pendulum</w:t>
      </w:r>
      <w:r w:rsidR="009360B9">
        <w:rPr>
          <w:rFonts w:ascii="Verdana" w:hAnsi="Verdana"/>
          <w:sz w:val="18"/>
          <w:szCs w:val="18"/>
        </w:rPr>
        <w:t xml:space="preserve"> </w:t>
      </w:r>
      <w:r w:rsidR="00B94B4C">
        <w:rPr>
          <w:rFonts w:ascii="Verdana" w:hAnsi="Verdana"/>
          <w:sz w:val="18"/>
          <w:szCs w:val="18"/>
        </w:rPr>
        <w:t>(</w:t>
      </w:r>
      <w:r w:rsidR="002E044C">
        <w:rPr>
          <w:rFonts w:ascii="Verdana" w:hAnsi="Verdana"/>
          <w:sz w:val="18"/>
          <w:szCs w:val="18"/>
        </w:rPr>
        <w:t>see</w:t>
      </w:r>
      <w:r w:rsidR="00405988">
        <w:rPr>
          <w:rFonts w:ascii="Verdana" w:hAnsi="Verdana"/>
          <w:sz w:val="18"/>
          <w:szCs w:val="18"/>
        </w:rPr>
        <w:t xml:space="preserve"> figure</w:t>
      </w:r>
      <w:r w:rsidR="002E044C">
        <w:rPr>
          <w:rFonts w:ascii="Verdana" w:hAnsi="Verdana"/>
          <w:sz w:val="18"/>
          <w:szCs w:val="18"/>
        </w:rPr>
        <w:t xml:space="preserve"> 2</w:t>
      </w:r>
      <w:r w:rsidR="00B94B4C">
        <w:rPr>
          <w:rFonts w:ascii="Verdana" w:hAnsi="Verdana"/>
          <w:sz w:val="18"/>
          <w:szCs w:val="18"/>
        </w:rPr>
        <w:t xml:space="preserve">) </w:t>
      </w:r>
      <w:r w:rsidR="009360B9">
        <w:rPr>
          <w:rFonts w:ascii="Verdana" w:hAnsi="Verdana"/>
          <w:sz w:val="18"/>
          <w:szCs w:val="18"/>
        </w:rPr>
        <w:t>in</w:t>
      </w:r>
      <w:r w:rsidR="002533D8">
        <w:rPr>
          <w:rFonts w:ascii="Verdana" w:hAnsi="Verdana"/>
          <w:sz w:val="18"/>
          <w:szCs w:val="18"/>
        </w:rPr>
        <w:t xml:space="preserve"> 1583 </w:t>
      </w:r>
      <w:r w:rsidR="00280C63">
        <w:rPr>
          <w:rFonts w:ascii="Verdana" w:hAnsi="Verdana"/>
          <w:sz w:val="18"/>
          <w:szCs w:val="18"/>
        </w:rPr>
        <w:fldChar w:fldCharType="begin"/>
      </w:r>
      <w:r w:rsidR="00280C63">
        <w:rPr>
          <w:rFonts w:ascii="Verdana" w:hAnsi="Verdana"/>
          <w:sz w:val="18"/>
          <w:szCs w:val="18"/>
        </w:rPr>
        <w:instrText xml:space="preserve"> ADDIN ZOTERO_ITEM CSL_CITATION {"citationID":"rJJr0OWj","properties":{"formattedCitation":"(Newton, 2005)","plainCitation":"(Newton, 2005)","noteIndex":0},"citationItems":[{"id":33,"uris":["http://zotero.org/users/local/vy84d8dO/items/8AZ2T6QV"],"itemData":{"id":33,"type":"book","ISBN":"978-0-674-01848-8","title":"Galileo's Pendulum","URL":"https://www.hup.harvard.edu/books/9780674018488","author":[{"family":"Newton","given":"Roger. G"}],"issued":{"date-parts":[["2005",10,31]]}}}],"schema":"https://github.com/citation-style-language/schema/raw/master/csl-citation.json"} </w:instrText>
      </w:r>
      <w:r w:rsidR="00280C63">
        <w:rPr>
          <w:rFonts w:ascii="Verdana" w:hAnsi="Verdana"/>
          <w:sz w:val="18"/>
          <w:szCs w:val="18"/>
        </w:rPr>
        <w:fldChar w:fldCharType="separate"/>
      </w:r>
      <w:r w:rsidR="00280C63" w:rsidRPr="00280C63">
        <w:rPr>
          <w:rFonts w:ascii="Verdana" w:hAnsi="Verdana"/>
          <w:sz w:val="18"/>
        </w:rPr>
        <w:t>(Newton, 2005)</w:t>
      </w:r>
      <w:r w:rsidR="00280C63">
        <w:rPr>
          <w:rFonts w:ascii="Verdana" w:hAnsi="Verdana"/>
          <w:sz w:val="18"/>
          <w:szCs w:val="18"/>
        </w:rPr>
        <w:fldChar w:fldCharType="end"/>
      </w:r>
      <w:r w:rsidR="002533D8">
        <w:rPr>
          <w:rFonts w:ascii="Verdana" w:hAnsi="Verdana"/>
          <w:sz w:val="18"/>
          <w:szCs w:val="18"/>
        </w:rPr>
        <w:t xml:space="preserve">, </w:t>
      </w:r>
      <w:r w:rsidR="00D412D9">
        <w:rPr>
          <w:rFonts w:ascii="Verdana" w:hAnsi="Verdana"/>
          <w:sz w:val="18"/>
          <w:szCs w:val="18"/>
        </w:rPr>
        <w:t xml:space="preserve">but </w:t>
      </w:r>
      <w:r w:rsidR="002533D8">
        <w:rPr>
          <w:rFonts w:ascii="Verdana" w:hAnsi="Verdana"/>
          <w:sz w:val="18"/>
          <w:szCs w:val="18"/>
        </w:rPr>
        <w:t xml:space="preserve">Christian Huygen’s book </w:t>
      </w:r>
      <w:r w:rsidR="00E67C92">
        <w:rPr>
          <w:rFonts w:ascii="Verdana" w:hAnsi="Verdana"/>
          <w:sz w:val="18"/>
          <w:szCs w:val="18"/>
        </w:rPr>
        <w:t>“H</w:t>
      </w:r>
      <w:r w:rsidR="00E67C92" w:rsidRPr="00E67C92">
        <w:rPr>
          <w:rFonts w:ascii="Verdana" w:hAnsi="Verdana"/>
          <w:sz w:val="18"/>
          <w:szCs w:val="18"/>
        </w:rPr>
        <w:t xml:space="preserve">orologium </w:t>
      </w:r>
      <w:proofErr w:type="spellStart"/>
      <w:r w:rsidR="00E67C92">
        <w:rPr>
          <w:rFonts w:ascii="Verdana" w:hAnsi="Verdana"/>
          <w:sz w:val="18"/>
          <w:szCs w:val="18"/>
        </w:rPr>
        <w:t>O</w:t>
      </w:r>
      <w:r w:rsidR="00E67C92" w:rsidRPr="00E67C92">
        <w:rPr>
          <w:rFonts w:ascii="Verdana" w:hAnsi="Verdana"/>
          <w:sz w:val="18"/>
          <w:szCs w:val="18"/>
        </w:rPr>
        <w:t>scillatorium</w:t>
      </w:r>
      <w:proofErr w:type="spellEnd"/>
      <w:r w:rsidR="00E67C92">
        <w:rPr>
          <w:rFonts w:ascii="Verdana" w:hAnsi="Verdana"/>
          <w:sz w:val="18"/>
          <w:szCs w:val="18"/>
        </w:rPr>
        <w:t xml:space="preserve">” </w:t>
      </w:r>
      <w:r w:rsidR="00763877">
        <w:rPr>
          <w:rFonts w:ascii="Verdana" w:hAnsi="Verdana"/>
          <w:sz w:val="18"/>
          <w:szCs w:val="18"/>
        </w:rPr>
        <w:fldChar w:fldCharType="begin"/>
      </w:r>
      <w:r w:rsidR="00763877">
        <w:rPr>
          <w:rFonts w:ascii="Verdana" w:hAnsi="Verdana"/>
          <w:sz w:val="18"/>
          <w:szCs w:val="18"/>
        </w:rPr>
        <w:instrText xml:space="preserve"> ADDIN ZOTERO_ITEM CSL_CITATION {"citationID":"sgVrsFYr","properties":{"formattedCitation":"(Huygens, 1672)","plainCitation":"(Huygens, 1672)","noteIndex":0},"citationItems":[{"id":10,"uris":["http://zotero.org/users/local/vy84d8dO/items/XHFYB5AY"],"itemData":{"id":10,"type":"book","title":"Horologium Oscillatorium","author":[{"family":"Huygens","given":"C"}],"issued":{"date-parts":[["1672",1,1]]}}}],"schema":"https://github.com/citation-style-language/schema/raw/master/csl-citation.json"} </w:instrText>
      </w:r>
      <w:r w:rsidR="00763877">
        <w:rPr>
          <w:rFonts w:ascii="Verdana" w:hAnsi="Verdana"/>
          <w:sz w:val="18"/>
          <w:szCs w:val="18"/>
        </w:rPr>
        <w:fldChar w:fldCharType="separate"/>
      </w:r>
      <w:r w:rsidR="00763877" w:rsidRPr="00763877">
        <w:rPr>
          <w:rFonts w:ascii="Verdana" w:hAnsi="Verdana"/>
          <w:sz w:val="18"/>
        </w:rPr>
        <w:t>(Huygens, 1672)</w:t>
      </w:r>
      <w:r w:rsidR="00763877">
        <w:rPr>
          <w:rFonts w:ascii="Verdana" w:hAnsi="Verdana"/>
          <w:sz w:val="18"/>
          <w:szCs w:val="18"/>
        </w:rPr>
        <w:fldChar w:fldCharType="end"/>
      </w:r>
      <w:r w:rsidR="002533D8">
        <w:rPr>
          <w:rFonts w:ascii="Verdana" w:hAnsi="Verdana"/>
          <w:sz w:val="18"/>
          <w:szCs w:val="18"/>
        </w:rPr>
        <w:t xml:space="preserve"> provides a list of </w:t>
      </w:r>
      <w:r w:rsidR="001D68AD">
        <w:rPr>
          <w:rFonts w:ascii="Verdana" w:hAnsi="Verdana"/>
          <w:sz w:val="18"/>
          <w:szCs w:val="18"/>
        </w:rPr>
        <w:t xml:space="preserve">concrete </w:t>
      </w:r>
      <w:r w:rsidR="002533D8">
        <w:rPr>
          <w:rFonts w:ascii="Verdana" w:hAnsi="Verdana"/>
          <w:sz w:val="18"/>
          <w:szCs w:val="18"/>
        </w:rPr>
        <w:t xml:space="preserve">assumptions that the model operates in accordance with. </w:t>
      </w:r>
    </w:p>
    <w:p w14:paraId="4D868698" w14:textId="3C4F87F1" w:rsidR="009B3058" w:rsidRDefault="002533D8" w:rsidP="002533D8">
      <w:pPr>
        <w:jc w:val="both"/>
        <w:rPr>
          <w:rFonts w:ascii="Verdana" w:hAnsi="Verdana"/>
          <w:sz w:val="18"/>
          <w:szCs w:val="18"/>
        </w:rPr>
      </w:pPr>
      <w:r>
        <w:rPr>
          <w:rFonts w:ascii="Verdana" w:hAnsi="Verdana"/>
          <w:sz w:val="18"/>
          <w:szCs w:val="18"/>
        </w:rPr>
        <w:t>These are as follows:</w:t>
      </w:r>
    </w:p>
    <w:p w14:paraId="5352AE7C" w14:textId="77777777" w:rsidR="009B3058" w:rsidRDefault="009B3058" w:rsidP="009B3058">
      <w:pPr>
        <w:jc w:val="both"/>
        <w:rPr>
          <w:rFonts w:ascii="Verdana" w:hAnsi="Verdana"/>
          <w:sz w:val="18"/>
          <w:szCs w:val="18"/>
        </w:rPr>
      </w:pPr>
    </w:p>
    <w:p w14:paraId="56D8F8D2" w14:textId="0BA12BC8" w:rsidR="002533D8" w:rsidRPr="009B3058" w:rsidRDefault="002533D8" w:rsidP="009B3058">
      <w:pPr>
        <w:pStyle w:val="ListParagraph"/>
        <w:numPr>
          <w:ilvl w:val="0"/>
          <w:numId w:val="12"/>
        </w:numPr>
        <w:jc w:val="both"/>
        <w:rPr>
          <w:rFonts w:ascii="Verdana" w:hAnsi="Verdana"/>
          <w:sz w:val="18"/>
          <w:szCs w:val="18"/>
        </w:rPr>
      </w:pPr>
      <w:r w:rsidRPr="009B3058">
        <w:rPr>
          <w:rFonts w:ascii="Verdana" w:hAnsi="Verdana"/>
          <w:sz w:val="18"/>
          <w:szCs w:val="18"/>
        </w:rPr>
        <w:t>The cord is massless</w:t>
      </w:r>
    </w:p>
    <w:p w14:paraId="5718F705" w14:textId="31A8A47D" w:rsidR="002533D8" w:rsidRPr="009B3058" w:rsidRDefault="002533D8" w:rsidP="009B3058">
      <w:pPr>
        <w:pStyle w:val="ListParagraph"/>
        <w:numPr>
          <w:ilvl w:val="0"/>
          <w:numId w:val="12"/>
        </w:numPr>
        <w:jc w:val="both"/>
        <w:rPr>
          <w:rFonts w:ascii="Verdana" w:hAnsi="Verdana"/>
          <w:sz w:val="18"/>
          <w:szCs w:val="18"/>
        </w:rPr>
      </w:pPr>
      <w:r w:rsidRPr="009B3058">
        <w:rPr>
          <w:rFonts w:ascii="Verdana" w:hAnsi="Verdana"/>
          <w:sz w:val="18"/>
          <w:szCs w:val="18"/>
        </w:rPr>
        <w:t>The gravity is uniform</w:t>
      </w:r>
    </w:p>
    <w:p w14:paraId="09B9112E" w14:textId="77777777" w:rsidR="002533D8" w:rsidRDefault="002533D8" w:rsidP="009B3058">
      <w:pPr>
        <w:pStyle w:val="ListParagraph"/>
        <w:numPr>
          <w:ilvl w:val="0"/>
          <w:numId w:val="12"/>
        </w:numPr>
        <w:jc w:val="both"/>
        <w:rPr>
          <w:rFonts w:ascii="Verdana" w:hAnsi="Verdana"/>
          <w:sz w:val="18"/>
          <w:szCs w:val="18"/>
        </w:rPr>
      </w:pPr>
      <w:r>
        <w:rPr>
          <w:rFonts w:ascii="Verdana" w:hAnsi="Verdana"/>
          <w:sz w:val="18"/>
          <w:szCs w:val="18"/>
        </w:rPr>
        <w:t>The bob is a point mass</w:t>
      </w:r>
    </w:p>
    <w:p w14:paraId="17DBCF82" w14:textId="4A4CB216" w:rsidR="0051643F" w:rsidRDefault="002533D8" w:rsidP="008D2621">
      <w:pPr>
        <w:pStyle w:val="ListParagraph"/>
        <w:numPr>
          <w:ilvl w:val="0"/>
          <w:numId w:val="12"/>
        </w:numPr>
        <w:jc w:val="both"/>
        <w:rPr>
          <w:rFonts w:ascii="Verdana" w:hAnsi="Verdana"/>
          <w:sz w:val="18"/>
          <w:szCs w:val="18"/>
        </w:rPr>
      </w:pPr>
      <w:r>
        <w:rPr>
          <w:rFonts w:ascii="Verdana" w:hAnsi="Verdana"/>
          <w:sz w:val="18"/>
          <w:szCs w:val="18"/>
        </w:rPr>
        <w:t>The pivot is a fixed point</w:t>
      </w:r>
      <w:r w:rsidRPr="002533D8">
        <w:rPr>
          <w:rFonts w:ascii="Verdana" w:hAnsi="Verdana"/>
          <w:sz w:val="18"/>
          <w:szCs w:val="18"/>
        </w:rPr>
        <w:t xml:space="preserve"> </w:t>
      </w:r>
    </w:p>
    <w:p w14:paraId="1BDE306E" w14:textId="77777777" w:rsidR="00B035FA" w:rsidRDefault="00B035FA" w:rsidP="00B035FA">
      <w:pPr>
        <w:jc w:val="both"/>
        <w:rPr>
          <w:rFonts w:ascii="Verdana" w:hAnsi="Verdana"/>
          <w:sz w:val="18"/>
          <w:szCs w:val="18"/>
        </w:rPr>
      </w:pPr>
    </w:p>
    <w:p w14:paraId="41406D7D" w14:textId="670311D8" w:rsidR="002D34CF" w:rsidRDefault="00B956A3" w:rsidP="008D2621">
      <w:pPr>
        <w:jc w:val="both"/>
        <w:rPr>
          <w:rFonts w:ascii="Verdana" w:hAnsi="Verdana"/>
          <w:sz w:val="18"/>
          <w:szCs w:val="18"/>
        </w:rPr>
      </w:pPr>
      <w:r w:rsidRPr="00B956A3">
        <w:rPr>
          <w:rFonts w:ascii="Verdana" w:hAnsi="Verdana"/>
          <w:noProof/>
          <w:sz w:val="18"/>
          <w:szCs w:val="18"/>
        </w:rPr>
        <w:drawing>
          <wp:inline distT="0" distB="0" distL="0" distR="0" wp14:anchorId="164AFA7A" wp14:editId="77C3A630">
            <wp:extent cx="2867660" cy="3045460"/>
            <wp:effectExtent l="19050" t="19050" r="27940" b="21590"/>
            <wp:docPr id="700072442" name="Picture 1" descr="A diagram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072442" name="Picture 1" descr="A diagram of a line&#10;&#10;AI-generated content may be incorrect."/>
                    <pic:cNvPicPr/>
                  </pic:nvPicPr>
                  <pic:blipFill>
                    <a:blip r:embed="rId20"/>
                    <a:stretch>
                      <a:fillRect/>
                    </a:stretch>
                  </pic:blipFill>
                  <pic:spPr>
                    <a:xfrm>
                      <a:off x="0" y="0"/>
                      <a:ext cx="2867660" cy="3045460"/>
                    </a:xfrm>
                    <a:prstGeom prst="rect">
                      <a:avLst/>
                    </a:prstGeom>
                    <a:ln w="6350">
                      <a:solidFill>
                        <a:schemeClr val="tx1"/>
                      </a:solidFill>
                    </a:ln>
                  </pic:spPr>
                </pic:pic>
              </a:graphicData>
            </a:graphic>
          </wp:inline>
        </w:drawing>
      </w:r>
    </w:p>
    <w:p w14:paraId="4496C09A" w14:textId="77777777" w:rsidR="002D34CF" w:rsidRDefault="002D34CF" w:rsidP="008D2621">
      <w:pPr>
        <w:jc w:val="both"/>
        <w:rPr>
          <w:rFonts w:ascii="Verdana" w:hAnsi="Verdana"/>
          <w:sz w:val="18"/>
          <w:szCs w:val="18"/>
        </w:rPr>
      </w:pPr>
    </w:p>
    <w:p w14:paraId="6EF4C8BA" w14:textId="74FBF11A" w:rsidR="002F677D" w:rsidRPr="0093602D" w:rsidRDefault="00587FDA" w:rsidP="008D2621">
      <w:pPr>
        <w:jc w:val="both"/>
        <w:rPr>
          <w:rFonts w:ascii="Verdana" w:hAnsi="Verdana"/>
          <w:sz w:val="16"/>
          <w:szCs w:val="16"/>
        </w:rPr>
      </w:pPr>
      <w:r w:rsidRPr="0093602D">
        <w:rPr>
          <w:rFonts w:ascii="Verdana" w:hAnsi="Verdana"/>
          <w:sz w:val="16"/>
          <w:szCs w:val="16"/>
        </w:rPr>
        <w:t>Fi</w:t>
      </w:r>
      <w:r w:rsidR="0082473F">
        <w:rPr>
          <w:rFonts w:ascii="Verdana" w:hAnsi="Verdana"/>
          <w:sz w:val="16"/>
          <w:szCs w:val="16"/>
        </w:rPr>
        <w:t>g</w:t>
      </w:r>
      <w:r w:rsidR="00BC2CA7">
        <w:rPr>
          <w:rFonts w:ascii="Verdana" w:hAnsi="Verdana"/>
          <w:sz w:val="16"/>
          <w:szCs w:val="16"/>
        </w:rPr>
        <w:t xml:space="preserve">. </w:t>
      </w:r>
      <w:r w:rsidR="007A6A2F">
        <w:rPr>
          <w:rFonts w:ascii="Verdana" w:hAnsi="Verdana"/>
          <w:sz w:val="16"/>
          <w:szCs w:val="16"/>
        </w:rPr>
        <w:t>2</w:t>
      </w:r>
      <w:r w:rsidRPr="0093602D">
        <w:rPr>
          <w:rFonts w:ascii="Verdana" w:hAnsi="Verdana"/>
          <w:sz w:val="16"/>
          <w:szCs w:val="16"/>
        </w:rPr>
        <w:t xml:space="preserve">: </w:t>
      </w:r>
      <w:r w:rsidR="009C15D7" w:rsidRPr="0093602D">
        <w:rPr>
          <w:rFonts w:ascii="Verdana" w:hAnsi="Verdana"/>
          <w:sz w:val="16"/>
          <w:szCs w:val="16"/>
        </w:rPr>
        <w:t>A visualisation of The Simple Pendulum</w:t>
      </w:r>
      <w:r w:rsidRPr="0093602D">
        <w:rPr>
          <w:rFonts w:ascii="Verdana" w:hAnsi="Verdana"/>
          <w:sz w:val="16"/>
          <w:szCs w:val="16"/>
        </w:rPr>
        <w:t xml:space="preserve"> labelled based on </w:t>
      </w:r>
      <w:r w:rsidR="00E025F2" w:rsidRPr="0093602D">
        <w:rPr>
          <w:rFonts w:ascii="Verdana" w:hAnsi="Verdana"/>
          <w:sz w:val="16"/>
          <w:szCs w:val="16"/>
        </w:rPr>
        <w:t>Huygens</w:t>
      </w:r>
      <w:r w:rsidR="00666D7D" w:rsidRPr="0093602D">
        <w:rPr>
          <w:rFonts w:ascii="Verdana" w:hAnsi="Verdana"/>
          <w:sz w:val="16"/>
          <w:szCs w:val="16"/>
        </w:rPr>
        <w:t>’</w:t>
      </w:r>
      <w:r w:rsidR="00E025F2" w:rsidRPr="0093602D">
        <w:rPr>
          <w:rFonts w:ascii="Verdana" w:hAnsi="Verdana"/>
          <w:sz w:val="16"/>
          <w:szCs w:val="16"/>
        </w:rPr>
        <w:t xml:space="preserve"> </w:t>
      </w:r>
      <w:r w:rsidR="0093602D" w:rsidRPr="0093602D">
        <w:rPr>
          <w:rFonts w:ascii="Verdana" w:hAnsi="Verdana"/>
          <w:sz w:val="16"/>
          <w:szCs w:val="16"/>
        </w:rPr>
        <w:t>“H</w:t>
      </w:r>
      <w:r w:rsidR="00E67C92" w:rsidRPr="0093602D">
        <w:rPr>
          <w:rFonts w:ascii="Verdana" w:hAnsi="Verdana"/>
          <w:sz w:val="16"/>
          <w:szCs w:val="16"/>
        </w:rPr>
        <w:t xml:space="preserve">orologium </w:t>
      </w:r>
      <w:proofErr w:type="spellStart"/>
      <w:r w:rsidR="001052B7" w:rsidRPr="0093602D">
        <w:rPr>
          <w:rFonts w:ascii="Verdana" w:hAnsi="Verdana"/>
          <w:sz w:val="16"/>
          <w:szCs w:val="16"/>
        </w:rPr>
        <w:t>O</w:t>
      </w:r>
      <w:r w:rsidR="00E67C92" w:rsidRPr="0093602D">
        <w:rPr>
          <w:rFonts w:ascii="Verdana" w:hAnsi="Verdana"/>
          <w:sz w:val="16"/>
          <w:szCs w:val="16"/>
        </w:rPr>
        <w:t>scillatorium</w:t>
      </w:r>
      <w:proofErr w:type="spellEnd"/>
      <w:r w:rsidR="0093602D" w:rsidRPr="0093602D">
        <w:rPr>
          <w:rFonts w:ascii="Verdana" w:hAnsi="Verdana"/>
          <w:sz w:val="16"/>
          <w:szCs w:val="16"/>
        </w:rPr>
        <w:t>”</w:t>
      </w:r>
      <w:r w:rsidR="00E67C92" w:rsidRPr="0093602D">
        <w:rPr>
          <w:rFonts w:ascii="Verdana" w:hAnsi="Verdana"/>
          <w:sz w:val="16"/>
          <w:szCs w:val="16"/>
        </w:rPr>
        <w:t xml:space="preserve"> (</w:t>
      </w:r>
      <w:r w:rsidR="00666D7D" w:rsidRPr="0093602D">
        <w:rPr>
          <w:rFonts w:ascii="Verdana" w:hAnsi="Verdana"/>
          <w:sz w:val="16"/>
          <w:szCs w:val="16"/>
        </w:rPr>
        <w:t>Huygens,</w:t>
      </w:r>
      <w:r w:rsidR="00404263" w:rsidRPr="0093602D">
        <w:rPr>
          <w:rFonts w:ascii="Verdana" w:hAnsi="Verdana"/>
          <w:sz w:val="16"/>
          <w:szCs w:val="16"/>
        </w:rPr>
        <w:t xml:space="preserve"> </w:t>
      </w:r>
      <w:r w:rsidR="00F32434" w:rsidRPr="0093602D">
        <w:rPr>
          <w:rFonts w:ascii="Verdana" w:hAnsi="Verdana"/>
          <w:sz w:val="16"/>
          <w:szCs w:val="16"/>
        </w:rPr>
        <w:t>1672).</w:t>
      </w:r>
    </w:p>
    <w:p w14:paraId="14926FBC" w14:textId="77777777" w:rsidR="002F677D" w:rsidRDefault="002F677D" w:rsidP="008D2621">
      <w:pPr>
        <w:jc w:val="both"/>
        <w:rPr>
          <w:rFonts w:ascii="Verdana" w:hAnsi="Verdana"/>
          <w:sz w:val="18"/>
          <w:szCs w:val="18"/>
        </w:rPr>
      </w:pPr>
    </w:p>
    <w:p w14:paraId="2F01D4A9" w14:textId="29AF5E9E" w:rsidR="002B7DEA" w:rsidRDefault="00F60E26" w:rsidP="008D2621">
      <w:pPr>
        <w:jc w:val="both"/>
        <w:rPr>
          <w:rFonts w:ascii="Verdana" w:hAnsi="Verdana"/>
          <w:sz w:val="18"/>
          <w:szCs w:val="18"/>
        </w:rPr>
      </w:pPr>
      <w:r>
        <w:rPr>
          <w:rFonts w:ascii="Verdana" w:hAnsi="Verdana"/>
          <w:sz w:val="18"/>
          <w:szCs w:val="18"/>
        </w:rPr>
        <w:t xml:space="preserve">Several simulations of </w:t>
      </w:r>
      <w:r w:rsidR="00676098">
        <w:rPr>
          <w:rFonts w:ascii="Verdana" w:hAnsi="Verdana"/>
          <w:sz w:val="18"/>
          <w:szCs w:val="18"/>
        </w:rPr>
        <w:t>The Simple Pendulum</w:t>
      </w:r>
      <w:r>
        <w:rPr>
          <w:rFonts w:ascii="Verdana" w:hAnsi="Verdana"/>
          <w:sz w:val="18"/>
          <w:szCs w:val="18"/>
        </w:rPr>
        <w:t xml:space="preserve"> have been carried ou</w:t>
      </w:r>
      <w:r w:rsidR="00923A41">
        <w:rPr>
          <w:rFonts w:ascii="Verdana" w:hAnsi="Verdana"/>
          <w:sz w:val="18"/>
          <w:szCs w:val="18"/>
        </w:rPr>
        <w:t>t in a variety of different contexts</w:t>
      </w:r>
      <w:r w:rsidR="004300E9">
        <w:rPr>
          <w:rFonts w:ascii="Verdana" w:hAnsi="Verdana"/>
          <w:sz w:val="18"/>
          <w:szCs w:val="18"/>
        </w:rPr>
        <w:t xml:space="preserve">. </w:t>
      </w:r>
      <w:r w:rsidR="008265EA">
        <w:rPr>
          <w:rFonts w:ascii="Verdana" w:hAnsi="Verdana"/>
          <w:sz w:val="18"/>
          <w:szCs w:val="18"/>
        </w:rPr>
        <w:t xml:space="preserve">Colorado Institute of Technology have developed a 2-Dimensional simulation of the Simple Pendulum for the purpose of </w:t>
      </w:r>
      <w:r w:rsidR="00F82E9D">
        <w:rPr>
          <w:rFonts w:ascii="Verdana" w:hAnsi="Verdana"/>
          <w:sz w:val="18"/>
          <w:szCs w:val="18"/>
        </w:rPr>
        <w:t>improving students’ conceptual understanding</w:t>
      </w:r>
      <w:r w:rsidR="006B2908">
        <w:rPr>
          <w:rFonts w:ascii="Verdana" w:hAnsi="Verdana"/>
          <w:sz w:val="18"/>
          <w:szCs w:val="18"/>
        </w:rPr>
        <w:t xml:space="preserve"> </w:t>
      </w:r>
      <w:r w:rsidR="00324F68">
        <w:rPr>
          <w:rFonts w:ascii="Verdana" w:hAnsi="Verdana"/>
          <w:sz w:val="18"/>
          <w:szCs w:val="18"/>
        </w:rPr>
        <w:t xml:space="preserve">(Wijaya </w:t>
      </w:r>
      <w:r w:rsidR="00324F68" w:rsidRPr="00F5241C">
        <w:rPr>
          <w:rFonts w:ascii="Verdana" w:hAnsi="Verdana"/>
          <w:i/>
          <w:iCs/>
          <w:sz w:val="18"/>
          <w:szCs w:val="18"/>
        </w:rPr>
        <w:t>et al</w:t>
      </w:r>
      <w:r w:rsidR="00324F68">
        <w:rPr>
          <w:rFonts w:ascii="Verdana" w:hAnsi="Verdana"/>
          <w:sz w:val="18"/>
          <w:szCs w:val="18"/>
        </w:rPr>
        <w:t>, 2021)</w:t>
      </w:r>
      <w:r w:rsidR="00F82E9D">
        <w:rPr>
          <w:rFonts w:ascii="Verdana" w:hAnsi="Verdana"/>
          <w:sz w:val="18"/>
          <w:szCs w:val="18"/>
        </w:rPr>
        <w:t xml:space="preserve"> (figure </w:t>
      </w:r>
      <w:r w:rsidR="00BC2CA7">
        <w:rPr>
          <w:rFonts w:ascii="Verdana" w:hAnsi="Verdana"/>
          <w:sz w:val="18"/>
          <w:szCs w:val="18"/>
        </w:rPr>
        <w:t>3</w:t>
      </w:r>
      <w:r w:rsidR="00F82E9D">
        <w:rPr>
          <w:rFonts w:ascii="Verdana" w:hAnsi="Verdana"/>
          <w:sz w:val="18"/>
          <w:szCs w:val="18"/>
        </w:rPr>
        <w:t>).</w:t>
      </w:r>
    </w:p>
    <w:p w14:paraId="30E62E33" w14:textId="77777777" w:rsidR="00F82E9D" w:rsidRDefault="00F82E9D" w:rsidP="008D2621">
      <w:pPr>
        <w:jc w:val="both"/>
        <w:rPr>
          <w:rFonts w:ascii="Verdana" w:hAnsi="Verdana"/>
          <w:sz w:val="18"/>
          <w:szCs w:val="18"/>
        </w:rPr>
      </w:pPr>
    </w:p>
    <w:p w14:paraId="070CC922" w14:textId="7347FC08" w:rsidR="004D49C6" w:rsidRDefault="004D49C6" w:rsidP="008D2621">
      <w:pPr>
        <w:jc w:val="both"/>
        <w:rPr>
          <w:rFonts w:ascii="Verdana" w:hAnsi="Verdana"/>
          <w:sz w:val="18"/>
          <w:szCs w:val="18"/>
        </w:rPr>
      </w:pPr>
      <w:r w:rsidRPr="004D49C6">
        <w:rPr>
          <w:rFonts w:ascii="Verdana" w:hAnsi="Verdana"/>
          <w:noProof/>
          <w:sz w:val="18"/>
          <w:szCs w:val="18"/>
        </w:rPr>
        <w:lastRenderedPageBreak/>
        <w:drawing>
          <wp:inline distT="0" distB="0" distL="0" distR="0" wp14:anchorId="2B9CA9D5" wp14:editId="27CB7CDF">
            <wp:extent cx="3076417" cy="1540933"/>
            <wp:effectExtent l="19050" t="19050" r="10160" b="21590"/>
            <wp:docPr id="17554205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20567" name="Picture 1" descr="A screenshot of a computer&#10;&#10;AI-generated content may be incorrect."/>
                    <pic:cNvPicPr/>
                  </pic:nvPicPr>
                  <pic:blipFill>
                    <a:blip r:embed="rId21"/>
                    <a:stretch>
                      <a:fillRect/>
                    </a:stretch>
                  </pic:blipFill>
                  <pic:spPr>
                    <a:xfrm>
                      <a:off x="0" y="0"/>
                      <a:ext cx="3077919" cy="1541685"/>
                    </a:xfrm>
                    <a:prstGeom prst="rect">
                      <a:avLst/>
                    </a:prstGeom>
                    <a:ln w="6350">
                      <a:solidFill>
                        <a:schemeClr val="tx1"/>
                      </a:solidFill>
                    </a:ln>
                  </pic:spPr>
                </pic:pic>
              </a:graphicData>
            </a:graphic>
          </wp:inline>
        </w:drawing>
      </w:r>
    </w:p>
    <w:p w14:paraId="035B4E83" w14:textId="77777777" w:rsidR="009B3275" w:rsidRDefault="009B3275" w:rsidP="008D2621">
      <w:pPr>
        <w:jc w:val="both"/>
        <w:rPr>
          <w:rFonts w:ascii="Verdana" w:hAnsi="Verdana"/>
          <w:sz w:val="18"/>
          <w:szCs w:val="18"/>
        </w:rPr>
      </w:pPr>
    </w:p>
    <w:p w14:paraId="453F0B0A" w14:textId="4AB8DF98" w:rsidR="002766CA" w:rsidRPr="00175ED4" w:rsidRDefault="00175ED4" w:rsidP="008D2621">
      <w:pPr>
        <w:jc w:val="both"/>
        <w:rPr>
          <w:rFonts w:ascii="Verdana" w:hAnsi="Verdana"/>
          <w:sz w:val="16"/>
          <w:szCs w:val="16"/>
        </w:rPr>
      </w:pPr>
      <w:r>
        <w:rPr>
          <w:rFonts w:ascii="Verdana" w:hAnsi="Verdana"/>
          <w:sz w:val="16"/>
          <w:szCs w:val="16"/>
        </w:rPr>
        <w:t xml:space="preserve">Fig. </w:t>
      </w:r>
      <w:r w:rsidR="007A6A2F">
        <w:rPr>
          <w:rFonts w:ascii="Verdana" w:hAnsi="Verdana"/>
          <w:sz w:val="16"/>
          <w:szCs w:val="16"/>
        </w:rPr>
        <w:t>3</w:t>
      </w:r>
      <w:r>
        <w:rPr>
          <w:rFonts w:ascii="Verdana" w:hAnsi="Verdana"/>
          <w:sz w:val="16"/>
          <w:szCs w:val="16"/>
        </w:rPr>
        <w:t xml:space="preserve">: a screenshot of the </w:t>
      </w:r>
      <w:r w:rsidR="002E5BA4">
        <w:rPr>
          <w:rFonts w:ascii="Verdana" w:hAnsi="Verdana"/>
          <w:sz w:val="16"/>
          <w:szCs w:val="16"/>
        </w:rPr>
        <w:t>Colorado Institute of Technology’s Simple Pendulum Simulation (</w:t>
      </w:r>
      <w:r w:rsidR="006A0726">
        <w:rPr>
          <w:rFonts w:ascii="Verdana" w:hAnsi="Verdana"/>
          <w:sz w:val="16"/>
          <w:szCs w:val="16"/>
        </w:rPr>
        <w:t>Wijaya et al, 2021</w:t>
      </w:r>
      <w:r w:rsidR="002E5BA4">
        <w:rPr>
          <w:rFonts w:ascii="Verdana" w:hAnsi="Verdana"/>
          <w:sz w:val="16"/>
          <w:szCs w:val="16"/>
        </w:rPr>
        <w:t xml:space="preserve">) </w:t>
      </w:r>
    </w:p>
    <w:p w14:paraId="709A99D3" w14:textId="4B295C10" w:rsidR="008D219B" w:rsidRDefault="008D219B" w:rsidP="008D2621">
      <w:pPr>
        <w:jc w:val="both"/>
        <w:rPr>
          <w:rFonts w:ascii="Verdana" w:hAnsi="Verdana"/>
          <w:sz w:val="18"/>
          <w:szCs w:val="18"/>
        </w:rPr>
      </w:pPr>
    </w:p>
    <w:p w14:paraId="6440CDE6" w14:textId="18EEC380" w:rsidR="008D219B" w:rsidRDefault="00747EA6" w:rsidP="008D2621">
      <w:pPr>
        <w:jc w:val="both"/>
        <w:rPr>
          <w:rFonts w:ascii="Verdana" w:hAnsi="Verdana"/>
          <w:sz w:val="18"/>
          <w:szCs w:val="18"/>
        </w:rPr>
      </w:pPr>
      <w:r>
        <w:rPr>
          <w:rFonts w:ascii="Verdana" w:hAnsi="Verdana"/>
          <w:sz w:val="18"/>
          <w:szCs w:val="18"/>
        </w:rPr>
        <w:t>Another simulation sees The Simple Pendulum modelled for the purpose of measuring energy</w:t>
      </w:r>
      <w:r w:rsidR="003D158A">
        <w:rPr>
          <w:rFonts w:ascii="Verdana" w:hAnsi="Verdana"/>
          <w:sz w:val="18"/>
          <w:szCs w:val="18"/>
        </w:rPr>
        <w:t xml:space="preserve"> (Palka </w:t>
      </w:r>
      <w:r w:rsidR="003D158A">
        <w:rPr>
          <w:rFonts w:ascii="Verdana" w:hAnsi="Verdana"/>
          <w:i/>
          <w:iCs/>
          <w:sz w:val="18"/>
          <w:szCs w:val="18"/>
        </w:rPr>
        <w:t>et al,</w:t>
      </w:r>
      <w:r w:rsidR="003D158A">
        <w:rPr>
          <w:rFonts w:ascii="Verdana" w:hAnsi="Verdana"/>
          <w:sz w:val="18"/>
          <w:szCs w:val="18"/>
        </w:rPr>
        <w:t xml:space="preserve"> 2016)</w:t>
      </w:r>
      <w:r>
        <w:rPr>
          <w:rFonts w:ascii="Verdana" w:hAnsi="Verdana"/>
          <w:sz w:val="18"/>
          <w:szCs w:val="18"/>
        </w:rPr>
        <w:t xml:space="preserve">, </w:t>
      </w:r>
      <w:r w:rsidR="00DC4F93">
        <w:rPr>
          <w:rFonts w:ascii="Verdana" w:hAnsi="Verdana"/>
          <w:sz w:val="18"/>
          <w:szCs w:val="18"/>
        </w:rPr>
        <w:t xml:space="preserve">while </w:t>
      </w:r>
      <w:r w:rsidR="006B1201">
        <w:rPr>
          <w:rFonts w:ascii="Verdana" w:hAnsi="Verdana"/>
          <w:sz w:val="18"/>
          <w:szCs w:val="18"/>
        </w:rPr>
        <w:t>CAITA 5</w:t>
      </w:r>
      <w:r w:rsidR="00E952B5">
        <w:rPr>
          <w:rFonts w:ascii="Verdana" w:hAnsi="Verdana"/>
          <w:sz w:val="18"/>
          <w:szCs w:val="18"/>
        </w:rPr>
        <w:t xml:space="preserve"> </w:t>
      </w:r>
      <w:r w:rsidR="00672C09">
        <w:rPr>
          <w:rFonts w:ascii="Verdana" w:hAnsi="Verdana"/>
          <w:sz w:val="18"/>
          <w:szCs w:val="18"/>
        </w:rPr>
        <w:t xml:space="preserve">(Dassault </w:t>
      </w:r>
      <w:proofErr w:type="spellStart"/>
      <w:r w:rsidR="00672C09">
        <w:rPr>
          <w:rFonts w:ascii="Verdana" w:hAnsi="Verdana"/>
          <w:sz w:val="18"/>
          <w:szCs w:val="18"/>
        </w:rPr>
        <w:t>Systemes</w:t>
      </w:r>
      <w:proofErr w:type="spellEnd"/>
      <w:r w:rsidR="00672C09">
        <w:rPr>
          <w:rFonts w:ascii="Verdana" w:hAnsi="Verdana"/>
          <w:sz w:val="18"/>
          <w:szCs w:val="18"/>
        </w:rPr>
        <w:t>, 2020)</w:t>
      </w:r>
      <w:r w:rsidR="00B836D4">
        <w:rPr>
          <w:rFonts w:ascii="Verdana" w:hAnsi="Verdana"/>
          <w:sz w:val="18"/>
          <w:szCs w:val="18"/>
        </w:rPr>
        <w:t xml:space="preserve"> </w:t>
      </w:r>
      <w:r w:rsidR="006B1201">
        <w:rPr>
          <w:rFonts w:ascii="Verdana" w:hAnsi="Verdana"/>
          <w:sz w:val="18"/>
          <w:szCs w:val="18"/>
        </w:rPr>
        <w:t xml:space="preserve">was used to create a </w:t>
      </w:r>
      <w:r w:rsidR="00E952B5">
        <w:rPr>
          <w:rFonts w:ascii="Verdana" w:hAnsi="Verdana"/>
          <w:sz w:val="18"/>
          <w:szCs w:val="18"/>
        </w:rPr>
        <w:t>computer-aided design and kinematic simulation of Huygen’s pendulum clock</w:t>
      </w:r>
      <w:r w:rsidR="0046553F">
        <w:rPr>
          <w:rFonts w:ascii="Verdana" w:hAnsi="Verdana"/>
          <w:sz w:val="18"/>
          <w:szCs w:val="18"/>
        </w:rPr>
        <w:t xml:space="preserve"> (Del </w:t>
      </w:r>
      <w:r w:rsidR="0046553F" w:rsidRPr="00C21C61">
        <w:rPr>
          <w:rFonts w:ascii="Verdana" w:hAnsi="Verdana" w:cs="Times New Roman"/>
          <w:sz w:val="18"/>
        </w:rPr>
        <w:t>Río</w:t>
      </w:r>
      <w:r w:rsidR="0046553F">
        <w:rPr>
          <w:rFonts w:ascii="Verdana" w:hAnsi="Verdana" w:cs="Times New Roman"/>
          <w:sz w:val="18"/>
        </w:rPr>
        <w:t xml:space="preserve">-Cidoncha </w:t>
      </w:r>
      <w:r w:rsidR="0046553F">
        <w:rPr>
          <w:rFonts w:ascii="Verdana" w:hAnsi="Verdana" w:cs="Times New Roman"/>
          <w:i/>
          <w:iCs/>
          <w:sz w:val="18"/>
        </w:rPr>
        <w:t xml:space="preserve">et al, </w:t>
      </w:r>
      <w:r w:rsidR="0046553F">
        <w:rPr>
          <w:rFonts w:ascii="Verdana" w:hAnsi="Verdana" w:cs="Times New Roman"/>
          <w:sz w:val="18"/>
        </w:rPr>
        <w:t>2020</w:t>
      </w:r>
      <w:r w:rsidR="0046553F">
        <w:rPr>
          <w:rFonts w:ascii="Verdana" w:hAnsi="Verdana"/>
          <w:sz w:val="18"/>
          <w:szCs w:val="18"/>
        </w:rPr>
        <w:t>)</w:t>
      </w:r>
      <w:r w:rsidR="00E952B5">
        <w:rPr>
          <w:rFonts w:ascii="Verdana" w:hAnsi="Verdana"/>
          <w:sz w:val="18"/>
          <w:szCs w:val="18"/>
        </w:rPr>
        <w:t xml:space="preserve">. </w:t>
      </w:r>
      <w:r w:rsidR="00CE0FC3">
        <w:rPr>
          <w:rFonts w:ascii="Verdana" w:hAnsi="Verdana"/>
          <w:sz w:val="18"/>
          <w:szCs w:val="18"/>
        </w:rPr>
        <w:t>Overall,</w:t>
      </w:r>
      <w:r w:rsidR="00E952B5">
        <w:rPr>
          <w:rFonts w:ascii="Verdana" w:hAnsi="Verdana"/>
          <w:sz w:val="18"/>
          <w:szCs w:val="18"/>
        </w:rPr>
        <w:t xml:space="preserve"> the simulation of the simple pendulum has been carried out for a variety of different reas</w:t>
      </w:r>
      <w:r w:rsidR="00A3351E">
        <w:rPr>
          <w:rFonts w:ascii="Verdana" w:hAnsi="Verdana"/>
          <w:sz w:val="18"/>
          <w:szCs w:val="18"/>
        </w:rPr>
        <w:t>ons.</w:t>
      </w:r>
    </w:p>
    <w:p w14:paraId="128A5ABE" w14:textId="77777777" w:rsidR="003009D1" w:rsidRDefault="003009D1" w:rsidP="008D2621">
      <w:pPr>
        <w:jc w:val="both"/>
        <w:rPr>
          <w:rFonts w:ascii="Verdana" w:hAnsi="Verdana"/>
          <w:sz w:val="18"/>
          <w:szCs w:val="18"/>
        </w:rPr>
      </w:pPr>
    </w:p>
    <w:p w14:paraId="72601BBE" w14:textId="6DFF221B" w:rsidR="00BD65BE" w:rsidRDefault="00A34A57" w:rsidP="008D2621">
      <w:pPr>
        <w:jc w:val="both"/>
        <w:rPr>
          <w:rFonts w:ascii="Verdana" w:hAnsi="Verdana"/>
          <w:sz w:val="18"/>
          <w:szCs w:val="18"/>
        </w:rPr>
      </w:pPr>
      <w:r>
        <w:rPr>
          <w:rFonts w:ascii="Verdana" w:hAnsi="Verdana"/>
          <w:sz w:val="18"/>
          <w:szCs w:val="18"/>
        </w:rPr>
        <w:t xml:space="preserve">In the same book that detailed the </w:t>
      </w:r>
      <w:r w:rsidR="00631F83">
        <w:rPr>
          <w:rFonts w:ascii="Verdana" w:hAnsi="Verdana"/>
          <w:sz w:val="18"/>
          <w:szCs w:val="18"/>
        </w:rPr>
        <w:t>principes of The Simple Pendulum</w:t>
      </w:r>
      <w:r>
        <w:rPr>
          <w:rFonts w:ascii="Verdana" w:hAnsi="Verdana"/>
          <w:sz w:val="18"/>
          <w:szCs w:val="18"/>
        </w:rPr>
        <w:t xml:space="preserve">, Huygens provides an explanation of The Compound Pendulum </w:t>
      </w:r>
      <w:r w:rsidR="00EE22B9">
        <w:rPr>
          <w:rFonts w:ascii="Verdana" w:hAnsi="Verdana"/>
          <w:sz w:val="18"/>
          <w:szCs w:val="18"/>
        </w:rPr>
        <w:fldChar w:fldCharType="begin"/>
      </w:r>
      <w:r w:rsidR="00EE22B9">
        <w:rPr>
          <w:rFonts w:ascii="Verdana" w:hAnsi="Verdana"/>
          <w:sz w:val="18"/>
          <w:szCs w:val="18"/>
        </w:rPr>
        <w:instrText xml:space="preserve"> ADDIN ZOTERO_ITEM CSL_CITATION {"citationID":"HrMOzlF9","properties":{"formattedCitation":"(Huygens, 1672)","plainCitation":"(Huygens, 1672)","noteIndex":0},"citationItems":[{"id":10,"uris":["http://zotero.org/users/local/vy84d8dO/items/XHFYB5AY"],"itemData":{"id":10,"type":"book","title":"Horologium Oscillatorium","author":[{"family":"Huygens","given":"C"}],"issued":{"date-parts":[["1672",1,1]]}}}],"schema":"https://github.com/citation-style-language/schema/raw/master/csl-citation.json"} </w:instrText>
      </w:r>
      <w:r w:rsidR="00EE22B9">
        <w:rPr>
          <w:rFonts w:ascii="Verdana" w:hAnsi="Verdana"/>
          <w:sz w:val="18"/>
          <w:szCs w:val="18"/>
        </w:rPr>
        <w:fldChar w:fldCharType="separate"/>
      </w:r>
      <w:r w:rsidR="00EE22B9" w:rsidRPr="00EE22B9">
        <w:rPr>
          <w:rFonts w:ascii="Verdana" w:hAnsi="Verdana"/>
          <w:sz w:val="18"/>
        </w:rPr>
        <w:t>(Huygens, 1672)</w:t>
      </w:r>
      <w:r w:rsidR="00EE22B9">
        <w:rPr>
          <w:rFonts w:ascii="Verdana" w:hAnsi="Verdana"/>
          <w:sz w:val="18"/>
          <w:szCs w:val="18"/>
        </w:rPr>
        <w:fldChar w:fldCharType="end"/>
      </w:r>
      <w:r>
        <w:rPr>
          <w:rFonts w:ascii="Verdana" w:hAnsi="Verdana"/>
          <w:sz w:val="18"/>
          <w:szCs w:val="18"/>
        </w:rPr>
        <w:t xml:space="preserve">. Also referred to as the </w:t>
      </w:r>
      <w:r w:rsidR="00EE0A6E">
        <w:rPr>
          <w:rFonts w:ascii="Verdana" w:hAnsi="Verdana"/>
          <w:sz w:val="18"/>
          <w:szCs w:val="18"/>
        </w:rPr>
        <w:t>Physical Pendulum, this model</w:t>
      </w:r>
      <w:r w:rsidR="00EA0FC9">
        <w:rPr>
          <w:rFonts w:ascii="Verdana" w:hAnsi="Verdana"/>
          <w:sz w:val="18"/>
          <w:szCs w:val="18"/>
        </w:rPr>
        <w:t xml:space="preserve"> </w:t>
      </w:r>
      <w:r w:rsidR="00397920">
        <w:rPr>
          <w:rFonts w:ascii="Verdana" w:hAnsi="Verdana"/>
          <w:sz w:val="18"/>
          <w:szCs w:val="18"/>
        </w:rPr>
        <w:t>is described as “an extension of the Simple Pendulum” (</w:t>
      </w:r>
      <w:r w:rsidR="00E13BEA">
        <w:rPr>
          <w:rFonts w:ascii="Verdana" w:hAnsi="Verdana"/>
          <w:sz w:val="18"/>
          <w:szCs w:val="18"/>
        </w:rPr>
        <w:t>Hafez, 20</w:t>
      </w:r>
      <w:r w:rsidR="00040E79">
        <w:rPr>
          <w:rFonts w:ascii="Verdana" w:hAnsi="Verdana"/>
          <w:sz w:val="18"/>
          <w:szCs w:val="18"/>
        </w:rPr>
        <w:t>15</w:t>
      </w:r>
      <w:r w:rsidR="00397920">
        <w:rPr>
          <w:rFonts w:ascii="Verdana" w:hAnsi="Verdana"/>
          <w:sz w:val="18"/>
          <w:szCs w:val="18"/>
        </w:rPr>
        <w:t xml:space="preserve">) and </w:t>
      </w:r>
      <w:r w:rsidR="004132C8">
        <w:rPr>
          <w:rFonts w:ascii="Verdana" w:hAnsi="Verdana"/>
          <w:sz w:val="18"/>
          <w:szCs w:val="18"/>
        </w:rPr>
        <w:t>takes into account</w:t>
      </w:r>
      <w:r w:rsidR="00EA0FC9">
        <w:rPr>
          <w:rFonts w:ascii="Verdana" w:hAnsi="Verdana"/>
          <w:sz w:val="18"/>
          <w:szCs w:val="18"/>
        </w:rPr>
        <w:t xml:space="preserve"> variables that its simple counterpart discards</w:t>
      </w:r>
      <w:r w:rsidR="00F726E6">
        <w:rPr>
          <w:rFonts w:ascii="Verdana" w:hAnsi="Verdana"/>
          <w:sz w:val="18"/>
          <w:szCs w:val="18"/>
        </w:rPr>
        <w:t xml:space="preserve"> (fig</w:t>
      </w:r>
      <w:r w:rsidR="00BD65BE">
        <w:rPr>
          <w:rFonts w:ascii="Verdana" w:hAnsi="Verdana"/>
          <w:sz w:val="18"/>
          <w:szCs w:val="18"/>
        </w:rPr>
        <w:t>ure</w:t>
      </w:r>
      <w:r w:rsidR="00F726E6">
        <w:rPr>
          <w:rFonts w:ascii="Verdana" w:hAnsi="Verdana"/>
          <w:sz w:val="18"/>
          <w:szCs w:val="18"/>
        </w:rPr>
        <w:t xml:space="preserve"> </w:t>
      </w:r>
      <w:r w:rsidR="005E490F">
        <w:rPr>
          <w:rFonts w:ascii="Verdana" w:hAnsi="Verdana"/>
          <w:sz w:val="18"/>
          <w:szCs w:val="18"/>
        </w:rPr>
        <w:t>4</w:t>
      </w:r>
      <w:r w:rsidR="00F726E6">
        <w:rPr>
          <w:rFonts w:ascii="Verdana" w:hAnsi="Verdana"/>
          <w:sz w:val="18"/>
          <w:szCs w:val="18"/>
        </w:rPr>
        <w:t>)</w:t>
      </w:r>
      <w:r w:rsidR="00CF48B3">
        <w:rPr>
          <w:rFonts w:ascii="Verdana" w:hAnsi="Verdana"/>
          <w:sz w:val="18"/>
          <w:szCs w:val="18"/>
        </w:rPr>
        <w:t xml:space="preserve">. </w:t>
      </w:r>
    </w:p>
    <w:p w14:paraId="05EA4413" w14:textId="77777777" w:rsidR="005C6574" w:rsidRDefault="005C6574" w:rsidP="008D2621">
      <w:pPr>
        <w:jc w:val="both"/>
        <w:rPr>
          <w:rFonts w:ascii="Verdana" w:hAnsi="Verdana"/>
          <w:sz w:val="18"/>
          <w:szCs w:val="18"/>
        </w:rPr>
      </w:pPr>
    </w:p>
    <w:p w14:paraId="1B1A0F8B" w14:textId="42C56454" w:rsidR="00487DF6" w:rsidRDefault="00487DF6" w:rsidP="008D2621">
      <w:pPr>
        <w:jc w:val="both"/>
        <w:rPr>
          <w:rFonts w:ascii="Verdana" w:hAnsi="Verdana"/>
          <w:sz w:val="18"/>
          <w:szCs w:val="18"/>
        </w:rPr>
      </w:pPr>
      <w:r>
        <w:rPr>
          <w:noProof/>
        </w:rPr>
        <w:drawing>
          <wp:inline distT="0" distB="0" distL="0" distR="0" wp14:anchorId="29AD2458" wp14:editId="44822D2F">
            <wp:extent cx="2867660" cy="2938145"/>
            <wp:effectExtent l="19050" t="19050" r="27940" b="14605"/>
            <wp:docPr id="1970892244" name="Picture 3" descr="B5-1: Determining \(g\) Using a Compound Pendulum — AL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5-1: Determining \(g\) Using a Compound Pendulum — ALE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7660" cy="2938145"/>
                    </a:xfrm>
                    <a:prstGeom prst="rect">
                      <a:avLst/>
                    </a:prstGeom>
                    <a:noFill/>
                    <a:ln w="6350">
                      <a:solidFill>
                        <a:schemeClr val="tx1"/>
                      </a:solidFill>
                    </a:ln>
                  </pic:spPr>
                </pic:pic>
              </a:graphicData>
            </a:graphic>
          </wp:inline>
        </w:drawing>
      </w:r>
    </w:p>
    <w:p w14:paraId="15BF89DE" w14:textId="02784824" w:rsidR="00487DF6" w:rsidRPr="002179B3" w:rsidRDefault="00AB242E" w:rsidP="008D2621">
      <w:pPr>
        <w:jc w:val="both"/>
        <w:rPr>
          <w:rFonts w:ascii="Verdana" w:hAnsi="Verdana"/>
          <w:sz w:val="16"/>
          <w:szCs w:val="16"/>
        </w:rPr>
      </w:pPr>
      <w:r w:rsidRPr="002179B3">
        <w:rPr>
          <w:rFonts w:ascii="Verdana" w:hAnsi="Verdana"/>
          <w:sz w:val="16"/>
          <w:szCs w:val="16"/>
        </w:rPr>
        <w:t>Fig.</w:t>
      </w:r>
      <w:r w:rsidR="00A137FC">
        <w:rPr>
          <w:rFonts w:ascii="Verdana" w:hAnsi="Verdana"/>
          <w:sz w:val="16"/>
          <w:szCs w:val="16"/>
        </w:rPr>
        <w:t>4</w:t>
      </w:r>
      <w:r w:rsidRPr="002179B3">
        <w:rPr>
          <w:rFonts w:ascii="Verdana" w:hAnsi="Verdana"/>
          <w:sz w:val="16"/>
          <w:szCs w:val="16"/>
        </w:rPr>
        <w:t>: diagram</w:t>
      </w:r>
      <w:r w:rsidR="009C16F3" w:rsidRPr="002179B3">
        <w:rPr>
          <w:rFonts w:ascii="Verdana" w:hAnsi="Verdana"/>
          <w:sz w:val="16"/>
          <w:szCs w:val="16"/>
        </w:rPr>
        <w:t xml:space="preserve"> representing a real life compound pendulum</w:t>
      </w:r>
      <w:r w:rsidR="00C21C61" w:rsidRPr="002179B3">
        <w:rPr>
          <w:rFonts w:ascii="Verdana" w:hAnsi="Verdana"/>
          <w:sz w:val="16"/>
          <w:szCs w:val="16"/>
        </w:rPr>
        <w:t xml:space="preserve"> as part of a physics experiment </w:t>
      </w:r>
      <w:r w:rsidR="00C21C61" w:rsidRPr="002179B3">
        <w:rPr>
          <w:rFonts w:ascii="Verdana" w:hAnsi="Verdana"/>
          <w:sz w:val="16"/>
          <w:szCs w:val="16"/>
        </w:rPr>
        <w:fldChar w:fldCharType="begin"/>
      </w:r>
      <w:r w:rsidR="00F6661B">
        <w:rPr>
          <w:rFonts w:ascii="Verdana" w:hAnsi="Verdana"/>
          <w:sz w:val="16"/>
          <w:szCs w:val="16"/>
        </w:rPr>
        <w:instrText xml:space="preserve"> ADDIN ZOTERO_ITEM CSL_CITATION {"citationID":"0mvyrnNt","properties":{"formattedCitation":"(Drach and Price, 1987)","plainCitation":"(Drach and Price, 1987)","dontUpdate":true,"noteIndex":0},"citationItems":[{"id":39,"uris":["http://zotero.org/users/local/vy84d8dO/items/LHQH4TN4"],"itemData":{"id":39,"type":"book","edition":"1","title":"Advanced Level Experimental Physics","URL":"https://alep.science","author":[{"family":"Drach","given":"Bob"},{"family":"Price","given":"Norman"}],"issued":{"date-parts":[["1987"]]}}}],"schema":"https://github.com/citation-style-language/schema/raw/master/csl-citation.json"} </w:instrText>
      </w:r>
      <w:r w:rsidR="00C21C61" w:rsidRPr="002179B3">
        <w:rPr>
          <w:rFonts w:ascii="Verdana" w:hAnsi="Verdana"/>
          <w:sz w:val="16"/>
          <w:szCs w:val="16"/>
        </w:rPr>
        <w:fldChar w:fldCharType="separate"/>
      </w:r>
      <w:r w:rsidR="00C21C61" w:rsidRPr="002179B3">
        <w:rPr>
          <w:rFonts w:ascii="Verdana" w:hAnsi="Verdana"/>
          <w:sz w:val="16"/>
          <w:szCs w:val="22"/>
        </w:rPr>
        <w:t xml:space="preserve">(Drach </w:t>
      </w:r>
      <w:r w:rsidR="002179B3" w:rsidRPr="002179B3">
        <w:rPr>
          <w:rFonts w:ascii="Verdana" w:hAnsi="Verdana"/>
          <w:sz w:val="16"/>
          <w:szCs w:val="22"/>
        </w:rPr>
        <w:t>et al</w:t>
      </w:r>
      <w:r w:rsidR="00C21C61" w:rsidRPr="002179B3">
        <w:rPr>
          <w:rFonts w:ascii="Verdana" w:hAnsi="Verdana"/>
          <w:sz w:val="16"/>
          <w:szCs w:val="22"/>
        </w:rPr>
        <w:t>, 1987)</w:t>
      </w:r>
      <w:r w:rsidR="00C21C61" w:rsidRPr="002179B3">
        <w:rPr>
          <w:rFonts w:ascii="Verdana" w:hAnsi="Verdana"/>
          <w:sz w:val="16"/>
          <w:szCs w:val="16"/>
        </w:rPr>
        <w:fldChar w:fldCharType="end"/>
      </w:r>
      <w:r w:rsidR="00223BFE" w:rsidRPr="002179B3">
        <w:rPr>
          <w:rFonts w:ascii="Verdana" w:hAnsi="Verdana"/>
          <w:sz w:val="16"/>
          <w:szCs w:val="16"/>
        </w:rPr>
        <w:t>.</w:t>
      </w:r>
    </w:p>
    <w:p w14:paraId="03FCF360" w14:textId="77777777" w:rsidR="00BD65BE" w:rsidRDefault="00BD65BE" w:rsidP="008D2621">
      <w:pPr>
        <w:jc w:val="both"/>
        <w:rPr>
          <w:rFonts w:ascii="Verdana" w:hAnsi="Verdana"/>
          <w:sz w:val="18"/>
          <w:szCs w:val="18"/>
        </w:rPr>
      </w:pPr>
    </w:p>
    <w:p w14:paraId="7785AFDC" w14:textId="5202FDA7" w:rsidR="00F96D17" w:rsidRDefault="00112BC9" w:rsidP="008D2621">
      <w:pPr>
        <w:jc w:val="both"/>
        <w:rPr>
          <w:rFonts w:ascii="Verdana" w:hAnsi="Verdana"/>
          <w:sz w:val="18"/>
          <w:szCs w:val="18"/>
        </w:rPr>
      </w:pPr>
      <w:r>
        <w:rPr>
          <w:rFonts w:ascii="Verdana" w:hAnsi="Verdana"/>
          <w:sz w:val="18"/>
          <w:szCs w:val="18"/>
        </w:rPr>
        <w:t xml:space="preserve">Significantly, these variables include the bob’s centre of mass, </w:t>
      </w:r>
      <w:r w:rsidR="00905527">
        <w:rPr>
          <w:rFonts w:ascii="Verdana" w:hAnsi="Verdana"/>
          <w:sz w:val="18"/>
          <w:szCs w:val="18"/>
        </w:rPr>
        <w:t>the pivot’s centre of mass</w:t>
      </w:r>
      <w:r w:rsidR="00C641C7">
        <w:rPr>
          <w:rFonts w:ascii="Verdana" w:hAnsi="Verdana"/>
          <w:sz w:val="18"/>
          <w:szCs w:val="18"/>
        </w:rPr>
        <w:t>,</w:t>
      </w:r>
      <w:r w:rsidR="00BF7367">
        <w:rPr>
          <w:rFonts w:ascii="Verdana" w:hAnsi="Verdana"/>
          <w:sz w:val="18"/>
          <w:szCs w:val="18"/>
        </w:rPr>
        <w:t xml:space="preserve"> </w:t>
      </w:r>
      <w:r>
        <w:rPr>
          <w:rFonts w:ascii="Verdana" w:hAnsi="Verdana"/>
          <w:sz w:val="18"/>
          <w:szCs w:val="18"/>
        </w:rPr>
        <w:t xml:space="preserve">the </w:t>
      </w:r>
      <w:r>
        <w:rPr>
          <w:rFonts w:ascii="Verdana" w:hAnsi="Verdana"/>
          <w:sz w:val="18"/>
          <w:szCs w:val="18"/>
        </w:rPr>
        <w:t xml:space="preserve">weight of the cord and the position of </w:t>
      </w:r>
      <w:r w:rsidR="00853552">
        <w:rPr>
          <w:rFonts w:ascii="Verdana" w:hAnsi="Verdana"/>
          <w:sz w:val="18"/>
          <w:szCs w:val="18"/>
        </w:rPr>
        <w:t>the pendulum’s</w:t>
      </w:r>
      <w:r>
        <w:rPr>
          <w:rFonts w:ascii="Verdana" w:hAnsi="Verdana"/>
          <w:sz w:val="18"/>
          <w:szCs w:val="18"/>
        </w:rPr>
        <w:t xml:space="preserve"> pivot.</w:t>
      </w:r>
    </w:p>
    <w:p w14:paraId="68FA7994" w14:textId="77777777" w:rsidR="00F96D17" w:rsidRDefault="00F96D17" w:rsidP="008D2621">
      <w:pPr>
        <w:jc w:val="both"/>
        <w:rPr>
          <w:rFonts w:ascii="Verdana" w:hAnsi="Verdana"/>
          <w:sz w:val="18"/>
          <w:szCs w:val="18"/>
        </w:rPr>
      </w:pPr>
    </w:p>
    <w:p w14:paraId="643ACEB0" w14:textId="63D06298" w:rsidR="00167FC8" w:rsidRDefault="005C699A" w:rsidP="008D2621">
      <w:pPr>
        <w:jc w:val="both"/>
        <w:rPr>
          <w:rFonts w:ascii="Verdana" w:hAnsi="Verdana"/>
          <w:sz w:val="18"/>
          <w:szCs w:val="18"/>
        </w:rPr>
      </w:pPr>
      <w:r>
        <w:rPr>
          <w:rFonts w:ascii="Verdana" w:hAnsi="Verdana"/>
          <w:sz w:val="18"/>
          <w:szCs w:val="18"/>
        </w:rPr>
        <w:t xml:space="preserve">Despite The Compound Pendulum’s complexity in comparison to its simple counterpart, </w:t>
      </w:r>
      <w:r w:rsidR="00691544">
        <w:rPr>
          <w:rFonts w:ascii="Verdana" w:hAnsi="Verdana"/>
          <w:sz w:val="18"/>
          <w:szCs w:val="18"/>
        </w:rPr>
        <w:t xml:space="preserve">the model has also been simulated using various software. </w:t>
      </w:r>
      <w:r w:rsidR="0055574D">
        <w:rPr>
          <w:rFonts w:ascii="Verdana" w:hAnsi="Verdana"/>
          <w:sz w:val="18"/>
          <w:szCs w:val="18"/>
        </w:rPr>
        <w:t>Hafez’</w:t>
      </w:r>
      <w:r w:rsidR="00F01F93">
        <w:rPr>
          <w:rFonts w:ascii="Verdana" w:hAnsi="Verdana"/>
          <w:sz w:val="18"/>
          <w:szCs w:val="18"/>
        </w:rPr>
        <w:t>s</w:t>
      </w:r>
      <w:r w:rsidR="0055574D">
        <w:rPr>
          <w:rFonts w:ascii="Verdana" w:hAnsi="Verdana"/>
          <w:sz w:val="18"/>
          <w:szCs w:val="18"/>
        </w:rPr>
        <w:t xml:space="preserve"> </w:t>
      </w:r>
      <w:r w:rsidR="001B45AF">
        <w:rPr>
          <w:rFonts w:ascii="Verdana" w:hAnsi="Verdana"/>
          <w:sz w:val="18"/>
          <w:szCs w:val="18"/>
        </w:rPr>
        <w:t xml:space="preserve">open-source </w:t>
      </w:r>
      <w:r w:rsidR="0055574D">
        <w:rPr>
          <w:rFonts w:ascii="Verdana" w:hAnsi="Verdana"/>
          <w:sz w:val="18"/>
          <w:szCs w:val="18"/>
        </w:rPr>
        <w:t xml:space="preserve">simulation of the pendulum swing was completed using </w:t>
      </w:r>
      <w:r w:rsidR="001705B6">
        <w:rPr>
          <w:rFonts w:ascii="Verdana" w:hAnsi="Verdana"/>
          <w:sz w:val="18"/>
          <w:szCs w:val="18"/>
        </w:rPr>
        <w:t>The Compound Pendulum (</w:t>
      </w:r>
      <w:r w:rsidR="00F01F93">
        <w:rPr>
          <w:rFonts w:ascii="Verdana" w:hAnsi="Verdana"/>
          <w:sz w:val="18"/>
          <w:szCs w:val="18"/>
        </w:rPr>
        <w:t>Hafez,</w:t>
      </w:r>
      <w:r w:rsidR="00A91879">
        <w:rPr>
          <w:rFonts w:ascii="Verdana" w:hAnsi="Verdana"/>
          <w:sz w:val="18"/>
          <w:szCs w:val="18"/>
        </w:rPr>
        <w:t xml:space="preserve"> 2015</w:t>
      </w:r>
      <w:r w:rsidR="001705B6">
        <w:rPr>
          <w:rFonts w:ascii="Verdana" w:hAnsi="Verdana"/>
          <w:sz w:val="18"/>
          <w:szCs w:val="18"/>
        </w:rPr>
        <w:t>),</w:t>
      </w:r>
      <w:r w:rsidR="00E87BB3">
        <w:rPr>
          <w:rFonts w:ascii="Verdana" w:hAnsi="Verdana"/>
          <w:sz w:val="18"/>
          <w:szCs w:val="18"/>
        </w:rPr>
        <w:t xml:space="preserve"> </w:t>
      </w:r>
      <w:r w:rsidR="007720E2">
        <w:rPr>
          <w:rFonts w:ascii="Verdana" w:hAnsi="Verdana"/>
          <w:sz w:val="18"/>
          <w:szCs w:val="18"/>
        </w:rPr>
        <w:t>and Stanford University’s pendulum simula</w:t>
      </w:r>
      <w:r w:rsidR="003545A6">
        <w:rPr>
          <w:rFonts w:ascii="Verdana" w:hAnsi="Verdana"/>
          <w:sz w:val="18"/>
          <w:szCs w:val="18"/>
        </w:rPr>
        <w:t xml:space="preserve">tor features options for single and double Compound Pendulum simulations </w:t>
      </w:r>
      <w:r w:rsidR="002E63C6">
        <w:rPr>
          <w:rFonts w:ascii="Verdana" w:hAnsi="Verdana"/>
          <w:sz w:val="18"/>
          <w:szCs w:val="18"/>
        </w:rPr>
        <w:fldChar w:fldCharType="begin"/>
      </w:r>
      <w:r w:rsidR="002E63C6">
        <w:rPr>
          <w:rFonts w:ascii="Verdana" w:hAnsi="Verdana"/>
          <w:sz w:val="18"/>
          <w:szCs w:val="18"/>
        </w:rPr>
        <w:instrText xml:space="preserve"> ADDIN ZOTERO_ITEM CSL_CITATION {"citationID":"KmOL9Mky","properties":{"formattedCitation":"(Johnson, N.A)","plainCitation":"(Johnson, N.A)","noteIndex":0},"citationItems":[{"id":40,"uris":["http://zotero.org/users/local/vy84d8dO/items/TSTX2XK7"],"itemData":{"id":40,"type":"software","title":"Pendulum Simulator","URL":"https://cs.stanford.edu/people/jcjohns/pendulum/","author":[{"family":"Johnson","given":"Justin"}],"issued":{"literal":"N.A"}}}],"schema":"https://github.com/citation-style-language/schema/raw/master/csl-citation.json"} </w:instrText>
      </w:r>
      <w:r w:rsidR="002E63C6">
        <w:rPr>
          <w:rFonts w:ascii="Verdana" w:hAnsi="Verdana"/>
          <w:sz w:val="18"/>
          <w:szCs w:val="18"/>
        </w:rPr>
        <w:fldChar w:fldCharType="separate"/>
      </w:r>
      <w:r w:rsidR="002E63C6" w:rsidRPr="002E63C6">
        <w:rPr>
          <w:rFonts w:ascii="Verdana" w:hAnsi="Verdana"/>
          <w:sz w:val="18"/>
        </w:rPr>
        <w:t>(Johnson, N.A)</w:t>
      </w:r>
      <w:r w:rsidR="002E63C6">
        <w:rPr>
          <w:rFonts w:ascii="Verdana" w:hAnsi="Verdana"/>
          <w:sz w:val="18"/>
          <w:szCs w:val="18"/>
        </w:rPr>
        <w:fldChar w:fldCharType="end"/>
      </w:r>
      <w:r w:rsidR="003545A6">
        <w:rPr>
          <w:rFonts w:ascii="Verdana" w:hAnsi="Verdana"/>
          <w:sz w:val="18"/>
          <w:szCs w:val="18"/>
        </w:rPr>
        <w:t>.</w:t>
      </w:r>
    </w:p>
    <w:p w14:paraId="7E49D1A2" w14:textId="77777777" w:rsidR="008F35DE" w:rsidRDefault="008F35DE" w:rsidP="008D2621">
      <w:pPr>
        <w:jc w:val="both"/>
        <w:rPr>
          <w:rFonts w:ascii="Verdana" w:hAnsi="Verdana"/>
          <w:sz w:val="18"/>
          <w:szCs w:val="18"/>
        </w:rPr>
      </w:pPr>
    </w:p>
    <w:p w14:paraId="52120689" w14:textId="56FC8677" w:rsidR="00A27122" w:rsidRDefault="00D628FB" w:rsidP="008D2621">
      <w:pPr>
        <w:jc w:val="both"/>
        <w:rPr>
          <w:rFonts w:ascii="Verdana" w:hAnsi="Verdana"/>
          <w:sz w:val="18"/>
          <w:szCs w:val="18"/>
        </w:rPr>
      </w:pPr>
      <w:r>
        <w:rPr>
          <w:rFonts w:ascii="Verdana" w:hAnsi="Verdana"/>
          <w:sz w:val="18"/>
          <w:szCs w:val="18"/>
        </w:rPr>
        <w:t xml:space="preserve">Observing </w:t>
      </w:r>
      <w:r w:rsidR="00BB353B">
        <w:rPr>
          <w:rFonts w:ascii="Verdana" w:hAnsi="Verdana"/>
          <w:sz w:val="18"/>
          <w:szCs w:val="18"/>
        </w:rPr>
        <w:t>the</w:t>
      </w:r>
      <w:r w:rsidR="00A91692">
        <w:rPr>
          <w:rFonts w:ascii="Verdana" w:hAnsi="Verdana"/>
          <w:sz w:val="18"/>
          <w:szCs w:val="18"/>
        </w:rPr>
        <w:t xml:space="preserve"> </w:t>
      </w:r>
      <w:r w:rsidR="006065EA">
        <w:rPr>
          <w:rFonts w:ascii="Verdana" w:hAnsi="Verdana"/>
          <w:sz w:val="18"/>
          <w:szCs w:val="18"/>
        </w:rPr>
        <w:t>simulations</w:t>
      </w:r>
      <w:r w:rsidR="00BB353B">
        <w:rPr>
          <w:rFonts w:ascii="Verdana" w:hAnsi="Verdana"/>
          <w:sz w:val="18"/>
          <w:szCs w:val="18"/>
        </w:rPr>
        <w:t xml:space="preserve"> of both </w:t>
      </w:r>
      <w:r w:rsidR="004733D2">
        <w:rPr>
          <w:rFonts w:ascii="Verdana" w:hAnsi="Verdana"/>
          <w:sz w:val="18"/>
          <w:szCs w:val="18"/>
        </w:rPr>
        <w:t>primary models of the pendulum</w:t>
      </w:r>
      <w:r w:rsidR="00D14B2D">
        <w:rPr>
          <w:rFonts w:ascii="Verdana" w:hAnsi="Verdana"/>
          <w:sz w:val="18"/>
          <w:szCs w:val="18"/>
        </w:rPr>
        <w:t xml:space="preserve"> </w:t>
      </w:r>
      <w:r w:rsidR="00955490">
        <w:rPr>
          <w:rFonts w:ascii="Verdana" w:hAnsi="Verdana"/>
          <w:sz w:val="18"/>
          <w:szCs w:val="18"/>
        </w:rPr>
        <w:t>overall</w:t>
      </w:r>
      <w:r w:rsidR="004733D2">
        <w:rPr>
          <w:rFonts w:ascii="Verdana" w:hAnsi="Verdana"/>
          <w:sz w:val="18"/>
          <w:szCs w:val="18"/>
        </w:rPr>
        <w:t>, it appears that both models are researched and simulated concurrently</w:t>
      </w:r>
      <w:r w:rsidR="00F76630">
        <w:rPr>
          <w:rFonts w:ascii="Verdana" w:hAnsi="Verdana"/>
          <w:sz w:val="18"/>
          <w:szCs w:val="18"/>
        </w:rPr>
        <w:t xml:space="preserve"> without</w:t>
      </w:r>
      <w:r w:rsidR="003E5231">
        <w:rPr>
          <w:rFonts w:ascii="Verdana" w:hAnsi="Verdana"/>
          <w:sz w:val="18"/>
          <w:szCs w:val="18"/>
        </w:rPr>
        <w:t xml:space="preserve"> a</w:t>
      </w:r>
      <w:r w:rsidR="00F76630">
        <w:rPr>
          <w:rFonts w:ascii="Verdana" w:hAnsi="Verdana"/>
          <w:sz w:val="18"/>
          <w:szCs w:val="18"/>
        </w:rPr>
        <w:t xml:space="preserve"> bias </w:t>
      </w:r>
      <w:r w:rsidR="003E5231">
        <w:rPr>
          <w:rFonts w:ascii="Verdana" w:hAnsi="Verdana"/>
          <w:sz w:val="18"/>
          <w:szCs w:val="18"/>
        </w:rPr>
        <w:t>of</w:t>
      </w:r>
      <w:r w:rsidR="00F76630">
        <w:rPr>
          <w:rFonts w:ascii="Verdana" w:hAnsi="Verdana"/>
          <w:sz w:val="18"/>
          <w:szCs w:val="18"/>
        </w:rPr>
        <w:t xml:space="preserve"> one </w:t>
      </w:r>
      <w:r w:rsidR="006065EA">
        <w:rPr>
          <w:rFonts w:ascii="Verdana" w:hAnsi="Verdana"/>
          <w:sz w:val="18"/>
          <w:szCs w:val="18"/>
        </w:rPr>
        <w:t>model</w:t>
      </w:r>
      <w:r w:rsidR="00F76630">
        <w:rPr>
          <w:rFonts w:ascii="Verdana" w:hAnsi="Verdana"/>
          <w:sz w:val="18"/>
          <w:szCs w:val="18"/>
        </w:rPr>
        <w:t xml:space="preserve"> over the other</w:t>
      </w:r>
      <w:r w:rsidR="00DA72B6">
        <w:rPr>
          <w:rFonts w:ascii="Verdana" w:hAnsi="Verdana"/>
          <w:sz w:val="18"/>
          <w:szCs w:val="18"/>
        </w:rPr>
        <w:t>.</w:t>
      </w:r>
      <w:r w:rsidR="004A51D7">
        <w:rPr>
          <w:rFonts w:ascii="Verdana" w:hAnsi="Verdana"/>
          <w:sz w:val="18"/>
          <w:szCs w:val="18"/>
        </w:rPr>
        <w:t xml:space="preserve"> </w:t>
      </w:r>
    </w:p>
    <w:p w14:paraId="21094BCD" w14:textId="39F739C4" w:rsidR="00A27122" w:rsidRDefault="00A27122" w:rsidP="008D2621">
      <w:pPr>
        <w:jc w:val="both"/>
        <w:rPr>
          <w:rFonts w:ascii="Verdana" w:hAnsi="Verdana"/>
          <w:sz w:val="18"/>
          <w:szCs w:val="18"/>
        </w:rPr>
      </w:pPr>
    </w:p>
    <w:p w14:paraId="4BB8BCEE" w14:textId="70238070" w:rsidR="00A27122" w:rsidRDefault="00A27122" w:rsidP="008D2621">
      <w:pPr>
        <w:jc w:val="both"/>
        <w:rPr>
          <w:rFonts w:ascii="Verdana" w:hAnsi="Verdana"/>
          <w:sz w:val="18"/>
          <w:szCs w:val="18"/>
        </w:rPr>
      </w:pPr>
      <w:r>
        <w:rPr>
          <w:rFonts w:ascii="Verdana" w:hAnsi="Verdana"/>
          <w:sz w:val="18"/>
          <w:szCs w:val="18"/>
        </w:rPr>
        <w:t>Also notable is the fact that each simulation of the pendulum swing discussed</w:t>
      </w:r>
      <w:r w:rsidR="006D51F7">
        <w:rPr>
          <w:rFonts w:ascii="Verdana" w:hAnsi="Verdana"/>
          <w:sz w:val="18"/>
          <w:szCs w:val="18"/>
        </w:rPr>
        <w:t xml:space="preserve">, bar Stanford University’s </w:t>
      </w:r>
      <w:r w:rsidR="004B5C13">
        <w:rPr>
          <w:rFonts w:ascii="Verdana" w:hAnsi="Verdana"/>
          <w:sz w:val="18"/>
          <w:szCs w:val="18"/>
        </w:rPr>
        <w:t>“pendulum simulator”</w:t>
      </w:r>
      <w:r w:rsidR="00801F85">
        <w:rPr>
          <w:rFonts w:ascii="Verdana" w:hAnsi="Verdana"/>
          <w:sz w:val="18"/>
          <w:szCs w:val="18"/>
        </w:rPr>
        <w:t xml:space="preserve"> as it is unclear what was used, was developed with different software. </w:t>
      </w:r>
      <w:r w:rsidR="00734033">
        <w:rPr>
          <w:rFonts w:ascii="Verdana" w:hAnsi="Verdana"/>
          <w:sz w:val="18"/>
          <w:szCs w:val="18"/>
        </w:rPr>
        <w:t xml:space="preserve">This, combined with the </w:t>
      </w:r>
      <w:r w:rsidR="00272583">
        <w:rPr>
          <w:rFonts w:ascii="Verdana" w:hAnsi="Verdana"/>
          <w:sz w:val="18"/>
          <w:szCs w:val="18"/>
        </w:rPr>
        <w:t>previous paragraph’s</w:t>
      </w:r>
      <w:r w:rsidR="00734033">
        <w:rPr>
          <w:rFonts w:ascii="Verdana" w:hAnsi="Verdana"/>
          <w:sz w:val="18"/>
          <w:szCs w:val="18"/>
        </w:rPr>
        <w:t xml:space="preserve"> conjecture, can be used to argue that</w:t>
      </w:r>
      <w:r w:rsidR="004E1A18">
        <w:rPr>
          <w:rFonts w:ascii="Verdana" w:hAnsi="Verdana"/>
          <w:sz w:val="18"/>
          <w:szCs w:val="18"/>
        </w:rPr>
        <w:t xml:space="preserve"> simulation of the pendulum swing can be achieved flexibly and in a variety of different ways. </w:t>
      </w:r>
    </w:p>
    <w:p w14:paraId="58D2EB7A" w14:textId="77777777" w:rsidR="0011667C" w:rsidRDefault="0011667C" w:rsidP="00C809CE">
      <w:pPr>
        <w:jc w:val="both"/>
        <w:rPr>
          <w:rFonts w:ascii="Verdana" w:hAnsi="Verdana"/>
          <w:sz w:val="18"/>
          <w:szCs w:val="18"/>
        </w:rPr>
      </w:pPr>
    </w:p>
    <w:p w14:paraId="3A6D1E40" w14:textId="30BF69F5" w:rsidR="0006557C" w:rsidRDefault="00CB0248" w:rsidP="00C809CE">
      <w:pPr>
        <w:jc w:val="both"/>
        <w:rPr>
          <w:rFonts w:ascii="Verdana" w:hAnsi="Verdana"/>
          <w:sz w:val="18"/>
          <w:szCs w:val="18"/>
        </w:rPr>
      </w:pPr>
      <w:r>
        <w:rPr>
          <w:rFonts w:ascii="Verdana" w:hAnsi="Verdana"/>
          <w:sz w:val="18"/>
          <w:szCs w:val="18"/>
        </w:rPr>
        <w:t xml:space="preserve">As indicated in the introduction, this project uses </w:t>
      </w:r>
      <w:r w:rsidR="00A65309">
        <w:rPr>
          <w:rFonts w:ascii="Verdana" w:hAnsi="Verdana"/>
          <w:sz w:val="18"/>
          <w:szCs w:val="18"/>
        </w:rPr>
        <w:t xml:space="preserve">The Simple Pendulum model </w:t>
      </w:r>
      <w:r w:rsidR="000F4FD7">
        <w:rPr>
          <w:rFonts w:ascii="Verdana" w:hAnsi="Verdana"/>
          <w:sz w:val="18"/>
          <w:szCs w:val="18"/>
        </w:rPr>
        <w:t>in its implementation.</w:t>
      </w:r>
      <w:r w:rsidR="00E32AD5">
        <w:rPr>
          <w:rFonts w:ascii="Verdana" w:hAnsi="Verdana"/>
          <w:sz w:val="18"/>
          <w:szCs w:val="18"/>
        </w:rPr>
        <w:t xml:space="preserve"> </w:t>
      </w:r>
      <w:r w:rsidR="004345B4">
        <w:rPr>
          <w:rFonts w:ascii="Verdana" w:hAnsi="Verdana"/>
          <w:sz w:val="18"/>
          <w:szCs w:val="18"/>
        </w:rPr>
        <w:t xml:space="preserve">While The Compound Pendulum is </w:t>
      </w:r>
      <w:r w:rsidR="00AF2155">
        <w:rPr>
          <w:rFonts w:ascii="Verdana" w:hAnsi="Verdana"/>
          <w:sz w:val="18"/>
          <w:szCs w:val="18"/>
        </w:rPr>
        <w:t>arguably</w:t>
      </w:r>
      <w:r w:rsidR="004345B4">
        <w:rPr>
          <w:rFonts w:ascii="Verdana" w:hAnsi="Verdana"/>
          <w:sz w:val="18"/>
          <w:szCs w:val="18"/>
        </w:rPr>
        <w:t xml:space="preserve"> more accurate in its representation of </w:t>
      </w:r>
      <w:r w:rsidR="003300DF">
        <w:rPr>
          <w:rFonts w:ascii="Verdana" w:hAnsi="Verdana"/>
          <w:sz w:val="18"/>
          <w:szCs w:val="18"/>
        </w:rPr>
        <w:t>the real-life pendulum swing</w:t>
      </w:r>
      <w:r w:rsidR="006065EA">
        <w:rPr>
          <w:rFonts w:ascii="Verdana" w:hAnsi="Verdana"/>
          <w:sz w:val="18"/>
          <w:szCs w:val="18"/>
        </w:rPr>
        <w:t>,</w:t>
      </w:r>
      <w:r w:rsidR="003300DF">
        <w:rPr>
          <w:rFonts w:ascii="Verdana" w:hAnsi="Verdana"/>
          <w:sz w:val="18"/>
          <w:szCs w:val="18"/>
        </w:rPr>
        <w:t xml:space="preserve"> taking into account forces that its simple counterpart disregards, this leads to complications </w:t>
      </w:r>
      <w:r w:rsidR="00267335">
        <w:rPr>
          <w:rFonts w:ascii="Verdana" w:hAnsi="Verdana"/>
          <w:sz w:val="18"/>
          <w:szCs w:val="18"/>
        </w:rPr>
        <w:t xml:space="preserve">when initially implementing the simulation </w:t>
      </w:r>
      <w:r w:rsidR="00267335" w:rsidRPr="0006557C">
        <w:rPr>
          <w:rFonts w:ascii="Verdana" w:hAnsi="Verdana"/>
          <w:i/>
          <w:iCs/>
          <w:sz w:val="18"/>
          <w:szCs w:val="18"/>
        </w:rPr>
        <w:t>and</w:t>
      </w:r>
      <w:r w:rsidR="00267335">
        <w:rPr>
          <w:rFonts w:ascii="Verdana" w:hAnsi="Verdana"/>
          <w:sz w:val="18"/>
          <w:szCs w:val="18"/>
        </w:rPr>
        <w:t xml:space="preserve"> altering it for </w:t>
      </w:r>
      <w:r w:rsidR="0040656F">
        <w:rPr>
          <w:rFonts w:ascii="Verdana" w:hAnsi="Verdana"/>
          <w:sz w:val="18"/>
          <w:szCs w:val="18"/>
        </w:rPr>
        <w:t>use by other developers.</w:t>
      </w:r>
      <w:r w:rsidR="00056956">
        <w:rPr>
          <w:rFonts w:ascii="Verdana" w:hAnsi="Verdana"/>
          <w:sz w:val="18"/>
          <w:szCs w:val="18"/>
        </w:rPr>
        <w:t xml:space="preserve"> </w:t>
      </w:r>
      <w:r w:rsidR="0006557C">
        <w:rPr>
          <w:rFonts w:ascii="Verdana" w:hAnsi="Verdana"/>
          <w:sz w:val="18"/>
          <w:szCs w:val="18"/>
        </w:rPr>
        <w:t xml:space="preserve">The </w:t>
      </w:r>
      <w:r w:rsidR="003F64B9">
        <w:rPr>
          <w:rFonts w:ascii="Verdana" w:hAnsi="Verdana"/>
          <w:sz w:val="18"/>
          <w:szCs w:val="18"/>
        </w:rPr>
        <w:t>equation for calculating the period of a Compound Pendulum (with small-angle approximation) is as follows:</w:t>
      </w:r>
    </w:p>
    <w:p w14:paraId="1E874C53" w14:textId="77777777" w:rsidR="0006557C" w:rsidRDefault="0006557C" w:rsidP="00C809CE">
      <w:pPr>
        <w:jc w:val="both"/>
        <w:rPr>
          <w:rFonts w:ascii="Verdana" w:hAnsi="Verdana"/>
          <w:sz w:val="18"/>
          <w:szCs w:val="18"/>
        </w:rPr>
      </w:pPr>
    </w:p>
    <w:p w14:paraId="0AF40F7C" w14:textId="77777777" w:rsidR="00A44708" w:rsidRDefault="00A44708" w:rsidP="00C809CE">
      <w:pPr>
        <w:jc w:val="both"/>
        <w:rPr>
          <w:rFonts w:ascii="Verdana" w:hAnsi="Verdana"/>
          <w:sz w:val="18"/>
          <w:szCs w:val="18"/>
        </w:rPr>
      </w:pPr>
    </w:p>
    <w:p w14:paraId="15C69F80" w14:textId="03098266" w:rsidR="00A44708" w:rsidRDefault="00A00DFD" w:rsidP="00C809CE">
      <w:pPr>
        <w:jc w:val="both"/>
        <w:rPr>
          <w:rFonts w:ascii="Verdana" w:hAnsi="Verdana"/>
          <w:sz w:val="18"/>
          <w:szCs w:val="18"/>
        </w:rPr>
      </w:pPr>
      <w:r w:rsidRPr="00A00DFD">
        <w:rPr>
          <w:rFonts w:ascii="Verdana" w:hAnsi="Verdana"/>
          <w:noProof/>
          <w:sz w:val="18"/>
          <w:szCs w:val="18"/>
        </w:rPr>
        <w:drawing>
          <wp:inline distT="0" distB="0" distL="0" distR="0" wp14:anchorId="1EDC2AD8" wp14:editId="510C4A6D">
            <wp:extent cx="2867660" cy="1245235"/>
            <wp:effectExtent l="0" t="0" r="8890" b="0"/>
            <wp:docPr id="28266864" name="Picture 1" descr="A mathematical equatio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864" name="Picture 1" descr="A mathematical equation with black text&#10;&#10;AI-generated content may be incorrect."/>
                    <pic:cNvPicPr/>
                  </pic:nvPicPr>
                  <pic:blipFill>
                    <a:blip r:embed="rId23"/>
                    <a:stretch>
                      <a:fillRect/>
                    </a:stretch>
                  </pic:blipFill>
                  <pic:spPr>
                    <a:xfrm>
                      <a:off x="0" y="0"/>
                      <a:ext cx="2867660" cy="1245235"/>
                    </a:xfrm>
                    <a:prstGeom prst="rect">
                      <a:avLst/>
                    </a:prstGeom>
                  </pic:spPr>
                </pic:pic>
              </a:graphicData>
            </a:graphic>
          </wp:inline>
        </w:drawing>
      </w:r>
    </w:p>
    <w:p w14:paraId="3E8FEC21" w14:textId="1517680B" w:rsidR="00A44708" w:rsidRPr="00273750" w:rsidRDefault="00273750" w:rsidP="00C809CE">
      <w:pPr>
        <w:jc w:val="both"/>
        <w:rPr>
          <w:rFonts w:ascii="Verdana" w:hAnsi="Verdana"/>
          <w:sz w:val="16"/>
          <w:szCs w:val="16"/>
        </w:rPr>
      </w:pPr>
      <w:r>
        <w:rPr>
          <w:rFonts w:ascii="Verdana" w:hAnsi="Verdana"/>
          <w:sz w:val="16"/>
          <w:szCs w:val="16"/>
        </w:rPr>
        <w:t>Fig.</w:t>
      </w:r>
      <w:r w:rsidR="00B76EB4">
        <w:rPr>
          <w:rFonts w:ascii="Verdana" w:hAnsi="Verdana"/>
          <w:sz w:val="16"/>
          <w:szCs w:val="16"/>
        </w:rPr>
        <w:t>5</w:t>
      </w:r>
      <w:r>
        <w:rPr>
          <w:rFonts w:ascii="Verdana" w:hAnsi="Verdana"/>
          <w:sz w:val="16"/>
          <w:szCs w:val="16"/>
        </w:rPr>
        <w:t>: The equation for calculating the period of a Compound / Physical Pendulum (</w:t>
      </w:r>
      <w:r w:rsidR="00120FD1">
        <w:rPr>
          <w:rFonts w:ascii="Verdana" w:hAnsi="Verdana"/>
          <w:sz w:val="16"/>
          <w:szCs w:val="16"/>
        </w:rPr>
        <w:t>Nave, N.A</w:t>
      </w:r>
      <w:r>
        <w:rPr>
          <w:rFonts w:ascii="Verdana" w:hAnsi="Verdana"/>
          <w:sz w:val="16"/>
          <w:szCs w:val="16"/>
        </w:rPr>
        <w:t xml:space="preserve">) </w:t>
      </w:r>
    </w:p>
    <w:p w14:paraId="0777D369" w14:textId="77777777" w:rsidR="00A44708" w:rsidRDefault="00A44708" w:rsidP="00C809CE">
      <w:pPr>
        <w:jc w:val="both"/>
        <w:rPr>
          <w:rFonts w:ascii="Verdana" w:hAnsi="Verdana"/>
          <w:sz w:val="18"/>
          <w:szCs w:val="18"/>
        </w:rPr>
      </w:pPr>
    </w:p>
    <w:p w14:paraId="02D6AF10" w14:textId="7D943413" w:rsidR="00DB6AD7" w:rsidRDefault="0006557C" w:rsidP="00C809CE">
      <w:pPr>
        <w:jc w:val="both"/>
        <w:rPr>
          <w:rFonts w:ascii="Verdana" w:hAnsi="Verdana"/>
          <w:sz w:val="18"/>
          <w:szCs w:val="18"/>
        </w:rPr>
      </w:pPr>
      <w:r>
        <w:rPr>
          <w:rFonts w:ascii="Verdana" w:hAnsi="Verdana"/>
          <w:sz w:val="18"/>
          <w:szCs w:val="18"/>
        </w:rPr>
        <w:t xml:space="preserve">In contrast, </w:t>
      </w:r>
      <w:r w:rsidR="00A37F41">
        <w:rPr>
          <w:rFonts w:ascii="Verdana" w:hAnsi="Verdana"/>
          <w:sz w:val="18"/>
          <w:szCs w:val="18"/>
        </w:rPr>
        <w:t xml:space="preserve">the assumptions that The Simple Pendulum model functions on result in a simpler, cleaner </w:t>
      </w:r>
      <w:r w:rsidR="00DB6AD7">
        <w:rPr>
          <w:rFonts w:ascii="Verdana" w:hAnsi="Verdana"/>
          <w:sz w:val="18"/>
          <w:szCs w:val="18"/>
        </w:rPr>
        <w:t>equation (</w:t>
      </w:r>
      <w:r w:rsidR="002D6A75">
        <w:rPr>
          <w:rFonts w:ascii="Verdana" w:hAnsi="Verdana"/>
          <w:sz w:val="18"/>
          <w:szCs w:val="18"/>
        </w:rPr>
        <w:t>Fig.</w:t>
      </w:r>
      <w:r w:rsidR="00DB6AD7">
        <w:rPr>
          <w:rFonts w:ascii="Verdana" w:hAnsi="Verdana"/>
          <w:sz w:val="18"/>
          <w:szCs w:val="18"/>
        </w:rPr>
        <w:t xml:space="preserve"> </w:t>
      </w:r>
      <w:r w:rsidR="002D6A75">
        <w:rPr>
          <w:rFonts w:ascii="Verdana" w:hAnsi="Verdana"/>
          <w:sz w:val="18"/>
          <w:szCs w:val="18"/>
        </w:rPr>
        <w:t>6</w:t>
      </w:r>
      <w:r w:rsidR="00DB6AD7">
        <w:rPr>
          <w:rFonts w:ascii="Verdana" w:hAnsi="Verdana"/>
          <w:sz w:val="18"/>
          <w:szCs w:val="18"/>
        </w:rPr>
        <w:t>)</w:t>
      </w:r>
      <w:r w:rsidR="00C6266B">
        <w:rPr>
          <w:rFonts w:ascii="Verdana" w:hAnsi="Verdana"/>
          <w:sz w:val="18"/>
          <w:szCs w:val="18"/>
        </w:rPr>
        <w:t xml:space="preserve"> within the same context:</w:t>
      </w:r>
    </w:p>
    <w:p w14:paraId="6AB27A5B" w14:textId="3A724B6A" w:rsidR="00DB6AD7" w:rsidRDefault="00273750" w:rsidP="00C809CE">
      <w:pPr>
        <w:jc w:val="both"/>
        <w:rPr>
          <w:rFonts w:ascii="Verdana" w:hAnsi="Verdana"/>
          <w:sz w:val="18"/>
          <w:szCs w:val="18"/>
        </w:rPr>
      </w:pPr>
      <w:r w:rsidRPr="00273750">
        <w:rPr>
          <w:rFonts w:ascii="Verdana" w:hAnsi="Verdana"/>
          <w:noProof/>
          <w:sz w:val="18"/>
          <w:szCs w:val="18"/>
        </w:rPr>
        <w:drawing>
          <wp:inline distT="0" distB="0" distL="0" distR="0" wp14:anchorId="4DC3F8E0" wp14:editId="5F901615">
            <wp:extent cx="2867660" cy="1189355"/>
            <wp:effectExtent l="0" t="0" r="8890" b="0"/>
            <wp:docPr id="1388301822" name="Picture 1" descr="A black math symbol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301822" name="Picture 1" descr="A black math symbol with a white background&#10;&#10;AI-generated content may be incorrect."/>
                    <pic:cNvPicPr/>
                  </pic:nvPicPr>
                  <pic:blipFill>
                    <a:blip r:embed="rId24"/>
                    <a:stretch>
                      <a:fillRect/>
                    </a:stretch>
                  </pic:blipFill>
                  <pic:spPr>
                    <a:xfrm>
                      <a:off x="0" y="0"/>
                      <a:ext cx="2867660" cy="1189355"/>
                    </a:xfrm>
                    <a:prstGeom prst="rect">
                      <a:avLst/>
                    </a:prstGeom>
                  </pic:spPr>
                </pic:pic>
              </a:graphicData>
            </a:graphic>
          </wp:inline>
        </w:drawing>
      </w:r>
    </w:p>
    <w:p w14:paraId="4160A0CE" w14:textId="2D81256E" w:rsidR="00A00DFD" w:rsidRPr="00273750" w:rsidRDefault="00273750" w:rsidP="00C809CE">
      <w:pPr>
        <w:jc w:val="both"/>
        <w:rPr>
          <w:rFonts w:ascii="Verdana" w:hAnsi="Verdana"/>
          <w:sz w:val="16"/>
          <w:szCs w:val="16"/>
        </w:rPr>
      </w:pPr>
      <w:r>
        <w:rPr>
          <w:rFonts w:ascii="Verdana" w:hAnsi="Verdana"/>
          <w:sz w:val="16"/>
          <w:szCs w:val="16"/>
        </w:rPr>
        <w:lastRenderedPageBreak/>
        <w:t>Fig.</w:t>
      </w:r>
      <w:r w:rsidR="0027256D">
        <w:rPr>
          <w:rFonts w:ascii="Verdana" w:hAnsi="Verdana"/>
          <w:sz w:val="16"/>
          <w:szCs w:val="16"/>
        </w:rPr>
        <w:t>6</w:t>
      </w:r>
      <w:r>
        <w:rPr>
          <w:rFonts w:ascii="Verdana" w:hAnsi="Verdana"/>
          <w:sz w:val="16"/>
          <w:szCs w:val="16"/>
        </w:rPr>
        <w:t>: The equation for calculating the period of a Simple Pendulum</w:t>
      </w:r>
      <w:r w:rsidR="00E079C1">
        <w:rPr>
          <w:rFonts w:ascii="Verdana" w:hAnsi="Verdana"/>
          <w:sz w:val="16"/>
          <w:szCs w:val="16"/>
        </w:rPr>
        <w:t xml:space="preserve"> (</w:t>
      </w:r>
      <w:r w:rsidR="00711A59">
        <w:rPr>
          <w:rFonts w:ascii="Verdana" w:hAnsi="Verdana"/>
          <w:sz w:val="16"/>
          <w:szCs w:val="16"/>
        </w:rPr>
        <w:t>Huygens, 1672</w:t>
      </w:r>
      <w:r w:rsidR="00E079C1">
        <w:rPr>
          <w:rFonts w:ascii="Verdana" w:hAnsi="Verdana"/>
          <w:sz w:val="16"/>
          <w:szCs w:val="16"/>
        </w:rPr>
        <w:t>)</w:t>
      </w:r>
    </w:p>
    <w:p w14:paraId="0CA1FF02" w14:textId="77777777" w:rsidR="00251452" w:rsidRDefault="00251452" w:rsidP="00251452">
      <w:pPr>
        <w:jc w:val="both"/>
        <w:rPr>
          <w:rFonts w:ascii="Verdana" w:hAnsi="Verdana"/>
          <w:sz w:val="18"/>
          <w:szCs w:val="18"/>
        </w:rPr>
      </w:pPr>
    </w:p>
    <w:p w14:paraId="24E8350B" w14:textId="77777777" w:rsidR="00251452" w:rsidRDefault="00251452" w:rsidP="00251452">
      <w:pPr>
        <w:jc w:val="both"/>
        <w:rPr>
          <w:rFonts w:ascii="Verdana" w:hAnsi="Verdana"/>
          <w:sz w:val="18"/>
          <w:szCs w:val="18"/>
        </w:rPr>
      </w:pPr>
    </w:p>
    <w:p w14:paraId="4AB86D2F" w14:textId="0B7DCBFD" w:rsidR="00251452" w:rsidRDefault="00383036" w:rsidP="00251452">
      <w:pPr>
        <w:jc w:val="both"/>
        <w:rPr>
          <w:rFonts w:ascii="Verdana" w:hAnsi="Verdana"/>
          <w:sz w:val="18"/>
          <w:szCs w:val="18"/>
        </w:rPr>
      </w:pPr>
      <w:r>
        <w:rPr>
          <w:rFonts w:ascii="Verdana" w:hAnsi="Verdana"/>
          <w:sz w:val="18"/>
          <w:szCs w:val="18"/>
        </w:rPr>
        <w:t>Additionally, the</w:t>
      </w:r>
      <w:r w:rsidR="001607A3">
        <w:rPr>
          <w:rFonts w:ascii="Verdana" w:hAnsi="Verdana"/>
          <w:sz w:val="18"/>
          <w:szCs w:val="18"/>
        </w:rPr>
        <w:t xml:space="preserve"> two models w</w:t>
      </w:r>
      <w:r w:rsidR="00B01325">
        <w:rPr>
          <w:rFonts w:ascii="Verdana" w:hAnsi="Verdana"/>
          <w:sz w:val="18"/>
          <w:szCs w:val="18"/>
        </w:rPr>
        <w:t>ere compared against</w:t>
      </w:r>
      <w:r w:rsidR="00EB69BD">
        <w:rPr>
          <w:rFonts w:ascii="Verdana" w:hAnsi="Verdana"/>
          <w:sz w:val="18"/>
          <w:szCs w:val="18"/>
        </w:rPr>
        <w:t xml:space="preserve"> swinging mechanics in popular AAA games. </w:t>
      </w:r>
      <w:r w:rsidR="00251452">
        <w:rPr>
          <w:rFonts w:ascii="Verdana" w:hAnsi="Verdana"/>
          <w:sz w:val="18"/>
          <w:szCs w:val="18"/>
        </w:rPr>
        <w:t xml:space="preserve">Considering the project’s intention to develop the simulation in a way that allows for iteration and integration into other projects, it is logical to utilize the model that aligns </w:t>
      </w:r>
      <w:r w:rsidR="009D6819">
        <w:rPr>
          <w:rFonts w:ascii="Verdana" w:hAnsi="Verdana"/>
          <w:sz w:val="18"/>
          <w:szCs w:val="18"/>
        </w:rPr>
        <w:t xml:space="preserve">the most with </w:t>
      </w:r>
      <w:r w:rsidR="00C05471">
        <w:rPr>
          <w:rFonts w:ascii="Verdana" w:hAnsi="Verdana"/>
          <w:sz w:val="18"/>
          <w:szCs w:val="18"/>
        </w:rPr>
        <w:t>that of</w:t>
      </w:r>
      <w:r w:rsidR="00A034DD">
        <w:rPr>
          <w:rFonts w:ascii="Verdana" w:hAnsi="Verdana"/>
          <w:sz w:val="18"/>
          <w:szCs w:val="18"/>
        </w:rPr>
        <w:t xml:space="preserve"> existing </w:t>
      </w:r>
      <w:r w:rsidR="00EB69BD">
        <w:rPr>
          <w:rFonts w:ascii="Verdana" w:hAnsi="Verdana"/>
          <w:sz w:val="18"/>
          <w:szCs w:val="18"/>
        </w:rPr>
        <w:t>simulations</w:t>
      </w:r>
      <w:r w:rsidR="00A034DD">
        <w:rPr>
          <w:rFonts w:ascii="Verdana" w:hAnsi="Verdana"/>
          <w:sz w:val="18"/>
          <w:szCs w:val="18"/>
        </w:rPr>
        <w:t xml:space="preserve">. </w:t>
      </w:r>
    </w:p>
    <w:p w14:paraId="2BF2D75F" w14:textId="3F0BC248" w:rsidR="00F84C5C" w:rsidRDefault="00F25DF4" w:rsidP="00C809CE">
      <w:pPr>
        <w:jc w:val="both"/>
        <w:rPr>
          <w:rFonts w:ascii="Verdana" w:hAnsi="Verdana"/>
          <w:sz w:val="18"/>
          <w:szCs w:val="18"/>
        </w:rPr>
      </w:pPr>
      <w:r w:rsidRPr="00F25DF4">
        <w:rPr>
          <w:rFonts w:ascii="Verdana" w:hAnsi="Verdana"/>
          <w:noProof/>
          <w:sz w:val="18"/>
          <w:szCs w:val="18"/>
        </w:rPr>
        <w:drawing>
          <wp:inline distT="0" distB="0" distL="0" distR="0" wp14:anchorId="4129195A" wp14:editId="35ABFF58">
            <wp:extent cx="2867660" cy="2076450"/>
            <wp:effectExtent l="0" t="0" r="8890" b="0"/>
            <wp:docPr id="2004639569" name="Picture 1" descr="A person suspended from a r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9569" name="Picture 1" descr="A person suspended from a rope&#10;&#10;AI-generated content may be incorrect."/>
                    <pic:cNvPicPr/>
                  </pic:nvPicPr>
                  <pic:blipFill>
                    <a:blip r:embed="rId25"/>
                    <a:stretch>
                      <a:fillRect/>
                    </a:stretch>
                  </pic:blipFill>
                  <pic:spPr>
                    <a:xfrm>
                      <a:off x="0" y="0"/>
                      <a:ext cx="2867660" cy="2076450"/>
                    </a:xfrm>
                    <a:prstGeom prst="rect">
                      <a:avLst/>
                    </a:prstGeom>
                  </pic:spPr>
                </pic:pic>
              </a:graphicData>
            </a:graphic>
          </wp:inline>
        </w:drawing>
      </w:r>
    </w:p>
    <w:p w14:paraId="285F6C20" w14:textId="1B4B1ED3" w:rsidR="00F84C5C" w:rsidRDefault="001318D6" w:rsidP="00C809CE">
      <w:pPr>
        <w:jc w:val="both"/>
        <w:rPr>
          <w:rFonts w:ascii="Verdana" w:hAnsi="Verdana"/>
          <w:sz w:val="16"/>
          <w:szCs w:val="16"/>
        </w:rPr>
      </w:pPr>
      <w:r>
        <w:rPr>
          <w:rFonts w:ascii="Verdana" w:hAnsi="Verdana"/>
          <w:sz w:val="16"/>
          <w:szCs w:val="16"/>
        </w:rPr>
        <w:t>Fig.</w:t>
      </w:r>
      <w:r w:rsidR="0027256D">
        <w:rPr>
          <w:rFonts w:ascii="Verdana" w:hAnsi="Verdana"/>
          <w:sz w:val="16"/>
          <w:szCs w:val="16"/>
        </w:rPr>
        <w:t>7</w:t>
      </w:r>
      <w:r>
        <w:rPr>
          <w:rFonts w:ascii="Verdana" w:hAnsi="Verdana"/>
          <w:sz w:val="16"/>
          <w:szCs w:val="16"/>
        </w:rPr>
        <w:t xml:space="preserve"> A screenshot from God of War 2</w:t>
      </w:r>
      <w:r w:rsidR="007C04BC">
        <w:rPr>
          <w:rFonts w:ascii="Verdana" w:hAnsi="Verdana"/>
          <w:sz w:val="16"/>
          <w:szCs w:val="16"/>
        </w:rPr>
        <w:t xml:space="preserve"> (</w:t>
      </w:r>
      <w:r w:rsidR="00AC6663">
        <w:rPr>
          <w:rFonts w:ascii="Verdana" w:hAnsi="Verdana"/>
          <w:sz w:val="16"/>
          <w:szCs w:val="16"/>
        </w:rPr>
        <w:t xml:space="preserve">Santa Monica Studios, </w:t>
      </w:r>
      <w:r w:rsidR="00745CCB">
        <w:rPr>
          <w:rFonts w:ascii="Verdana" w:hAnsi="Verdana"/>
          <w:sz w:val="16"/>
          <w:szCs w:val="16"/>
        </w:rPr>
        <w:t>2007</w:t>
      </w:r>
      <w:r w:rsidR="007C04BC">
        <w:rPr>
          <w:rFonts w:ascii="Verdana" w:hAnsi="Verdana"/>
          <w:sz w:val="16"/>
          <w:szCs w:val="16"/>
        </w:rPr>
        <w:t>) where the player must swing across a</w:t>
      </w:r>
      <w:r w:rsidR="0061779D">
        <w:rPr>
          <w:rFonts w:ascii="Verdana" w:hAnsi="Verdana"/>
          <w:sz w:val="16"/>
          <w:szCs w:val="16"/>
        </w:rPr>
        <w:t xml:space="preserve"> small</w:t>
      </w:r>
      <w:r w:rsidR="007C04BC">
        <w:rPr>
          <w:rFonts w:ascii="Verdana" w:hAnsi="Verdana"/>
          <w:sz w:val="16"/>
          <w:szCs w:val="16"/>
        </w:rPr>
        <w:t xml:space="preserve"> chasm.</w:t>
      </w:r>
    </w:p>
    <w:p w14:paraId="2A049CA0" w14:textId="77777777" w:rsidR="007C04BC" w:rsidRDefault="007C04BC" w:rsidP="00C809CE">
      <w:pPr>
        <w:jc w:val="both"/>
        <w:rPr>
          <w:rFonts w:ascii="Verdana" w:hAnsi="Verdana"/>
          <w:sz w:val="16"/>
          <w:szCs w:val="16"/>
        </w:rPr>
      </w:pPr>
    </w:p>
    <w:p w14:paraId="3589F11B" w14:textId="77777777" w:rsidR="007C04BC" w:rsidRDefault="007C04BC" w:rsidP="00C809CE">
      <w:pPr>
        <w:jc w:val="both"/>
        <w:rPr>
          <w:rFonts w:ascii="Verdana" w:hAnsi="Verdana"/>
          <w:sz w:val="16"/>
          <w:szCs w:val="16"/>
        </w:rPr>
      </w:pPr>
    </w:p>
    <w:p w14:paraId="1EAADCB3" w14:textId="22685643" w:rsidR="007C04BC" w:rsidRPr="001318D6" w:rsidRDefault="007C04BC" w:rsidP="00C809CE">
      <w:pPr>
        <w:jc w:val="both"/>
        <w:rPr>
          <w:rFonts w:ascii="Verdana" w:hAnsi="Verdana"/>
          <w:sz w:val="16"/>
          <w:szCs w:val="16"/>
        </w:rPr>
      </w:pPr>
      <w:r w:rsidRPr="007C04BC">
        <w:rPr>
          <w:rFonts w:ascii="Verdana" w:hAnsi="Verdana"/>
          <w:noProof/>
          <w:sz w:val="16"/>
          <w:szCs w:val="16"/>
        </w:rPr>
        <w:drawing>
          <wp:inline distT="0" distB="0" distL="0" distR="0" wp14:anchorId="17C20A48" wp14:editId="226F9309">
            <wp:extent cx="2867660" cy="1592580"/>
            <wp:effectExtent l="0" t="0" r="8890" b="7620"/>
            <wp:docPr id="1872461748" name="Picture 1" descr="A person from a r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461748" name="Picture 1" descr="A person from a rope&#10;&#10;AI-generated content may be incorrect."/>
                    <pic:cNvPicPr/>
                  </pic:nvPicPr>
                  <pic:blipFill>
                    <a:blip r:embed="rId26"/>
                    <a:stretch>
                      <a:fillRect/>
                    </a:stretch>
                  </pic:blipFill>
                  <pic:spPr>
                    <a:xfrm>
                      <a:off x="0" y="0"/>
                      <a:ext cx="2867660" cy="1592580"/>
                    </a:xfrm>
                    <a:prstGeom prst="rect">
                      <a:avLst/>
                    </a:prstGeom>
                  </pic:spPr>
                </pic:pic>
              </a:graphicData>
            </a:graphic>
          </wp:inline>
        </w:drawing>
      </w:r>
    </w:p>
    <w:p w14:paraId="059E1EB9" w14:textId="318829FE" w:rsidR="00BB10D6" w:rsidRDefault="007C04BC" w:rsidP="00C809CE">
      <w:pPr>
        <w:jc w:val="both"/>
        <w:rPr>
          <w:rFonts w:ascii="Verdana" w:hAnsi="Verdana"/>
          <w:sz w:val="16"/>
          <w:szCs w:val="16"/>
        </w:rPr>
      </w:pPr>
      <w:r>
        <w:rPr>
          <w:rFonts w:ascii="Verdana" w:hAnsi="Verdana"/>
          <w:sz w:val="16"/>
          <w:szCs w:val="16"/>
        </w:rPr>
        <w:t>Fig.</w:t>
      </w:r>
      <w:r w:rsidR="00A05DD6">
        <w:rPr>
          <w:rFonts w:ascii="Verdana" w:hAnsi="Verdana"/>
          <w:sz w:val="16"/>
          <w:szCs w:val="16"/>
        </w:rPr>
        <w:t>8</w:t>
      </w:r>
      <w:r w:rsidR="00215D0D">
        <w:rPr>
          <w:rFonts w:ascii="Verdana" w:hAnsi="Verdana"/>
          <w:sz w:val="16"/>
          <w:szCs w:val="16"/>
        </w:rPr>
        <w:t>: A screenshot from Uncharted 4: A Thief’s End (</w:t>
      </w:r>
      <w:r w:rsidR="009968E7">
        <w:rPr>
          <w:rFonts w:ascii="Verdana" w:hAnsi="Verdana"/>
          <w:sz w:val="16"/>
          <w:szCs w:val="16"/>
        </w:rPr>
        <w:t xml:space="preserve">Naughty Dog, </w:t>
      </w:r>
      <w:r w:rsidR="003A534D">
        <w:rPr>
          <w:rFonts w:ascii="Verdana" w:hAnsi="Verdana"/>
          <w:sz w:val="16"/>
          <w:szCs w:val="16"/>
        </w:rPr>
        <w:t>2016</w:t>
      </w:r>
      <w:r w:rsidR="00215D0D">
        <w:rPr>
          <w:rFonts w:ascii="Verdana" w:hAnsi="Verdana"/>
          <w:sz w:val="16"/>
          <w:szCs w:val="16"/>
        </w:rPr>
        <w:t>) where the player must swing across a large chasm.</w:t>
      </w:r>
    </w:p>
    <w:p w14:paraId="5867C206" w14:textId="77777777" w:rsidR="00E911D3" w:rsidRPr="007C04BC" w:rsidRDefault="00E911D3" w:rsidP="00C809CE">
      <w:pPr>
        <w:jc w:val="both"/>
        <w:rPr>
          <w:rFonts w:ascii="Verdana" w:hAnsi="Verdana"/>
          <w:sz w:val="16"/>
          <w:szCs w:val="16"/>
        </w:rPr>
      </w:pPr>
    </w:p>
    <w:p w14:paraId="281F7D6C" w14:textId="77777777" w:rsidR="00300C4B" w:rsidRDefault="00300C4B" w:rsidP="00FB1773">
      <w:pPr>
        <w:jc w:val="both"/>
        <w:rPr>
          <w:rFonts w:ascii="Verdana" w:hAnsi="Verdana"/>
          <w:sz w:val="18"/>
          <w:szCs w:val="18"/>
        </w:rPr>
      </w:pPr>
    </w:p>
    <w:p w14:paraId="3678570C" w14:textId="093F15FE" w:rsidR="00A77C44" w:rsidRDefault="00A77C44" w:rsidP="00FB1773">
      <w:pPr>
        <w:jc w:val="both"/>
        <w:rPr>
          <w:rFonts w:ascii="Verdana" w:hAnsi="Verdana"/>
          <w:sz w:val="18"/>
          <w:szCs w:val="18"/>
        </w:rPr>
      </w:pPr>
      <w:r w:rsidRPr="00A77C44">
        <w:rPr>
          <w:rFonts w:ascii="Verdana" w:hAnsi="Verdana"/>
          <w:noProof/>
          <w:sz w:val="18"/>
          <w:szCs w:val="18"/>
        </w:rPr>
        <w:drawing>
          <wp:inline distT="0" distB="0" distL="0" distR="0" wp14:anchorId="543B7130" wp14:editId="2D687F5C">
            <wp:extent cx="2867660" cy="1532890"/>
            <wp:effectExtent l="0" t="0" r="8890" b="0"/>
            <wp:docPr id="2044134831" name="Picture 1" descr="A person in a blue and red garment from a r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34831" name="Picture 1" descr="A person in a blue and red garment from a rope&#10;&#10;AI-generated content may be incorrect."/>
                    <pic:cNvPicPr/>
                  </pic:nvPicPr>
                  <pic:blipFill>
                    <a:blip r:embed="rId27"/>
                    <a:stretch>
                      <a:fillRect/>
                    </a:stretch>
                  </pic:blipFill>
                  <pic:spPr>
                    <a:xfrm>
                      <a:off x="0" y="0"/>
                      <a:ext cx="2867660" cy="1532890"/>
                    </a:xfrm>
                    <a:prstGeom prst="rect">
                      <a:avLst/>
                    </a:prstGeom>
                  </pic:spPr>
                </pic:pic>
              </a:graphicData>
            </a:graphic>
          </wp:inline>
        </w:drawing>
      </w:r>
    </w:p>
    <w:p w14:paraId="1E7AB8F7" w14:textId="09DE7B37" w:rsidR="00A77C44" w:rsidRPr="00A77C44" w:rsidRDefault="00A77C44" w:rsidP="00FB1773">
      <w:pPr>
        <w:jc w:val="both"/>
        <w:rPr>
          <w:rFonts w:ascii="Verdana" w:hAnsi="Verdana"/>
          <w:sz w:val="16"/>
          <w:szCs w:val="16"/>
        </w:rPr>
      </w:pPr>
      <w:r>
        <w:rPr>
          <w:rFonts w:ascii="Verdana" w:hAnsi="Verdana"/>
          <w:sz w:val="16"/>
          <w:szCs w:val="16"/>
        </w:rPr>
        <w:t>Fig.</w:t>
      </w:r>
      <w:r w:rsidR="00A05DD6">
        <w:rPr>
          <w:rFonts w:ascii="Verdana" w:hAnsi="Verdana"/>
          <w:sz w:val="16"/>
          <w:szCs w:val="16"/>
        </w:rPr>
        <w:t>9</w:t>
      </w:r>
      <w:r>
        <w:rPr>
          <w:rFonts w:ascii="Verdana" w:hAnsi="Verdana"/>
          <w:sz w:val="16"/>
          <w:szCs w:val="16"/>
        </w:rPr>
        <w:t>: A screenshot from Spiderman 2 (</w:t>
      </w:r>
      <w:r w:rsidR="003A534D">
        <w:rPr>
          <w:rFonts w:ascii="Verdana" w:hAnsi="Verdana"/>
          <w:sz w:val="16"/>
          <w:szCs w:val="16"/>
        </w:rPr>
        <w:t>Insomniac</w:t>
      </w:r>
      <w:r w:rsidR="00052755">
        <w:rPr>
          <w:rFonts w:ascii="Verdana" w:hAnsi="Verdana"/>
          <w:sz w:val="16"/>
          <w:szCs w:val="16"/>
        </w:rPr>
        <w:t xml:space="preserve"> Games</w:t>
      </w:r>
      <w:r w:rsidR="003A534D">
        <w:rPr>
          <w:rFonts w:ascii="Verdana" w:hAnsi="Verdana"/>
          <w:sz w:val="16"/>
          <w:szCs w:val="16"/>
        </w:rPr>
        <w:t xml:space="preserve">, </w:t>
      </w:r>
      <w:r w:rsidR="00745CCB">
        <w:rPr>
          <w:rFonts w:ascii="Verdana" w:hAnsi="Verdana"/>
          <w:sz w:val="16"/>
          <w:szCs w:val="16"/>
        </w:rPr>
        <w:t>2023</w:t>
      </w:r>
      <w:r>
        <w:rPr>
          <w:rFonts w:ascii="Verdana" w:hAnsi="Verdana"/>
          <w:sz w:val="16"/>
          <w:szCs w:val="16"/>
        </w:rPr>
        <w:t>) where swinging is the primary movement mechanic of the game.</w:t>
      </w:r>
    </w:p>
    <w:p w14:paraId="2F8BDE64" w14:textId="77777777" w:rsidR="00A77C44" w:rsidRDefault="00A77C44" w:rsidP="00FB1773">
      <w:pPr>
        <w:jc w:val="both"/>
        <w:rPr>
          <w:rFonts w:ascii="Verdana" w:hAnsi="Verdana"/>
          <w:sz w:val="18"/>
          <w:szCs w:val="18"/>
        </w:rPr>
      </w:pPr>
    </w:p>
    <w:p w14:paraId="6D47654F" w14:textId="7F59541A" w:rsidR="00E7424E" w:rsidRDefault="009A4528" w:rsidP="00FB1773">
      <w:pPr>
        <w:jc w:val="both"/>
        <w:rPr>
          <w:rFonts w:ascii="Verdana" w:hAnsi="Verdana"/>
          <w:sz w:val="18"/>
          <w:szCs w:val="18"/>
        </w:rPr>
      </w:pPr>
      <w:r>
        <w:rPr>
          <w:rFonts w:ascii="Verdana" w:hAnsi="Verdana"/>
          <w:sz w:val="18"/>
          <w:szCs w:val="18"/>
        </w:rPr>
        <w:t>Examining figure</w:t>
      </w:r>
      <w:r w:rsidR="008F4ECE">
        <w:rPr>
          <w:rFonts w:ascii="Verdana" w:hAnsi="Verdana"/>
          <w:sz w:val="18"/>
          <w:szCs w:val="18"/>
        </w:rPr>
        <w:t>s</w:t>
      </w:r>
      <w:r>
        <w:rPr>
          <w:rFonts w:ascii="Verdana" w:hAnsi="Verdana"/>
          <w:sz w:val="18"/>
          <w:szCs w:val="18"/>
        </w:rPr>
        <w:t xml:space="preserve"> x, y and z </w:t>
      </w:r>
      <w:r w:rsidR="00867397">
        <w:rPr>
          <w:rFonts w:ascii="Verdana" w:hAnsi="Verdana"/>
          <w:sz w:val="18"/>
          <w:szCs w:val="18"/>
        </w:rPr>
        <w:t xml:space="preserve">together </w:t>
      </w:r>
      <w:r w:rsidR="00BF317C">
        <w:rPr>
          <w:rFonts w:ascii="Verdana" w:hAnsi="Verdana"/>
          <w:sz w:val="18"/>
          <w:szCs w:val="18"/>
        </w:rPr>
        <w:t xml:space="preserve">exposes </w:t>
      </w:r>
      <w:r w:rsidR="00E7424E">
        <w:rPr>
          <w:rFonts w:ascii="Verdana" w:hAnsi="Verdana"/>
          <w:sz w:val="18"/>
          <w:szCs w:val="18"/>
        </w:rPr>
        <w:t>some key similarities</w:t>
      </w:r>
      <w:r w:rsidR="009D1B54">
        <w:rPr>
          <w:rFonts w:ascii="Verdana" w:hAnsi="Verdana"/>
          <w:sz w:val="18"/>
          <w:szCs w:val="18"/>
        </w:rPr>
        <w:t xml:space="preserve"> to The Simple Pendulum, </w:t>
      </w:r>
      <w:r w:rsidR="00A43974">
        <w:rPr>
          <w:rFonts w:ascii="Verdana" w:hAnsi="Verdana"/>
          <w:sz w:val="18"/>
          <w:szCs w:val="18"/>
        </w:rPr>
        <w:t xml:space="preserve">in both its </w:t>
      </w:r>
      <w:r w:rsidR="00BC78A0">
        <w:rPr>
          <w:rFonts w:ascii="Verdana" w:hAnsi="Verdana"/>
          <w:sz w:val="18"/>
          <w:szCs w:val="18"/>
        </w:rPr>
        <w:t xml:space="preserve">appearance and </w:t>
      </w:r>
      <w:r w:rsidR="00512489">
        <w:rPr>
          <w:rFonts w:ascii="Verdana" w:hAnsi="Verdana"/>
          <w:sz w:val="18"/>
          <w:szCs w:val="18"/>
        </w:rPr>
        <w:t xml:space="preserve">its </w:t>
      </w:r>
      <w:r w:rsidR="00BC78A0">
        <w:rPr>
          <w:rFonts w:ascii="Verdana" w:hAnsi="Verdana"/>
          <w:sz w:val="18"/>
          <w:szCs w:val="18"/>
        </w:rPr>
        <w:t>nature</w:t>
      </w:r>
      <w:r w:rsidR="004024BD">
        <w:rPr>
          <w:rFonts w:ascii="Verdana" w:hAnsi="Verdana"/>
          <w:sz w:val="18"/>
          <w:szCs w:val="18"/>
        </w:rPr>
        <w:t>:</w:t>
      </w:r>
    </w:p>
    <w:p w14:paraId="44D014D3" w14:textId="47765C19" w:rsidR="004024BD" w:rsidRDefault="004024BD" w:rsidP="00FB1773">
      <w:pPr>
        <w:jc w:val="both"/>
        <w:rPr>
          <w:rFonts w:ascii="Verdana" w:hAnsi="Verdana"/>
          <w:sz w:val="18"/>
          <w:szCs w:val="18"/>
        </w:rPr>
      </w:pPr>
    </w:p>
    <w:p w14:paraId="06F276CF" w14:textId="1BA984BF" w:rsidR="004024BD" w:rsidRDefault="004024BD" w:rsidP="004024BD">
      <w:pPr>
        <w:pStyle w:val="ListParagraph"/>
        <w:numPr>
          <w:ilvl w:val="0"/>
          <w:numId w:val="13"/>
        </w:numPr>
        <w:jc w:val="both"/>
        <w:rPr>
          <w:rFonts w:ascii="Verdana" w:hAnsi="Verdana"/>
          <w:sz w:val="18"/>
          <w:szCs w:val="18"/>
        </w:rPr>
      </w:pPr>
      <w:r>
        <w:rPr>
          <w:rFonts w:ascii="Verdana" w:hAnsi="Verdana"/>
          <w:sz w:val="18"/>
          <w:szCs w:val="18"/>
        </w:rPr>
        <w:t>The pivots are fixed</w:t>
      </w:r>
      <w:r w:rsidR="00162DD5">
        <w:rPr>
          <w:rFonts w:ascii="Verdana" w:hAnsi="Verdana"/>
          <w:sz w:val="18"/>
          <w:szCs w:val="18"/>
        </w:rPr>
        <w:t xml:space="preserve"> points</w:t>
      </w:r>
      <w:r>
        <w:rPr>
          <w:rFonts w:ascii="Verdana" w:hAnsi="Verdana"/>
          <w:sz w:val="18"/>
          <w:szCs w:val="18"/>
        </w:rPr>
        <w:t>, as opposed to being a free horizontal axis</w:t>
      </w:r>
    </w:p>
    <w:p w14:paraId="33DB4B35" w14:textId="409901D6" w:rsidR="00D575A5" w:rsidRPr="005D74A9" w:rsidRDefault="003F70EC" w:rsidP="005D74A9">
      <w:pPr>
        <w:pStyle w:val="ListParagraph"/>
        <w:numPr>
          <w:ilvl w:val="0"/>
          <w:numId w:val="13"/>
        </w:numPr>
        <w:jc w:val="both"/>
        <w:rPr>
          <w:rFonts w:ascii="Verdana" w:hAnsi="Verdana"/>
          <w:sz w:val="18"/>
          <w:szCs w:val="18"/>
        </w:rPr>
      </w:pPr>
      <w:r>
        <w:rPr>
          <w:rFonts w:ascii="Verdana" w:hAnsi="Verdana"/>
          <w:sz w:val="18"/>
          <w:szCs w:val="18"/>
        </w:rPr>
        <w:t xml:space="preserve">The </w:t>
      </w:r>
      <w:r w:rsidR="0082127C">
        <w:rPr>
          <w:rFonts w:ascii="Verdana" w:hAnsi="Verdana"/>
          <w:sz w:val="18"/>
          <w:szCs w:val="18"/>
        </w:rPr>
        <w:t xml:space="preserve">cord is taut and always remains under tension </w:t>
      </w:r>
    </w:p>
    <w:p w14:paraId="1E208A46" w14:textId="49154D09" w:rsidR="009F0C49" w:rsidRDefault="00615AF5" w:rsidP="009F0C49">
      <w:pPr>
        <w:pStyle w:val="ListParagraph"/>
        <w:numPr>
          <w:ilvl w:val="0"/>
          <w:numId w:val="13"/>
        </w:numPr>
        <w:jc w:val="both"/>
        <w:rPr>
          <w:rFonts w:ascii="Verdana" w:hAnsi="Verdana"/>
          <w:sz w:val="18"/>
          <w:szCs w:val="18"/>
        </w:rPr>
      </w:pPr>
      <w:r>
        <w:rPr>
          <w:rFonts w:ascii="Verdana" w:hAnsi="Verdana"/>
          <w:sz w:val="18"/>
          <w:szCs w:val="18"/>
        </w:rPr>
        <w:t xml:space="preserve">The </w:t>
      </w:r>
      <w:r w:rsidR="003F70EC">
        <w:rPr>
          <w:rFonts w:ascii="Verdana" w:hAnsi="Verdana"/>
          <w:sz w:val="18"/>
          <w:szCs w:val="18"/>
        </w:rPr>
        <w:t>player/ b</w:t>
      </w:r>
      <w:r>
        <w:rPr>
          <w:rFonts w:ascii="Verdana" w:hAnsi="Verdana"/>
          <w:sz w:val="18"/>
          <w:szCs w:val="18"/>
        </w:rPr>
        <w:t>o</w:t>
      </w:r>
      <w:r w:rsidR="009F0C49">
        <w:rPr>
          <w:rFonts w:ascii="Verdana" w:hAnsi="Verdana"/>
          <w:sz w:val="18"/>
          <w:szCs w:val="18"/>
        </w:rPr>
        <w:t>b</w:t>
      </w:r>
      <w:r w:rsidR="00BD48FF">
        <w:rPr>
          <w:rFonts w:ascii="Verdana" w:hAnsi="Verdana"/>
          <w:sz w:val="18"/>
          <w:szCs w:val="18"/>
        </w:rPr>
        <w:t xml:space="preserve"> is its own</w:t>
      </w:r>
      <w:r w:rsidR="000F5A21">
        <w:rPr>
          <w:rFonts w:ascii="Verdana" w:hAnsi="Verdana"/>
          <w:sz w:val="18"/>
          <w:szCs w:val="18"/>
        </w:rPr>
        <w:t xml:space="preserve"> </w:t>
      </w:r>
      <w:r w:rsidR="00EF0E7B">
        <w:rPr>
          <w:rFonts w:ascii="Verdana" w:hAnsi="Verdana"/>
          <w:sz w:val="18"/>
          <w:szCs w:val="18"/>
        </w:rPr>
        <w:t>object with a separate ma</w:t>
      </w:r>
      <w:r w:rsidR="00567ADD">
        <w:rPr>
          <w:rFonts w:ascii="Verdana" w:hAnsi="Verdana"/>
          <w:sz w:val="18"/>
          <w:szCs w:val="18"/>
        </w:rPr>
        <w:t>ss to the cord</w:t>
      </w:r>
    </w:p>
    <w:p w14:paraId="449AE395" w14:textId="5FFCB23B" w:rsidR="00176235" w:rsidRDefault="00176235" w:rsidP="00C809CE">
      <w:pPr>
        <w:jc w:val="both"/>
        <w:rPr>
          <w:rFonts w:ascii="Verdana" w:hAnsi="Verdana"/>
          <w:sz w:val="18"/>
          <w:szCs w:val="18"/>
        </w:rPr>
      </w:pPr>
    </w:p>
    <w:p w14:paraId="4C273A60" w14:textId="77777777" w:rsidR="001F3EDA" w:rsidRDefault="00146C5D" w:rsidP="00C809CE">
      <w:pPr>
        <w:jc w:val="both"/>
        <w:rPr>
          <w:rFonts w:ascii="Verdana" w:hAnsi="Verdana"/>
          <w:sz w:val="18"/>
          <w:szCs w:val="18"/>
        </w:rPr>
      </w:pPr>
      <w:r>
        <w:rPr>
          <w:rFonts w:ascii="Verdana" w:hAnsi="Verdana"/>
          <w:sz w:val="18"/>
          <w:szCs w:val="18"/>
        </w:rPr>
        <w:t>Currently, the lack of informati</w:t>
      </w:r>
      <w:r w:rsidR="00F312A5">
        <w:rPr>
          <w:rFonts w:ascii="Verdana" w:hAnsi="Verdana"/>
          <w:sz w:val="18"/>
          <w:szCs w:val="18"/>
        </w:rPr>
        <w:t xml:space="preserve">on on </w:t>
      </w:r>
      <w:r w:rsidR="00694DBA">
        <w:rPr>
          <w:rFonts w:ascii="Verdana" w:hAnsi="Verdana"/>
          <w:sz w:val="18"/>
          <w:szCs w:val="18"/>
        </w:rPr>
        <w:t>how exactly these mechanics were implemented means that the above points can only exist as observations.</w:t>
      </w:r>
      <w:r w:rsidR="00063C35">
        <w:rPr>
          <w:rFonts w:ascii="Verdana" w:hAnsi="Verdana"/>
          <w:sz w:val="18"/>
          <w:szCs w:val="18"/>
        </w:rPr>
        <w:t xml:space="preserve"> </w:t>
      </w:r>
    </w:p>
    <w:p w14:paraId="4B1476A8" w14:textId="10109B1E" w:rsidR="009F3C8C" w:rsidRDefault="001F3EDA" w:rsidP="00C809CE">
      <w:pPr>
        <w:jc w:val="both"/>
        <w:rPr>
          <w:rFonts w:ascii="Verdana" w:hAnsi="Verdana"/>
          <w:sz w:val="18"/>
          <w:szCs w:val="18"/>
        </w:rPr>
      </w:pPr>
      <w:r>
        <w:rPr>
          <w:rFonts w:ascii="Verdana" w:hAnsi="Verdana"/>
          <w:sz w:val="18"/>
          <w:szCs w:val="18"/>
        </w:rPr>
        <w:t xml:space="preserve">This does limit the ability to conclude that AAA studios </w:t>
      </w:r>
      <w:r w:rsidRPr="00BA2F65">
        <w:rPr>
          <w:rFonts w:ascii="Verdana" w:hAnsi="Verdana"/>
          <w:i/>
          <w:iCs/>
          <w:sz w:val="18"/>
          <w:szCs w:val="18"/>
        </w:rPr>
        <w:t>are</w:t>
      </w:r>
      <w:r>
        <w:rPr>
          <w:rFonts w:ascii="Verdana" w:hAnsi="Verdana"/>
          <w:sz w:val="18"/>
          <w:szCs w:val="18"/>
        </w:rPr>
        <w:t xml:space="preserve"> using </w:t>
      </w:r>
      <w:r w:rsidR="00E72BF4">
        <w:rPr>
          <w:rFonts w:ascii="Verdana" w:hAnsi="Verdana"/>
          <w:sz w:val="18"/>
          <w:szCs w:val="18"/>
        </w:rPr>
        <w:t>this exact model</w:t>
      </w:r>
      <w:r>
        <w:rPr>
          <w:rFonts w:ascii="Verdana" w:hAnsi="Verdana"/>
          <w:sz w:val="18"/>
          <w:szCs w:val="18"/>
        </w:rPr>
        <w:t xml:space="preserve"> in the development of their gameplay mechanics</w:t>
      </w:r>
      <w:r w:rsidR="00F03AF4">
        <w:rPr>
          <w:rFonts w:ascii="Verdana" w:hAnsi="Verdana"/>
          <w:sz w:val="18"/>
          <w:szCs w:val="18"/>
        </w:rPr>
        <w:t xml:space="preserve">. However, it is undeniable that the behaviours </w:t>
      </w:r>
      <w:r w:rsidR="00E72BF4">
        <w:rPr>
          <w:rFonts w:ascii="Verdana" w:hAnsi="Verdana"/>
          <w:sz w:val="18"/>
          <w:szCs w:val="18"/>
        </w:rPr>
        <w:t xml:space="preserve">of these simulations </w:t>
      </w:r>
      <w:r w:rsidR="00F03AF4">
        <w:rPr>
          <w:rFonts w:ascii="Verdana" w:hAnsi="Verdana"/>
          <w:sz w:val="18"/>
          <w:szCs w:val="18"/>
        </w:rPr>
        <w:t>are at the least analogous</w:t>
      </w:r>
      <w:r w:rsidR="00E72BF4">
        <w:rPr>
          <w:rFonts w:ascii="Verdana" w:hAnsi="Verdana"/>
          <w:sz w:val="18"/>
          <w:szCs w:val="18"/>
        </w:rPr>
        <w:t xml:space="preserve"> to that of The Simple Pendulum.</w:t>
      </w:r>
      <w:r w:rsidR="0039277E">
        <w:rPr>
          <w:rFonts w:ascii="Verdana" w:hAnsi="Verdana"/>
          <w:sz w:val="18"/>
          <w:szCs w:val="18"/>
        </w:rPr>
        <w:t xml:space="preserve"> </w:t>
      </w:r>
      <w:r w:rsidR="009F3C8C">
        <w:rPr>
          <w:rFonts w:ascii="Verdana" w:hAnsi="Verdana"/>
          <w:sz w:val="18"/>
          <w:szCs w:val="18"/>
        </w:rPr>
        <w:t xml:space="preserve">Furthermore, it is suggestive that these behaviours are consistent despite the discussed games being released over a period of 27 years. </w:t>
      </w:r>
    </w:p>
    <w:p w14:paraId="482C6D0C" w14:textId="77777777" w:rsidR="00574D14" w:rsidRDefault="00574D14" w:rsidP="00C809CE">
      <w:pPr>
        <w:jc w:val="both"/>
        <w:rPr>
          <w:rFonts w:ascii="Verdana" w:hAnsi="Verdana"/>
          <w:sz w:val="18"/>
          <w:szCs w:val="18"/>
        </w:rPr>
      </w:pPr>
    </w:p>
    <w:p w14:paraId="74027B8D" w14:textId="0AD5DC5B" w:rsidR="00EC6CA1" w:rsidRDefault="007431F4" w:rsidP="00C809CE">
      <w:pPr>
        <w:jc w:val="both"/>
        <w:rPr>
          <w:rFonts w:ascii="Verdana" w:hAnsi="Verdana"/>
          <w:sz w:val="18"/>
          <w:szCs w:val="18"/>
        </w:rPr>
      </w:pPr>
      <w:r>
        <w:rPr>
          <w:rFonts w:ascii="Verdana" w:hAnsi="Verdana"/>
          <w:sz w:val="18"/>
          <w:szCs w:val="18"/>
        </w:rPr>
        <w:t>As stated above, the research questions for this project outline the inte</w:t>
      </w:r>
      <w:r w:rsidR="003E384D">
        <w:rPr>
          <w:rFonts w:ascii="Verdana" w:hAnsi="Verdana"/>
          <w:sz w:val="18"/>
          <w:szCs w:val="18"/>
        </w:rPr>
        <w:t xml:space="preserve">ntion to create a simulation of the pendulum that is </w:t>
      </w:r>
      <w:r w:rsidR="006A2E44">
        <w:rPr>
          <w:rFonts w:ascii="Verdana" w:hAnsi="Verdana"/>
          <w:sz w:val="18"/>
          <w:szCs w:val="18"/>
        </w:rPr>
        <w:t xml:space="preserve">useful to </w:t>
      </w:r>
      <w:r w:rsidR="00AA25A9">
        <w:rPr>
          <w:rFonts w:ascii="Verdana" w:hAnsi="Verdana"/>
          <w:sz w:val="18"/>
          <w:szCs w:val="18"/>
        </w:rPr>
        <w:t>video game developers that are creating</w:t>
      </w:r>
      <w:r w:rsidR="00F92202">
        <w:rPr>
          <w:rFonts w:ascii="Verdana" w:hAnsi="Verdana"/>
          <w:sz w:val="18"/>
          <w:szCs w:val="18"/>
        </w:rPr>
        <w:t xml:space="preserve"> their own swinging mechanics</w:t>
      </w:r>
      <w:r w:rsidR="000A6853">
        <w:rPr>
          <w:rFonts w:ascii="Verdana" w:hAnsi="Verdana"/>
          <w:sz w:val="18"/>
          <w:szCs w:val="18"/>
        </w:rPr>
        <w:t>.</w:t>
      </w:r>
      <w:r w:rsidR="00F31D14">
        <w:rPr>
          <w:rFonts w:ascii="Verdana" w:hAnsi="Verdana"/>
          <w:sz w:val="18"/>
          <w:szCs w:val="18"/>
        </w:rPr>
        <w:t xml:space="preserve"> After examination of </w:t>
      </w:r>
      <w:r w:rsidR="007642CF">
        <w:rPr>
          <w:rFonts w:ascii="Verdana" w:hAnsi="Verdana"/>
          <w:sz w:val="18"/>
          <w:szCs w:val="18"/>
        </w:rPr>
        <w:t>existing simulations</w:t>
      </w:r>
      <w:r w:rsidR="009C3DFB">
        <w:rPr>
          <w:rFonts w:ascii="Verdana" w:hAnsi="Verdana"/>
          <w:sz w:val="18"/>
          <w:szCs w:val="18"/>
        </w:rPr>
        <w:t xml:space="preserve"> alongside the complexity of the two models, </w:t>
      </w:r>
      <w:r w:rsidR="00D50BBA">
        <w:rPr>
          <w:rFonts w:ascii="Verdana" w:hAnsi="Verdana"/>
          <w:sz w:val="18"/>
          <w:szCs w:val="18"/>
        </w:rPr>
        <w:t xml:space="preserve">it was concluded that </w:t>
      </w:r>
      <w:r w:rsidR="008021AF">
        <w:rPr>
          <w:rFonts w:ascii="Verdana" w:hAnsi="Verdana"/>
          <w:sz w:val="18"/>
          <w:szCs w:val="18"/>
        </w:rPr>
        <w:t>The</w:t>
      </w:r>
      <w:r w:rsidR="009C3DFB">
        <w:rPr>
          <w:rFonts w:ascii="Verdana" w:hAnsi="Verdana"/>
          <w:sz w:val="18"/>
          <w:szCs w:val="18"/>
        </w:rPr>
        <w:t xml:space="preserve"> Simple Pendulum</w:t>
      </w:r>
      <w:r w:rsidR="00E44FA1">
        <w:rPr>
          <w:rFonts w:ascii="Verdana" w:hAnsi="Verdana"/>
          <w:sz w:val="18"/>
          <w:szCs w:val="18"/>
        </w:rPr>
        <w:t xml:space="preserve"> (</w:t>
      </w:r>
      <w:r w:rsidR="00083BE3">
        <w:rPr>
          <w:rFonts w:ascii="Verdana" w:hAnsi="Verdana"/>
          <w:sz w:val="18"/>
          <w:szCs w:val="18"/>
        </w:rPr>
        <w:t>Huygens, 1672</w:t>
      </w:r>
      <w:r w:rsidR="00E44FA1">
        <w:rPr>
          <w:rFonts w:ascii="Verdana" w:hAnsi="Verdana"/>
          <w:sz w:val="18"/>
          <w:szCs w:val="18"/>
        </w:rPr>
        <w:t>)</w:t>
      </w:r>
      <w:r w:rsidR="009C3DFB">
        <w:rPr>
          <w:rFonts w:ascii="Verdana" w:hAnsi="Verdana"/>
          <w:sz w:val="18"/>
          <w:szCs w:val="18"/>
        </w:rPr>
        <w:t xml:space="preserve"> is the model most relevant for this project. </w:t>
      </w:r>
    </w:p>
    <w:p w14:paraId="4D177747" w14:textId="77777777" w:rsidR="007431F4" w:rsidRDefault="007431F4" w:rsidP="00C809CE">
      <w:pPr>
        <w:jc w:val="both"/>
        <w:rPr>
          <w:rFonts w:ascii="Verdana" w:hAnsi="Verdana"/>
          <w:sz w:val="18"/>
          <w:szCs w:val="18"/>
        </w:rPr>
      </w:pPr>
    </w:p>
    <w:p w14:paraId="11CDD8AD" w14:textId="77777777" w:rsidR="007431F4" w:rsidRPr="0011667C" w:rsidRDefault="007431F4" w:rsidP="00C809CE">
      <w:pPr>
        <w:jc w:val="both"/>
        <w:rPr>
          <w:rFonts w:ascii="Verdana" w:hAnsi="Verdana"/>
          <w:sz w:val="18"/>
          <w:szCs w:val="18"/>
        </w:rPr>
      </w:pPr>
    </w:p>
    <w:p w14:paraId="4C6C0FBD" w14:textId="2FB87A87" w:rsidR="002B4CF6" w:rsidRPr="000F7A73" w:rsidRDefault="00BB6233" w:rsidP="00C809CE">
      <w:pPr>
        <w:jc w:val="both"/>
        <w:rPr>
          <w:rFonts w:ascii="Verdana" w:hAnsi="Verdana"/>
          <w:b/>
          <w:bCs/>
          <w:sz w:val="18"/>
          <w:szCs w:val="18"/>
        </w:rPr>
      </w:pPr>
      <w:r>
        <w:rPr>
          <w:rFonts w:ascii="Verdana" w:hAnsi="Verdana"/>
          <w:b/>
          <w:bCs/>
          <w:sz w:val="18"/>
          <w:szCs w:val="18"/>
        </w:rPr>
        <w:t>3.</w:t>
      </w:r>
      <w:r w:rsidR="00A9665D">
        <w:rPr>
          <w:rFonts w:ascii="Verdana" w:hAnsi="Verdana"/>
          <w:b/>
          <w:bCs/>
          <w:sz w:val="18"/>
          <w:szCs w:val="18"/>
        </w:rPr>
        <w:t>2</w:t>
      </w:r>
      <w:r>
        <w:rPr>
          <w:rFonts w:ascii="Verdana" w:hAnsi="Verdana"/>
          <w:b/>
          <w:bCs/>
          <w:sz w:val="18"/>
          <w:szCs w:val="18"/>
        </w:rPr>
        <w:t xml:space="preserve">. </w:t>
      </w:r>
      <w:r w:rsidR="00550ABB">
        <w:rPr>
          <w:rFonts w:ascii="Verdana" w:hAnsi="Verdana"/>
          <w:b/>
          <w:bCs/>
          <w:sz w:val="18"/>
          <w:szCs w:val="18"/>
        </w:rPr>
        <w:t>Real-Time Physics in Video Game</w:t>
      </w:r>
      <w:r w:rsidR="002B4CF6">
        <w:rPr>
          <w:rFonts w:ascii="Verdana" w:hAnsi="Verdana"/>
          <w:b/>
          <w:bCs/>
          <w:sz w:val="18"/>
          <w:szCs w:val="18"/>
        </w:rPr>
        <w:t>s</w:t>
      </w:r>
      <w:r w:rsidR="002B4CF6">
        <w:rPr>
          <w:rFonts w:ascii="Verdana" w:hAnsi="Verdana"/>
          <w:sz w:val="18"/>
          <w:szCs w:val="18"/>
        </w:rPr>
        <w:t xml:space="preserve"> </w:t>
      </w:r>
    </w:p>
    <w:p w14:paraId="0FB145D4" w14:textId="77777777" w:rsidR="002B4CF6" w:rsidRDefault="002B4CF6" w:rsidP="00C809CE">
      <w:pPr>
        <w:jc w:val="both"/>
        <w:rPr>
          <w:rFonts w:ascii="Verdana" w:hAnsi="Verdana"/>
          <w:sz w:val="18"/>
          <w:szCs w:val="18"/>
        </w:rPr>
      </w:pPr>
    </w:p>
    <w:p w14:paraId="29DFB459" w14:textId="726FC91F" w:rsidR="00245349" w:rsidRDefault="002F7A93" w:rsidP="00C809CE">
      <w:pPr>
        <w:jc w:val="both"/>
        <w:rPr>
          <w:rFonts w:ascii="Verdana" w:hAnsi="Verdana"/>
          <w:sz w:val="18"/>
          <w:szCs w:val="18"/>
        </w:rPr>
      </w:pPr>
      <w:r>
        <w:rPr>
          <w:rFonts w:ascii="Verdana" w:hAnsi="Verdana"/>
          <w:sz w:val="18"/>
          <w:szCs w:val="18"/>
        </w:rPr>
        <w:t>Physics</w:t>
      </w:r>
      <w:r w:rsidR="00245349">
        <w:rPr>
          <w:rFonts w:ascii="Verdana" w:hAnsi="Verdana"/>
          <w:sz w:val="18"/>
          <w:szCs w:val="18"/>
        </w:rPr>
        <w:t xml:space="preserve"> </w:t>
      </w:r>
      <w:r>
        <w:rPr>
          <w:rFonts w:ascii="Verdana" w:hAnsi="Verdana"/>
          <w:sz w:val="18"/>
          <w:szCs w:val="18"/>
        </w:rPr>
        <w:t>simulations are often implemented into</w:t>
      </w:r>
      <w:r w:rsidR="00245349">
        <w:rPr>
          <w:rFonts w:ascii="Verdana" w:hAnsi="Verdana"/>
          <w:sz w:val="18"/>
          <w:szCs w:val="18"/>
        </w:rPr>
        <w:t xml:space="preserve"> video games to </w:t>
      </w:r>
      <w:r w:rsidR="004C3C5E">
        <w:rPr>
          <w:rFonts w:ascii="Verdana" w:hAnsi="Verdana"/>
          <w:sz w:val="18"/>
          <w:szCs w:val="18"/>
        </w:rPr>
        <w:t xml:space="preserve">simulate physical </w:t>
      </w:r>
      <w:r w:rsidR="00A91D41">
        <w:rPr>
          <w:rFonts w:ascii="Verdana" w:hAnsi="Verdana"/>
          <w:sz w:val="18"/>
          <w:szCs w:val="18"/>
        </w:rPr>
        <w:t>laws</w:t>
      </w:r>
      <w:r w:rsidR="00F1309D">
        <w:rPr>
          <w:rFonts w:ascii="Verdana" w:hAnsi="Verdana"/>
          <w:sz w:val="18"/>
          <w:szCs w:val="18"/>
        </w:rPr>
        <w:t xml:space="preserve"> and make </w:t>
      </w:r>
      <w:r w:rsidR="008466FA">
        <w:rPr>
          <w:rFonts w:ascii="Verdana" w:hAnsi="Verdana"/>
          <w:sz w:val="18"/>
          <w:szCs w:val="18"/>
        </w:rPr>
        <w:t xml:space="preserve">players “feel </w:t>
      </w:r>
      <w:r w:rsidR="006B5CF9">
        <w:rPr>
          <w:rFonts w:ascii="Verdana" w:hAnsi="Verdana"/>
          <w:sz w:val="18"/>
          <w:szCs w:val="18"/>
        </w:rPr>
        <w:t>as if they are playing in a real world” (</w:t>
      </w:r>
      <w:proofErr w:type="spellStart"/>
      <w:r w:rsidR="001D2A9E">
        <w:rPr>
          <w:rFonts w:ascii="Verdana" w:hAnsi="Verdana"/>
          <w:sz w:val="18"/>
          <w:szCs w:val="18"/>
        </w:rPr>
        <w:t>Maranowski</w:t>
      </w:r>
      <w:proofErr w:type="spellEnd"/>
      <w:r w:rsidR="001D2A9E">
        <w:rPr>
          <w:rFonts w:ascii="Verdana" w:hAnsi="Verdana"/>
          <w:sz w:val="18"/>
          <w:szCs w:val="18"/>
        </w:rPr>
        <w:t xml:space="preserve">, </w:t>
      </w:r>
      <w:r w:rsidR="00596A15">
        <w:rPr>
          <w:rFonts w:ascii="Verdana" w:hAnsi="Verdana"/>
          <w:sz w:val="18"/>
          <w:szCs w:val="18"/>
        </w:rPr>
        <w:t>2024</w:t>
      </w:r>
      <w:r w:rsidR="006B5CF9">
        <w:rPr>
          <w:rFonts w:ascii="Verdana" w:hAnsi="Verdana"/>
          <w:sz w:val="18"/>
          <w:szCs w:val="18"/>
        </w:rPr>
        <w:t>).</w:t>
      </w:r>
      <w:r w:rsidR="00BB517C">
        <w:rPr>
          <w:rFonts w:ascii="Verdana" w:hAnsi="Verdana"/>
          <w:sz w:val="18"/>
          <w:szCs w:val="18"/>
        </w:rPr>
        <w:t xml:space="preserve"> </w:t>
      </w:r>
      <w:r w:rsidR="00F342FD">
        <w:rPr>
          <w:rFonts w:ascii="Verdana" w:hAnsi="Verdana"/>
          <w:sz w:val="18"/>
          <w:szCs w:val="18"/>
        </w:rPr>
        <w:t xml:space="preserve">Fehevari </w:t>
      </w:r>
      <w:r w:rsidR="009B27F1">
        <w:rPr>
          <w:rFonts w:ascii="Verdana" w:hAnsi="Verdana"/>
          <w:sz w:val="18"/>
          <w:szCs w:val="18"/>
        </w:rPr>
        <w:t xml:space="preserve">(2024) </w:t>
      </w:r>
      <w:r w:rsidR="00F342FD">
        <w:rPr>
          <w:rFonts w:ascii="Verdana" w:hAnsi="Verdana"/>
          <w:sz w:val="18"/>
          <w:szCs w:val="18"/>
        </w:rPr>
        <w:t xml:space="preserve">argues that it is not </w:t>
      </w:r>
      <w:r w:rsidR="00304E29">
        <w:rPr>
          <w:rFonts w:ascii="Verdana" w:hAnsi="Verdana"/>
          <w:sz w:val="18"/>
          <w:szCs w:val="18"/>
        </w:rPr>
        <w:t xml:space="preserve">how “realistic” </w:t>
      </w:r>
      <w:r w:rsidR="00BB517C">
        <w:rPr>
          <w:rFonts w:ascii="Verdana" w:hAnsi="Verdana"/>
          <w:sz w:val="18"/>
          <w:szCs w:val="18"/>
        </w:rPr>
        <w:t>these physics simulations are</w:t>
      </w:r>
      <w:r w:rsidR="00E53D24">
        <w:rPr>
          <w:rFonts w:ascii="Verdana" w:hAnsi="Verdana"/>
          <w:sz w:val="18"/>
          <w:szCs w:val="18"/>
        </w:rPr>
        <w:t xml:space="preserve"> that contributes to player immersion, but rather the consistency of the laws put in place throughout the game. This sentiment is echoed by </w:t>
      </w:r>
      <w:r w:rsidR="00737C45">
        <w:rPr>
          <w:rFonts w:ascii="Verdana" w:hAnsi="Verdana"/>
          <w:sz w:val="18"/>
          <w:szCs w:val="18"/>
        </w:rPr>
        <w:t>Ba</w:t>
      </w:r>
      <w:r w:rsidR="00174D00">
        <w:rPr>
          <w:rFonts w:ascii="Verdana" w:hAnsi="Verdana"/>
          <w:sz w:val="18"/>
          <w:szCs w:val="18"/>
        </w:rPr>
        <w:t xml:space="preserve">cker (2011), who </w:t>
      </w:r>
      <w:r w:rsidR="007D337A">
        <w:rPr>
          <w:rFonts w:ascii="Verdana" w:hAnsi="Verdana"/>
          <w:sz w:val="18"/>
          <w:szCs w:val="18"/>
        </w:rPr>
        <w:t xml:space="preserve">draws a connection between immersive experiences and </w:t>
      </w:r>
      <w:r w:rsidR="00727BDD">
        <w:rPr>
          <w:rFonts w:ascii="Verdana" w:hAnsi="Verdana"/>
          <w:sz w:val="18"/>
          <w:szCs w:val="18"/>
        </w:rPr>
        <w:t>coherence</w:t>
      </w:r>
      <w:r w:rsidR="007D337A">
        <w:rPr>
          <w:rFonts w:ascii="Verdana" w:hAnsi="Verdana"/>
          <w:sz w:val="18"/>
          <w:szCs w:val="18"/>
        </w:rPr>
        <w:t xml:space="preserve">. </w:t>
      </w:r>
    </w:p>
    <w:p w14:paraId="3885E236" w14:textId="77777777" w:rsidR="00AB0943" w:rsidRDefault="00AB0943" w:rsidP="00C809CE">
      <w:pPr>
        <w:jc w:val="both"/>
        <w:rPr>
          <w:rFonts w:ascii="Verdana" w:hAnsi="Verdana"/>
          <w:sz w:val="18"/>
          <w:szCs w:val="18"/>
        </w:rPr>
      </w:pPr>
    </w:p>
    <w:p w14:paraId="65139231" w14:textId="344FD36B" w:rsidR="00AB0943" w:rsidRDefault="00AB0943" w:rsidP="00C809CE">
      <w:pPr>
        <w:jc w:val="both"/>
        <w:rPr>
          <w:rFonts w:ascii="Verdana" w:hAnsi="Verdana"/>
          <w:sz w:val="18"/>
          <w:szCs w:val="18"/>
        </w:rPr>
      </w:pPr>
      <w:r>
        <w:rPr>
          <w:rFonts w:ascii="Verdana" w:hAnsi="Verdana"/>
          <w:sz w:val="18"/>
          <w:szCs w:val="18"/>
        </w:rPr>
        <w:t>Real-time physics engines differ from High-Precision engines due to their prioritisation of performance over physical and numerical accuracy (</w:t>
      </w:r>
      <w:proofErr w:type="spellStart"/>
      <w:r>
        <w:rPr>
          <w:rFonts w:ascii="Verdana" w:hAnsi="Verdana"/>
          <w:sz w:val="18"/>
          <w:szCs w:val="18"/>
        </w:rPr>
        <w:t>Maranowski</w:t>
      </w:r>
      <w:proofErr w:type="spellEnd"/>
      <w:r>
        <w:rPr>
          <w:rFonts w:ascii="Verdana" w:hAnsi="Verdana"/>
          <w:sz w:val="18"/>
          <w:szCs w:val="18"/>
        </w:rPr>
        <w:t xml:space="preserve">, 2024). </w:t>
      </w:r>
      <w:proofErr w:type="spellStart"/>
      <w:r w:rsidR="00065CB7">
        <w:rPr>
          <w:rFonts w:ascii="Verdana" w:hAnsi="Verdana"/>
          <w:sz w:val="18"/>
          <w:szCs w:val="18"/>
        </w:rPr>
        <w:t>Templett</w:t>
      </w:r>
      <w:proofErr w:type="spellEnd"/>
      <w:r w:rsidR="00065CB7">
        <w:rPr>
          <w:rFonts w:ascii="Verdana" w:hAnsi="Verdana"/>
          <w:sz w:val="18"/>
          <w:szCs w:val="18"/>
        </w:rPr>
        <w:t xml:space="preserve"> </w:t>
      </w:r>
      <w:r w:rsidR="00875C82">
        <w:rPr>
          <w:rFonts w:ascii="Verdana" w:hAnsi="Verdana"/>
          <w:sz w:val="18"/>
          <w:szCs w:val="18"/>
        </w:rPr>
        <w:t xml:space="preserve">(2020) </w:t>
      </w:r>
      <w:r w:rsidR="00065CB7">
        <w:rPr>
          <w:rFonts w:ascii="Verdana" w:hAnsi="Verdana"/>
          <w:sz w:val="18"/>
          <w:szCs w:val="18"/>
        </w:rPr>
        <w:t xml:space="preserve">argues that </w:t>
      </w:r>
      <w:r w:rsidR="00C24ECF">
        <w:rPr>
          <w:rFonts w:ascii="Verdana" w:hAnsi="Verdana"/>
          <w:sz w:val="18"/>
          <w:szCs w:val="18"/>
        </w:rPr>
        <w:t xml:space="preserve">this is due </w:t>
      </w:r>
      <w:r w:rsidR="00FB1B20">
        <w:rPr>
          <w:rFonts w:ascii="Verdana" w:hAnsi="Verdana"/>
          <w:sz w:val="18"/>
          <w:szCs w:val="18"/>
        </w:rPr>
        <w:t xml:space="preserve">to </w:t>
      </w:r>
      <w:r w:rsidR="00E61148">
        <w:rPr>
          <w:rFonts w:ascii="Verdana" w:hAnsi="Verdana"/>
          <w:sz w:val="18"/>
          <w:szCs w:val="18"/>
        </w:rPr>
        <w:t>the fact that video games function as a form of entertainment, removing the need for “</w:t>
      </w:r>
      <w:r w:rsidR="00395839">
        <w:rPr>
          <w:rFonts w:ascii="Verdana" w:hAnsi="Verdana"/>
          <w:sz w:val="18"/>
          <w:szCs w:val="18"/>
        </w:rPr>
        <w:t xml:space="preserve">safety-critical systems” that would require a high level of accuracy. </w:t>
      </w:r>
    </w:p>
    <w:p w14:paraId="2D5619A1" w14:textId="77777777" w:rsidR="00F466E0" w:rsidRDefault="00F466E0" w:rsidP="00C809CE">
      <w:pPr>
        <w:jc w:val="both"/>
        <w:rPr>
          <w:rFonts w:ascii="Verdana" w:hAnsi="Verdana"/>
          <w:sz w:val="18"/>
          <w:szCs w:val="18"/>
        </w:rPr>
      </w:pPr>
    </w:p>
    <w:p w14:paraId="52103A99" w14:textId="7882AF88" w:rsidR="001B4EE2" w:rsidRDefault="000D2A56" w:rsidP="00065CB7">
      <w:pPr>
        <w:jc w:val="both"/>
        <w:rPr>
          <w:rFonts w:ascii="Verdana" w:hAnsi="Verdana"/>
          <w:sz w:val="18"/>
          <w:szCs w:val="18"/>
        </w:rPr>
      </w:pPr>
      <w:r>
        <w:rPr>
          <w:rFonts w:ascii="Verdana" w:hAnsi="Verdana"/>
          <w:sz w:val="18"/>
          <w:szCs w:val="18"/>
        </w:rPr>
        <w:t>An example o</w:t>
      </w:r>
      <w:r w:rsidR="002840D6">
        <w:rPr>
          <w:rFonts w:ascii="Verdana" w:hAnsi="Verdana"/>
          <w:sz w:val="18"/>
          <w:szCs w:val="18"/>
        </w:rPr>
        <w:t xml:space="preserve">f this is </w:t>
      </w:r>
      <w:r w:rsidR="00BE2517">
        <w:rPr>
          <w:rFonts w:ascii="Verdana" w:hAnsi="Verdana"/>
          <w:sz w:val="18"/>
          <w:szCs w:val="18"/>
        </w:rPr>
        <w:t xml:space="preserve">real-time </w:t>
      </w:r>
      <w:r w:rsidR="002840D6">
        <w:rPr>
          <w:rFonts w:ascii="Verdana" w:hAnsi="Verdana"/>
          <w:sz w:val="18"/>
          <w:szCs w:val="18"/>
        </w:rPr>
        <w:t xml:space="preserve">physics engines’ use </w:t>
      </w:r>
      <w:r w:rsidR="00BE2517">
        <w:rPr>
          <w:rFonts w:ascii="Verdana" w:hAnsi="Verdana"/>
          <w:sz w:val="18"/>
          <w:szCs w:val="18"/>
        </w:rPr>
        <w:t>of “</w:t>
      </w:r>
      <w:proofErr w:type="spellStart"/>
      <w:r w:rsidR="00BE2517">
        <w:rPr>
          <w:rFonts w:ascii="Verdana" w:hAnsi="Verdana"/>
          <w:sz w:val="18"/>
          <w:szCs w:val="18"/>
        </w:rPr>
        <w:t>RigidBodies</w:t>
      </w:r>
      <w:proofErr w:type="spellEnd"/>
      <w:r w:rsidR="00BE2517">
        <w:rPr>
          <w:rFonts w:ascii="Verdana" w:hAnsi="Verdana"/>
          <w:sz w:val="18"/>
          <w:szCs w:val="18"/>
        </w:rPr>
        <w:t>”. In the context of real-time physics, this term refers to a solid object that cannot be deforme</w:t>
      </w:r>
      <w:r w:rsidR="009F1E15">
        <w:rPr>
          <w:rFonts w:ascii="Verdana" w:hAnsi="Verdana"/>
          <w:sz w:val="18"/>
          <w:szCs w:val="18"/>
        </w:rPr>
        <w:t>d under external sources</w:t>
      </w:r>
      <w:r w:rsidR="00624184">
        <w:rPr>
          <w:rFonts w:ascii="Verdana" w:hAnsi="Verdana"/>
          <w:sz w:val="18"/>
          <w:szCs w:val="18"/>
        </w:rPr>
        <w:t xml:space="preserve"> (</w:t>
      </w:r>
      <w:r w:rsidR="00EC08A1">
        <w:rPr>
          <w:rFonts w:ascii="Verdana" w:hAnsi="Verdana"/>
          <w:sz w:val="18"/>
          <w:szCs w:val="18"/>
        </w:rPr>
        <w:t>Unity Technologies, 202</w:t>
      </w:r>
      <w:r w:rsidR="0011214F">
        <w:rPr>
          <w:rFonts w:ascii="Verdana" w:hAnsi="Verdana"/>
          <w:sz w:val="18"/>
          <w:szCs w:val="18"/>
        </w:rPr>
        <w:t>4</w:t>
      </w:r>
      <w:r w:rsidR="00624184">
        <w:rPr>
          <w:rFonts w:ascii="Verdana" w:hAnsi="Verdana"/>
          <w:sz w:val="18"/>
          <w:szCs w:val="18"/>
        </w:rPr>
        <w:t>)</w:t>
      </w:r>
      <w:r w:rsidR="009F1E15">
        <w:rPr>
          <w:rFonts w:ascii="Verdana" w:hAnsi="Verdana"/>
          <w:sz w:val="18"/>
          <w:szCs w:val="18"/>
        </w:rPr>
        <w:t xml:space="preserve">. </w:t>
      </w:r>
      <w:r w:rsidR="00F2586C">
        <w:rPr>
          <w:rFonts w:ascii="Verdana" w:hAnsi="Verdana"/>
          <w:sz w:val="18"/>
          <w:szCs w:val="18"/>
        </w:rPr>
        <w:t xml:space="preserve">These types of </w:t>
      </w:r>
      <w:r w:rsidR="008C5895">
        <w:rPr>
          <w:rFonts w:ascii="Verdana" w:hAnsi="Verdana"/>
          <w:sz w:val="18"/>
          <w:szCs w:val="18"/>
        </w:rPr>
        <w:t>objects</w:t>
      </w:r>
      <w:r w:rsidR="00F2586C">
        <w:rPr>
          <w:rFonts w:ascii="Verdana" w:hAnsi="Verdana"/>
          <w:sz w:val="18"/>
          <w:szCs w:val="18"/>
        </w:rPr>
        <w:t xml:space="preserve"> cannot exist in real life, and yet they are used </w:t>
      </w:r>
      <w:r w:rsidR="008C5895">
        <w:rPr>
          <w:rFonts w:ascii="Verdana" w:hAnsi="Verdana"/>
          <w:sz w:val="18"/>
          <w:szCs w:val="18"/>
        </w:rPr>
        <w:lastRenderedPageBreak/>
        <w:t xml:space="preserve">Nvidia’s </w:t>
      </w:r>
      <w:r w:rsidR="008C5895" w:rsidRPr="007C626F">
        <w:rPr>
          <w:rFonts w:ascii="Verdana" w:hAnsi="Verdana"/>
          <w:i/>
          <w:iCs/>
          <w:sz w:val="18"/>
          <w:szCs w:val="18"/>
        </w:rPr>
        <w:t>PhysX</w:t>
      </w:r>
      <w:r w:rsidR="008C5895">
        <w:rPr>
          <w:rFonts w:ascii="Verdana" w:hAnsi="Verdana"/>
          <w:sz w:val="18"/>
          <w:szCs w:val="18"/>
        </w:rPr>
        <w:t xml:space="preserve"> (</w:t>
      </w:r>
      <w:r w:rsidR="00A720EF">
        <w:rPr>
          <w:rFonts w:ascii="Verdana" w:hAnsi="Verdana"/>
          <w:sz w:val="18"/>
          <w:szCs w:val="18"/>
        </w:rPr>
        <w:t>Nvidia Technologies, 2024</w:t>
      </w:r>
      <w:r w:rsidR="008C5895">
        <w:rPr>
          <w:rFonts w:ascii="Verdana" w:hAnsi="Verdana"/>
          <w:sz w:val="18"/>
          <w:szCs w:val="18"/>
        </w:rPr>
        <w:t xml:space="preserve">) and </w:t>
      </w:r>
      <w:r w:rsidR="00C11EF0" w:rsidRPr="007C626F">
        <w:rPr>
          <w:rFonts w:ascii="Verdana" w:hAnsi="Verdana"/>
          <w:i/>
          <w:iCs/>
          <w:sz w:val="18"/>
          <w:szCs w:val="18"/>
        </w:rPr>
        <w:t>Havok</w:t>
      </w:r>
      <w:r w:rsidR="00C11EF0">
        <w:rPr>
          <w:rFonts w:ascii="Verdana" w:hAnsi="Verdana"/>
          <w:sz w:val="18"/>
          <w:szCs w:val="18"/>
        </w:rPr>
        <w:t xml:space="preserve"> (</w:t>
      </w:r>
      <w:r w:rsidR="00A720EF">
        <w:rPr>
          <w:rFonts w:ascii="Verdana" w:hAnsi="Verdana"/>
          <w:sz w:val="18"/>
          <w:szCs w:val="18"/>
        </w:rPr>
        <w:t>Havok, 2024</w:t>
      </w:r>
      <w:r w:rsidR="00C11EF0">
        <w:rPr>
          <w:rFonts w:ascii="Verdana" w:hAnsi="Verdana"/>
          <w:sz w:val="18"/>
          <w:szCs w:val="18"/>
        </w:rPr>
        <w:t>).</w:t>
      </w:r>
    </w:p>
    <w:p w14:paraId="13514DA3" w14:textId="6E83E6D3" w:rsidR="002F76B7" w:rsidRDefault="00050341" w:rsidP="00C809CE">
      <w:pPr>
        <w:jc w:val="both"/>
        <w:rPr>
          <w:rFonts w:ascii="Verdana" w:hAnsi="Verdana"/>
          <w:sz w:val="18"/>
          <w:szCs w:val="18"/>
        </w:rPr>
      </w:pPr>
      <w:r>
        <w:rPr>
          <w:rFonts w:ascii="Verdana" w:hAnsi="Verdana"/>
          <w:sz w:val="18"/>
          <w:szCs w:val="18"/>
        </w:rPr>
        <w:t xml:space="preserve"> </w:t>
      </w:r>
    </w:p>
    <w:p w14:paraId="16CEE71B" w14:textId="31411B75" w:rsidR="001642E8" w:rsidRDefault="00C20F30" w:rsidP="00C809CE">
      <w:pPr>
        <w:jc w:val="both"/>
        <w:rPr>
          <w:rFonts w:ascii="Verdana" w:hAnsi="Verdana"/>
          <w:sz w:val="18"/>
          <w:szCs w:val="18"/>
        </w:rPr>
      </w:pPr>
      <w:r>
        <w:rPr>
          <w:rFonts w:ascii="Verdana" w:hAnsi="Verdana"/>
          <w:sz w:val="18"/>
          <w:szCs w:val="18"/>
        </w:rPr>
        <w:t>Nvidia PhysX is a real-time</w:t>
      </w:r>
      <w:r w:rsidR="0005531C">
        <w:rPr>
          <w:rFonts w:ascii="Verdana" w:hAnsi="Verdana"/>
          <w:sz w:val="18"/>
          <w:szCs w:val="18"/>
        </w:rPr>
        <w:t xml:space="preserve">, </w:t>
      </w:r>
      <w:r w:rsidR="00C7278B">
        <w:rPr>
          <w:rFonts w:ascii="Verdana" w:hAnsi="Verdana"/>
          <w:sz w:val="18"/>
          <w:szCs w:val="18"/>
        </w:rPr>
        <w:t>open-source</w:t>
      </w:r>
      <w:r>
        <w:rPr>
          <w:rFonts w:ascii="Verdana" w:hAnsi="Verdana"/>
          <w:sz w:val="18"/>
          <w:szCs w:val="18"/>
        </w:rPr>
        <w:t xml:space="preserve"> physics engine </w:t>
      </w:r>
      <w:r w:rsidR="00482810">
        <w:rPr>
          <w:rFonts w:ascii="Verdana" w:hAnsi="Verdana"/>
          <w:sz w:val="18"/>
          <w:szCs w:val="18"/>
        </w:rPr>
        <w:t>SDK</w:t>
      </w:r>
      <w:r w:rsidR="00CB58B6">
        <w:rPr>
          <w:rFonts w:ascii="Verdana" w:hAnsi="Verdana"/>
          <w:sz w:val="18"/>
          <w:szCs w:val="18"/>
        </w:rPr>
        <w:t>.</w:t>
      </w:r>
      <w:r w:rsidR="00A10E4A">
        <w:rPr>
          <w:rFonts w:ascii="Verdana" w:hAnsi="Verdana"/>
          <w:sz w:val="18"/>
          <w:szCs w:val="18"/>
        </w:rPr>
        <w:t xml:space="preserve"> </w:t>
      </w:r>
      <w:r w:rsidR="00433DE3">
        <w:rPr>
          <w:rFonts w:ascii="Verdana" w:hAnsi="Verdana"/>
          <w:sz w:val="18"/>
          <w:szCs w:val="18"/>
        </w:rPr>
        <w:t xml:space="preserve">Described as “the flagship tool of Omniverse Simulation” </w:t>
      </w:r>
      <w:r w:rsidR="00433DE3">
        <w:rPr>
          <w:rFonts w:ascii="Verdana" w:hAnsi="Verdana"/>
          <w:sz w:val="18"/>
          <w:szCs w:val="18"/>
        </w:rPr>
        <w:fldChar w:fldCharType="begin"/>
      </w:r>
      <w:r w:rsidR="00433DE3">
        <w:rPr>
          <w:rFonts w:ascii="Verdana" w:hAnsi="Verdana"/>
          <w:sz w:val="18"/>
          <w:szCs w:val="18"/>
        </w:rPr>
        <w:instrText xml:space="preserve"> ADDIN ZOTERO_ITEM CSL_CITATION {"citationID":"cx7BDYKZ","properties":{"formattedCitation":"(Delise, 2022)","plainCitation":"(Delise, 2022)","noteIndex":0},"citationItems":[{"id":45,"uris":["http://zotero.org/users/local/vy84d8dO/items/938SNI9M"],"itemData":{"id":45,"type":"post-weblog","title":"Anyone can build metaverse applications with new beta release of nvidia omniverse","URL":"https://developer.nvidia.com/blog/anyone-can-build-metaverse-applications-with-new-beta-release-of-nvidia-omniverse/","author":[{"family":"Delise","given":"Frank"}],"issued":{"date-parts":[["2022",11,8]]}}}],"schema":"https://github.com/citation-style-language/schema/raw/master/csl-citation.json"} </w:instrText>
      </w:r>
      <w:r w:rsidR="00433DE3">
        <w:rPr>
          <w:rFonts w:ascii="Verdana" w:hAnsi="Verdana"/>
          <w:sz w:val="18"/>
          <w:szCs w:val="18"/>
        </w:rPr>
        <w:fldChar w:fldCharType="separate"/>
      </w:r>
      <w:r w:rsidR="00433DE3" w:rsidRPr="0050226C">
        <w:rPr>
          <w:rFonts w:ascii="Verdana" w:hAnsi="Verdana"/>
          <w:sz w:val="18"/>
        </w:rPr>
        <w:t>(Delise, 2022)</w:t>
      </w:r>
      <w:r w:rsidR="00433DE3">
        <w:rPr>
          <w:rFonts w:ascii="Verdana" w:hAnsi="Verdana"/>
          <w:sz w:val="18"/>
          <w:szCs w:val="18"/>
        </w:rPr>
        <w:fldChar w:fldCharType="end"/>
      </w:r>
      <w:r w:rsidR="00433DE3">
        <w:rPr>
          <w:rFonts w:ascii="Verdana" w:hAnsi="Verdana"/>
          <w:sz w:val="18"/>
          <w:szCs w:val="18"/>
        </w:rPr>
        <w:t>, t</w:t>
      </w:r>
      <w:r w:rsidR="00D7139E">
        <w:rPr>
          <w:rFonts w:ascii="Verdana" w:hAnsi="Verdana"/>
          <w:sz w:val="18"/>
          <w:szCs w:val="18"/>
        </w:rPr>
        <w:t>he engine</w:t>
      </w:r>
      <w:r w:rsidR="00B457DE">
        <w:rPr>
          <w:rFonts w:ascii="Verdana" w:hAnsi="Verdana"/>
          <w:sz w:val="18"/>
          <w:szCs w:val="18"/>
        </w:rPr>
        <w:t xml:space="preserve"> </w:t>
      </w:r>
      <w:r w:rsidR="004B43C9">
        <w:rPr>
          <w:rFonts w:ascii="Verdana" w:hAnsi="Verdana"/>
          <w:sz w:val="18"/>
          <w:szCs w:val="18"/>
        </w:rPr>
        <w:t xml:space="preserve">is used in the </w:t>
      </w:r>
      <w:r w:rsidR="00FE2EC9">
        <w:rPr>
          <w:rFonts w:ascii="Verdana" w:hAnsi="Verdana"/>
          <w:sz w:val="18"/>
          <w:szCs w:val="18"/>
        </w:rPr>
        <w:t xml:space="preserve">process of deep reinforcement learning </w:t>
      </w:r>
      <w:r w:rsidR="00352223">
        <w:rPr>
          <w:rFonts w:ascii="Verdana" w:hAnsi="Verdana"/>
          <w:sz w:val="18"/>
          <w:szCs w:val="18"/>
        </w:rPr>
        <w:fldChar w:fldCharType="begin"/>
      </w:r>
      <w:r w:rsidR="005E0055">
        <w:rPr>
          <w:rFonts w:ascii="Verdana" w:hAnsi="Verdana"/>
          <w:sz w:val="18"/>
          <w:szCs w:val="18"/>
        </w:rPr>
        <w:instrText xml:space="preserve"> ADDIN ZOTERO_ITEM CSL_CITATION {"citationID":"KxVJmKdC","properties":{"formattedCitation":"(State and Handa, 2022)","plainCitation":"(State and Handa, 2022)","dontUpdate":true,"noteIndex":0},"citationItems":[{"id":44,"uris":["http://zotero.org/users/local/vy84d8dO/items/H2TEFLNE"],"itemData":{"id":44,"type":"post-weblog","title":"Reinforcing the Value of Simulation by Teaching Dexterity to a Real Robot Hand","URL":"https://developer.nvidia.com/blog/reinforcing-the-value-of-simulation-by-teaching-dexterity-to-a-real-robot-hand/","author":[{"family":"State","given":"Gavriel"},{"family":"Handa","given":"Ankur"}],"issued":{"date-parts":[["2022",12,7]]}}}],"schema":"https://github.com/citation-style-language/schema/raw/master/csl-citation.json"} </w:instrText>
      </w:r>
      <w:r w:rsidR="00352223">
        <w:rPr>
          <w:rFonts w:ascii="Verdana" w:hAnsi="Verdana"/>
          <w:sz w:val="18"/>
          <w:szCs w:val="18"/>
        </w:rPr>
        <w:fldChar w:fldCharType="separate"/>
      </w:r>
      <w:r w:rsidR="00352223" w:rsidRPr="00352223">
        <w:rPr>
          <w:rFonts w:ascii="Verdana" w:hAnsi="Verdana"/>
          <w:sz w:val="18"/>
        </w:rPr>
        <w:t xml:space="preserve">(State </w:t>
      </w:r>
      <w:r w:rsidR="00352223">
        <w:rPr>
          <w:rFonts w:ascii="Verdana" w:hAnsi="Verdana"/>
          <w:sz w:val="18"/>
        </w:rPr>
        <w:t>et al</w:t>
      </w:r>
      <w:r w:rsidR="00352223" w:rsidRPr="00352223">
        <w:rPr>
          <w:rFonts w:ascii="Verdana" w:hAnsi="Verdana"/>
          <w:sz w:val="18"/>
        </w:rPr>
        <w:t>, 2022)</w:t>
      </w:r>
      <w:r w:rsidR="00352223">
        <w:rPr>
          <w:rFonts w:ascii="Verdana" w:hAnsi="Verdana"/>
          <w:sz w:val="18"/>
          <w:szCs w:val="18"/>
        </w:rPr>
        <w:fldChar w:fldCharType="end"/>
      </w:r>
      <w:r w:rsidR="00FE2EC9">
        <w:rPr>
          <w:rFonts w:ascii="Verdana" w:hAnsi="Verdana"/>
          <w:sz w:val="18"/>
          <w:szCs w:val="18"/>
        </w:rPr>
        <w:t xml:space="preserve">, </w:t>
      </w:r>
      <w:r w:rsidR="005F438B">
        <w:rPr>
          <w:rFonts w:ascii="Verdana" w:hAnsi="Verdana"/>
          <w:sz w:val="18"/>
          <w:szCs w:val="18"/>
        </w:rPr>
        <w:t xml:space="preserve">and </w:t>
      </w:r>
      <w:r w:rsidR="00B77336">
        <w:rPr>
          <w:rFonts w:ascii="Verdana" w:hAnsi="Verdana"/>
          <w:sz w:val="18"/>
          <w:szCs w:val="18"/>
        </w:rPr>
        <w:t>creating metaverse applications</w:t>
      </w:r>
      <w:r w:rsidR="0050226C">
        <w:rPr>
          <w:rFonts w:ascii="Verdana" w:hAnsi="Verdana"/>
          <w:sz w:val="18"/>
          <w:szCs w:val="18"/>
        </w:rPr>
        <w:t xml:space="preserve"> (</w:t>
      </w:r>
      <w:proofErr w:type="spellStart"/>
      <w:r w:rsidR="0050226C">
        <w:rPr>
          <w:rFonts w:ascii="Verdana" w:hAnsi="Verdana"/>
          <w:sz w:val="18"/>
          <w:szCs w:val="18"/>
        </w:rPr>
        <w:t>Delise</w:t>
      </w:r>
      <w:proofErr w:type="spellEnd"/>
      <w:r w:rsidR="0050226C">
        <w:rPr>
          <w:rFonts w:ascii="Verdana" w:hAnsi="Verdana"/>
          <w:sz w:val="18"/>
          <w:szCs w:val="18"/>
        </w:rPr>
        <w:t>, 2022).</w:t>
      </w:r>
      <w:r w:rsidR="00A10E4A">
        <w:rPr>
          <w:rFonts w:ascii="Verdana" w:hAnsi="Verdana"/>
          <w:sz w:val="18"/>
          <w:szCs w:val="18"/>
        </w:rPr>
        <w:t xml:space="preserve"> </w:t>
      </w:r>
    </w:p>
    <w:p w14:paraId="4AEE160B" w14:textId="1E412C58" w:rsidR="001D68EA" w:rsidRDefault="001D68EA" w:rsidP="00C809CE">
      <w:pPr>
        <w:jc w:val="both"/>
        <w:rPr>
          <w:rFonts w:ascii="Verdana" w:hAnsi="Verdana"/>
          <w:sz w:val="18"/>
          <w:szCs w:val="18"/>
        </w:rPr>
      </w:pPr>
    </w:p>
    <w:p w14:paraId="0FF1F97E" w14:textId="557BFF2C" w:rsidR="00A710D9" w:rsidRDefault="00ED040A" w:rsidP="00C809CE">
      <w:pPr>
        <w:jc w:val="both"/>
        <w:rPr>
          <w:rFonts w:ascii="Verdana" w:hAnsi="Verdana"/>
          <w:sz w:val="18"/>
          <w:szCs w:val="18"/>
        </w:rPr>
      </w:pPr>
      <w:r>
        <w:rPr>
          <w:rFonts w:ascii="Verdana" w:hAnsi="Verdana"/>
          <w:sz w:val="18"/>
          <w:szCs w:val="18"/>
        </w:rPr>
        <w:t>Unity</w:t>
      </w:r>
      <w:r w:rsidR="007A5948">
        <w:rPr>
          <w:rFonts w:ascii="Verdana" w:hAnsi="Verdana"/>
          <w:sz w:val="18"/>
          <w:szCs w:val="18"/>
        </w:rPr>
        <w:t xml:space="preserve"> physics’</w:t>
      </w:r>
      <w:r>
        <w:rPr>
          <w:rFonts w:ascii="Verdana" w:hAnsi="Verdana"/>
          <w:sz w:val="18"/>
          <w:szCs w:val="18"/>
        </w:rPr>
        <w:t xml:space="preserve"> integration of PhysX </w:t>
      </w:r>
      <w:r w:rsidR="00B501FF">
        <w:rPr>
          <w:rFonts w:ascii="Verdana" w:hAnsi="Verdana"/>
          <w:sz w:val="18"/>
          <w:szCs w:val="18"/>
        </w:rPr>
        <w:t>uses rigid body dynamics to simula</w:t>
      </w:r>
      <w:r w:rsidR="00FC16E0">
        <w:rPr>
          <w:rFonts w:ascii="Verdana" w:hAnsi="Verdana"/>
          <w:sz w:val="18"/>
          <w:szCs w:val="18"/>
        </w:rPr>
        <w:t>te physics</w:t>
      </w:r>
      <w:r w:rsidR="00B5195B">
        <w:rPr>
          <w:rFonts w:ascii="Verdana" w:hAnsi="Verdana"/>
          <w:sz w:val="18"/>
          <w:szCs w:val="18"/>
        </w:rPr>
        <w:t xml:space="preserve">. Rigid bodies </w:t>
      </w:r>
      <w:r w:rsidR="00377CFE">
        <w:rPr>
          <w:rFonts w:ascii="Verdana" w:hAnsi="Verdana"/>
          <w:sz w:val="18"/>
          <w:szCs w:val="18"/>
        </w:rPr>
        <w:t>can be added as components to game objects and configured to</w:t>
      </w:r>
      <w:r w:rsidR="00510446">
        <w:rPr>
          <w:rFonts w:ascii="Verdana" w:hAnsi="Verdana"/>
          <w:sz w:val="18"/>
          <w:szCs w:val="18"/>
        </w:rPr>
        <w:t xml:space="preserve"> work under Newtonian laws (</w:t>
      </w:r>
      <w:r w:rsidR="00EF508B">
        <w:rPr>
          <w:rFonts w:ascii="Verdana" w:hAnsi="Verdana"/>
          <w:sz w:val="18"/>
          <w:szCs w:val="18"/>
        </w:rPr>
        <w:t>Unity Technologies, 2024</w:t>
      </w:r>
      <w:r w:rsidR="00510446">
        <w:rPr>
          <w:rFonts w:ascii="Verdana" w:hAnsi="Verdana"/>
          <w:sz w:val="18"/>
          <w:szCs w:val="18"/>
        </w:rPr>
        <w:t>)</w:t>
      </w:r>
      <w:r w:rsidR="006E01C2">
        <w:rPr>
          <w:rFonts w:ascii="Verdana" w:hAnsi="Verdana"/>
          <w:sz w:val="18"/>
          <w:szCs w:val="18"/>
        </w:rPr>
        <w:t>.</w:t>
      </w:r>
      <w:r w:rsidR="0077713F">
        <w:rPr>
          <w:rFonts w:ascii="Verdana" w:hAnsi="Verdana"/>
          <w:sz w:val="18"/>
          <w:szCs w:val="18"/>
        </w:rPr>
        <w:t xml:space="preserve"> </w:t>
      </w:r>
    </w:p>
    <w:p w14:paraId="6EE35FA1" w14:textId="5F152382" w:rsidR="004B1AE1" w:rsidRDefault="004B1AE1" w:rsidP="00C809CE">
      <w:pPr>
        <w:jc w:val="both"/>
        <w:rPr>
          <w:rFonts w:ascii="Verdana" w:hAnsi="Verdana"/>
          <w:sz w:val="18"/>
          <w:szCs w:val="18"/>
        </w:rPr>
      </w:pPr>
    </w:p>
    <w:p w14:paraId="0DBE5931" w14:textId="18932C97" w:rsidR="005D0BE3" w:rsidRDefault="00D72DBC" w:rsidP="00C809CE">
      <w:pPr>
        <w:jc w:val="both"/>
        <w:rPr>
          <w:rFonts w:ascii="Verdana" w:hAnsi="Verdana"/>
          <w:sz w:val="18"/>
          <w:szCs w:val="18"/>
        </w:rPr>
      </w:pPr>
      <w:r>
        <w:rPr>
          <w:rFonts w:ascii="Verdana" w:hAnsi="Verdana"/>
          <w:sz w:val="18"/>
          <w:szCs w:val="18"/>
        </w:rPr>
        <w:t xml:space="preserve">As shown in figure </w:t>
      </w:r>
      <w:r w:rsidR="00447AE7">
        <w:rPr>
          <w:rFonts w:ascii="Verdana" w:hAnsi="Verdana"/>
          <w:sz w:val="18"/>
          <w:szCs w:val="18"/>
        </w:rPr>
        <w:t>10</w:t>
      </w:r>
      <w:r>
        <w:rPr>
          <w:rFonts w:ascii="Verdana" w:hAnsi="Verdana"/>
          <w:sz w:val="18"/>
          <w:szCs w:val="18"/>
        </w:rPr>
        <w:t xml:space="preserve">, </w:t>
      </w:r>
      <w:r w:rsidR="00361883">
        <w:rPr>
          <w:rFonts w:ascii="Verdana" w:hAnsi="Verdana"/>
          <w:sz w:val="18"/>
          <w:szCs w:val="18"/>
        </w:rPr>
        <w:t xml:space="preserve">the internal physics update </w:t>
      </w:r>
      <w:r w:rsidR="00D62CD9">
        <w:rPr>
          <w:rFonts w:ascii="Verdana" w:hAnsi="Verdana"/>
          <w:sz w:val="18"/>
          <w:szCs w:val="18"/>
        </w:rPr>
        <w:t xml:space="preserve">loop </w:t>
      </w:r>
      <w:r w:rsidR="00CC6E30">
        <w:rPr>
          <w:rFonts w:ascii="Verdana" w:hAnsi="Verdana"/>
          <w:sz w:val="18"/>
          <w:szCs w:val="18"/>
        </w:rPr>
        <w:t>exists separately to that of the game logic loop. This loop can run multiple times per frame</w:t>
      </w:r>
      <w:r w:rsidR="00C408F5">
        <w:rPr>
          <w:rFonts w:ascii="Verdana" w:hAnsi="Verdana"/>
          <w:sz w:val="18"/>
          <w:szCs w:val="18"/>
        </w:rPr>
        <w:t>,</w:t>
      </w:r>
      <w:r w:rsidR="00AA7DD4">
        <w:rPr>
          <w:rFonts w:ascii="Verdana" w:hAnsi="Verdana"/>
          <w:sz w:val="18"/>
          <w:szCs w:val="18"/>
        </w:rPr>
        <w:t xml:space="preserve"> at the cost of performance, </w:t>
      </w:r>
      <w:r w:rsidR="00A06D4A">
        <w:rPr>
          <w:rFonts w:ascii="Verdana" w:hAnsi="Verdana"/>
          <w:sz w:val="18"/>
          <w:szCs w:val="18"/>
        </w:rPr>
        <w:t>to</w:t>
      </w:r>
      <w:r w:rsidR="00766F65">
        <w:rPr>
          <w:rFonts w:ascii="Verdana" w:hAnsi="Verdana"/>
          <w:sz w:val="18"/>
          <w:szCs w:val="18"/>
        </w:rPr>
        <w:t xml:space="preserve"> achieve higher levels of accuracy during physics simulation</w:t>
      </w:r>
      <w:r w:rsidR="00EA501A">
        <w:rPr>
          <w:rFonts w:ascii="Verdana" w:hAnsi="Verdana"/>
          <w:sz w:val="18"/>
          <w:szCs w:val="18"/>
        </w:rPr>
        <w:t>s</w:t>
      </w:r>
      <w:r w:rsidR="00040BC8">
        <w:rPr>
          <w:rFonts w:ascii="Verdana" w:hAnsi="Verdana"/>
          <w:sz w:val="18"/>
          <w:szCs w:val="18"/>
        </w:rPr>
        <w:t xml:space="preserve"> by simply altering the “</w:t>
      </w:r>
      <w:proofErr w:type="spellStart"/>
      <w:r w:rsidR="00E663EF">
        <w:rPr>
          <w:rFonts w:ascii="Verdana" w:hAnsi="Verdana"/>
          <w:sz w:val="18"/>
          <w:szCs w:val="18"/>
        </w:rPr>
        <w:t>Time.FixedDeltaTime</w:t>
      </w:r>
      <w:proofErr w:type="spellEnd"/>
      <w:r w:rsidR="00040BC8">
        <w:rPr>
          <w:rFonts w:ascii="Verdana" w:hAnsi="Verdana"/>
          <w:sz w:val="18"/>
          <w:szCs w:val="18"/>
        </w:rPr>
        <w:t>” valu</w:t>
      </w:r>
      <w:r w:rsidR="008F16DA">
        <w:rPr>
          <w:rFonts w:ascii="Verdana" w:hAnsi="Verdana"/>
          <w:sz w:val="18"/>
          <w:szCs w:val="18"/>
        </w:rPr>
        <w:t>e</w:t>
      </w:r>
      <w:r w:rsidR="00766F65">
        <w:rPr>
          <w:rFonts w:ascii="Verdana" w:hAnsi="Verdana"/>
          <w:sz w:val="18"/>
          <w:szCs w:val="18"/>
        </w:rPr>
        <w:t>.</w:t>
      </w:r>
      <w:r w:rsidR="00444733">
        <w:rPr>
          <w:rFonts w:ascii="Verdana" w:hAnsi="Verdana"/>
          <w:sz w:val="18"/>
          <w:szCs w:val="18"/>
        </w:rPr>
        <w:t xml:space="preserve"> </w:t>
      </w:r>
    </w:p>
    <w:p w14:paraId="7B980BA7" w14:textId="5D35EA1C" w:rsidR="003F11C0" w:rsidRDefault="003F11C0" w:rsidP="00C809CE">
      <w:pPr>
        <w:jc w:val="both"/>
        <w:rPr>
          <w:rFonts w:ascii="Verdana" w:hAnsi="Verdana"/>
          <w:sz w:val="18"/>
          <w:szCs w:val="18"/>
        </w:rPr>
      </w:pPr>
    </w:p>
    <w:p w14:paraId="1E507784" w14:textId="5464E995" w:rsidR="003F11C0" w:rsidRDefault="00CC6E30" w:rsidP="00C809CE">
      <w:pPr>
        <w:jc w:val="both"/>
        <w:rPr>
          <w:rFonts w:ascii="Verdana" w:hAnsi="Verdana"/>
          <w:sz w:val="18"/>
          <w:szCs w:val="18"/>
        </w:rPr>
      </w:pPr>
      <w:r w:rsidRPr="00CC6E30">
        <w:rPr>
          <w:rFonts w:ascii="Verdana" w:hAnsi="Verdana"/>
          <w:noProof/>
          <w:sz w:val="18"/>
          <w:szCs w:val="18"/>
        </w:rPr>
        <w:drawing>
          <wp:inline distT="0" distB="0" distL="0" distR="0" wp14:anchorId="3E61D0A5" wp14:editId="1CEAC404">
            <wp:extent cx="2867660" cy="2525395"/>
            <wp:effectExtent l="0" t="0" r="8890" b="8255"/>
            <wp:docPr id="21005129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51295" name="Picture 1" descr="A screenshot of a computer&#10;&#10;AI-generated content may be incorrect."/>
                    <pic:cNvPicPr/>
                  </pic:nvPicPr>
                  <pic:blipFill>
                    <a:blip r:embed="rId28"/>
                    <a:stretch>
                      <a:fillRect/>
                    </a:stretch>
                  </pic:blipFill>
                  <pic:spPr>
                    <a:xfrm>
                      <a:off x="0" y="0"/>
                      <a:ext cx="2867660" cy="2525395"/>
                    </a:xfrm>
                    <a:prstGeom prst="rect">
                      <a:avLst/>
                    </a:prstGeom>
                  </pic:spPr>
                </pic:pic>
              </a:graphicData>
            </a:graphic>
          </wp:inline>
        </w:drawing>
      </w:r>
    </w:p>
    <w:p w14:paraId="060C228C" w14:textId="2FD8CDB9" w:rsidR="00885BB8" w:rsidRPr="004970BD" w:rsidRDefault="00960D27" w:rsidP="00C809CE">
      <w:pPr>
        <w:jc w:val="both"/>
        <w:rPr>
          <w:rFonts w:ascii="Verdana" w:hAnsi="Verdana"/>
          <w:sz w:val="16"/>
          <w:szCs w:val="16"/>
        </w:rPr>
      </w:pPr>
      <w:r>
        <w:rPr>
          <w:rFonts w:ascii="Verdana" w:hAnsi="Verdana"/>
          <w:sz w:val="16"/>
          <w:szCs w:val="16"/>
        </w:rPr>
        <w:t>Fig.</w:t>
      </w:r>
      <w:r w:rsidR="00005A39">
        <w:rPr>
          <w:rFonts w:ascii="Verdana" w:hAnsi="Verdana"/>
          <w:sz w:val="16"/>
          <w:szCs w:val="16"/>
        </w:rPr>
        <w:t>10</w:t>
      </w:r>
      <w:r>
        <w:rPr>
          <w:rFonts w:ascii="Verdana" w:hAnsi="Verdana"/>
          <w:sz w:val="16"/>
          <w:szCs w:val="16"/>
        </w:rPr>
        <w:t xml:space="preserve">: </w:t>
      </w:r>
      <w:r w:rsidR="001F35A8">
        <w:rPr>
          <w:rFonts w:ascii="Verdana" w:hAnsi="Verdana"/>
          <w:sz w:val="16"/>
          <w:szCs w:val="16"/>
        </w:rPr>
        <w:t xml:space="preserve">Relevant slice of a flow diagram visualizing Unity Engine’s function execution order </w:t>
      </w:r>
      <w:r w:rsidR="00352C43">
        <w:rPr>
          <w:rFonts w:ascii="Verdana" w:hAnsi="Verdana"/>
          <w:sz w:val="16"/>
          <w:szCs w:val="16"/>
        </w:rPr>
        <w:t>(</w:t>
      </w:r>
      <w:r w:rsidR="00613B4C">
        <w:rPr>
          <w:rFonts w:ascii="Verdana" w:hAnsi="Verdana"/>
          <w:sz w:val="16"/>
          <w:szCs w:val="16"/>
        </w:rPr>
        <w:t>Unity Technologies, 2024</w:t>
      </w:r>
      <w:r w:rsidR="001F35A8">
        <w:rPr>
          <w:rFonts w:ascii="Verdana" w:hAnsi="Verdana"/>
          <w:sz w:val="16"/>
          <w:szCs w:val="16"/>
        </w:rPr>
        <w:t>).</w:t>
      </w:r>
    </w:p>
    <w:p w14:paraId="3DD94985" w14:textId="765C06BA" w:rsidR="00011203" w:rsidRDefault="00011203" w:rsidP="00C809CE">
      <w:pPr>
        <w:jc w:val="both"/>
        <w:rPr>
          <w:rFonts w:ascii="Verdana" w:hAnsi="Verdana"/>
          <w:sz w:val="18"/>
          <w:szCs w:val="18"/>
        </w:rPr>
      </w:pPr>
    </w:p>
    <w:p w14:paraId="42EF67F0" w14:textId="4A2998D7" w:rsidR="003C360A" w:rsidRDefault="00296B9B" w:rsidP="00C809CE">
      <w:pPr>
        <w:jc w:val="both"/>
        <w:rPr>
          <w:rFonts w:ascii="Verdana" w:hAnsi="Verdana"/>
          <w:sz w:val="18"/>
          <w:szCs w:val="18"/>
        </w:rPr>
      </w:pPr>
      <w:r>
        <w:rPr>
          <w:rFonts w:ascii="Verdana" w:hAnsi="Verdana"/>
          <w:sz w:val="18"/>
          <w:szCs w:val="18"/>
        </w:rPr>
        <w:t>While also allowing for a high level of flexibility for developers looking to alter the accuracy of their physics simulations, the decoupling of the physics loop from the update loop solves a common performance</w:t>
      </w:r>
      <w:r w:rsidR="00A02837">
        <w:rPr>
          <w:rFonts w:ascii="Verdana" w:hAnsi="Verdana"/>
          <w:sz w:val="18"/>
          <w:szCs w:val="18"/>
        </w:rPr>
        <w:t xml:space="preserve"> </w:t>
      </w:r>
      <w:r w:rsidR="003418DC">
        <w:rPr>
          <w:rFonts w:ascii="Verdana" w:hAnsi="Verdana"/>
          <w:sz w:val="18"/>
          <w:szCs w:val="18"/>
        </w:rPr>
        <w:t xml:space="preserve">issue with </w:t>
      </w:r>
      <w:r w:rsidR="00362108">
        <w:rPr>
          <w:rFonts w:ascii="Verdana" w:hAnsi="Verdana"/>
          <w:sz w:val="18"/>
          <w:szCs w:val="18"/>
        </w:rPr>
        <w:t>Nvidia PhysX</w:t>
      </w:r>
      <w:r w:rsidR="00B04BE8">
        <w:rPr>
          <w:rFonts w:ascii="Verdana" w:hAnsi="Verdana"/>
          <w:sz w:val="18"/>
          <w:szCs w:val="18"/>
        </w:rPr>
        <w:t>;</w:t>
      </w:r>
      <w:r w:rsidR="00362108">
        <w:rPr>
          <w:rFonts w:ascii="Verdana" w:hAnsi="Verdana"/>
          <w:sz w:val="18"/>
          <w:szCs w:val="18"/>
        </w:rPr>
        <w:t xml:space="preserve"> described in their documentation as “the well of despair” (</w:t>
      </w:r>
      <w:r w:rsidR="00185036">
        <w:rPr>
          <w:rFonts w:ascii="Verdana" w:hAnsi="Verdana"/>
          <w:sz w:val="18"/>
          <w:szCs w:val="18"/>
        </w:rPr>
        <w:t>Nvidia Corporation, 2017)</w:t>
      </w:r>
      <w:r w:rsidR="00B14AF0">
        <w:rPr>
          <w:rFonts w:ascii="Verdana" w:hAnsi="Verdana"/>
          <w:sz w:val="18"/>
          <w:szCs w:val="18"/>
        </w:rPr>
        <w:t xml:space="preserve">. </w:t>
      </w:r>
    </w:p>
    <w:p w14:paraId="3D2208A3" w14:textId="77777777" w:rsidR="007048BE" w:rsidRDefault="007048BE" w:rsidP="00C809CE">
      <w:pPr>
        <w:jc w:val="both"/>
        <w:rPr>
          <w:rFonts w:ascii="Verdana" w:hAnsi="Verdana"/>
          <w:sz w:val="18"/>
          <w:szCs w:val="18"/>
        </w:rPr>
      </w:pPr>
    </w:p>
    <w:p w14:paraId="4486C48E" w14:textId="5CD8618D" w:rsidR="00CE18D3" w:rsidRDefault="00125D77" w:rsidP="00C809CE">
      <w:pPr>
        <w:jc w:val="both"/>
        <w:rPr>
          <w:rFonts w:ascii="Verdana" w:hAnsi="Verdana"/>
          <w:sz w:val="18"/>
          <w:szCs w:val="18"/>
        </w:rPr>
      </w:pPr>
      <w:r>
        <w:rPr>
          <w:rFonts w:ascii="Verdana" w:hAnsi="Verdana"/>
          <w:sz w:val="18"/>
          <w:szCs w:val="18"/>
        </w:rPr>
        <w:t>It is true that Unity’s integration of a real-time physics engine over a</w:t>
      </w:r>
      <w:r w:rsidR="00077D68">
        <w:rPr>
          <w:rFonts w:ascii="Verdana" w:hAnsi="Verdana"/>
          <w:sz w:val="18"/>
          <w:szCs w:val="18"/>
        </w:rPr>
        <w:t xml:space="preserve"> high-precision </w:t>
      </w:r>
      <w:r w:rsidR="00FC4CDA">
        <w:rPr>
          <w:rFonts w:ascii="Verdana" w:hAnsi="Verdana"/>
          <w:sz w:val="18"/>
          <w:szCs w:val="18"/>
        </w:rPr>
        <w:t>engine</w:t>
      </w:r>
      <w:r w:rsidR="004808B9">
        <w:rPr>
          <w:rFonts w:ascii="Verdana" w:hAnsi="Verdana"/>
          <w:sz w:val="18"/>
          <w:szCs w:val="18"/>
        </w:rPr>
        <w:t xml:space="preserve"> limits the level of accuracy that this project’s artifact can achieve</w:t>
      </w:r>
      <w:r w:rsidR="0010505C">
        <w:rPr>
          <w:rFonts w:ascii="Verdana" w:hAnsi="Verdana"/>
          <w:sz w:val="18"/>
          <w:szCs w:val="18"/>
        </w:rPr>
        <w:t>.</w:t>
      </w:r>
      <w:r w:rsidR="000D4F5F">
        <w:rPr>
          <w:rFonts w:ascii="Verdana" w:hAnsi="Verdana"/>
          <w:sz w:val="18"/>
          <w:szCs w:val="18"/>
        </w:rPr>
        <w:t xml:space="preserve"> However</w:t>
      </w:r>
      <w:r w:rsidR="00D46B68">
        <w:rPr>
          <w:rFonts w:ascii="Verdana" w:hAnsi="Verdana"/>
          <w:sz w:val="18"/>
          <w:szCs w:val="18"/>
        </w:rPr>
        <w:t>,</w:t>
      </w:r>
      <w:r w:rsidR="000D4F5F">
        <w:rPr>
          <w:rFonts w:ascii="Verdana" w:hAnsi="Verdana"/>
          <w:sz w:val="18"/>
          <w:szCs w:val="18"/>
        </w:rPr>
        <w:t xml:space="preserve"> the </w:t>
      </w:r>
      <w:r w:rsidR="00D46B68">
        <w:rPr>
          <w:rFonts w:ascii="Verdana" w:hAnsi="Verdana"/>
          <w:sz w:val="18"/>
          <w:szCs w:val="18"/>
        </w:rPr>
        <w:t>intention is not to create a s</w:t>
      </w:r>
      <w:r w:rsidR="00995E86">
        <w:rPr>
          <w:rFonts w:ascii="Verdana" w:hAnsi="Verdana"/>
          <w:sz w:val="18"/>
          <w:szCs w:val="18"/>
        </w:rPr>
        <w:t xml:space="preserve">imulation </w:t>
      </w:r>
      <w:r w:rsidR="00976DA9">
        <w:rPr>
          <w:rFonts w:ascii="Verdana" w:hAnsi="Verdana"/>
          <w:sz w:val="18"/>
          <w:szCs w:val="18"/>
        </w:rPr>
        <w:t xml:space="preserve">that is completely </w:t>
      </w:r>
      <w:r w:rsidR="006B53B2">
        <w:rPr>
          <w:rFonts w:ascii="Verdana" w:hAnsi="Verdana"/>
          <w:sz w:val="18"/>
          <w:szCs w:val="18"/>
        </w:rPr>
        <w:t xml:space="preserve">numerically </w:t>
      </w:r>
      <w:r w:rsidR="00976DA9">
        <w:rPr>
          <w:rFonts w:ascii="Verdana" w:hAnsi="Verdana"/>
          <w:sz w:val="18"/>
          <w:szCs w:val="18"/>
        </w:rPr>
        <w:t>accurate. The Simple Pendulum model (</w:t>
      </w:r>
      <w:r w:rsidR="00D2442E">
        <w:rPr>
          <w:rFonts w:ascii="Verdana" w:hAnsi="Verdana"/>
          <w:sz w:val="18"/>
          <w:szCs w:val="18"/>
        </w:rPr>
        <w:t>Huygens, 1672</w:t>
      </w:r>
      <w:r w:rsidR="00976DA9">
        <w:rPr>
          <w:rFonts w:ascii="Verdana" w:hAnsi="Verdana"/>
          <w:sz w:val="18"/>
          <w:szCs w:val="18"/>
        </w:rPr>
        <w:t>)</w:t>
      </w:r>
      <w:r w:rsidR="0025161C">
        <w:rPr>
          <w:rFonts w:ascii="Verdana" w:hAnsi="Verdana"/>
          <w:sz w:val="18"/>
          <w:szCs w:val="18"/>
        </w:rPr>
        <w:t xml:space="preserve"> </w:t>
      </w:r>
      <w:r w:rsidR="000C4E92">
        <w:rPr>
          <w:rFonts w:ascii="Verdana" w:hAnsi="Verdana"/>
          <w:sz w:val="18"/>
          <w:szCs w:val="18"/>
        </w:rPr>
        <w:t>is simulated as the base movement,</w:t>
      </w:r>
      <w:r w:rsidR="00590E34">
        <w:rPr>
          <w:rFonts w:ascii="Verdana" w:hAnsi="Verdana"/>
          <w:sz w:val="18"/>
          <w:szCs w:val="18"/>
        </w:rPr>
        <w:t xml:space="preserve"> </w:t>
      </w:r>
      <w:r w:rsidR="006369E2">
        <w:rPr>
          <w:rFonts w:ascii="Verdana" w:hAnsi="Verdana"/>
          <w:sz w:val="18"/>
          <w:szCs w:val="18"/>
        </w:rPr>
        <w:t>onto</w:t>
      </w:r>
      <w:r w:rsidR="00590E34">
        <w:rPr>
          <w:rFonts w:ascii="Verdana" w:hAnsi="Verdana"/>
          <w:sz w:val="18"/>
          <w:szCs w:val="18"/>
        </w:rPr>
        <w:t xml:space="preserve"> which additional, adjustable forces can be added to provide developers with more flexibility. </w:t>
      </w:r>
    </w:p>
    <w:p w14:paraId="0F9F6BC4" w14:textId="77777777" w:rsidR="00CE18D3" w:rsidRDefault="00CE18D3" w:rsidP="00C809CE">
      <w:pPr>
        <w:jc w:val="both"/>
        <w:rPr>
          <w:rFonts w:ascii="Verdana" w:hAnsi="Verdana"/>
          <w:sz w:val="18"/>
          <w:szCs w:val="18"/>
        </w:rPr>
      </w:pPr>
    </w:p>
    <w:p w14:paraId="02A1A4C3" w14:textId="77777777" w:rsidR="00CE18D3" w:rsidRPr="0011667C" w:rsidRDefault="00CE18D3" w:rsidP="00C809CE">
      <w:pPr>
        <w:jc w:val="both"/>
        <w:rPr>
          <w:rFonts w:ascii="Verdana" w:hAnsi="Verdana"/>
          <w:sz w:val="18"/>
          <w:szCs w:val="18"/>
        </w:rPr>
      </w:pPr>
    </w:p>
    <w:p w14:paraId="2F1463BB" w14:textId="43C231BF" w:rsidR="00BB6233" w:rsidRPr="00BB6233" w:rsidRDefault="00BB6233" w:rsidP="00C809CE">
      <w:pPr>
        <w:jc w:val="both"/>
        <w:rPr>
          <w:rFonts w:ascii="Verdana" w:hAnsi="Verdana"/>
          <w:b/>
          <w:bCs/>
          <w:sz w:val="18"/>
          <w:szCs w:val="18"/>
        </w:rPr>
      </w:pPr>
      <w:r>
        <w:rPr>
          <w:rFonts w:ascii="Verdana" w:hAnsi="Verdana"/>
          <w:b/>
          <w:bCs/>
          <w:sz w:val="18"/>
          <w:szCs w:val="18"/>
        </w:rPr>
        <w:t>3.</w:t>
      </w:r>
      <w:r w:rsidR="00A9665D">
        <w:rPr>
          <w:rFonts w:ascii="Verdana" w:hAnsi="Verdana"/>
          <w:b/>
          <w:bCs/>
          <w:sz w:val="18"/>
          <w:szCs w:val="18"/>
        </w:rPr>
        <w:t>3</w:t>
      </w:r>
      <w:r>
        <w:rPr>
          <w:rFonts w:ascii="Verdana" w:hAnsi="Verdana"/>
          <w:b/>
          <w:bCs/>
          <w:sz w:val="18"/>
          <w:szCs w:val="18"/>
        </w:rPr>
        <w:t xml:space="preserve">. </w:t>
      </w:r>
      <w:r w:rsidR="002D0198">
        <w:rPr>
          <w:rFonts w:ascii="Verdana" w:hAnsi="Verdana"/>
          <w:b/>
          <w:bCs/>
          <w:sz w:val="18"/>
          <w:szCs w:val="18"/>
        </w:rPr>
        <w:t xml:space="preserve"> </w:t>
      </w:r>
      <w:r w:rsidR="00322498">
        <w:rPr>
          <w:rFonts w:ascii="Verdana" w:hAnsi="Verdana"/>
          <w:b/>
          <w:bCs/>
          <w:sz w:val="18"/>
          <w:szCs w:val="18"/>
        </w:rPr>
        <w:t xml:space="preserve">Software </w:t>
      </w:r>
      <w:r w:rsidR="00F36614">
        <w:rPr>
          <w:rFonts w:ascii="Verdana" w:hAnsi="Verdana"/>
          <w:b/>
          <w:bCs/>
          <w:sz w:val="18"/>
          <w:szCs w:val="18"/>
        </w:rPr>
        <w:t>Design</w:t>
      </w:r>
      <w:r w:rsidR="00322498">
        <w:rPr>
          <w:rFonts w:ascii="Verdana" w:hAnsi="Verdana"/>
          <w:b/>
          <w:bCs/>
          <w:sz w:val="18"/>
          <w:szCs w:val="18"/>
        </w:rPr>
        <w:t>:</w:t>
      </w:r>
      <w:r w:rsidR="00F36614">
        <w:rPr>
          <w:rFonts w:ascii="Verdana" w:hAnsi="Verdana"/>
          <w:b/>
          <w:bCs/>
          <w:sz w:val="18"/>
          <w:szCs w:val="18"/>
        </w:rPr>
        <w:t xml:space="preserve"> Patterns</w:t>
      </w:r>
    </w:p>
    <w:p w14:paraId="22727F06" w14:textId="77777777" w:rsidR="00632A31" w:rsidRDefault="00632A31" w:rsidP="00EC521D">
      <w:pPr>
        <w:jc w:val="both"/>
        <w:rPr>
          <w:rFonts w:ascii="Verdana" w:hAnsi="Verdana"/>
          <w:sz w:val="18"/>
          <w:szCs w:val="18"/>
        </w:rPr>
      </w:pPr>
    </w:p>
    <w:p w14:paraId="7501AF65" w14:textId="4CA4833E" w:rsidR="00B6110B" w:rsidRDefault="0019531D" w:rsidP="00EC521D">
      <w:pPr>
        <w:jc w:val="both"/>
        <w:rPr>
          <w:rFonts w:ascii="Verdana" w:hAnsi="Verdana"/>
          <w:sz w:val="18"/>
          <w:szCs w:val="18"/>
        </w:rPr>
      </w:pPr>
      <w:r>
        <w:rPr>
          <w:rFonts w:ascii="Verdana" w:hAnsi="Verdana"/>
          <w:sz w:val="18"/>
          <w:szCs w:val="18"/>
        </w:rPr>
        <w:t xml:space="preserve">In the context of </w:t>
      </w:r>
      <w:r w:rsidR="004C738E">
        <w:rPr>
          <w:rFonts w:ascii="Verdana" w:hAnsi="Verdana"/>
          <w:sz w:val="18"/>
          <w:szCs w:val="18"/>
        </w:rPr>
        <w:t>programming, software development</w:t>
      </w:r>
      <w:r>
        <w:rPr>
          <w:rFonts w:ascii="Verdana" w:hAnsi="Verdana"/>
          <w:sz w:val="18"/>
          <w:szCs w:val="18"/>
        </w:rPr>
        <w:t xml:space="preserve"> and game development</w:t>
      </w:r>
      <w:r w:rsidR="0073443E">
        <w:rPr>
          <w:rFonts w:ascii="Verdana" w:hAnsi="Verdana"/>
          <w:sz w:val="18"/>
          <w:szCs w:val="18"/>
        </w:rPr>
        <w:t>,</w:t>
      </w:r>
      <w:r>
        <w:rPr>
          <w:rFonts w:ascii="Verdana" w:hAnsi="Verdana"/>
          <w:sz w:val="18"/>
          <w:szCs w:val="18"/>
        </w:rPr>
        <w:t xml:space="preserve"> Object Orientated Design</w:t>
      </w:r>
      <w:r w:rsidR="00FD578C">
        <w:rPr>
          <w:rFonts w:ascii="Verdana" w:hAnsi="Verdana"/>
          <w:sz w:val="18"/>
          <w:szCs w:val="18"/>
        </w:rPr>
        <w:t xml:space="preserve"> (OOD)</w:t>
      </w:r>
      <w:r w:rsidR="0073443E">
        <w:rPr>
          <w:rFonts w:ascii="Verdana" w:hAnsi="Verdana"/>
          <w:sz w:val="18"/>
          <w:szCs w:val="18"/>
        </w:rPr>
        <w:t xml:space="preserve"> </w:t>
      </w:r>
      <w:r>
        <w:rPr>
          <w:rFonts w:ascii="Verdana" w:hAnsi="Verdana"/>
          <w:sz w:val="18"/>
          <w:szCs w:val="18"/>
        </w:rPr>
        <w:t xml:space="preserve">is a development paradigm in which software systems are created as “a collection of objects of various types that interact with each other through well-defined interfaces” </w:t>
      </w:r>
      <w:r w:rsidR="00410DCF">
        <w:rPr>
          <w:rFonts w:ascii="Verdana" w:hAnsi="Verdana"/>
          <w:sz w:val="18"/>
          <w:szCs w:val="18"/>
        </w:rPr>
        <w:fldChar w:fldCharType="begin"/>
      </w:r>
      <w:r w:rsidR="00C21C61">
        <w:rPr>
          <w:rFonts w:ascii="Verdana" w:hAnsi="Verdana"/>
          <w:sz w:val="18"/>
          <w:szCs w:val="18"/>
        </w:rPr>
        <w:instrText xml:space="preserve"> ADDIN ZOTERO_ITEM CSL_CITATION {"citationID":"yENYRv6T","properties":{"formattedCitation":"(Dathan and Ramnath, 2015)","plainCitation":"(Dathan and Ramnath, 2015)","dontUpdate":true,"noteIndex":0},"citationItems":[{"id":21,"uris":["http://zotero.org/users/local/vy84d8dO/items/TGPWVKTJ"],"itemData":{"id":21,"type":"book","collection-title":"Undergraduate Topics in Computer Science","event-place":"Cham","ISBN":"978-3-319-24278-1","language":"en","license":"http://www.springer.com/tdm","note":"DOI: 10.1007/978-3-319-24280-4","publisher":"Springer International Publishing","publisher-place":"Cham","source":"DOI.org (Crossref)","title":"Object-Oriented Analysis, Design and Implementation","URL":"http://link.springer.com/10.1007/978-3-319-24280-4","author":[{"family":"Dathan","given":"Brahma"},{"family":"Ramnath","given":"Sarnath"}],"accessed":{"date-parts":[["2025",4,14]]},"issued":{"date-parts":[["2015"]]}}}],"schema":"https://github.com/citation-style-language/schema/raw/master/csl-citation.json"} </w:instrText>
      </w:r>
      <w:r w:rsidR="00410DCF">
        <w:rPr>
          <w:rFonts w:ascii="Verdana" w:hAnsi="Verdana"/>
          <w:sz w:val="18"/>
          <w:szCs w:val="18"/>
        </w:rPr>
        <w:fldChar w:fldCharType="separate"/>
      </w:r>
      <w:r w:rsidR="005B7BDB" w:rsidRPr="005B7BDB">
        <w:rPr>
          <w:rFonts w:ascii="Verdana" w:hAnsi="Verdana"/>
          <w:sz w:val="18"/>
        </w:rPr>
        <w:t>(Dathan</w:t>
      </w:r>
      <w:r w:rsidR="002C4F77">
        <w:rPr>
          <w:rFonts w:ascii="Verdana" w:hAnsi="Verdana"/>
          <w:sz w:val="18"/>
        </w:rPr>
        <w:t xml:space="preserve"> </w:t>
      </w:r>
      <w:r w:rsidR="004B7090">
        <w:rPr>
          <w:rFonts w:ascii="Verdana" w:hAnsi="Verdana"/>
          <w:i/>
          <w:iCs/>
          <w:sz w:val="18"/>
        </w:rPr>
        <w:t>et al</w:t>
      </w:r>
      <w:r w:rsidR="002C4F77">
        <w:rPr>
          <w:rFonts w:ascii="Verdana" w:hAnsi="Verdana"/>
          <w:sz w:val="18"/>
        </w:rPr>
        <w:t>, 2015</w:t>
      </w:r>
      <w:r w:rsidR="00410DCF">
        <w:rPr>
          <w:rFonts w:ascii="Verdana" w:hAnsi="Verdana"/>
          <w:sz w:val="18"/>
          <w:szCs w:val="18"/>
        </w:rPr>
        <w:fldChar w:fldCharType="end"/>
      </w:r>
      <w:r w:rsidR="002C4F77">
        <w:rPr>
          <w:rFonts w:ascii="Verdana" w:hAnsi="Verdana"/>
          <w:sz w:val="18"/>
          <w:szCs w:val="18"/>
        </w:rPr>
        <w:t>)</w:t>
      </w:r>
      <w:r>
        <w:rPr>
          <w:rFonts w:ascii="Verdana" w:hAnsi="Verdana"/>
          <w:sz w:val="18"/>
          <w:szCs w:val="18"/>
        </w:rPr>
        <w:t>.</w:t>
      </w:r>
      <w:r w:rsidR="00D153AF">
        <w:rPr>
          <w:rFonts w:ascii="Verdana" w:hAnsi="Verdana"/>
          <w:sz w:val="18"/>
          <w:szCs w:val="18"/>
        </w:rPr>
        <w:t xml:space="preserve"> </w:t>
      </w:r>
    </w:p>
    <w:p w14:paraId="7CB645DF" w14:textId="77777777" w:rsidR="0073443E" w:rsidRDefault="0073443E" w:rsidP="00EC521D">
      <w:pPr>
        <w:jc w:val="both"/>
        <w:rPr>
          <w:rFonts w:ascii="Verdana" w:hAnsi="Verdana"/>
          <w:sz w:val="18"/>
          <w:szCs w:val="18"/>
        </w:rPr>
      </w:pPr>
    </w:p>
    <w:p w14:paraId="6D209D70" w14:textId="552C9827" w:rsidR="002479D4" w:rsidRDefault="008612F7" w:rsidP="00EC521D">
      <w:pPr>
        <w:jc w:val="both"/>
        <w:rPr>
          <w:rFonts w:ascii="Verdana" w:hAnsi="Verdana"/>
          <w:sz w:val="18"/>
          <w:szCs w:val="18"/>
        </w:rPr>
      </w:pPr>
      <w:r>
        <w:rPr>
          <w:rFonts w:ascii="Verdana" w:hAnsi="Verdana"/>
          <w:sz w:val="18"/>
          <w:szCs w:val="18"/>
        </w:rPr>
        <w:t xml:space="preserve">It can be argued that the reliability of OOD </w:t>
      </w:r>
      <w:r w:rsidR="00C06023">
        <w:rPr>
          <w:rFonts w:ascii="Verdana" w:hAnsi="Verdana"/>
          <w:sz w:val="18"/>
          <w:szCs w:val="18"/>
        </w:rPr>
        <w:t xml:space="preserve">is </w:t>
      </w:r>
      <w:r w:rsidR="00E170D3">
        <w:rPr>
          <w:rFonts w:ascii="Verdana" w:hAnsi="Verdana"/>
          <w:sz w:val="18"/>
          <w:szCs w:val="18"/>
        </w:rPr>
        <w:t>explicit</w:t>
      </w:r>
      <w:r w:rsidR="00C06023">
        <w:rPr>
          <w:rFonts w:ascii="Verdana" w:hAnsi="Verdana"/>
          <w:sz w:val="18"/>
          <w:szCs w:val="18"/>
        </w:rPr>
        <w:t xml:space="preserve"> in </w:t>
      </w:r>
      <w:r w:rsidR="0034326A">
        <w:rPr>
          <w:rFonts w:ascii="Verdana" w:hAnsi="Verdana"/>
          <w:sz w:val="18"/>
          <w:szCs w:val="18"/>
        </w:rPr>
        <w:t xml:space="preserve">its </w:t>
      </w:r>
      <w:r w:rsidR="00D12F6F">
        <w:rPr>
          <w:rFonts w:ascii="Verdana" w:hAnsi="Verdana"/>
          <w:sz w:val="18"/>
          <w:szCs w:val="18"/>
        </w:rPr>
        <w:t xml:space="preserve">implementation in countless </w:t>
      </w:r>
      <w:r w:rsidR="00323347">
        <w:rPr>
          <w:rFonts w:ascii="Verdana" w:hAnsi="Verdana"/>
          <w:sz w:val="18"/>
          <w:szCs w:val="18"/>
        </w:rPr>
        <w:t>software</w:t>
      </w:r>
      <w:r w:rsidR="004C1BB3">
        <w:rPr>
          <w:rFonts w:ascii="Verdana" w:hAnsi="Verdana"/>
          <w:sz w:val="18"/>
          <w:szCs w:val="18"/>
        </w:rPr>
        <w:t xml:space="preserve"> and programming languages</w:t>
      </w:r>
      <w:r w:rsidR="00335679">
        <w:rPr>
          <w:rFonts w:ascii="Verdana" w:hAnsi="Verdana"/>
          <w:sz w:val="18"/>
          <w:szCs w:val="18"/>
        </w:rPr>
        <w:t xml:space="preserve">; from </w:t>
      </w:r>
      <w:r w:rsidR="002479D4">
        <w:rPr>
          <w:rFonts w:ascii="Verdana" w:hAnsi="Verdana"/>
          <w:sz w:val="18"/>
          <w:szCs w:val="18"/>
        </w:rPr>
        <w:t xml:space="preserve">Simula’s use of objects, classes, inheritance and virtual methods in 1965 </w:t>
      </w:r>
      <w:r w:rsidR="00AF5233">
        <w:rPr>
          <w:rFonts w:ascii="Verdana" w:hAnsi="Verdana"/>
          <w:sz w:val="18"/>
          <w:szCs w:val="18"/>
        </w:rPr>
        <w:fldChar w:fldCharType="begin"/>
      </w:r>
      <w:r w:rsidR="00C21C61">
        <w:rPr>
          <w:rFonts w:ascii="Verdana" w:hAnsi="Verdana"/>
          <w:sz w:val="18"/>
          <w:szCs w:val="18"/>
        </w:rPr>
        <w:instrText xml:space="preserve"> ADDIN ZOTERO_ITEM CSL_CITATION {"citationID":"gGfBcthy","properties":{"formattedCitation":"(Johan-Dahl and Nygaard, 1962)","plainCitation":"(Johan-Dahl and Nygaard, 1962)","dontUpdate":true,"noteIndex":0},"citationItems":[{"id":16,"uris":["http://zotero.org/users/local/vy84d8dO/items/2JQYMCDM"],"itemData":{"id":16,"type":"software","title":"Simula","URL":"www.simula67.info","author":[{"family":"Johan-Dahl","given":"Ole"},{"family":"Nygaard","given":"Kristen"}],"issued":{"date-parts":[["1962"]]}}}],"schema":"https://github.com/citation-style-language/schema/raw/master/csl-citation.json"} </w:instrText>
      </w:r>
      <w:r w:rsidR="00AF5233">
        <w:rPr>
          <w:rFonts w:ascii="Verdana" w:hAnsi="Verdana"/>
          <w:sz w:val="18"/>
          <w:szCs w:val="18"/>
        </w:rPr>
        <w:fldChar w:fldCharType="separate"/>
      </w:r>
      <w:r w:rsidR="005B7BDB" w:rsidRPr="005B7BDB">
        <w:rPr>
          <w:rFonts w:ascii="Verdana" w:hAnsi="Verdana"/>
          <w:sz w:val="18"/>
        </w:rPr>
        <w:t xml:space="preserve">(Johan-Dahl </w:t>
      </w:r>
      <w:r w:rsidR="00D26C02">
        <w:rPr>
          <w:rFonts w:ascii="Verdana" w:hAnsi="Verdana"/>
          <w:sz w:val="18"/>
        </w:rPr>
        <w:t>et al</w:t>
      </w:r>
      <w:r w:rsidR="0058064B">
        <w:rPr>
          <w:rFonts w:ascii="Verdana" w:hAnsi="Verdana"/>
          <w:sz w:val="18"/>
        </w:rPr>
        <w:t>,</w:t>
      </w:r>
      <w:r w:rsidR="005B7BDB" w:rsidRPr="005B7BDB">
        <w:rPr>
          <w:rFonts w:ascii="Verdana" w:hAnsi="Verdana"/>
          <w:sz w:val="18"/>
        </w:rPr>
        <w:t xml:space="preserve"> 1962)</w:t>
      </w:r>
      <w:r w:rsidR="00AF5233">
        <w:rPr>
          <w:rFonts w:ascii="Verdana" w:hAnsi="Verdana"/>
          <w:sz w:val="18"/>
          <w:szCs w:val="18"/>
        </w:rPr>
        <w:fldChar w:fldCharType="end"/>
      </w:r>
      <w:r w:rsidR="00E64D18">
        <w:rPr>
          <w:rFonts w:ascii="Verdana" w:hAnsi="Verdana"/>
          <w:sz w:val="18"/>
          <w:szCs w:val="18"/>
        </w:rPr>
        <w:t xml:space="preserve"> </w:t>
      </w:r>
      <w:r w:rsidR="002479D4">
        <w:rPr>
          <w:rFonts w:ascii="Verdana" w:hAnsi="Verdana"/>
          <w:sz w:val="18"/>
          <w:szCs w:val="18"/>
        </w:rPr>
        <w:t>to</w:t>
      </w:r>
      <w:r w:rsidR="00872781">
        <w:rPr>
          <w:rFonts w:ascii="Verdana" w:hAnsi="Verdana"/>
          <w:sz w:val="18"/>
          <w:szCs w:val="18"/>
        </w:rPr>
        <w:t xml:space="preserve"> </w:t>
      </w:r>
      <w:r w:rsidR="008A7AF8">
        <w:rPr>
          <w:rFonts w:ascii="Verdana" w:hAnsi="Verdana"/>
          <w:sz w:val="18"/>
          <w:szCs w:val="18"/>
        </w:rPr>
        <w:t>Unreal Engine 5’s modular blueprints system</w:t>
      </w:r>
      <w:r w:rsidR="000836F1">
        <w:rPr>
          <w:rFonts w:ascii="Verdana" w:hAnsi="Verdana"/>
          <w:sz w:val="18"/>
          <w:szCs w:val="18"/>
        </w:rPr>
        <w:t xml:space="preserve"> (</w:t>
      </w:r>
      <w:r w:rsidR="004E1F3A">
        <w:rPr>
          <w:rFonts w:ascii="Verdana" w:hAnsi="Verdana"/>
          <w:sz w:val="18"/>
          <w:szCs w:val="18"/>
        </w:rPr>
        <w:t>Epic Games, 2025</w:t>
      </w:r>
      <w:r w:rsidR="000836F1">
        <w:rPr>
          <w:rFonts w:ascii="Verdana" w:hAnsi="Verdana"/>
          <w:sz w:val="18"/>
          <w:szCs w:val="18"/>
        </w:rPr>
        <w:t>)</w:t>
      </w:r>
      <w:r w:rsidR="008A7AF8">
        <w:rPr>
          <w:rFonts w:ascii="Verdana" w:hAnsi="Verdana"/>
          <w:sz w:val="18"/>
          <w:szCs w:val="18"/>
        </w:rPr>
        <w:t>.</w:t>
      </w:r>
      <w:r w:rsidR="005010E0">
        <w:rPr>
          <w:rFonts w:ascii="Verdana" w:hAnsi="Verdana"/>
          <w:sz w:val="18"/>
          <w:szCs w:val="18"/>
        </w:rPr>
        <w:t xml:space="preserve"> </w:t>
      </w:r>
    </w:p>
    <w:p w14:paraId="58CE2BE2" w14:textId="2E0DEF76" w:rsidR="008334FB" w:rsidRDefault="008334FB" w:rsidP="00EC521D">
      <w:pPr>
        <w:jc w:val="both"/>
        <w:rPr>
          <w:rFonts w:ascii="Verdana" w:hAnsi="Verdana"/>
          <w:sz w:val="18"/>
          <w:szCs w:val="18"/>
        </w:rPr>
      </w:pPr>
    </w:p>
    <w:p w14:paraId="391522A0" w14:textId="7D966661" w:rsidR="00575304" w:rsidRDefault="000A6632" w:rsidP="00EC521D">
      <w:pPr>
        <w:jc w:val="both"/>
        <w:rPr>
          <w:rFonts w:ascii="Verdana" w:hAnsi="Verdana"/>
          <w:sz w:val="18"/>
          <w:szCs w:val="18"/>
        </w:rPr>
      </w:pPr>
      <w:r>
        <w:rPr>
          <w:rFonts w:ascii="Verdana" w:hAnsi="Verdana"/>
          <w:sz w:val="18"/>
          <w:szCs w:val="18"/>
        </w:rPr>
        <w:t>In the context of Games Development specifically, OOD is r</w:t>
      </w:r>
      <w:r w:rsidR="005010E0">
        <w:rPr>
          <w:rFonts w:ascii="Verdana" w:hAnsi="Verdana"/>
          <w:sz w:val="18"/>
          <w:szCs w:val="18"/>
        </w:rPr>
        <w:t xml:space="preserve">eferred to as a useful way of approaching game development by academics </w:t>
      </w:r>
      <w:r w:rsidR="00127ADC">
        <w:rPr>
          <w:rFonts w:ascii="Verdana" w:hAnsi="Verdana"/>
          <w:sz w:val="18"/>
          <w:szCs w:val="18"/>
        </w:rPr>
        <w:t xml:space="preserve">(Akkaya </w:t>
      </w:r>
      <w:r w:rsidR="00F51815">
        <w:rPr>
          <w:rFonts w:ascii="Verdana" w:hAnsi="Verdana"/>
          <w:sz w:val="18"/>
          <w:szCs w:val="18"/>
        </w:rPr>
        <w:t>et al</w:t>
      </w:r>
      <w:r w:rsidR="00613984">
        <w:rPr>
          <w:rFonts w:ascii="Verdana" w:hAnsi="Verdana"/>
          <w:sz w:val="18"/>
          <w:szCs w:val="18"/>
        </w:rPr>
        <w:t xml:space="preserve">, 2022; </w:t>
      </w:r>
      <w:proofErr w:type="spellStart"/>
      <w:r w:rsidR="00613984">
        <w:rPr>
          <w:rFonts w:ascii="Verdana" w:hAnsi="Verdana"/>
          <w:sz w:val="18"/>
          <w:szCs w:val="18"/>
        </w:rPr>
        <w:t>Winggyist</w:t>
      </w:r>
      <w:proofErr w:type="spellEnd"/>
      <w:r w:rsidR="00613984">
        <w:rPr>
          <w:rFonts w:ascii="Verdana" w:hAnsi="Verdana"/>
          <w:sz w:val="18"/>
          <w:szCs w:val="18"/>
        </w:rPr>
        <w:t xml:space="preserve"> et al, 2022</w:t>
      </w:r>
      <w:r w:rsidR="00127ADC">
        <w:rPr>
          <w:rFonts w:ascii="Verdana" w:hAnsi="Verdana"/>
          <w:sz w:val="18"/>
          <w:szCs w:val="18"/>
        </w:rPr>
        <w:t>)</w:t>
      </w:r>
      <w:r w:rsidR="00613984">
        <w:rPr>
          <w:rFonts w:ascii="Verdana" w:hAnsi="Verdana"/>
          <w:sz w:val="18"/>
          <w:szCs w:val="18"/>
        </w:rPr>
        <w:t xml:space="preserve"> </w:t>
      </w:r>
      <w:r w:rsidR="005010E0">
        <w:rPr>
          <w:rFonts w:ascii="Verdana" w:hAnsi="Verdana"/>
          <w:sz w:val="18"/>
          <w:szCs w:val="18"/>
        </w:rPr>
        <w:t>and</w:t>
      </w:r>
      <w:r w:rsidR="007824B3">
        <w:rPr>
          <w:rFonts w:ascii="Verdana" w:hAnsi="Verdana"/>
          <w:sz w:val="18"/>
          <w:szCs w:val="18"/>
        </w:rPr>
        <w:t xml:space="preserve"> </w:t>
      </w:r>
      <w:r w:rsidR="00E52A7A">
        <w:rPr>
          <w:rFonts w:ascii="Verdana" w:hAnsi="Verdana"/>
          <w:sz w:val="18"/>
          <w:szCs w:val="18"/>
        </w:rPr>
        <w:t>professionals in the games industry</w:t>
      </w:r>
      <w:r w:rsidR="007824B3">
        <w:rPr>
          <w:rFonts w:ascii="Verdana" w:hAnsi="Verdana"/>
          <w:sz w:val="18"/>
          <w:szCs w:val="18"/>
        </w:rPr>
        <w:t xml:space="preserve"> </w:t>
      </w:r>
      <w:r w:rsidR="00A02D81">
        <w:rPr>
          <w:rFonts w:ascii="Verdana" w:hAnsi="Verdana"/>
          <w:sz w:val="18"/>
          <w:szCs w:val="18"/>
        </w:rPr>
        <w:t>such as</w:t>
      </w:r>
      <w:r w:rsidR="007824B3">
        <w:rPr>
          <w:rFonts w:ascii="Verdana" w:hAnsi="Verdana"/>
          <w:sz w:val="18"/>
          <w:szCs w:val="18"/>
        </w:rPr>
        <w:t xml:space="preserve"> Bleeding Edge Studios (2024).</w:t>
      </w:r>
      <w:r w:rsidR="00DB6FEA">
        <w:rPr>
          <w:rFonts w:ascii="Verdana" w:hAnsi="Verdana"/>
          <w:sz w:val="18"/>
          <w:szCs w:val="18"/>
        </w:rPr>
        <w:t xml:space="preserve"> </w:t>
      </w:r>
      <w:r w:rsidR="00086D45">
        <w:rPr>
          <w:rFonts w:ascii="Verdana" w:hAnsi="Verdana"/>
          <w:sz w:val="18"/>
          <w:szCs w:val="18"/>
        </w:rPr>
        <w:t>Unity</w:t>
      </w:r>
      <w:r w:rsidR="00E238C3">
        <w:rPr>
          <w:rFonts w:ascii="Verdana" w:hAnsi="Verdana"/>
          <w:sz w:val="18"/>
          <w:szCs w:val="18"/>
        </w:rPr>
        <w:t xml:space="preserve"> </w:t>
      </w:r>
      <w:r w:rsidR="00086D45">
        <w:rPr>
          <w:rFonts w:ascii="Verdana" w:hAnsi="Verdana"/>
          <w:sz w:val="18"/>
          <w:szCs w:val="18"/>
        </w:rPr>
        <w:t xml:space="preserve"> also directly details its compatibility with Object Orientated Design through </w:t>
      </w:r>
      <w:r w:rsidR="00A55064">
        <w:rPr>
          <w:rFonts w:ascii="Verdana" w:hAnsi="Verdana"/>
          <w:sz w:val="18"/>
          <w:szCs w:val="18"/>
        </w:rPr>
        <w:t>its “</w:t>
      </w:r>
      <w:r w:rsidR="00E170D3">
        <w:rPr>
          <w:rFonts w:ascii="Verdana" w:hAnsi="Verdana"/>
          <w:sz w:val="18"/>
          <w:szCs w:val="18"/>
        </w:rPr>
        <w:t>Game Object</w:t>
      </w:r>
      <w:r w:rsidR="00A55064">
        <w:rPr>
          <w:rFonts w:ascii="Verdana" w:hAnsi="Verdana"/>
          <w:sz w:val="18"/>
          <w:szCs w:val="18"/>
        </w:rPr>
        <w:t>” focused architecture</w:t>
      </w:r>
      <w:r w:rsidR="00086D45">
        <w:rPr>
          <w:rFonts w:ascii="Verdana" w:hAnsi="Verdana"/>
          <w:sz w:val="18"/>
          <w:szCs w:val="18"/>
        </w:rPr>
        <w:t xml:space="preserve"> in its docum</w:t>
      </w:r>
      <w:r w:rsidR="00E238C3">
        <w:rPr>
          <w:rFonts w:ascii="Verdana" w:hAnsi="Verdana"/>
          <w:sz w:val="18"/>
          <w:szCs w:val="18"/>
        </w:rPr>
        <w:t>entation (Unity Technologies, 2024).</w:t>
      </w:r>
    </w:p>
    <w:p w14:paraId="7A0FD7F0" w14:textId="77777777" w:rsidR="0039571E" w:rsidRDefault="0039571E" w:rsidP="00EC521D">
      <w:pPr>
        <w:jc w:val="both"/>
        <w:rPr>
          <w:rFonts w:ascii="Verdana" w:hAnsi="Verdana"/>
          <w:sz w:val="18"/>
          <w:szCs w:val="18"/>
        </w:rPr>
      </w:pPr>
    </w:p>
    <w:p w14:paraId="1C9A075C" w14:textId="4A9D3727" w:rsidR="00A60977" w:rsidRDefault="00DB6FEA" w:rsidP="00EC521D">
      <w:pPr>
        <w:jc w:val="both"/>
        <w:rPr>
          <w:rFonts w:ascii="Verdana" w:hAnsi="Verdana"/>
          <w:sz w:val="18"/>
          <w:szCs w:val="18"/>
        </w:rPr>
      </w:pPr>
      <w:r>
        <w:rPr>
          <w:rFonts w:ascii="Verdana" w:hAnsi="Verdana"/>
          <w:sz w:val="18"/>
          <w:szCs w:val="18"/>
        </w:rPr>
        <w:t xml:space="preserve">Arguments have been made in </w:t>
      </w:r>
      <w:r w:rsidR="001C3787">
        <w:rPr>
          <w:rFonts w:ascii="Verdana" w:hAnsi="Verdana"/>
          <w:sz w:val="18"/>
          <w:szCs w:val="18"/>
        </w:rPr>
        <w:t>opposition to OO</w:t>
      </w:r>
      <w:r w:rsidR="00DF4FB7">
        <w:rPr>
          <w:rFonts w:ascii="Verdana" w:hAnsi="Verdana"/>
          <w:sz w:val="18"/>
          <w:szCs w:val="18"/>
        </w:rPr>
        <w:t>D</w:t>
      </w:r>
      <w:r w:rsidR="00382CA3">
        <w:rPr>
          <w:rFonts w:ascii="Verdana" w:hAnsi="Verdana"/>
          <w:sz w:val="18"/>
          <w:szCs w:val="18"/>
        </w:rPr>
        <w:t>,</w:t>
      </w:r>
      <w:r w:rsidR="008F6F5E">
        <w:rPr>
          <w:rFonts w:ascii="Verdana" w:hAnsi="Verdana"/>
          <w:sz w:val="18"/>
          <w:szCs w:val="18"/>
        </w:rPr>
        <w:t xml:space="preserve"> in the context of games development, </w:t>
      </w:r>
      <w:r w:rsidR="00DF4FB7">
        <w:rPr>
          <w:rFonts w:ascii="Verdana" w:hAnsi="Verdana"/>
          <w:sz w:val="18"/>
          <w:szCs w:val="18"/>
        </w:rPr>
        <w:t xml:space="preserve">due to its lack of prioritisation of </w:t>
      </w:r>
      <w:r w:rsidR="0085354A">
        <w:rPr>
          <w:rFonts w:ascii="Verdana" w:hAnsi="Verdana"/>
          <w:sz w:val="18"/>
          <w:szCs w:val="18"/>
        </w:rPr>
        <w:t xml:space="preserve">data </w:t>
      </w:r>
      <w:r w:rsidR="00FE59A2">
        <w:rPr>
          <w:rFonts w:ascii="Verdana" w:hAnsi="Verdana"/>
          <w:sz w:val="18"/>
          <w:szCs w:val="18"/>
        </w:rPr>
        <w:t>and performance.</w:t>
      </w:r>
      <w:r w:rsidR="004278D6">
        <w:rPr>
          <w:rFonts w:ascii="Verdana" w:hAnsi="Verdana"/>
          <w:sz w:val="18"/>
          <w:szCs w:val="18"/>
        </w:rPr>
        <w:t xml:space="preserve"> </w:t>
      </w:r>
      <w:r w:rsidR="00557568">
        <w:rPr>
          <w:rFonts w:ascii="Verdana" w:hAnsi="Verdana"/>
          <w:sz w:val="18"/>
          <w:szCs w:val="18"/>
        </w:rPr>
        <w:t>Modern video game</w:t>
      </w:r>
      <w:r w:rsidR="00C611F8">
        <w:rPr>
          <w:rFonts w:ascii="Verdana" w:hAnsi="Verdana"/>
          <w:sz w:val="18"/>
          <w:szCs w:val="18"/>
        </w:rPr>
        <w:t>s have increased in scale (</w:t>
      </w:r>
      <w:r w:rsidR="007A10B7">
        <w:rPr>
          <w:rFonts w:ascii="Verdana" w:hAnsi="Verdana"/>
          <w:sz w:val="18"/>
          <w:szCs w:val="18"/>
        </w:rPr>
        <w:t>A. Kuo et al, 2017</w:t>
      </w:r>
      <w:r w:rsidR="00C611F8">
        <w:rPr>
          <w:rFonts w:ascii="Verdana" w:hAnsi="Verdana"/>
          <w:sz w:val="18"/>
          <w:szCs w:val="18"/>
        </w:rPr>
        <w:t>) and computational demand (</w:t>
      </w:r>
      <w:r w:rsidR="003A1F33">
        <w:rPr>
          <w:rFonts w:ascii="Verdana" w:hAnsi="Verdana"/>
          <w:sz w:val="18"/>
          <w:szCs w:val="18"/>
        </w:rPr>
        <w:t xml:space="preserve">Bayliss, </w:t>
      </w:r>
      <w:r w:rsidR="00024786">
        <w:rPr>
          <w:rFonts w:ascii="Verdana" w:hAnsi="Verdana"/>
          <w:sz w:val="18"/>
          <w:szCs w:val="18"/>
        </w:rPr>
        <w:t>2022</w:t>
      </w:r>
      <w:r w:rsidR="00C611F8">
        <w:rPr>
          <w:rFonts w:ascii="Verdana" w:hAnsi="Verdana"/>
          <w:sz w:val="18"/>
          <w:szCs w:val="18"/>
        </w:rPr>
        <w:t xml:space="preserve">) throughout the years. </w:t>
      </w:r>
      <w:r w:rsidR="004D2BC1">
        <w:rPr>
          <w:rFonts w:ascii="Verdana" w:hAnsi="Verdana"/>
          <w:sz w:val="18"/>
          <w:szCs w:val="18"/>
        </w:rPr>
        <w:t>Fabian (2013) argues t</w:t>
      </w:r>
      <w:r w:rsidR="00CD1E6F">
        <w:rPr>
          <w:rFonts w:ascii="Verdana" w:hAnsi="Verdana"/>
          <w:sz w:val="18"/>
          <w:szCs w:val="18"/>
        </w:rPr>
        <w:t>hat the answer to keeping up with th</w:t>
      </w:r>
      <w:r w:rsidR="00FF3909">
        <w:rPr>
          <w:rFonts w:ascii="Verdana" w:hAnsi="Verdana"/>
          <w:sz w:val="18"/>
          <w:szCs w:val="18"/>
        </w:rPr>
        <w:t>is</w:t>
      </w:r>
      <w:r w:rsidR="008117AE">
        <w:rPr>
          <w:rFonts w:ascii="Verdana" w:hAnsi="Verdana"/>
          <w:sz w:val="18"/>
          <w:szCs w:val="18"/>
        </w:rPr>
        <w:t xml:space="preserve"> </w:t>
      </w:r>
      <w:r w:rsidR="00183E39">
        <w:rPr>
          <w:rFonts w:ascii="Verdana" w:hAnsi="Verdana"/>
          <w:sz w:val="18"/>
          <w:szCs w:val="18"/>
        </w:rPr>
        <w:t xml:space="preserve">trend </w:t>
      </w:r>
      <w:r w:rsidR="008117AE">
        <w:rPr>
          <w:rFonts w:ascii="Verdana" w:hAnsi="Verdana"/>
          <w:sz w:val="18"/>
          <w:szCs w:val="18"/>
        </w:rPr>
        <w:t>is through develop</w:t>
      </w:r>
      <w:r w:rsidR="00BE1FEB">
        <w:rPr>
          <w:rFonts w:ascii="Verdana" w:hAnsi="Verdana"/>
          <w:sz w:val="18"/>
          <w:szCs w:val="18"/>
        </w:rPr>
        <w:t xml:space="preserve">ment </w:t>
      </w:r>
      <w:r w:rsidR="00B74EB8">
        <w:rPr>
          <w:rFonts w:ascii="Verdana" w:hAnsi="Verdana"/>
          <w:sz w:val="18"/>
          <w:szCs w:val="18"/>
        </w:rPr>
        <w:t>in adherence with</w:t>
      </w:r>
      <w:r w:rsidR="00BE1FEB">
        <w:rPr>
          <w:rFonts w:ascii="Verdana" w:hAnsi="Verdana"/>
          <w:sz w:val="18"/>
          <w:szCs w:val="18"/>
        </w:rPr>
        <w:t xml:space="preserve"> </w:t>
      </w:r>
      <w:r w:rsidR="00022EDC">
        <w:rPr>
          <w:rFonts w:ascii="Verdana" w:hAnsi="Verdana"/>
          <w:sz w:val="18"/>
          <w:szCs w:val="18"/>
        </w:rPr>
        <w:t xml:space="preserve">the principles </w:t>
      </w:r>
      <w:r w:rsidR="002B5026">
        <w:rPr>
          <w:rFonts w:ascii="Verdana" w:hAnsi="Verdana"/>
          <w:sz w:val="18"/>
          <w:szCs w:val="18"/>
        </w:rPr>
        <w:t xml:space="preserve">of </w:t>
      </w:r>
      <w:r w:rsidR="00BE1FEB">
        <w:rPr>
          <w:rFonts w:ascii="Verdana" w:hAnsi="Verdana"/>
          <w:sz w:val="18"/>
          <w:szCs w:val="18"/>
        </w:rPr>
        <w:t>Data Orientated Design.</w:t>
      </w:r>
    </w:p>
    <w:p w14:paraId="482E2A45" w14:textId="77777777" w:rsidR="00A60977" w:rsidRDefault="00A60977" w:rsidP="00EC521D">
      <w:pPr>
        <w:jc w:val="both"/>
        <w:rPr>
          <w:rFonts w:ascii="Verdana" w:hAnsi="Verdana"/>
          <w:sz w:val="18"/>
          <w:szCs w:val="18"/>
        </w:rPr>
      </w:pPr>
    </w:p>
    <w:p w14:paraId="631B783C" w14:textId="168D6414" w:rsidR="009B50C5" w:rsidRDefault="00B2582E" w:rsidP="00EC521D">
      <w:pPr>
        <w:jc w:val="both"/>
        <w:rPr>
          <w:rFonts w:ascii="Verdana" w:hAnsi="Verdana"/>
          <w:sz w:val="18"/>
          <w:szCs w:val="18"/>
        </w:rPr>
      </w:pPr>
      <w:r>
        <w:rPr>
          <w:rFonts w:ascii="Verdana" w:hAnsi="Verdana"/>
          <w:sz w:val="18"/>
          <w:szCs w:val="18"/>
        </w:rPr>
        <w:t>Data Orientated Design (hereafter DOD)</w:t>
      </w:r>
      <w:r w:rsidR="00746713">
        <w:rPr>
          <w:rFonts w:ascii="Verdana" w:hAnsi="Verdana"/>
          <w:sz w:val="18"/>
          <w:szCs w:val="18"/>
        </w:rPr>
        <w:t xml:space="preserve"> is a design pattern that</w:t>
      </w:r>
      <w:r w:rsidR="007650B9">
        <w:rPr>
          <w:rFonts w:ascii="Verdana" w:hAnsi="Verdana"/>
          <w:sz w:val="18"/>
          <w:szCs w:val="18"/>
        </w:rPr>
        <w:t xml:space="preserve"> </w:t>
      </w:r>
      <w:r w:rsidR="00332F94">
        <w:rPr>
          <w:rFonts w:ascii="Verdana" w:hAnsi="Verdana"/>
          <w:sz w:val="18"/>
          <w:szCs w:val="18"/>
        </w:rPr>
        <w:t>heavily prioritises data over the object</w:t>
      </w:r>
      <w:r w:rsidR="00EB482B">
        <w:rPr>
          <w:rFonts w:ascii="Verdana" w:hAnsi="Verdana"/>
          <w:sz w:val="18"/>
          <w:szCs w:val="18"/>
        </w:rPr>
        <w:t xml:space="preserve">. Rather than making use of </w:t>
      </w:r>
      <w:r w:rsidR="00B064BE">
        <w:rPr>
          <w:rFonts w:ascii="Verdana" w:hAnsi="Verdana"/>
          <w:sz w:val="18"/>
          <w:szCs w:val="18"/>
        </w:rPr>
        <w:t>common Object-Orientated methods like interfaces and class inheritance (</w:t>
      </w:r>
      <w:r w:rsidR="00D43FFE">
        <w:rPr>
          <w:rFonts w:ascii="Verdana" w:hAnsi="Verdana"/>
          <w:sz w:val="18"/>
          <w:szCs w:val="18"/>
        </w:rPr>
        <w:t xml:space="preserve">Dathan </w:t>
      </w:r>
      <w:r w:rsidR="00D43FFE">
        <w:rPr>
          <w:rFonts w:ascii="Verdana" w:hAnsi="Verdana"/>
          <w:i/>
          <w:iCs/>
          <w:sz w:val="18"/>
          <w:szCs w:val="18"/>
        </w:rPr>
        <w:t xml:space="preserve">et al, </w:t>
      </w:r>
      <w:r w:rsidR="00D43FFE" w:rsidRPr="00113478">
        <w:rPr>
          <w:rFonts w:ascii="Verdana" w:hAnsi="Verdana"/>
          <w:sz w:val="18"/>
          <w:szCs w:val="18"/>
        </w:rPr>
        <w:t>2015</w:t>
      </w:r>
      <w:r w:rsidR="00B064BE">
        <w:rPr>
          <w:rFonts w:ascii="Verdana" w:hAnsi="Verdana"/>
          <w:sz w:val="18"/>
          <w:szCs w:val="18"/>
        </w:rPr>
        <w:t>),</w:t>
      </w:r>
      <w:r w:rsidR="00A5657E">
        <w:rPr>
          <w:rFonts w:ascii="Verdana" w:hAnsi="Verdana"/>
          <w:sz w:val="18"/>
          <w:szCs w:val="18"/>
        </w:rPr>
        <w:t xml:space="preserve"> DOD’s principles involve</w:t>
      </w:r>
      <w:r w:rsidR="00F76DF8">
        <w:rPr>
          <w:rFonts w:ascii="Verdana" w:hAnsi="Verdana"/>
          <w:sz w:val="18"/>
          <w:szCs w:val="18"/>
        </w:rPr>
        <w:t xml:space="preserve"> storing and handling data</w:t>
      </w:r>
      <w:r w:rsidR="00DD386A">
        <w:rPr>
          <w:rFonts w:ascii="Verdana" w:hAnsi="Verdana"/>
          <w:sz w:val="18"/>
          <w:szCs w:val="18"/>
        </w:rPr>
        <w:t xml:space="preserve"> in a way </w:t>
      </w:r>
      <w:r w:rsidR="00112892">
        <w:rPr>
          <w:rFonts w:ascii="Verdana" w:hAnsi="Verdana"/>
          <w:sz w:val="18"/>
          <w:szCs w:val="18"/>
        </w:rPr>
        <w:t xml:space="preserve">facilitates </w:t>
      </w:r>
      <w:r w:rsidR="00DD386A">
        <w:rPr>
          <w:rFonts w:ascii="Verdana" w:hAnsi="Verdana"/>
          <w:sz w:val="18"/>
          <w:szCs w:val="18"/>
        </w:rPr>
        <w:t>high levels of efficiency</w:t>
      </w:r>
      <w:r w:rsidR="00986E76">
        <w:rPr>
          <w:rFonts w:ascii="Verdana" w:hAnsi="Verdana"/>
          <w:sz w:val="18"/>
          <w:szCs w:val="18"/>
        </w:rPr>
        <w:t xml:space="preserve"> </w:t>
      </w:r>
      <w:r w:rsidR="004D2BC1">
        <w:rPr>
          <w:rFonts w:ascii="Verdana" w:hAnsi="Verdana"/>
          <w:sz w:val="18"/>
          <w:szCs w:val="18"/>
        </w:rPr>
        <w:fldChar w:fldCharType="begin"/>
      </w:r>
      <w:r w:rsidR="004D2BC1">
        <w:rPr>
          <w:rFonts w:ascii="Verdana" w:hAnsi="Verdana"/>
          <w:sz w:val="18"/>
          <w:szCs w:val="18"/>
        </w:rPr>
        <w:instrText xml:space="preserve"> ADDIN ZOTERO_ITEM CSL_CITATION {"citationID":"MIlKJIPe","properties":{"formattedCitation":"(Fabian, 2013)","plainCitation":"(Fabian, 2013)","noteIndex":0},"citationItems":[{"id":46,"uris":["http://zotero.org/users/local/vy84d8dO/items/GHAN6LN6"],"itemData":{"id":46,"type":"book","title":"Data Orientated Design","URL":"https://www.dataorienteddesign.com/dodmain.pdf","author":[{"family":"Fabian","given":"Richard"}],"issued":{"date-parts":[["2013",9,13]]}}}],"schema":"https://github.com/citation-style-language/schema/raw/master/csl-citation.json"} </w:instrText>
      </w:r>
      <w:r w:rsidR="004D2BC1">
        <w:rPr>
          <w:rFonts w:ascii="Verdana" w:hAnsi="Verdana"/>
          <w:sz w:val="18"/>
          <w:szCs w:val="18"/>
        </w:rPr>
        <w:fldChar w:fldCharType="separate"/>
      </w:r>
      <w:r w:rsidR="004D2BC1" w:rsidRPr="004D2BC1">
        <w:rPr>
          <w:rFonts w:ascii="Verdana" w:hAnsi="Verdana"/>
          <w:sz w:val="18"/>
        </w:rPr>
        <w:t>(Fabian, 2013)</w:t>
      </w:r>
      <w:r w:rsidR="004D2BC1">
        <w:rPr>
          <w:rFonts w:ascii="Verdana" w:hAnsi="Verdana"/>
          <w:sz w:val="18"/>
          <w:szCs w:val="18"/>
        </w:rPr>
        <w:fldChar w:fldCharType="end"/>
      </w:r>
      <w:r w:rsidR="009B50C5">
        <w:rPr>
          <w:rFonts w:ascii="Verdana" w:hAnsi="Verdana"/>
          <w:sz w:val="18"/>
          <w:szCs w:val="18"/>
        </w:rPr>
        <w:t>.</w:t>
      </w:r>
    </w:p>
    <w:p w14:paraId="106CF2CD" w14:textId="77777777" w:rsidR="00691D0B" w:rsidRDefault="00691D0B" w:rsidP="00EC521D">
      <w:pPr>
        <w:jc w:val="both"/>
        <w:rPr>
          <w:rFonts w:ascii="Verdana" w:hAnsi="Verdana"/>
          <w:sz w:val="18"/>
          <w:szCs w:val="18"/>
        </w:rPr>
      </w:pPr>
    </w:p>
    <w:p w14:paraId="60747D0D" w14:textId="10985CAF" w:rsidR="00A60977" w:rsidRDefault="00FD35E0" w:rsidP="00EC521D">
      <w:pPr>
        <w:jc w:val="both"/>
        <w:rPr>
          <w:rFonts w:ascii="Verdana" w:hAnsi="Verdana"/>
          <w:sz w:val="18"/>
          <w:szCs w:val="18"/>
        </w:rPr>
      </w:pPr>
      <w:proofErr w:type="spellStart"/>
      <w:r>
        <w:rPr>
          <w:rFonts w:ascii="Verdana" w:hAnsi="Verdana"/>
          <w:sz w:val="18"/>
          <w:szCs w:val="18"/>
        </w:rPr>
        <w:t>Winggyst</w:t>
      </w:r>
      <w:proofErr w:type="spellEnd"/>
      <w:r>
        <w:rPr>
          <w:rFonts w:ascii="Verdana" w:hAnsi="Verdana"/>
          <w:sz w:val="18"/>
          <w:szCs w:val="18"/>
        </w:rPr>
        <w:t xml:space="preserve"> et al</w:t>
      </w:r>
      <w:r w:rsidR="00B2390C">
        <w:rPr>
          <w:rFonts w:ascii="Verdana" w:hAnsi="Verdana"/>
          <w:sz w:val="18"/>
          <w:szCs w:val="18"/>
        </w:rPr>
        <w:t xml:space="preserve"> (</w:t>
      </w:r>
      <w:r w:rsidR="002915AF">
        <w:rPr>
          <w:rFonts w:ascii="Verdana" w:hAnsi="Verdana"/>
          <w:sz w:val="18"/>
          <w:szCs w:val="18"/>
        </w:rPr>
        <w:t>2022</w:t>
      </w:r>
      <w:r w:rsidR="00B2390C">
        <w:rPr>
          <w:rFonts w:ascii="Verdana" w:hAnsi="Verdana"/>
          <w:sz w:val="18"/>
          <w:szCs w:val="18"/>
        </w:rPr>
        <w:t>)</w:t>
      </w:r>
      <w:r>
        <w:rPr>
          <w:rFonts w:ascii="Verdana" w:hAnsi="Verdana"/>
          <w:sz w:val="18"/>
          <w:szCs w:val="18"/>
        </w:rPr>
        <w:t>, while noting the usefulness of</w:t>
      </w:r>
      <w:r w:rsidR="00884176">
        <w:rPr>
          <w:rFonts w:ascii="Verdana" w:hAnsi="Verdana"/>
          <w:sz w:val="18"/>
          <w:szCs w:val="18"/>
        </w:rPr>
        <w:t xml:space="preserve"> OOD in</w:t>
      </w:r>
      <w:r w:rsidR="00531B64">
        <w:rPr>
          <w:rFonts w:ascii="Verdana" w:hAnsi="Verdana"/>
          <w:sz w:val="18"/>
          <w:szCs w:val="18"/>
        </w:rPr>
        <w:t xml:space="preserve"> video game</w:t>
      </w:r>
      <w:r w:rsidR="00884176">
        <w:rPr>
          <w:rFonts w:ascii="Verdana" w:hAnsi="Verdana"/>
          <w:sz w:val="18"/>
          <w:szCs w:val="18"/>
        </w:rPr>
        <w:t xml:space="preserve"> development alongside its position as “industry standard”,</w:t>
      </w:r>
      <w:r w:rsidR="00581A6D">
        <w:rPr>
          <w:rFonts w:ascii="Verdana" w:hAnsi="Verdana"/>
          <w:sz w:val="18"/>
          <w:szCs w:val="18"/>
        </w:rPr>
        <w:t xml:space="preserve"> concluded in</w:t>
      </w:r>
      <w:r w:rsidR="009F336C">
        <w:rPr>
          <w:rFonts w:ascii="Verdana" w:hAnsi="Verdana"/>
          <w:sz w:val="18"/>
          <w:szCs w:val="18"/>
        </w:rPr>
        <w:t xml:space="preserve"> their </w:t>
      </w:r>
      <w:r w:rsidR="00C76ECB">
        <w:rPr>
          <w:rFonts w:ascii="Verdana" w:hAnsi="Verdana"/>
          <w:sz w:val="18"/>
          <w:szCs w:val="18"/>
        </w:rPr>
        <w:t>conference</w:t>
      </w:r>
      <w:r w:rsidR="009F336C">
        <w:rPr>
          <w:rFonts w:ascii="Verdana" w:hAnsi="Verdana"/>
          <w:sz w:val="18"/>
          <w:szCs w:val="18"/>
        </w:rPr>
        <w:t xml:space="preserve"> that developing a game in adherence with D</w:t>
      </w:r>
      <w:r w:rsidR="003E268F">
        <w:rPr>
          <w:rFonts w:ascii="Verdana" w:hAnsi="Verdana"/>
          <w:sz w:val="18"/>
          <w:szCs w:val="18"/>
        </w:rPr>
        <w:t>ata Orientated Design</w:t>
      </w:r>
      <w:r w:rsidR="009F336C">
        <w:rPr>
          <w:rFonts w:ascii="Verdana" w:hAnsi="Verdana"/>
          <w:sz w:val="18"/>
          <w:szCs w:val="18"/>
        </w:rPr>
        <w:t xml:space="preserve"> principles led to</w:t>
      </w:r>
      <w:r w:rsidR="000702C5">
        <w:rPr>
          <w:rFonts w:ascii="Verdana" w:hAnsi="Verdana"/>
          <w:sz w:val="18"/>
          <w:szCs w:val="18"/>
        </w:rPr>
        <w:t xml:space="preserve"> significantly better performance</w:t>
      </w:r>
      <w:r w:rsidR="00EB3286">
        <w:rPr>
          <w:rFonts w:ascii="Verdana" w:hAnsi="Verdana"/>
          <w:sz w:val="18"/>
          <w:szCs w:val="18"/>
        </w:rPr>
        <w:t xml:space="preserve"> compared to OOD. </w:t>
      </w:r>
    </w:p>
    <w:p w14:paraId="43F7148E" w14:textId="77777777" w:rsidR="00EB3286" w:rsidRDefault="00EB3286" w:rsidP="00EC521D">
      <w:pPr>
        <w:jc w:val="both"/>
        <w:rPr>
          <w:rFonts w:ascii="Verdana" w:hAnsi="Verdana"/>
          <w:sz w:val="18"/>
          <w:szCs w:val="18"/>
        </w:rPr>
      </w:pPr>
    </w:p>
    <w:p w14:paraId="25F08D9E" w14:textId="6D377FEC" w:rsidR="00D82C4D" w:rsidRDefault="003A1AF6" w:rsidP="00EC521D">
      <w:pPr>
        <w:jc w:val="both"/>
        <w:rPr>
          <w:rFonts w:ascii="Verdana" w:hAnsi="Verdana"/>
          <w:sz w:val="18"/>
          <w:szCs w:val="18"/>
        </w:rPr>
      </w:pPr>
      <w:r>
        <w:rPr>
          <w:rFonts w:ascii="Verdana" w:hAnsi="Verdana"/>
          <w:sz w:val="18"/>
          <w:szCs w:val="18"/>
        </w:rPr>
        <w:t>Furthermore,</w:t>
      </w:r>
      <w:r w:rsidR="005018F6">
        <w:rPr>
          <w:rFonts w:ascii="Verdana" w:hAnsi="Verdana"/>
          <w:sz w:val="18"/>
          <w:szCs w:val="18"/>
        </w:rPr>
        <w:t xml:space="preserve"> Un</w:t>
      </w:r>
      <w:r w:rsidR="006206E2">
        <w:rPr>
          <w:rFonts w:ascii="Verdana" w:hAnsi="Verdana"/>
          <w:sz w:val="18"/>
          <w:szCs w:val="18"/>
        </w:rPr>
        <w:t>ity</w:t>
      </w:r>
      <w:r w:rsidR="00240F8A">
        <w:rPr>
          <w:rFonts w:ascii="Verdana" w:hAnsi="Verdana"/>
          <w:sz w:val="18"/>
          <w:szCs w:val="18"/>
        </w:rPr>
        <w:t>’s</w:t>
      </w:r>
      <w:r w:rsidR="001A1EA6">
        <w:rPr>
          <w:rFonts w:ascii="Verdana" w:hAnsi="Verdana"/>
          <w:sz w:val="18"/>
          <w:szCs w:val="18"/>
        </w:rPr>
        <w:t xml:space="preserve"> Data-Orientated</w:t>
      </w:r>
      <w:r w:rsidR="00C10037">
        <w:rPr>
          <w:rFonts w:ascii="Verdana" w:hAnsi="Verdana"/>
          <w:sz w:val="18"/>
          <w:szCs w:val="18"/>
        </w:rPr>
        <w:t xml:space="preserve"> Technology Stack (DOTS) </w:t>
      </w:r>
      <w:r w:rsidR="00031B37">
        <w:rPr>
          <w:rFonts w:ascii="Verdana" w:hAnsi="Verdana"/>
          <w:sz w:val="18"/>
          <w:szCs w:val="18"/>
        </w:rPr>
        <w:t xml:space="preserve">is a recent addition that facilitates a more </w:t>
      </w:r>
      <w:r w:rsidR="004B40D6">
        <w:rPr>
          <w:rFonts w:ascii="Verdana" w:hAnsi="Verdana"/>
          <w:sz w:val="18"/>
          <w:szCs w:val="18"/>
        </w:rPr>
        <w:t>data</w:t>
      </w:r>
      <w:r w:rsidR="0007313A">
        <w:rPr>
          <w:rFonts w:ascii="Verdana" w:hAnsi="Verdana"/>
          <w:sz w:val="18"/>
          <w:szCs w:val="18"/>
        </w:rPr>
        <w:t xml:space="preserve">-orientated </w:t>
      </w:r>
      <w:r w:rsidR="00031B37">
        <w:rPr>
          <w:rFonts w:ascii="Verdana" w:hAnsi="Verdana"/>
          <w:sz w:val="18"/>
          <w:szCs w:val="18"/>
        </w:rPr>
        <w:t xml:space="preserve">approach to development as compared to </w:t>
      </w:r>
      <w:r w:rsidR="00BF038D">
        <w:rPr>
          <w:rFonts w:ascii="Verdana" w:hAnsi="Verdana"/>
          <w:sz w:val="18"/>
          <w:szCs w:val="18"/>
        </w:rPr>
        <w:t>the</w:t>
      </w:r>
      <w:r w:rsidR="00031B37">
        <w:rPr>
          <w:rFonts w:ascii="Verdana" w:hAnsi="Verdana"/>
          <w:sz w:val="18"/>
          <w:szCs w:val="18"/>
        </w:rPr>
        <w:t xml:space="preserve"> default</w:t>
      </w:r>
      <w:r w:rsidR="00BF038D">
        <w:rPr>
          <w:rFonts w:ascii="Verdana" w:hAnsi="Verdana"/>
          <w:sz w:val="18"/>
          <w:szCs w:val="18"/>
        </w:rPr>
        <w:t xml:space="preserve"> engine’s</w:t>
      </w:r>
      <w:r w:rsidR="0007313A">
        <w:rPr>
          <w:rFonts w:ascii="Verdana" w:hAnsi="Verdana"/>
          <w:sz w:val="18"/>
          <w:szCs w:val="18"/>
        </w:rPr>
        <w:t xml:space="preserve"> object-orientated</w:t>
      </w:r>
      <w:r w:rsidR="00BF038D">
        <w:rPr>
          <w:rFonts w:ascii="Verdana" w:hAnsi="Verdana"/>
          <w:sz w:val="18"/>
          <w:szCs w:val="18"/>
        </w:rPr>
        <w:t xml:space="preserve"> </w:t>
      </w:r>
      <w:r w:rsidR="009D6376">
        <w:rPr>
          <w:rFonts w:ascii="Verdana" w:hAnsi="Verdana"/>
          <w:sz w:val="18"/>
          <w:szCs w:val="18"/>
        </w:rPr>
        <w:t>functionality</w:t>
      </w:r>
      <w:r w:rsidR="00031B37">
        <w:rPr>
          <w:rFonts w:ascii="Verdana" w:hAnsi="Verdana"/>
          <w:sz w:val="18"/>
          <w:szCs w:val="18"/>
        </w:rPr>
        <w:t xml:space="preserve"> (</w:t>
      </w:r>
      <w:r w:rsidR="00113478">
        <w:rPr>
          <w:rFonts w:ascii="Verdana" w:hAnsi="Verdana"/>
          <w:sz w:val="18"/>
          <w:szCs w:val="18"/>
        </w:rPr>
        <w:t>Unity Technologies, 2025</w:t>
      </w:r>
      <w:r w:rsidR="00031B37">
        <w:rPr>
          <w:rFonts w:ascii="Verdana" w:hAnsi="Verdana"/>
          <w:sz w:val="18"/>
          <w:szCs w:val="18"/>
        </w:rPr>
        <w:t>).</w:t>
      </w:r>
      <w:r w:rsidR="0095504B">
        <w:rPr>
          <w:rFonts w:ascii="Verdana" w:hAnsi="Verdana"/>
          <w:sz w:val="18"/>
          <w:szCs w:val="18"/>
        </w:rPr>
        <w:t xml:space="preserve"> </w:t>
      </w:r>
      <w:r w:rsidR="003F50BA">
        <w:rPr>
          <w:rFonts w:ascii="Verdana" w:hAnsi="Verdana"/>
          <w:sz w:val="18"/>
          <w:szCs w:val="18"/>
        </w:rPr>
        <w:t xml:space="preserve">Freddie </w:t>
      </w:r>
      <w:proofErr w:type="spellStart"/>
      <w:r w:rsidR="003F50BA">
        <w:rPr>
          <w:rFonts w:ascii="Verdana" w:hAnsi="Verdana"/>
          <w:sz w:val="18"/>
          <w:szCs w:val="18"/>
        </w:rPr>
        <w:t>Baboard</w:t>
      </w:r>
      <w:proofErr w:type="spellEnd"/>
      <w:r w:rsidR="003F50BA">
        <w:rPr>
          <w:rFonts w:ascii="Verdana" w:hAnsi="Verdana"/>
          <w:sz w:val="18"/>
          <w:szCs w:val="18"/>
        </w:rPr>
        <w:t xml:space="preserve"> details the use of this system in the development of </w:t>
      </w:r>
      <w:r w:rsidR="003F50BA" w:rsidRPr="00304A29">
        <w:rPr>
          <w:rFonts w:ascii="Verdana" w:hAnsi="Verdana"/>
          <w:i/>
          <w:iCs/>
          <w:sz w:val="18"/>
          <w:szCs w:val="18"/>
        </w:rPr>
        <w:t>Southfield</w:t>
      </w:r>
      <w:r w:rsidR="003F50BA">
        <w:rPr>
          <w:rFonts w:ascii="Verdana" w:hAnsi="Verdana"/>
          <w:sz w:val="18"/>
          <w:szCs w:val="18"/>
        </w:rPr>
        <w:t xml:space="preserve"> (</w:t>
      </w:r>
      <w:r w:rsidR="00BD1A42">
        <w:rPr>
          <w:rFonts w:ascii="Verdana" w:hAnsi="Verdana"/>
          <w:sz w:val="18"/>
          <w:szCs w:val="18"/>
        </w:rPr>
        <w:t xml:space="preserve">Radical </w:t>
      </w:r>
      <w:r w:rsidR="00BD1A42">
        <w:rPr>
          <w:rFonts w:ascii="Verdana" w:hAnsi="Verdana"/>
          <w:sz w:val="18"/>
          <w:szCs w:val="18"/>
        </w:rPr>
        <w:lastRenderedPageBreak/>
        <w:t>Forge, N.A</w:t>
      </w:r>
      <w:r w:rsidR="003F50BA">
        <w:rPr>
          <w:rFonts w:ascii="Verdana" w:hAnsi="Verdana"/>
          <w:sz w:val="18"/>
          <w:szCs w:val="18"/>
        </w:rPr>
        <w:t xml:space="preserve">), a multiplayer game </w:t>
      </w:r>
      <w:r w:rsidR="00D82C4D">
        <w:rPr>
          <w:rFonts w:ascii="Verdana" w:hAnsi="Verdana"/>
          <w:sz w:val="18"/>
          <w:szCs w:val="18"/>
        </w:rPr>
        <w:t>in which nearly every object in the game world is affected by physics</w:t>
      </w:r>
      <w:r w:rsidR="00D8587D">
        <w:rPr>
          <w:rFonts w:ascii="Verdana" w:hAnsi="Verdana"/>
          <w:sz w:val="18"/>
          <w:szCs w:val="18"/>
        </w:rPr>
        <w:t xml:space="preserve"> (</w:t>
      </w:r>
      <w:proofErr w:type="spellStart"/>
      <w:r w:rsidR="00A839C7">
        <w:rPr>
          <w:rFonts w:ascii="Verdana" w:hAnsi="Verdana"/>
          <w:sz w:val="18"/>
          <w:szCs w:val="18"/>
        </w:rPr>
        <w:t>Baboard</w:t>
      </w:r>
      <w:proofErr w:type="spellEnd"/>
      <w:r w:rsidR="00A839C7">
        <w:rPr>
          <w:rFonts w:ascii="Verdana" w:hAnsi="Verdana"/>
          <w:sz w:val="18"/>
          <w:szCs w:val="18"/>
        </w:rPr>
        <w:t>, 2025</w:t>
      </w:r>
      <w:r w:rsidR="00D8587D">
        <w:rPr>
          <w:rFonts w:ascii="Verdana" w:hAnsi="Verdana"/>
          <w:sz w:val="18"/>
          <w:szCs w:val="18"/>
        </w:rPr>
        <w:t>)</w:t>
      </w:r>
      <w:r w:rsidR="00D82C4D">
        <w:rPr>
          <w:rFonts w:ascii="Verdana" w:hAnsi="Verdana"/>
          <w:sz w:val="18"/>
          <w:szCs w:val="18"/>
        </w:rPr>
        <w:t xml:space="preserve">. </w:t>
      </w:r>
    </w:p>
    <w:p w14:paraId="7859D5F5" w14:textId="77777777" w:rsidR="00D82C4D" w:rsidRDefault="00D82C4D" w:rsidP="00EC521D">
      <w:pPr>
        <w:jc w:val="both"/>
        <w:rPr>
          <w:rFonts w:ascii="Verdana" w:hAnsi="Verdana"/>
          <w:sz w:val="18"/>
          <w:szCs w:val="18"/>
        </w:rPr>
      </w:pPr>
    </w:p>
    <w:p w14:paraId="585C6AC5" w14:textId="063BE305" w:rsidR="00905176" w:rsidRDefault="00C35F19" w:rsidP="00EC521D">
      <w:pPr>
        <w:jc w:val="both"/>
        <w:rPr>
          <w:rFonts w:ascii="Verdana" w:hAnsi="Verdana"/>
          <w:sz w:val="18"/>
          <w:szCs w:val="18"/>
        </w:rPr>
      </w:pPr>
      <w:r>
        <w:rPr>
          <w:rFonts w:ascii="Verdana" w:hAnsi="Verdana"/>
          <w:sz w:val="18"/>
          <w:szCs w:val="18"/>
        </w:rPr>
        <w:t>It is true that</w:t>
      </w:r>
      <w:r w:rsidR="0074366D">
        <w:rPr>
          <w:rFonts w:ascii="Verdana" w:hAnsi="Verdana"/>
          <w:sz w:val="18"/>
          <w:szCs w:val="18"/>
        </w:rPr>
        <w:t xml:space="preserve"> </w:t>
      </w:r>
      <w:proofErr w:type="spellStart"/>
      <w:r w:rsidR="0074366D">
        <w:rPr>
          <w:rFonts w:ascii="Verdana" w:hAnsi="Verdana"/>
          <w:sz w:val="18"/>
          <w:szCs w:val="18"/>
        </w:rPr>
        <w:t>Baboard</w:t>
      </w:r>
      <w:proofErr w:type="spellEnd"/>
      <w:r w:rsidR="007C4AE6">
        <w:rPr>
          <w:rFonts w:ascii="Verdana" w:hAnsi="Verdana"/>
          <w:sz w:val="18"/>
          <w:szCs w:val="18"/>
        </w:rPr>
        <w:t xml:space="preserve"> also discussed several othe</w:t>
      </w:r>
      <w:r w:rsidR="00F35961">
        <w:rPr>
          <w:rFonts w:ascii="Verdana" w:hAnsi="Verdana"/>
          <w:sz w:val="18"/>
          <w:szCs w:val="18"/>
        </w:rPr>
        <w:t xml:space="preserve">r optimization methos </w:t>
      </w:r>
      <w:r w:rsidR="005432BE">
        <w:rPr>
          <w:rFonts w:ascii="Verdana" w:hAnsi="Verdana"/>
          <w:sz w:val="18"/>
          <w:szCs w:val="18"/>
        </w:rPr>
        <w:t>in his talk</w:t>
      </w:r>
      <w:r w:rsidR="004B40D6">
        <w:rPr>
          <w:rFonts w:ascii="Verdana" w:hAnsi="Verdana"/>
          <w:sz w:val="18"/>
          <w:szCs w:val="18"/>
        </w:rPr>
        <w:t xml:space="preserve"> that are non</w:t>
      </w:r>
      <w:r w:rsidR="00F35961">
        <w:rPr>
          <w:rFonts w:ascii="Verdana" w:hAnsi="Verdana"/>
          <w:sz w:val="18"/>
          <w:szCs w:val="18"/>
        </w:rPr>
        <w:t xml:space="preserve">-specific to </w:t>
      </w:r>
      <w:r>
        <w:rPr>
          <w:rFonts w:ascii="Verdana" w:hAnsi="Verdana"/>
          <w:sz w:val="18"/>
          <w:szCs w:val="18"/>
        </w:rPr>
        <w:t>DOD</w:t>
      </w:r>
      <w:r w:rsidR="00014A18">
        <w:rPr>
          <w:rFonts w:ascii="Verdana" w:hAnsi="Verdana"/>
          <w:sz w:val="18"/>
          <w:szCs w:val="18"/>
        </w:rPr>
        <w:t xml:space="preserve">, such as a </w:t>
      </w:r>
      <w:r w:rsidR="00EB7E03">
        <w:rPr>
          <w:rFonts w:ascii="Verdana" w:hAnsi="Verdana"/>
          <w:sz w:val="18"/>
          <w:szCs w:val="18"/>
        </w:rPr>
        <w:t>chunk-</w:t>
      </w:r>
      <w:r w:rsidR="00EB7E03" w:rsidRPr="00367F33">
        <w:rPr>
          <w:rFonts w:ascii="Verdana" w:hAnsi="Verdana"/>
          <w:sz w:val="18"/>
          <w:szCs w:val="18"/>
        </w:rPr>
        <w:t>based</w:t>
      </w:r>
      <w:r w:rsidR="00014A18">
        <w:rPr>
          <w:rFonts w:ascii="Verdana" w:hAnsi="Verdana"/>
          <w:sz w:val="18"/>
          <w:szCs w:val="18"/>
        </w:rPr>
        <w:t xml:space="preserve"> rendering system for the game world</w:t>
      </w:r>
      <w:r>
        <w:rPr>
          <w:rFonts w:ascii="Verdana" w:hAnsi="Verdana"/>
          <w:sz w:val="18"/>
          <w:szCs w:val="18"/>
        </w:rPr>
        <w:t>. However</w:t>
      </w:r>
      <w:r w:rsidR="00FE1669">
        <w:rPr>
          <w:rFonts w:ascii="Verdana" w:hAnsi="Verdana"/>
          <w:sz w:val="18"/>
          <w:szCs w:val="18"/>
        </w:rPr>
        <w:t>,</w:t>
      </w:r>
      <w:r>
        <w:rPr>
          <w:rFonts w:ascii="Verdana" w:hAnsi="Verdana"/>
          <w:sz w:val="18"/>
          <w:szCs w:val="18"/>
        </w:rPr>
        <w:t xml:space="preserve"> the development of a data-orientated </w:t>
      </w:r>
      <w:r w:rsidR="00C57DA8">
        <w:rPr>
          <w:rFonts w:ascii="Verdana" w:hAnsi="Verdana"/>
          <w:sz w:val="18"/>
          <w:szCs w:val="18"/>
        </w:rPr>
        <w:t>addon to the Unity Engine</w:t>
      </w:r>
      <w:r w:rsidR="00FE1669">
        <w:rPr>
          <w:rFonts w:ascii="Verdana" w:hAnsi="Verdana"/>
          <w:sz w:val="18"/>
          <w:szCs w:val="18"/>
        </w:rPr>
        <w:t xml:space="preserve"> alongside</w:t>
      </w:r>
      <w:r w:rsidR="00C57DA8">
        <w:rPr>
          <w:rFonts w:ascii="Verdana" w:hAnsi="Verdana"/>
          <w:sz w:val="18"/>
          <w:szCs w:val="18"/>
        </w:rPr>
        <w:t xml:space="preserve"> this </w:t>
      </w:r>
      <w:r w:rsidR="00EA398C">
        <w:rPr>
          <w:rFonts w:ascii="Verdana" w:hAnsi="Verdana"/>
          <w:sz w:val="18"/>
          <w:szCs w:val="18"/>
        </w:rPr>
        <w:t>pattern</w:t>
      </w:r>
      <w:r w:rsidR="00C57DA8">
        <w:rPr>
          <w:rFonts w:ascii="Verdana" w:hAnsi="Verdana"/>
          <w:sz w:val="18"/>
          <w:szCs w:val="18"/>
        </w:rPr>
        <w:t xml:space="preserve"> being integrated into the development of a large-scale</w:t>
      </w:r>
      <w:r w:rsidR="00AE0EAA">
        <w:rPr>
          <w:rFonts w:ascii="Verdana" w:hAnsi="Verdana"/>
          <w:sz w:val="18"/>
          <w:szCs w:val="18"/>
        </w:rPr>
        <w:t xml:space="preserve"> </w:t>
      </w:r>
      <w:r w:rsidR="00605C38">
        <w:rPr>
          <w:rFonts w:ascii="Verdana" w:hAnsi="Verdana"/>
          <w:sz w:val="18"/>
          <w:szCs w:val="18"/>
        </w:rPr>
        <w:t>commercial</w:t>
      </w:r>
      <w:r w:rsidR="00C57DA8">
        <w:rPr>
          <w:rFonts w:ascii="Verdana" w:hAnsi="Verdana"/>
          <w:sz w:val="18"/>
          <w:szCs w:val="18"/>
        </w:rPr>
        <w:t xml:space="preserve"> game</w:t>
      </w:r>
      <w:r w:rsidR="00E4322A">
        <w:rPr>
          <w:rFonts w:ascii="Verdana" w:hAnsi="Verdana"/>
          <w:sz w:val="18"/>
          <w:szCs w:val="18"/>
        </w:rPr>
        <w:t xml:space="preserve"> can still be used to </w:t>
      </w:r>
      <w:r w:rsidR="00E61A75">
        <w:rPr>
          <w:rFonts w:ascii="Verdana" w:hAnsi="Verdana"/>
          <w:sz w:val="18"/>
          <w:szCs w:val="18"/>
        </w:rPr>
        <w:t>argue</w:t>
      </w:r>
      <w:r w:rsidR="0018007E">
        <w:rPr>
          <w:rFonts w:ascii="Verdana" w:hAnsi="Verdana"/>
          <w:sz w:val="18"/>
          <w:szCs w:val="18"/>
        </w:rPr>
        <w:t xml:space="preserve"> </w:t>
      </w:r>
      <w:r w:rsidR="00F601BE">
        <w:rPr>
          <w:rFonts w:ascii="Verdana" w:hAnsi="Verdana"/>
          <w:sz w:val="18"/>
          <w:szCs w:val="18"/>
        </w:rPr>
        <w:t xml:space="preserve">in favour of </w:t>
      </w:r>
      <w:r w:rsidR="0018007E">
        <w:rPr>
          <w:rFonts w:ascii="Verdana" w:hAnsi="Verdana"/>
          <w:sz w:val="18"/>
          <w:szCs w:val="18"/>
        </w:rPr>
        <w:t>DOD’s relevance alongside OO</w:t>
      </w:r>
      <w:r w:rsidR="00AB2D20">
        <w:rPr>
          <w:rFonts w:ascii="Verdana" w:hAnsi="Verdana"/>
          <w:sz w:val="18"/>
          <w:szCs w:val="18"/>
        </w:rPr>
        <w:t>D</w:t>
      </w:r>
      <w:r w:rsidR="00242687">
        <w:rPr>
          <w:rFonts w:ascii="Verdana" w:hAnsi="Verdana"/>
          <w:sz w:val="18"/>
          <w:szCs w:val="18"/>
        </w:rPr>
        <w:t>.</w:t>
      </w:r>
    </w:p>
    <w:p w14:paraId="1AEA66BA" w14:textId="77777777" w:rsidR="00557305" w:rsidRDefault="00557305" w:rsidP="00EC521D">
      <w:pPr>
        <w:jc w:val="both"/>
        <w:rPr>
          <w:rFonts w:ascii="Verdana" w:hAnsi="Verdana"/>
          <w:sz w:val="18"/>
          <w:szCs w:val="18"/>
        </w:rPr>
      </w:pPr>
    </w:p>
    <w:p w14:paraId="334BE5F2" w14:textId="099AA733" w:rsidR="005879E9" w:rsidRDefault="0068247B" w:rsidP="00EC521D">
      <w:pPr>
        <w:jc w:val="both"/>
        <w:rPr>
          <w:rFonts w:ascii="Verdana" w:hAnsi="Verdana"/>
          <w:sz w:val="18"/>
          <w:szCs w:val="18"/>
        </w:rPr>
      </w:pPr>
      <w:r>
        <w:rPr>
          <w:rFonts w:ascii="Verdana" w:hAnsi="Verdana"/>
          <w:sz w:val="18"/>
          <w:szCs w:val="18"/>
        </w:rPr>
        <w:t xml:space="preserve">The </w:t>
      </w:r>
      <w:r w:rsidR="003757F1">
        <w:rPr>
          <w:rFonts w:ascii="Verdana" w:hAnsi="Verdana"/>
          <w:sz w:val="18"/>
          <w:szCs w:val="18"/>
        </w:rPr>
        <w:t>second research question</w:t>
      </w:r>
      <w:r w:rsidR="0044180C">
        <w:rPr>
          <w:rFonts w:ascii="Verdana" w:hAnsi="Verdana"/>
          <w:sz w:val="18"/>
          <w:szCs w:val="18"/>
        </w:rPr>
        <w:t xml:space="preserve"> asks whether</w:t>
      </w:r>
      <w:r w:rsidR="005A0837">
        <w:rPr>
          <w:rFonts w:ascii="Verdana" w:hAnsi="Verdana"/>
          <w:sz w:val="18"/>
          <w:szCs w:val="18"/>
        </w:rPr>
        <w:t xml:space="preserve"> </w:t>
      </w:r>
      <w:r w:rsidR="00E4513B">
        <w:rPr>
          <w:rFonts w:ascii="Verdana" w:hAnsi="Verdana"/>
          <w:sz w:val="18"/>
          <w:szCs w:val="18"/>
        </w:rPr>
        <w:t>the simulation of The Simple Pendulum (</w:t>
      </w:r>
      <w:r w:rsidR="00563F1E">
        <w:rPr>
          <w:rFonts w:ascii="Verdana" w:hAnsi="Verdana"/>
          <w:sz w:val="18"/>
          <w:szCs w:val="18"/>
        </w:rPr>
        <w:t>Huygens</w:t>
      </w:r>
      <w:r w:rsidR="008F16CB">
        <w:rPr>
          <w:rFonts w:ascii="Verdana" w:hAnsi="Verdana"/>
          <w:sz w:val="18"/>
          <w:szCs w:val="18"/>
        </w:rPr>
        <w:t>, 1672</w:t>
      </w:r>
      <w:r w:rsidR="00E4513B">
        <w:rPr>
          <w:rFonts w:ascii="Verdana" w:hAnsi="Verdana"/>
          <w:sz w:val="18"/>
          <w:szCs w:val="18"/>
        </w:rPr>
        <w:t>) can be developed in a way that allows for easy integration into other video game development project</w:t>
      </w:r>
      <w:r w:rsidR="006E72C4">
        <w:rPr>
          <w:rFonts w:ascii="Verdana" w:hAnsi="Verdana"/>
          <w:sz w:val="18"/>
          <w:szCs w:val="18"/>
        </w:rPr>
        <w:t>.</w:t>
      </w:r>
      <w:r w:rsidR="008D1402">
        <w:rPr>
          <w:rFonts w:ascii="Verdana" w:hAnsi="Verdana"/>
          <w:sz w:val="18"/>
          <w:szCs w:val="18"/>
        </w:rPr>
        <w:t xml:space="preserve"> Developing the</w:t>
      </w:r>
      <w:r w:rsidR="00393CD8">
        <w:rPr>
          <w:rFonts w:ascii="Verdana" w:hAnsi="Verdana"/>
          <w:sz w:val="18"/>
          <w:szCs w:val="18"/>
        </w:rPr>
        <w:t xml:space="preserve"> artifact in adherence to DOD greatly reduces the chances of this</w:t>
      </w:r>
      <w:r w:rsidR="00BF1B07">
        <w:rPr>
          <w:rFonts w:ascii="Verdana" w:hAnsi="Verdana"/>
          <w:sz w:val="18"/>
          <w:szCs w:val="18"/>
        </w:rPr>
        <w:t xml:space="preserve"> question being answered effectively due to </w:t>
      </w:r>
      <w:r w:rsidR="009B1DCF">
        <w:rPr>
          <w:rFonts w:ascii="Verdana" w:hAnsi="Verdana"/>
          <w:sz w:val="18"/>
          <w:szCs w:val="18"/>
        </w:rPr>
        <w:t xml:space="preserve">this discussed </w:t>
      </w:r>
      <w:r w:rsidR="00BF1B07">
        <w:rPr>
          <w:rFonts w:ascii="Verdana" w:hAnsi="Verdana"/>
          <w:sz w:val="18"/>
          <w:szCs w:val="18"/>
        </w:rPr>
        <w:t>prioritisation of data over reusability</w:t>
      </w:r>
      <w:r w:rsidR="00935EC2">
        <w:rPr>
          <w:rFonts w:ascii="Verdana" w:hAnsi="Verdana"/>
          <w:sz w:val="18"/>
          <w:szCs w:val="18"/>
        </w:rPr>
        <w:t>,</w:t>
      </w:r>
      <w:r w:rsidR="003F6BF2">
        <w:rPr>
          <w:rFonts w:ascii="Verdana" w:hAnsi="Verdana"/>
          <w:sz w:val="18"/>
          <w:szCs w:val="18"/>
        </w:rPr>
        <w:t xml:space="preserve"> of which the project is trying to maximise</w:t>
      </w:r>
      <w:r w:rsidR="00185321">
        <w:rPr>
          <w:rFonts w:ascii="Verdana" w:hAnsi="Verdana"/>
          <w:sz w:val="18"/>
          <w:szCs w:val="18"/>
        </w:rPr>
        <w:t>.</w:t>
      </w:r>
      <w:r w:rsidR="009B1DCF">
        <w:rPr>
          <w:rFonts w:ascii="Verdana" w:hAnsi="Verdana"/>
          <w:sz w:val="18"/>
          <w:szCs w:val="18"/>
        </w:rPr>
        <w:t xml:space="preserve"> </w:t>
      </w:r>
      <w:r w:rsidR="00A705C8">
        <w:rPr>
          <w:rFonts w:ascii="Verdana" w:hAnsi="Verdana"/>
          <w:sz w:val="18"/>
          <w:szCs w:val="18"/>
        </w:rPr>
        <w:t xml:space="preserve"> </w:t>
      </w:r>
    </w:p>
    <w:p w14:paraId="5B0F0F84" w14:textId="77777777" w:rsidR="00393320" w:rsidRDefault="00393320" w:rsidP="00EC521D">
      <w:pPr>
        <w:jc w:val="both"/>
        <w:rPr>
          <w:rFonts w:ascii="Verdana" w:hAnsi="Verdana"/>
          <w:sz w:val="18"/>
          <w:szCs w:val="18"/>
        </w:rPr>
      </w:pPr>
    </w:p>
    <w:p w14:paraId="1B191E70" w14:textId="21ECB02A" w:rsidR="00393320" w:rsidRDefault="00393320" w:rsidP="00393320">
      <w:pPr>
        <w:jc w:val="both"/>
        <w:rPr>
          <w:rFonts w:ascii="Verdana" w:hAnsi="Verdana"/>
          <w:sz w:val="18"/>
          <w:szCs w:val="18"/>
        </w:rPr>
      </w:pPr>
      <w:r>
        <w:rPr>
          <w:rFonts w:ascii="Verdana" w:hAnsi="Verdana"/>
          <w:sz w:val="18"/>
          <w:szCs w:val="18"/>
        </w:rPr>
        <w:t>Considering this alongside the fact that even champions of a Data Orientated Design approach to video game development recognise Object Orientated Design as the industry standard (</w:t>
      </w:r>
      <w:r w:rsidR="00B2635D">
        <w:rPr>
          <w:rFonts w:ascii="Verdana" w:hAnsi="Verdana"/>
          <w:sz w:val="18"/>
          <w:szCs w:val="18"/>
        </w:rPr>
        <w:t>Bayliss, 2022</w:t>
      </w:r>
      <w:r>
        <w:rPr>
          <w:rFonts w:ascii="Verdana" w:hAnsi="Verdana"/>
          <w:sz w:val="18"/>
          <w:szCs w:val="18"/>
        </w:rPr>
        <w:t>) (</w:t>
      </w:r>
      <w:r w:rsidR="00B2635D">
        <w:rPr>
          <w:rFonts w:ascii="Verdana" w:hAnsi="Verdana"/>
          <w:sz w:val="18"/>
          <w:szCs w:val="18"/>
        </w:rPr>
        <w:t>Fabian, 2013</w:t>
      </w:r>
      <w:r>
        <w:rPr>
          <w:rFonts w:ascii="Verdana" w:hAnsi="Verdana"/>
          <w:sz w:val="18"/>
          <w:szCs w:val="18"/>
        </w:rPr>
        <w:t>) (</w:t>
      </w:r>
      <w:r w:rsidR="00B2635D">
        <w:rPr>
          <w:rFonts w:ascii="Verdana" w:hAnsi="Verdana"/>
          <w:sz w:val="18"/>
          <w:szCs w:val="18"/>
        </w:rPr>
        <w:t xml:space="preserve">A, Kuo </w:t>
      </w:r>
      <w:r w:rsidR="00B2635D">
        <w:rPr>
          <w:rFonts w:ascii="Verdana" w:hAnsi="Verdana"/>
          <w:i/>
          <w:iCs/>
          <w:sz w:val="18"/>
          <w:szCs w:val="18"/>
        </w:rPr>
        <w:t xml:space="preserve">et al, </w:t>
      </w:r>
      <w:r w:rsidR="00B2635D">
        <w:rPr>
          <w:rFonts w:ascii="Verdana" w:hAnsi="Verdana"/>
          <w:sz w:val="18"/>
          <w:szCs w:val="18"/>
        </w:rPr>
        <w:t xml:space="preserve"> </w:t>
      </w:r>
      <w:r w:rsidR="00863E33">
        <w:rPr>
          <w:rFonts w:ascii="Verdana" w:hAnsi="Verdana"/>
          <w:sz w:val="18"/>
          <w:szCs w:val="18"/>
        </w:rPr>
        <w:t>2017</w:t>
      </w:r>
      <w:r>
        <w:rPr>
          <w:rFonts w:ascii="Verdana" w:hAnsi="Verdana"/>
          <w:sz w:val="18"/>
          <w:szCs w:val="18"/>
        </w:rPr>
        <w:t>), the decision was made to develop the artifact without intentional use of DOD.</w:t>
      </w:r>
      <w:r>
        <w:rPr>
          <w:rFonts w:ascii="Verdana" w:hAnsi="Verdana"/>
          <w:sz w:val="18"/>
          <w:szCs w:val="18"/>
        </w:rPr>
        <w:tab/>
      </w:r>
    </w:p>
    <w:p w14:paraId="7DE866DA" w14:textId="77777777" w:rsidR="00684F6C" w:rsidRDefault="00684F6C" w:rsidP="00EC521D">
      <w:pPr>
        <w:jc w:val="both"/>
        <w:rPr>
          <w:rFonts w:ascii="Verdana" w:hAnsi="Verdana"/>
          <w:sz w:val="18"/>
          <w:szCs w:val="18"/>
        </w:rPr>
      </w:pPr>
    </w:p>
    <w:p w14:paraId="1E5E8A78" w14:textId="3672518A" w:rsidR="00A22A62" w:rsidRDefault="002D748B" w:rsidP="001C2DB8">
      <w:pPr>
        <w:jc w:val="both"/>
        <w:rPr>
          <w:rFonts w:ascii="Verdana" w:hAnsi="Verdana"/>
          <w:sz w:val="18"/>
          <w:szCs w:val="18"/>
        </w:rPr>
      </w:pPr>
      <w:r>
        <w:rPr>
          <w:rFonts w:ascii="Verdana" w:hAnsi="Verdana"/>
          <w:sz w:val="18"/>
          <w:szCs w:val="18"/>
        </w:rPr>
        <w:t>Consequently, the</w:t>
      </w:r>
      <w:r w:rsidR="001C2DB8">
        <w:rPr>
          <w:rFonts w:ascii="Verdana" w:hAnsi="Verdana"/>
          <w:sz w:val="18"/>
          <w:szCs w:val="18"/>
        </w:rPr>
        <w:t xml:space="preserve"> artifact for this project has been developed in accordance with OOD principles</w:t>
      </w:r>
      <w:r w:rsidR="00205F49">
        <w:rPr>
          <w:rFonts w:ascii="Verdana" w:hAnsi="Verdana"/>
          <w:sz w:val="18"/>
          <w:szCs w:val="18"/>
        </w:rPr>
        <w:t xml:space="preserve">. </w:t>
      </w:r>
      <w:r w:rsidR="0068247B">
        <w:rPr>
          <w:rFonts w:ascii="Verdana" w:hAnsi="Verdana"/>
          <w:sz w:val="18"/>
          <w:szCs w:val="18"/>
        </w:rPr>
        <w:t>The “practice” section goes into more detail about how exactly this</w:t>
      </w:r>
      <w:r w:rsidR="009D21AD">
        <w:rPr>
          <w:rFonts w:ascii="Verdana" w:hAnsi="Verdana"/>
          <w:sz w:val="18"/>
          <w:szCs w:val="18"/>
        </w:rPr>
        <w:t xml:space="preserve"> operates.</w:t>
      </w:r>
    </w:p>
    <w:p w14:paraId="7F54A912" w14:textId="77777777" w:rsidR="00194CD9" w:rsidRDefault="00194CD9" w:rsidP="001C2DB8">
      <w:pPr>
        <w:jc w:val="both"/>
        <w:rPr>
          <w:rFonts w:ascii="Verdana" w:hAnsi="Verdana"/>
          <w:sz w:val="18"/>
          <w:szCs w:val="18"/>
        </w:rPr>
      </w:pPr>
    </w:p>
    <w:p w14:paraId="5678C7B2" w14:textId="1AE12770" w:rsidR="00161852" w:rsidRPr="00215092" w:rsidRDefault="00CE18D3" w:rsidP="00EC521D">
      <w:pPr>
        <w:jc w:val="both"/>
        <w:rPr>
          <w:rFonts w:ascii="Verdana" w:hAnsi="Verdana"/>
          <w:b/>
          <w:bCs/>
          <w:sz w:val="18"/>
          <w:szCs w:val="18"/>
        </w:rPr>
      </w:pPr>
      <w:r w:rsidRPr="00D42991">
        <w:rPr>
          <w:rFonts w:ascii="Verdana" w:hAnsi="Verdana"/>
          <w:b/>
          <w:bCs/>
          <w:sz w:val="18"/>
          <w:szCs w:val="18"/>
        </w:rPr>
        <w:t xml:space="preserve">3.5 </w:t>
      </w:r>
      <w:r w:rsidR="00171D38">
        <w:rPr>
          <w:rFonts w:ascii="Verdana" w:hAnsi="Verdana"/>
          <w:b/>
          <w:bCs/>
          <w:sz w:val="18"/>
          <w:szCs w:val="18"/>
        </w:rPr>
        <w:t xml:space="preserve">User Centred Design </w:t>
      </w:r>
    </w:p>
    <w:p w14:paraId="5C7DCFBD" w14:textId="77777777" w:rsidR="007F7907" w:rsidRDefault="007F7907" w:rsidP="00EC521D">
      <w:pPr>
        <w:jc w:val="both"/>
        <w:rPr>
          <w:rFonts w:ascii="Verdana" w:hAnsi="Verdana"/>
          <w:sz w:val="18"/>
          <w:szCs w:val="18"/>
        </w:rPr>
      </w:pPr>
    </w:p>
    <w:p w14:paraId="3061A765" w14:textId="67067AD8" w:rsidR="002F20E3" w:rsidRPr="00A60CB7" w:rsidRDefault="00793A21" w:rsidP="002F20E3">
      <w:pPr>
        <w:jc w:val="both"/>
        <w:rPr>
          <w:rFonts w:ascii="Verdana" w:hAnsi="Verdana"/>
          <w:sz w:val="18"/>
          <w:szCs w:val="18"/>
        </w:rPr>
      </w:pPr>
      <w:r>
        <w:rPr>
          <w:rFonts w:ascii="Verdana" w:hAnsi="Verdana"/>
          <w:sz w:val="18"/>
          <w:szCs w:val="18"/>
        </w:rPr>
        <w:t>User Centred Design</w:t>
      </w:r>
      <w:r w:rsidR="00AA0A2A">
        <w:rPr>
          <w:rFonts w:ascii="Verdana" w:hAnsi="Verdana"/>
          <w:sz w:val="18"/>
          <w:szCs w:val="18"/>
        </w:rPr>
        <w:t xml:space="preserve"> (USD)</w:t>
      </w:r>
      <w:r>
        <w:rPr>
          <w:rFonts w:ascii="Verdana" w:hAnsi="Verdana"/>
          <w:sz w:val="18"/>
          <w:szCs w:val="18"/>
        </w:rPr>
        <w:t xml:space="preserve"> is de</w:t>
      </w:r>
      <w:r w:rsidR="00FD072B">
        <w:rPr>
          <w:rFonts w:ascii="Verdana" w:hAnsi="Verdana"/>
          <w:sz w:val="18"/>
          <w:szCs w:val="18"/>
        </w:rPr>
        <w:t>scribed as</w:t>
      </w:r>
      <w:r w:rsidR="00C21B56">
        <w:rPr>
          <w:rFonts w:ascii="Verdana" w:hAnsi="Verdana"/>
          <w:sz w:val="18"/>
          <w:szCs w:val="18"/>
        </w:rPr>
        <w:t xml:space="preserve"> </w:t>
      </w:r>
      <w:r w:rsidR="002F20E3">
        <w:rPr>
          <w:rFonts w:ascii="Verdana" w:hAnsi="Verdana"/>
          <w:sz w:val="18"/>
          <w:szCs w:val="18"/>
        </w:rPr>
        <w:t>“</w:t>
      </w:r>
      <w:r w:rsidR="00A4490E">
        <w:rPr>
          <w:rFonts w:ascii="Verdana" w:hAnsi="Verdana"/>
          <w:sz w:val="18"/>
          <w:szCs w:val="18"/>
        </w:rPr>
        <w:t xml:space="preserve">an </w:t>
      </w:r>
      <w:r w:rsidR="00BE011B" w:rsidRPr="00BE011B">
        <w:rPr>
          <w:rFonts w:ascii="Verdana" w:hAnsi="Verdana"/>
          <w:sz w:val="18"/>
          <w:szCs w:val="18"/>
        </w:rPr>
        <w:t>approach to design by which the needs as well as preferences of the users are placed at the heart of the design process.</w:t>
      </w:r>
      <w:r w:rsidR="002F20E3">
        <w:rPr>
          <w:rFonts w:ascii="Verdana" w:hAnsi="Verdana"/>
          <w:sz w:val="18"/>
          <w:szCs w:val="18"/>
        </w:rPr>
        <w:t>”</w:t>
      </w:r>
      <w:r w:rsidR="00975D42">
        <w:rPr>
          <w:rFonts w:ascii="Verdana" w:hAnsi="Verdana"/>
          <w:sz w:val="18"/>
          <w:szCs w:val="18"/>
        </w:rPr>
        <w:t xml:space="preserve"> </w:t>
      </w:r>
      <w:r w:rsidR="00975D42" w:rsidRPr="00A60CB7">
        <w:rPr>
          <w:rFonts w:ascii="Verdana" w:hAnsi="Verdana"/>
          <w:sz w:val="18"/>
          <w:szCs w:val="18"/>
        </w:rPr>
        <w:t>(</w:t>
      </w:r>
      <w:proofErr w:type="spellStart"/>
      <w:r w:rsidR="00A60CB7" w:rsidRPr="00A60CB7">
        <w:rPr>
          <w:rFonts w:ascii="Verdana" w:hAnsi="Verdana"/>
          <w:sz w:val="18"/>
          <w:szCs w:val="18"/>
        </w:rPr>
        <w:t>Mitsiou</w:t>
      </w:r>
      <w:proofErr w:type="spellEnd"/>
      <w:r w:rsidR="00A60CB7" w:rsidRPr="00A60CB7">
        <w:rPr>
          <w:rFonts w:ascii="Verdana" w:hAnsi="Verdana"/>
          <w:sz w:val="18"/>
          <w:szCs w:val="18"/>
        </w:rPr>
        <w:t>, 2024</w:t>
      </w:r>
      <w:r w:rsidR="00975D42" w:rsidRPr="00A60CB7">
        <w:rPr>
          <w:rFonts w:ascii="Verdana" w:hAnsi="Verdana"/>
          <w:sz w:val="18"/>
          <w:szCs w:val="18"/>
        </w:rPr>
        <w:t>)</w:t>
      </w:r>
      <w:r w:rsidR="00DB6C93" w:rsidRPr="00A60CB7">
        <w:rPr>
          <w:rFonts w:ascii="Verdana" w:hAnsi="Verdana"/>
          <w:sz w:val="18"/>
          <w:szCs w:val="18"/>
        </w:rPr>
        <w:t>.</w:t>
      </w:r>
      <w:r w:rsidR="00BA7A49" w:rsidRPr="00A60CB7">
        <w:rPr>
          <w:rFonts w:ascii="Verdana" w:hAnsi="Verdana"/>
          <w:sz w:val="18"/>
          <w:szCs w:val="18"/>
        </w:rPr>
        <w:t xml:space="preserve"> </w:t>
      </w:r>
    </w:p>
    <w:p w14:paraId="3A765E05" w14:textId="77777777" w:rsidR="00050A05" w:rsidRDefault="00050A05" w:rsidP="002F20E3">
      <w:pPr>
        <w:jc w:val="both"/>
        <w:rPr>
          <w:rFonts w:ascii="Verdana" w:hAnsi="Verdana"/>
          <w:sz w:val="18"/>
          <w:szCs w:val="18"/>
        </w:rPr>
      </w:pPr>
    </w:p>
    <w:p w14:paraId="5DE37B91" w14:textId="629633BA" w:rsidR="00050A05" w:rsidRDefault="009D2981" w:rsidP="002F20E3">
      <w:pPr>
        <w:jc w:val="both"/>
        <w:rPr>
          <w:rFonts w:ascii="Verdana" w:hAnsi="Verdana"/>
          <w:sz w:val="18"/>
          <w:szCs w:val="18"/>
        </w:rPr>
      </w:pPr>
      <w:r>
        <w:rPr>
          <w:rFonts w:ascii="Verdana" w:hAnsi="Verdana"/>
          <w:sz w:val="18"/>
          <w:szCs w:val="18"/>
        </w:rPr>
        <w:t>D</w:t>
      </w:r>
      <w:r w:rsidR="00CF2A70">
        <w:rPr>
          <w:rFonts w:ascii="Verdana" w:hAnsi="Verdana"/>
          <w:sz w:val="18"/>
          <w:szCs w:val="18"/>
        </w:rPr>
        <w:t>esign principles found during research</w:t>
      </w:r>
      <w:r w:rsidR="00F3374C">
        <w:rPr>
          <w:rFonts w:ascii="Verdana" w:hAnsi="Verdana"/>
          <w:sz w:val="18"/>
          <w:szCs w:val="18"/>
        </w:rPr>
        <w:t xml:space="preserve"> that are relevant to this project</w:t>
      </w:r>
      <w:r w:rsidR="00CF2A70">
        <w:rPr>
          <w:rFonts w:ascii="Verdana" w:hAnsi="Verdana"/>
          <w:sz w:val="18"/>
          <w:szCs w:val="18"/>
        </w:rPr>
        <w:t xml:space="preserve"> have been </w:t>
      </w:r>
      <w:r w:rsidR="00EC667E">
        <w:rPr>
          <w:rFonts w:ascii="Verdana" w:hAnsi="Verdana"/>
          <w:sz w:val="18"/>
          <w:szCs w:val="18"/>
        </w:rPr>
        <w:t xml:space="preserve">compiled in figure </w:t>
      </w:r>
      <w:r w:rsidR="00BC0B5A">
        <w:rPr>
          <w:rFonts w:ascii="Verdana" w:hAnsi="Verdana"/>
          <w:sz w:val="18"/>
          <w:szCs w:val="18"/>
        </w:rPr>
        <w:t>11:</w:t>
      </w:r>
    </w:p>
    <w:p w14:paraId="5AAF18CF" w14:textId="77777777" w:rsidR="00AB6657" w:rsidRPr="002F20E3" w:rsidRDefault="00AB6657" w:rsidP="002F20E3">
      <w:pPr>
        <w:jc w:val="both"/>
        <w:rPr>
          <w:rFonts w:ascii="Verdana" w:hAnsi="Verdana"/>
          <w:sz w:val="18"/>
          <w:szCs w:val="18"/>
        </w:rPr>
      </w:pPr>
    </w:p>
    <w:tbl>
      <w:tblPr>
        <w:tblStyle w:val="TableGrid"/>
        <w:tblW w:w="0" w:type="auto"/>
        <w:tblLook w:val="04A0" w:firstRow="1" w:lastRow="0" w:firstColumn="1" w:lastColumn="0" w:noHBand="0" w:noVBand="1"/>
      </w:tblPr>
      <w:tblGrid>
        <w:gridCol w:w="2253"/>
        <w:gridCol w:w="2253"/>
      </w:tblGrid>
      <w:tr w:rsidR="0004362C" w14:paraId="4AE8D75B" w14:textId="77777777" w:rsidTr="0004362C">
        <w:tc>
          <w:tcPr>
            <w:tcW w:w="2253" w:type="dxa"/>
          </w:tcPr>
          <w:p w14:paraId="1A4CCDFC" w14:textId="00391D3E" w:rsidR="0004362C" w:rsidRPr="00034B5F" w:rsidRDefault="00C77F9B" w:rsidP="00EC521D">
            <w:pPr>
              <w:jc w:val="both"/>
              <w:rPr>
                <w:rFonts w:ascii="Verdana" w:hAnsi="Verdana"/>
                <w:b/>
                <w:bCs/>
                <w:sz w:val="18"/>
                <w:szCs w:val="18"/>
              </w:rPr>
            </w:pPr>
            <w:r w:rsidRPr="00034B5F">
              <w:rPr>
                <w:rFonts w:ascii="Verdana" w:hAnsi="Verdana"/>
                <w:b/>
                <w:bCs/>
                <w:sz w:val="18"/>
                <w:szCs w:val="18"/>
              </w:rPr>
              <w:t>Principle</w:t>
            </w:r>
          </w:p>
        </w:tc>
        <w:tc>
          <w:tcPr>
            <w:tcW w:w="2253" w:type="dxa"/>
          </w:tcPr>
          <w:p w14:paraId="0F870C20" w14:textId="2A9367EC" w:rsidR="0004362C" w:rsidRPr="00034B5F" w:rsidRDefault="00034B5F" w:rsidP="00EC521D">
            <w:pPr>
              <w:jc w:val="both"/>
              <w:rPr>
                <w:rFonts w:ascii="Verdana" w:hAnsi="Verdana"/>
                <w:b/>
                <w:bCs/>
                <w:sz w:val="18"/>
                <w:szCs w:val="18"/>
              </w:rPr>
            </w:pPr>
            <w:r w:rsidRPr="00034B5F">
              <w:rPr>
                <w:rFonts w:ascii="Verdana" w:hAnsi="Verdana"/>
                <w:b/>
                <w:bCs/>
                <w:sz w:val="18"/>
                <w:szCs w:val="18"/>
              </w:rPr>
              <w:t>Description</w:t>
            </w:r>
          </w:p>
        </w:tc>
      </w:tr>
      <w:tr w:rsidR="0004362C" w14:paraId="616C28F8" w14:textId="77777777" w:rsidTr="0004362C">
        <w:tc>
          <w:tcPr>
            <w:tcW w:w="2253" w:type="dxa"/>
          </w:tcPr>
          <w:p w14:paraId="619A8C95" w14:textId="595AF54E" w:rsidR="0004362C" w:rsidRDefault="00465540" w:rsidP="00EC521D">
            <w:pPr>
              <w:jc w:val="both"/>
              <w:rPr>
                <w:rFonts w:ascii="Verdana" w:hAnsi="Verdana"/>
                <w:sz w:val="18"/>
                <w:szCs w:val="18"/>
              </w:rPr>
            </w:pPr>
            <w:r>
              <w:rPr>
                <w:rFonts w:ascii="Verdana" w:hAnsi="Verdana"/>
                <w:sz w:val="18"/>
                <w:szCs w:val="18"/>
              </w:rPr>
              <w:t xml:space="preserve">Gestalt </w:t>
            </w:r>
            <w:r w:rsidR="00253D02">
              <w:rPr>
                <w:rFonts w:ascii="Verdana" w:hAnsi="Verdana"/>
                <w:sz w:val="18"/>
                <w:szCs w:val="18"/>
              </w:rPr>
              <w:t>Proximity</w:t>
            </w:r>
            <w:r>
              <w:rPr>
                <w:rFonts w:ascii="Verdana" w:hAnsi="Verdana"/>
                <w:sz w:val="18"/>
                <w:szCs w:val="18"/>
              </w:rPr>
              <w:t xml:space="preserve"> Principle</w:t>
            </w:r>
            <w:r w:rsidR="003B0CC1">
              <w:rPr>
                <w:rFonts w:ascii="Verdana" w:hAnsi="Verdana"/>
                <w:sz w:val="18"/>
                <w:szCs w:val="18"/>
              </w:rPr>
              <w:t xml:space="preserve"> (Lowdermilk, </w:t>
            </w:r>
            <w:r w:rsidR="001A59F1">
              <w:rPr>
                <w:rFonts w:ascii="Verdana" w:hAnsi="Verdana"/>
                <w:sz w:val="18"/>
                <w:szCs w:val="18"/>
              </w:rPr>
              <w:t>2023</w:t>
            </w:r>
            <w:r w:rsidR="003B0CC1">
              <w:rPr>
                <w:rFonts w:ascii="Verdana" w:hAnsi="Verdana"/>
                <w:sz w:val="18"/>
                <w:szCs w:val="18"/>
              </w:rPr>
              <w:t>)</w:t>
            </w:r>
          </w:p>
        </w:tc>
        <w:tc>
          <w:tcPr>
            <w:tcW w:w="2253" w:type="dxa"/>
          </w:tcPr>
          <w:p w14:paraId="011017C2" w14:textId="1B60A4C4" w:rsidR="0004362C" w:rsidRDefault="001A3D31" w:rsidP="00EC521D">
            <w:pPr>
              <w:jc w:val="both"/>
              <w:rPr>
                <w:rFonts w:ascii="Verdana" w:hAnsi="Verdana"/>
                <w:sz w:val="18"/>
                <w:szCs w:val="18"/>
              </w:rPr>
            </w:pPr>
            <w:r>
              <w:rPr>
                <w:rFonts w:ascii="Verdana" w:hAnsi="Verdana"/>
                <w:sz w:val="18"/>
                <w:szCs w:val="18"/>
              </w:rPr>
              <w:t xml:space="preserve">Elements placed close to each other are </w:t>
            </w:r>
            <w:r w:rsidR="00E412A3">
              <w:rPr>
                <w:rFonts w:ascii="Verdana" w:hAnsi="Verdana"/>
                <w:sz w:val="18"/>
                <w:szCs w:val="18"/>
              </w:rPr>
              <w:t>seen as more related than those far apart</w:t>
            </w:r>
          </w:p>
        </w:tc>
      </w:tr>
      <w:tr w:rsidR="0004362C" w14:paraId="32C1D247" w14:textId="77777777" w:rsidTr="00AE493F">
        <w:trPr>
          <w:trHeight w:val="420"/>
        </w:trPr>
        <w:tc>
          <w:tcPr>
            <w:tcW w:w="2253" w:type="dxa"/>
          </w:tcPr>
          <w:p w14:paraId="0D6C947B" w14:textId="45BA78DE" w:rsidR="0004362C" w:rsidRDefault="00AF2AE3" w:rsidP="00EC521D">
            <w:pPr>
              <w:jc w:val="both"/>
              <w:rPr>
                <w:rFonts w:ascii="Verdana" w:hAnsi="Verdana"/>
                <w:sz w:val="18"/>
                <w:szCs w:val="18"/>
              </w:rPr>
            </w:pPr>
            <w:r>
              <w:rPr>
                <w:rFonts w:ascii="Verdana" w:hAnsi="Verdana"/>
                <w:sz w:val="18"/>
                <w:szCs w:val="18"/>
              </w:rPr>
              <w:t>Provide Intuitive Navigation</w:t>
            </w:r>
            <w:r w:rsidR="00E60151">
              <w:rPr>
                <w:rFonts w:ascii="Verdana" w:hAnsi="Verdana"/>
                <w:sz w:val="18"/>
                <w:szCs w:val="18"/>
              </w:rPr>
              <w:t xml:space="preserve"> (</w:t>
            </w:r>
            <w:r w:rsidR="00213BAC">
              <w:rPr>
                <w:rFonts w:ascii="Verdana" w:hAnsi="Verdana"/>
                <w:sz w:val="18"/>
                <w:szCs w:val="18"/>
              </w:rPr>
              <w:t xml:space="preserve">Browne, </w:t>
            </w:r>
            <w:r w:rsidR="00923AFF">
              <w:rPr>
                <w:rFonts w:ascii="Verdana" w:hAnsi="Verdana"/>
                <w:sz w:val="18"/>
                <w:szCs w:val="18"/>
              </w:rPr>
              <w:t>2021</w:t>
            </w:r>
            <w:r w:rsidR="00E60151">
              <w:rPr>
                <w:rFonts w:ascii="Verdana" w:hAnsi="Verdana"/>
                <w:sz w:val="18"/>
                <w:szCs w:val="18"/>
              </w:rPr>
              <w:t>)</w:t>
            </w:r>
          </w:p>
        </w:tc>
        <w:tc>
          <w:tcPr>
            <w:tcW w:w="2253" w:type="dxa"/>
          </w:tcPr>
          <w:p w14:paraId="1988DE38" w14:textId="38BB7AC2" w:rsidR="0004362C" w:rsidRDefault="00AF2AE3" w:rsidP="00EC521D">
            <w:pPr>
              <w:jc w:val="both"/>
              <w:rPr>
                <w:rFonts w:ascii="Verdana" w:hAnsi="Verdana"/>
                <w:sz w:val="18"/>
                <w:szCs w:val="18"/>
              </w:rPr>
            </w:pPr>
            <w:r>
              <w:rPr>
                <w:rFonts w:ascii="Verdana" w:hAnsi="Verdana"/>
                <w:sz w:val="18"/>
                <w:szCs w:val="18"/>
              </w:rPr>
              <w:t xml:space="preserve">Users should be able to </w:t>
            </w:r>
            <w:r w:rsidR="002E424F">
              <w:rPr>
                <w:rFonts w:ascii="Verdana" w:hAnsi="Verdana"/>
                <w:sz w:val="18"/>
                <w:szCs w:val="18"/>
              </w:rPr>
              <w:t xml:space="preserve">intuitively </w:t>
            </w:r>
            <w:r w:rsidR="00212FA6">
              <w:rPr>
                <w:rFonts w:ascii="Verdana" w:hAnsi="Verdana"/>
                <w:sz w:val="18"/>
                <w:szCs w:val="18"/>
              </w:rPr>
              <w:t xml:space="preserve">understand how to use the </w:t>
            </w:r>
            <w:r w:rsidR="00E60151">
              <w:rPr>
                <w:rFonts w:ascii="Verdana" w:hAnsi="Verdana"/>
                <w:sz w:val="18"/>
                <w:szCs w:val="18"/>
              </w:rPr>
              <w:t xml:space="preserve">application </w:t>
            </w:r>
          </w:p>
        </w:tc>
      </w:tr>
      <w:tr w:rsidR="0004362C" w14:paraId="00B98810" w14:textId="77777777" w:rsidTr="00AE493F">
        <w:trPr>
          <w:trHeight w:val="481"/>
        </w:trPr>
        <w:tc>
          <w:tcPr>
            <w:tcW w:w="2253" w:type="dxa"/>
          </w:tcPr>
          <w:p w14:paraId="50ACAFA7" w14:textId="04C8DBD9" w:rsidR="0004362C" w:rsidRDefault="004061C3" w:rsidP="00EC521D">
            <w:pPr>
              <w:jc w:val="both"/>
              <w:rPr>
                <w:rFonts w:ascii="Verdana" w:hAnsi="Verdana"/>
                <w:sz w:val="18"/>
                <w:szCs w:val="18"/>
              </w:rPr>
            </w:pPr>
            <w:r>
              <w:rPr>
                <w:rFonts w:ascii="Verdana" w:hAnsi="Verdana"/>
                <w:sz w:val="18"/>
                <w:szCs w:val="18"/>
              </w:rPr>
              <w:t xml:space="preserve">Contextual </w:t>
            </w:r>
            <w:r w:rsidR="005A4252">
              <w:rPr>
                <w:rFonts w:ascii="Verdana" w:hAnsi="Verdana"/>
                <w:sz w:val="18"/>
                <w:szCs w:val="18"/>
              </w:rPr>
              <w:t>Progressive Disclosure (</w:t>
            </w:r>
            <w:r w:rsidR="00214B3A">
              <w:rPr>
                <w:rFonts w:ascii="Verdana" w:hAnsi="Verdana"/>
                <w:sz w:val="18"/>
                <w:szCs w:val="18"/>
              </w:rPr>
              <w:t>Nielson,</w:t>
            </w:r>
            <w:r w:rsidR="0038098B">
              <w:rPr>
                <w:rFonts w:ascii="Verdana" w:hAnsi="Verdana"/>
                <w:sz w:val="18"/>
                <w:szCs w:val="18"/>
              </w:rPr>
              <w:t xml:space="preserve"> 2006</w:t>
            </w:r>
            <w:r w:rsidR="00214B3A">
              <w:rPr>
                <w:rFonts w:ascii="Verdana" w:hAnsi="Verdana"/>
                <w:sz w:val="18"/>
                <w:szCs w:val="18"/>
              </w:rPr>
              <w:t xml:space="preserve"> </w:t>
            </w:r>
            <w:r w:rsidR="005A4252">
              <w:rPr>
                <w:rFonts w:ascii="Verdana" w:hAnsi="Verdana"/>
                <w:sz w:val="18"/>
                <w:szCs w:val="18"/>
              </w:rPr>
              <w:t>)</w:t>
            </w:r>
          </w:p>
        </w:tc>
        <w:tc>
          <w:tcPr>
            <w:tcW w:w="2253" w:type="dxa"/>
          </w:tcPr>
          <w:p w14:paraId="0BDB8CE9" w14:textId="11BB255E" w:rsidR="0004362C" w:rsidRDefault="005A4252" w:rsidP="00EC521D">
            <w:pPr>
              <w:jc w:val="both"/>
              <w:rPr>
                <w:rFonts w:ascii="Verdana" w:hAnsi="Verdana"/>
                <w:sz w:val="18"/>
                <w:szCs w:val="18"/>
              </w:rPr>
            </w:pPr>
            <w:r>
              <w:rPr>
                <w:rFonts w:ascii="Verdana" w:hAnsi="Verdana"/>
                <w:sz w:val="18"/>
                <w:szCs w:val="18"/>
              </w:rPr>
              <w:t>Reduce cognitive load by only displaying relevant information</w:t>
            </w:r>
          </w:p>
        </w:tc>
      </w:tr>
      <w:tr w:rsidR="0004362C" w14:paraId="42342762" w14:textId="77777777" w:rsidTr="00AE493F">
        <w:trPr>
          <w:trHeight w:val="385"/>
        </w:trPr>
        <w:tc>
          <w:tcPr>
            <w:tcW w:w="2253" w:type="dxa"/>
          </w:tcPr>
          <w:p w14:paraId="68A570E0" w14:textId="7D6373D8" w:rsidR="0004362C" w:rsidRDefault="000311EE" w:rsidP="00EC521D">
            <w:pPr>
              <w:jc w:val="both"/>
              <w:rPr>
                <w:rFonts w:ascii="Verdana" w:hAnsi="Verdana"/>
                <w:sz w:val="18"/>
                <w:szCs w:val="18"/>
              </w:rPr>
            </w:pPr>
            <w:r>
              <w:rPr>
                <w:rFonts w:ascii="Verdana" w:hAnsi="Verdana"/>
                <w:sz w:val="18"/>
                <w:szCs w:val="18"/>
              </w:rPr>
              <w:t xml:space="preserve">Early and frequent user involvement </w:t>
            </w:r>
            <w:r>
              <w:rPr>
                <w:rFonts w:ascii="Verdana" w:hAnsi="Verdana"/>
                <w:sz w:val="18"/>
                <w:szCs w:val="18"/>
              </w:rPr>
              <w:t>minimises mistakes</w:t>
            </w:r>
            <w:r w:rsidR="00176C72">
              <w:rPr>
                <w:rFonts w:ascii="Verdana" w:hAnsi="Verdana"/>
                <w:sz w:val="18"/>
                <w:szCs w:val="18"/>
              </w:rPr>
              <w:t xml:space="preserve"> (Whitman </w:t>
            </w:r>
            <w:r w:rsidR="00176C72">
              <w:rPr>
                <w:rFonts w:ascii="Verdana" w:hAnsi="Verdana"/>
                <w:i/>
                <w:iCs/>
                <w:sz w:val="18"/>
                <w:szCs w:val="18"/>
              </w:rPr>
              <w:t>et al,</w:t>
            </w:r>
            <w:r w:rsidR="00176C72">
              <w:rPr>
                <w:rFonts w:ascii="Verdana" w:hAnsi="Verdana"/>
                <w:sz w:val="18"/>
                <w:szCs w:val="18"/>
              </w:rPr>
              <w:t xml:space="preserve"> 2024)</w:t>
            </w:r>
          </w:p>
        </w:tc>
        <w:tc>
          <w:tcPr>
            <w:tcW w:w="2253" w:type="dxa"/>
          </w:tcPr>
          <w:p w14:paraId="2DE841E1" w14:textId="72D370D6" w:rsidR="0004362C" w:rsidRDefault="000311EE" w:rsidP="00EC521D">
            <w:pPr>
              <w:jc w:val="both"/>
              <w:rPr>
                <w:rFonts w:ascii="Verdana" w:hAnsi="Verdana"/>
                <w:sz w:val="18"/>
                <w:szCs w:val="18"/>
              </w:rPr>
            </w:pPr>
            <w:r>
              <w:rPr>
                <w:rFonts w:ascii="Verdana" w:hAnsi="Verdana"/>
                <w:sz w:val="18"/>
                <w:szCs w:val="18"/>
              </w:rPr>
              <w:t xml:space="preserve">Early and frequent user testing can </w:t>
            </w:r>
            <w:r w:rsidR="0086368D">
              <w:rPr>
                <w:rFonts w:ascii="Verdana" w:hAnsi="Verdana"/>
                <w:sz w:val="18"/>
                <w:szCs w:val="18"/>
              </w:rPr>
              <w:t>help catch issues with the application early</w:t>
            </w:r>
          </w:p>
        </w:tc>
      </w:tr>
    </w:tbl>
    <w:p w14:paraId="6850DB9A" w14:textId="61CDFDD9" w:rsidR="00171D38" w:rsidRDefault="00D73969" w:rsidP="00EC521D">
      <w:pPr>
        <w:jc w:val="both"/>
        <w:rPr>
          <w:rFonts w:ascii="Verdana" w:hAnsi="Verdana"/>
          <w:sz w:val="18"/>
          <w:szCs w:val="18"/>
        </w:rPr>
      </w:pPr>
      <w:r>
        <w:rPr>
          <w:rFonts w:ascii="Verdana" w:hAnsi="Verdana"/>
          <w:sz w:val="18"/>
          <w:szCs w:val="18"/>
        </w:rPr>
        <w:t>Fig.11: A table of common design principles found during research</w:t>
      </w:r>
    </w:p>
    <w:p w14:paraId="4F95E2E2" w14:textId="77777777" w:rsidR="00171D38" w:rsidRDefault="00171D38" w:rsidP="00EC521D">
      <w:pPr>
        <w:jc w:val="both"/>
        <w:rPr>
          <w:rFonts w:ascii="Verdana" w:hAnsi="Verdana"/>
          <w:sz w:val="18"/>
          <w:szCs w:val="18"/>
        </w:rPr>
      </w:pPr>
    </w:p>
    <w:p w14:paraId="19A023F5" w14:textId="50845CCE" w:rsidR="00F93706" w:rsidRDefault="006C62EE" w:rsidP="00D91F8C">
      <w:pPr>
        <w:jc w:val="both"/>
        <w:rPr>
          <w:rFonts w:ascii="Verdana" w:hAnsi="Verdana"/>
          <w:sz w:val="18"/>
          <w:szCs w:val="18"/>
        </w:rPr>
      </w:pPr>
      <w:r>
        <w:rPr>
          <w:rFonts w:ascii="Verdana" w:hAnsi="Verdana"/>
          <w:sz w:val="18"/>
          <w:szCs w:val="18"/>
        </w:rPr>
        <w:t xml:space="preserve">Whitman </w:t>
      </w:r>
      <w:r>
        <w:rPr>
          <w:rFonts w:ascii="Verdana" w:hAnsi="Verdana"/>
          <w:i/>
          <w:iCs/>
          <w:sz w:val="18"/>
          <w:szCs w:val="18"/>
        </w:rPr>
        <w:t>et al</w:t>
      </w:r>
      <w:r w:rsidR="00C25441">
        <w:rPr>
          <w:rFonts w:ascii="Verdana" w:hAnsi="Verdana"/>
          <w:i/>
          <w:iCs/>
          <w:sz w:val="18"/>
          <w:szCs w:val="18"/>
        </w:rPr>
        <w:t xml:space="preserve"> </w:t>
      </w:r>
      <w:r w:rsidR="00C25441">
        <w:rPr>
          <w:rFonts w:ascii="Verdana" w:hAnsi="Verdana"/>
          <w:sz w:val="18"/>
          <w:szCs w:val="18"/>
        </w:rPr>
        <w:t>(2024)</w:t>
      </w:r>
      <w:r>
        <w:rPr>
          <w:rFonts w:ascii="Verdana" w:hAnsi="Verdana"/>
          <w:i/>
          <w:iCs/>
          <w:sz w:val="18"/>
          <w:szCs w:val="18"/>
        </w:rPr>
        <w:t xml:space="preserve"> </w:t>
      </w:r>
      <w:r>
        <w:rPr>
          <w:rFonts w:ascii="Verdana" w:hAnsi="Verdana"/>
          <w:sz w:val="18"/>
          <w:szCs w:val="18"/>
        </w:rPr>
        <w:t xml:space="preserve">argues that the development of applications in accordance with UCD principles results in </w:t>
      </w:r>
      <w:r w:rsidR="00F93706">
        <w:rPr>
          <w:rFonts w:ascii="Verdana" w:hAnsi="Verdana"/>
          <w:sz w:val="18"/>
          <w:szCs w:val="18"/>
        </w:rPr>
        <w:t>increased usability</w:t>
      </w:r>
      <w:r w:rsidR="001E52C1">
        <w:rPr>
          <w:rFonts w:ascii="Verdana" w:hAnsi="Verdana"/>
          <w:sz w:val="18"/>
          <w:szCs w:val="18"/>
        </w:rPr>
        <w:t>.</w:t>
      </w:r>
      <w:r w:rsidR="00ED6323">
        <w:rPr>
          <w:rFonts w:ascii="Verdana" w:hAnsi="Verdana"/>
          <w:sz w:val="18"/>
          <w:szCs w:val="18"/>
        </w:rPr>
        <w:t xml:space="preserve"> </w:t>
      </w:r>
      <w:r w:rsidR="001E52C1">
        <w:rPr>
          <w:rFonts w:ascii="Verdana" w:hAnsi="Verdana"/>
          <w:sz w:val="18"/>
          <w:szCs w:val="18"/>
        </w:rPr>
        <w:t>Considering the project’s intention to</w:t>
      </w:r>
      <w:r w:rsidR="004D54F2">
        <w:rPr>
          <w:rFonts w:ascii="Verdana" w:hAnsi="Verdana"/>
          <w:sz w:val="18"/>
          <w:szCs w:val="18"/>
        </w:rPr>
        <w:t xml:space="preserve"> create an artifact that is usable by other developers led to the conclusion that development should be carried out in accordance with these principles. </w:t>
      </w:r>
    </w:p>
    <w:p w14:paraId="60A3D0BF" w14:textId="77777777" w:rsidR="00DD0EC9" w:rsidRDefault="00DD0EC9" w:rsidP="00D91F8C">
      <w:pPr>
        <w:jc w:val="both"/>
        <w:rPr>
          <w:rFonts w:ascii="Verdana" w:hAnsi="Verdana"/>
          <w:sz w:val="18"/>
          <w:szCs w:val="18"/>
        </w:rPr>
      </w:pPr>
    </w:p>
    <w:p w14:paraId="2666D869" w14:textId="591B5381" w:rsidR="00DD0EC9" w:rsidRDefault="00FB4B41" w:rsidP="00D91F8C">
      <w:pPr>
        <w:jc w:val="both"/>
        <w:rPr>
          <w:rFonts w:ascii="Verdana" w:hAnsi="Verdana"/>
          <w:sz w:val="18"/>
          <w:szCs w:val="18"/>
        </w:rPr>
      </w:pPr>
      <w:r>
        <w:rPr>
          <w:rFonts w:ascii="Verdana" w:hAnsi="Verdana"/>
          <w:sz w:val="18"/>
          <w:szCs w:val="18"/>
        </w:rPr>
        <w:t xml:space="preserve">Notably, </w:t>
      </w:r>
      <w:r w:rsidR="00BC4D8C">
        <w:rPr>
          <w:rFonts w:ascii="Verdana" w:hAnsi="Verdana"/>
          <w:sz w:val="18"/>
          <w:szCs w:val="18"/>
        </w:rPr>
        <w:t>T</w:t>
      </w:r>
      <w:r w:rsidR="00A74DE9">
        <w:rPr>
          <w:rFonts w:ascii="Verdana" w:hAnsi="Verdana"/>
          <w:sz w:val="18"/>
          <w:szCs w:val="18"/>
        </w:rPr>
        <w:t xml:space="preserve">he Interaction Design Foundation </w:t>
      </w:r>
      <w:r w:rsidR="005C07E1">
        <w:rPr>
          <w:rFonts w:ascii="Verdana" w:hAnsi="Verdana"/>
          <w:sz w:val="18"/>
          <w:szCs w:val="18"/>
        </w:rPr>
        <w:t>emphasise</w:t>
      </w:r>
      <w:r w:rsidR="00212882">
        <w:rPr>
          <w:rFonts w:ascii="Verdana" w:hAnsi="Verdana"/>
          <w:sz w:val="18"/>
          <w:szCs w:val="18"/>
        </w:rPr>
        <w:t>s the importance of user testing</w:t>
      </w:r>
      <w:r w:rsidR="00FD46A5">
        <w:rPr>
          <w:rFonts w:ascii="Verdana" w:hAnsi="Verdana"/>
          <w:sz w:val="18"/>
          <w:szCs w:val="18"/>
        </w:rPr>
        <w:t xml:space="preserve"> when developing user-centred applications, </w:t>
      </w:r>
      <w:r w:rsidR="003B744B">
        <w:rPr>
          <w:rFonts w:ascii="Verdana" w:hAnsi="Verdana"/>
          <w:sz w:val="18"/>
          <w:szCs w:val="18"/>
        </w:rPr>
        <w:t>c</w:t>
      </w:r>
      <w:r w:rsidR="00555849">
        <w:rPr>
          <w:rFonts w:ascii="Verdana" w:hAnsi="Verdana"/>
          <w:sz w:val="18"/>
          <w:szCs w:val="18"/>
        </w:rPr>
        <w:t>alling development “an iterative process”</w:t>
      </w:r>
      <w:r w:rsidR="006E3315">
        <w:rPr>
          <w:rFonts w:ascii="Verdana" w:hAnsi="Verdana"/>
          <w:sz w:val="18"/>
          <w:szCs w:val="18"/>
        </w:rPr>
        <w:t xml:space="preserve"> (</w:t>
      </w:r>
      <w:r w:rsidR="00DC3FC3">
        <w:rPr>
          <w:rFonts w:ascii="Verdana" w:hAnsi="Verdana"/>
          <w:sz w:val="18"/>
          <w:szCs w:val="18"/>
        </w:rPr>
        <w:t>Interaction Design Foundation, 2025</w:t>
      </w:r>
      <w:r w:rsidR="006E3315">
        <w:rPr>
          <w:rFonts w:ascii="Verdana" w:hAnsi="Verdana"/>
          <w:sz w:val="18"/>
          <w:szCs w:val="18"/>
        </w:rPr>
        <w:t>)</w:t>
      </w:r>
      <w:r w:rsidR="00555849">
        <w:rPr>
          <w:rFonts w:ascii="Verdana" w:hAnsi="Verdana"/>
          <w:sz w:val="18"/>
          <w:szCs w:val="18"/>
        </w:rPr>
        <w:t xml:space="preserve">. </w:t>
      </w:r>
      <w:r w:rsidR="000736CB">
        <w:rPr>
          <w:rFonts w:ascii="Verdana" w:hAnsi="Verdana"/>
          <w:sz w:val="18"/>
          <w:szCs w:val="18"/>
        </w:rPr>
        <w:t xml:space="preserve">Lowdermilk </w:t>
      </w:r>
      <w:r w:rsidR="00202000">
        <w:rPr>
          <w:rFonts w:ascii="Verdana" w:hAnsi="Verdana"/>
          <w:sz w:val="18"/>
          <w:szCs w:val="18"/>
        </w:rPr>
        <w:t>(202</w:t>
      </w:r>
      <w:r w:rsidR="00D929EB">
        <w:rPr>
          <w:rFonts w:ascii="Verdana" w:hAnsi="Verdana"/>
          <w:sz w:val="18"/>
          <w:szCs w:val="18"/>
        </w:rPr>
        <w:t>3</w:t>
      </w:r>
      <w:r w:rsidR="00355220">
        <w:rPr>
          <w:rFonts w:ascii="Verdana" w:hAnsi="Verdana"/>
          <w:sz w:val="18"/>
          <w:szCs w:val="18"/>
        </w:rPr>
        <w:t>) e</w:t>
      </w:r>
      <w:r w:rsidR="00AF3DAE">
        <w:rPr>
          <w:rFonts w:ascii="Verdana" w:hAnsi="Verdana"/>
          <w:sz w:val="18"/>
          <w:szCs w:val="18"/>
        </w:rPr>
        <w:t>choes this sentiment,</w:t>
      </w:r>
      <w:r w:rsidR="00244899">
        <w:rPr>
          <w:rFonts w:ascii="Verdana" w:hAnsi="Verdana"/>
          <w:sz w:val="18"/>
          <w:szCs w:val="18"/>
        </w:rPr>
        <w:t xml:space="preserve"> arguing that </w:t>
      </w:r>
      <w:r w:rsidR="0046376F">
        <w:rPr>
          <w:rFonts w:ascii="Verdana" w:hAnsi="Verdana"/>
          <w:sz w:val="18"/>
          <w:szCs w:val="18"/>
        </w:rPr>
        <w:t xml:space="preserve">user testing can </w:t>
      </w:r>
      <w:r w:rsidR="00484063">
        <w:rPr>
          <w:rFonts w:ascii="Verdana" w:hAnsi="Verdana"/>
          <w:sz w:val="18"/>
          <w:szCs w:val="18"/>
        </w:rPr>
        <w:t>aid in finding more pervasive issues with the user experience of an application.</w:t>
      </w:r>
    </w:p>
    <w:p w14:paraId="4EE08F1C" w14:textId="5B2F47A8" w:rsidR="00205140" w:rsidRDefault="00205140" w:rsidP="00D91F8C">
      <w:pPr>
        <w:jc w:val="both"/>
        <w:rPr>
          <w:rFonts w:ascii="Verdana" w:hAnsi="Verdana"/>
          <w:sz w:val="18"/>
          <w:szCs w:val="18"/>
        </w:rPr>
      </w:pPr>
    </w:p>
    <w:p w14:paraId="6684781D" w14:textId="650F5E43" w:rsidR="00F16979" w:rsidRPr="00F601BE" w:rsidRDefault="007A417C" w:rsidP="00D91F8C">
      <w:pPr>
        <w:jc w:val="both"/>
        <w:rPr>
          <w:rFonts w:ascii="Verdana" w:hAnsi="Verdana"/>
          <w:sz w:val="18"/>
          <w:szCs w:val="18"/>
        </w:rPr>
      </w:pPr>
      <w:r>
        <w:rPr>
          <w:rFonts w:ascii="Verdana" w:hAnsi="Verdana"/>
          <w:sz w:val="18"/>
          <w:szCs w:val="18"/>
        </w:rPr>
        <w:t>---</w:t>
      </w:r>
    </w:p>
    <w:p w14:paraId="5599BC23" w14:textId="77777777" w:rsidR="00040446" w:rsidRPr="00D91F8C" w:rsidRDefault="00040446" w:rsidP="00D91F8C">
      <w:pPr>
        <w:jc w:val="both"/>
        <w:rPr>
          <w:rFonts w:ascii="Verdana" w:hAnsi="Verdana"/>
          <w:sz w:val="18"/>
          <w:szCs w:val="18"/>
        </w:rPr>
      </w:pPr>
    </w:p>
    <w:p w14:paraId="17D52479" w14:textId="534166E2" w:rsidR="009569F5" w:rsidRDefault="009569F5" w:rsidP="009569F5">
      <w:pPr>
        <w:jc w:val="both"/>
        <w:rPr>
          <w:rFonts w:ascii="Verdana" w:hAnsi="Verdana"/>
          <w:sz w:val="18"/>
          <w:szCs w:val="18"/>
        </w:rPr>
      </w:pPr>
      <w:r>
        <w:rPr>
          <w:rFonts w:ascii="Verdana" w:hAnsi="Verdana"/>
          <w:b/>
          <w:sz w:val="18"/>
          <w:szCs w:val="18"/>
        </w:rPr>
        <w:t>4</w:t>
      </w:r>
      <w:r w:rsidRPr="00F037E4">
        <w:rPr>
          <w:rFonts w:ascii="Verdana" w:hAnsi="Verdana"/>
          <w:b/>
          <w:sz w:val="18"/>
          <w:szCs w:val="18"/>
        </w:rPr>
        <w:t>. Research methods</w:t>
      </w:r>
      <w:r w:rsidR="00562F40">
        <w:rPr>
          <w:rFonts w:ascii="Verdana" w:hAnsi="Verdana"/>
          <w:b/>
          <w:sz w:val="18"/>
          <w:szCs w:val="18"/>
        </w:rPr>
        <w:t xml:space="preserve"> and </w:t>
      </w:r>
      <w:r w:rsidR="00562F40" w:rsidRPr="00E1334B">
        <w:rPr>
          <w:rFonts w:ascii="Verdana" w:hAnsi="Verdana"/>
          <w:b/>
          <w:bCs/>
          <w:sz w:val="18"/>
          <w:szCs w:val="18"/>
        </w:rPr>
        <w:t>Ethic</w:t>
      </w:r>
      <w:r w:rsidR="00562F40">
        <w:rPr>
          <w:rFonts w:ascii="Verdana" w:hAnsi="Verdana"/>
          <w:b/>
          <w:bCs/>
          <w:sz w:val="18"/>
          <w:szCs w:val="18"/>
        </w:rPr>
        <w:t>s</w:t>
      </w:r>
      <w:r w:rsidRPr="00F037E4">
        <w:rPr>
          <w:rFonts w:ascii="Verdana" w:hAnsi="Verdana"/>
          <w:b/>
          <w:sz w:val="18"/>
          <w:szCs w:val="18"/>
        </w:rPr>
        <w:t xml:space="preserve"> </w:t>
      </w:r>
    </w:p>
    <w:p w14:paraId="34866D53" w14:textId="77777777" w:rsidR="00DB0E82" w:rsidRDefault="00DB0E82" w:rsidP="00E40F39">
      <w:pPr>
        <w:jc w:val="both"/>
        <w:rPr>
          <w:rFonts w:ascii="Verdana" w:hAnsi="Verdana"/>
          <w:sz w:val="18"/>
          <w:szCs w:val="18"/>
        </w:rPr>
      </w:pPr>
    </w:p>
    <w:p w14:paraId="1BF07D0D" w14:textId="5C54694A" w:rsidR="00235CFC" w:rsidRDefault="00174883" w:rsidP="00235CFC">
      <w:pPr>
        <w:jc w:val="both"/>
        <w:rPr>
          <w:rFonts w:ascii="Verdana" w:hAnsi="Verdana"/>
          <w:sz w:val="18"/>
          <w:szCs w:val="18"/>
        </w:rPr>
      </w:pPr>
      <w:r>
        <w:rPr>
          <w:rFonts w:ascii="Verdana" w:hAnsi="Verdana"/>
          <w:sz w:val="18"/>
          <w:szCs w:val="18"/>
        </w:rPr>
        <w:t>UWE Bristol provide</w:t>
      </w:r>
      <w:r w:rsidR="00B302B1">
        <w:rPr>
          <w:rFonts w:ascii="Verdana" w:hAnsi="Verdana"/>
          <w:sz w:val="18"/>
          <w:szCs w:val="18"/>
        </w:rPr>
        <w:t xml:space="preserve">s students with access to </w:t>
      </w:r>
      <w:r w:rsidR="003F6326">
        <w:rPr>
          <w:rFonts w:ascii="Verdana" w:hAnsi="Verdana"/>
          <w:sz w:val="18"/>
          <w:szCs w:val="18"/>
        </w:rPr>
        <w:t>several large databases</w:t>
      </w:r>
      <w:r w:rsidR="00B302B1">
        <w:rPr>
          <w:rFonts w:ascii="Verdana" w:hAnsi="Verdana"/>
          <w:sz w:val="18"/>
          <w:szCs w:val="18"/>
        </w:rPr>
        <w:t xml:space="preserve"> alongside </w:t>
      </w:r>
      <w:r w:rsidR="00AB2368">
        <w:rPr>
          <w:rFonts w:ascii="Verdana" w:hAnsi="Verdana"/>
          <w:sz w:val="18"/>
          <w:szCs w:val="18"/>
        </w:rPr>
        <w:t>a</w:t>
      </w:r>
      <w:r w:rsidR="00AB0B7B">
        <w:rPr>
          <w:rFonts w:ascii="Verdana" w:hAnsi="Verdana"/>
          <w:sz w:val="18"/>
          <w:szCs w:val="18"/>
        </w:rPr>
        <w:t xml:space="preserve">n extensive </w:t>
      </w:r>
      <w:r w:rsidR="00C718E8">
        <w:rPr>
          <w:rFonts w:ascii="Verdana" w:hAnsi="Verdana"/>
          <w:sz w:val="18"/>
          <w:szCs w:val="18"/>
        </w:rPr>
        <w:t>library search tool</w:t>
      </w:r>
      <w:r w:rsidR="000E1110">
        <w:rPr>
          <w:rFonts w:ascii="Verdana" w:hAnsi="Verdana"/>
          <w:sz w:val="18"/>
          <w:szCs w:val="18"/>
        </w:rPr>
        <w:t xml:space="preserve">. </w:t>
      </w:r>
      <w:r w:rsidR="00701F8A">
        <w:rPr>
          <w:rFonts w:ascii="Verdana" w:hAnsi="Verdana"/>
          <w:sz w:val="18"/>
          <w:szCs w:val="18"/>
        </w:rPr>
        <w:t>Th</w:t>
      </w:r>
      <w:r w:rsidR="001B2085">
        <w:rPr>
          <w:rFonts w:ascii="Verdana" w:hAnsi="Verdana"/>
          <w:sz w:val="18"/>
          <w:szCs w:val="18"/>
        </w:rPr>
        <w:t xml:space="preserve">e library search </w:t>
      </w:r>
      <w:r w:rsidR="00A96692">
        <w:rPr>
          <w:rFonts w:ascii="Verdana" w:hAnsi="Verdana"/>
          <w:sz w:val="18"/>
          <w:szCs w:val="18"/>
        </w:rPr>
        <w:t>tool, which</w:t>
      </w:r>
      <w:r w:rsidR="001B2085">
        <w:rPr>
          <w:rFonts w:ascii="Verdana" w:hAnsi="Verdana"/>
          <w:sz w:val="18"/>
          <w:szCs w:val="18"/>
        </w:rPr>
        <w:t xml:space="preserve"> contains functionality for searching based on keywords,</w:t>
      </w:r>
      <w:r w:rsidR="00CB1684">
        <w:rPr>
          <w:rFonts w:ascii="Verdana" w:hAnsi="Verdana"/>
          <w:sz w:val="18"/>
          <w:szCs w:val="18"/>
        </w:rPr>
        <w:t xml:space="preserve"> material type</w:t>
      </w:r>
      <w:r w:rsidR="004B3EC4">
        <w:rPr>
          <w:rFonts w:ascii="Verdana" w:hAnsi="Verdana"/>
          <w:sz w:val="18"/>
          <w:szCs w:val="18"/>
        </w:rPr>
        <w:t xml:space="preserve">, </w:t>
      </w:r>
      <w:r w:rsidR="0008572A">
        <w:rPr>
          <w:rFonts w:ascii="Verdana" w:hAnsi="Verdana"/>
          <w:sz w:val="18"/>
          <w:szCs w:val="18"/>
        </w:rPr>
        <w:t xml:space="preserve">field and more (see figure </w:t>
      </w:r>
      <w:r w:rsidR="0038194C">
        <w:rPr>
          <w:rFonts w:ascii="Verdana" w:hAnsi="Verdana"/>
          <w:sz w:val="18"/>
          <w:szCs w:val="18"/>
        </w:rPr>
        <w:t>12</w:t>
      </w:r>
      <w:r w:rsidR="0008572A">
        <w:rPr>
          <w:rFonts w:ascii="Verdana" w:hAnsi="Verdana"/>
          <w:sz w:val="18"/>
          <w:szCs w:val="18"/>
        </w:rPr>
        <w:t xml:space="preserve">) allows students to gather </w:t>
      </w:r>
      <w:r w:rsidR="007A4197">
        <w:rPr>
          <w:rFonts w:ascii="Verdana" w:hAnsi="Verdana"/>
          <w:sz w:val="18"/>
          <w:szCs w:val="18"/>
        </w:rPr>
        <w:t>researc</w:t>
      </w:r>
      <w:r w:rsidR="00334C14">
        <w:rPr>
          <w:rFonts w:ascii="Verdana" w:hAnsi="Verdana"/>
          <w:sz w:val="18"/>
          <w:szCs w:val="18"/>
        </w:rPr>
        <w:t xml:space="preserve">h of various types. </w:t>
      </w:r>
    </w:p>
    <w:p w14:paraId="38913EF3" w14:textId="77777777" w:rsidR="008F7D9D" w:rsidRDefault="008F7D9D" w:rsidP="00235CFC">
      <w:pPr>
        <w:jc w:val="both"/>
        <w:rPr>
          <w:rFonts w:ascii="Verdana" w:hAnsi="Verdana"/>
          <w:sz w:val="18"/>
          <w:szCs w:val="18"/>
        </w:rPr>
      </w:pPr>
    </w:p>
    <w:p w14:paraId="31DEDE15" w14:textId="516ABF03" w:rsidR="008F7D9D" w:rsidRDefault="008F7D9D" w:rsidP="00235CFC">
      <w:pPr>
        <w:jc w:val="both"/>
        <w:rPr>
          <w:rFonts w:ascii="Verdana" w:hAnsi="Verdana"/>
          <w:sz w:val="18"/>
          <w:szCs w:val="18"/>
        </w:rPr>
      </w:pPr>
      <w:r w:rsidRPr="008F7D9D">
        <w:rPr>
          <w:rFonts w:ascii="Verdana" w:hAnsi="Verdana"/>
          <w:noProof/>
          <w:sz w:val="18"/>
          <w:szCs w:val="18"/>
        </w:rPr>
        <w:drawing>
          <wp:inline distT="0" distB="0" distL="0" distR="0" wp14:anchorId="072EB9AC" wp14:editId="756E8DE3">
            <wp:extent cx="2867660" cy="1801495"/>
            <wp:effectExtent l="19050" t="19050" r="27940" b="27305"/>
            <wp:docPr id="16035212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21210" name="Picture 1" descr="A screenshot of a computer&#10;&#10;AI-generated content may be incorrect."/>
                    <pic:cNvPicPr/>
                  </pic:nvPicPr>
                  <pic:blipFill>
                    <a:blip r:embed="rId29"/>
                    <a:stretch>
                      <a:fillRect/>
                    </a:stretch>
                  </pic:blipFill>
                  <pic:spPr>
                    <a:xfrm>
                      <a:off x="0" y="0"/>
                      <a:ext cx="2867660" cy="1801495"/>
                    </a:xfrm>
                    <a:prstGeom prst="rect">
                      <a:avLst/>
                    </a:prstGeom>
                    <a:ln w="6350">
                      <a:solidFill>
                        <a:schemeClr val="tx1"/>
                      </a:solidFill>
                    </a:ln>
                  </pic:spPr>
                </pic:pic>
              </a:graphicData>
            </a:graphic>
          </wp:inline>
        </w:drawing>
      </w:r>
    </w:p>
    <w:p w14:paraId="7681723E" w14:textId="5DFA03CB" w:rsidR="00334C14" w:rsidRPr="00A32DD7" w:rsidRDefault="00C73F42" w:rsidP="00235CFC">
      <w:pPr>
        <w:jc w:val="both"/>
        <w:rPr>
          <w:rFonts w:ascii="Verdana" w:hAnsi="Verdana"/>
          <w:sz w:val="16"/>
          <w:szCs w:val="16"/>
        </w:rPr>
      </w:pPr>
      <w:r w:rsidRPr="00A32DD7">
        <w:rPr>
          <w:rFonts w:ascii="Verdana" w:hAnsi="Verdana"/>
          <w:sz w:val="16"/>
          <w:szCs w:val="16"/>
        </w:rPr>
        <w:t>Fig.</w:t>
      </w:r>
      <w:r w:rsidR="002D5300">
        <w:rPr>
          <w:rFonts w:ascii="Verdana" w:hAnsi="Verdana"/>
          <w:sz w:val="16"/>
          <w:szCs w:val="16"/>
        </w:rPr>
        <w:t>12</w:t>
      </w:r>
      <w:r w:rsidRPr="00A32DD7">
        <w:rPr>
          <w:rFonts w:ascii="Verdana" w:hAnsi="Verdana"/>
          <w:sz w:val="16"/>
          <w:szCs w:val="16"/>
        </w:rPr>
        <w:t>: UWE Bristol Library Search’s “advanced search” page, showcasing various filters and sorting options</w:t>
      </w:r>
    </w:p>
    <w:p w14:paraId="395A36B2" w14:textId="77777777" w:rsidR="008F7D9D" w:rsidRDefault="008F7D9D" w:rsidP="00235CFC">
      <w:pPr>
        <w:jc w:val="both"/>
        <w:rPr>
          <w:rFonts w:ascii="Verdana" w:hAnsi="Verdana"/>
          <w:sz w:val="18"/>
          <w:szCs w:val="18"/>
        </w:rPr>
      </w:pPr>
    </w:p>
    <w:p w14:paraId="642FE84E" w14:textId="68A53541" w:rsidR="00334C14" w:rsidRDefault="00334C14" w:rsidP="00235CFC">
      <w:pPr>
        <w:jc w:val="both"/>
        <w:rPr>
          <w:rFonts w:ascii="Verdana" w:hAnsi="Verdana"/>
          <w:sz w:val="18"/>
          <w:szCs w:val="18"/>
        </w:rPr>
      </w:pPr>
      <w:r>
        <w:rPr>
          <w:rFonts w:ascii="Verdana" w:hAnsi="Verdana"/>
          <w:sz w:val="18"/>
          <w:szCs w:val="18"/>
        </w:rPr>
        <w:t>This was the primary research tool for this project, alongside ResearchGate (</w:t>
      </w:r>
      <w:proofErr w:type="spellStart"/>
      <w:r w:rsidR="005C6AFB">
        <w:rPr>
          <w:rFonts w:ascii="Verdana" w:hAnsi="Verdana"/>
          <w:sz w:val="18"/>
          <w:szCs w:val="18"/>
        </w:rPr>
        <w:t>Madisch</w:t>
      </w:r>
      <w:proofErr w:type="spellEnd"/>
      <w:r w:rsidR="005C6AFB">
        <w:rPr>
          <w:rFonts w:ascii="Verdana" w:hAnsi="Verdana"/>
          <w:sz w:val="18"/>
          <w:szCs w:val="18"/>
        </w:rPr>
        <w:t xml:space="preserve"> </w:t>
      </w:r>
      <w:r w:rsidR="005C6AFB">
        <w:rPr>
          <w:rFonts w:ascii="Verdana" w:hAnsi="Verdana"/>
          <w:i/>
          <w:iCs/>
          <w:sz w:val="18"/>
          <w:szCs w:val="18"/>
        </w:rPr>
        <w:t xml:space="preserve">et al, </w:t>
      </w:r>
      <w:r w:rsidR="005C6AFB">
        <w:rPr>
          <w:rFonts w:ascii="Verdana" w:hAnsi="Verdana"/>
          <w:sz w:val="18"/>
          <w:szCs w:val="18"/>
        </w:rPr>
        <w:t>2008</w:t>
      </w:r>
      <w:r>
        <w:rPr>
          <w:rFonts w:ascii="Verdana" w:hAnsi="Verdana"/>
          <w:sz w:val="18"/>
          <w:szCs w:val="18"/>
        </w:rPr>
        <w:t>), Academia</w:t>
      </w:r>
      <w:r w:rsidR="00713BF3">
        <w:rPr>
          <w:rFonts w:ascii="Verdana" w:hAnsi="Verdana"/>
          <w:sz w:val="18"/>
          <w:szCs w:val="18"/>
        </w:rPr>
        <w:t>.</w:t>
      </w:r>
      <w:r w:rsidR="00641AD2">
        <w:rPr>
          <w:rFonts w:ascii="Verdana" w:hAnsi="Verdana"/>
          <w:sz w:val="18"/>
          <w:szCs w:val="18"/>
        </w:rPr>
        <w:t>edu</w:t>
      </w:r>
      <w:r>
        <w:rPr>
          <w:rFonts w:ascii="Verdana" w:hAnsi="Verdana"/>
          <w:sz w:val="18"/>
          <w:szCs w:val="18"/>
        </w:rPr>
        <w:t xml:space="preserve"> (</w:t>
      </w:r>
      <w:r w:rsidR="00767C4F">
        <w:rPr>
          <w:rFonts w:ascii="Verdana" w:hAnsi="Verdana"/>
          <w:sz w:val="18"/>
          <w:szCs w:val="18"/>
        </w:rPr>
        <w:t>Academia, Inc, 200</w:t>
      </w:r>
      <w:r w:rsidR="00403B88">
        <w:rPr>
          <w:rFonts w:ascii="Verdana" w:hAnsi="Verdana"/>
          <w:sz w:val="18"/>
          <w:szCs w:val="18"/>
        </w:rPr>
        <w:t>8</w:t>
      </w:r>
      <w:r>
        <w:rPr>
          <w:rFonts w:ascii="Verdana" w:hAnsi="Verdana"/>
          <w:sz w:val="18"/>
          <w:szCs w:val="18"/>
        </w:rPr>
        <w:t>)</w:t>
      </w:r>
      <w:r w:rsidR="00721593">
        <w:rPr>
          <w:rFonts w:ascii="Verdana" w:hAnsi="Verdana"/>
          <w:sz w:val="18"/>
          <w:szCs w:val="18"/>
        </w:rPr>
        <w:t xml:space="preserve"> and Google Scholar</w:t>
      </w:r>
      <w:r w:rsidR="00DA08CD">
        <w:rPr>
          <w:rFonts w:ascii="Verdana" w:hAnsi="Verdana"/>
          <w:sz w:val="18"/>
          <w:szCs w:val="18"/>
        </w:rPr>
        <w:t xml:space="preserve"> (</w:t>
      </w:r>
      <w:r w:rsidR="00A95FA1">
        <w:rPr>
          <w:rFonts w:ascii="Verdana" w:hAnsi="Verdana"/>
          <w:sz w:val="18"/>
          <w:szCs w:val="18"/>
        </w:rPr>
        <w:t>Google, 2004</w:t>
      </w:r>
      <w:r w:rsidR="00DA08CD">
        <w:rPr>
          <w:rFonts w:ascii="Verdana" w:hAnsi="Verdana"/>
          <w:sz w:val="18"/>
          <w:szCs w:val="18"/>
        </w:rPr>
        <w:t>)</w:t>
      </w:r>
      <w:r w:rsidR="00721593">
        <w:rPr>
          <w:rFonts w:ascii="Verdana" w:hAnsi="Verdana"/>
          <w:sz w:val="18"/>
          <w:szCs w:val="18"/>
        </w:rPr>
        <w:t>.</w:t>
      </w:r>
    </w:p>
    <w:p w14:paraId="2C83BEA8" w14:textId="206ABCCF" w:rsidR="00DB5781" w:rsidRDefault="00DB5781" w:rsidP="00235CFC">
      <w:pPr>
        <w:jc w:val="both"/>
        <w:rPr>
          <w:rFonts w:ascii="Verdana" w:hAnsi="Verdana"/>
          <w:sz w:val="18"/>
          <w:szCs w:val="18"/>
        </w:rPr>
      </w:pPr>
    </w:p>
    <w:p w14:paraId="717E78E2" w14:textId="16A6E273" w:rsidR="00235CFC" w:rsidRDefault="00467BBF" w:rsidP="00E40F39">
      <w:pPr>
        <w:jc w:val="both"/>
        <w:rPr>
          <w:rFonts w:ascii="Verdana" w:hAnsi="Verdana"/>
          <w:sz w:val="18"/>
          <w:szCs w:val="18"/>
        </w:rPr>
      </w:pPr>
      <w:r>
        <w:rPr>
          <w:rFonts w:ascii="Verdana" w:hAnsi="Verdana"/>
          <w:sz w:val="18"/>
          <w:szCs w:val="18"/>
        </w:rPr>
        <w:t>Regarding</w:t>
      </w:r>
      <w:r w:rsidR="00DB5781">
        <w:rPr>
          <w:rFonts w:ascii="Verdana" w:hAnsi="Verdana"/>
          <w:sz w:val="18"/>
          <w:szCs w:val="18"/>
        </w:rPr>
        <w:t xml:space="preserve"> the type of research </w:t>
      </w:r>
      <w:r w:rsidR="00BB1694">
        <w:rPr>
          <w:rFonts w:ascii="Verdana" w:hAnsi="Verdana"/>
          <w:sz w:val="18"/>
          <w:szCs w:val="18"/>
        </w:rPr>
        <w:t xml:space="preserve">gathered and utilised for this </w:t>
      </w:r>
      <w:r>
        <w:rPr>
          <w:rFonts w:ascii="Verdana" w:hAnsi="Verdana"/>
          <w:sz w:val="18"/>
          <w:szCs w:val="18"/>
        </w:rPr>
        <w:t>project;</w:t>
      </w:r>
      <w:r w:rsidR="00DB5781">
        <w:rPr>
          <w:rFonts w:ascii="Verdana" w:hAnsi="Verdana"/>
          <w:sz w:val="18"/>
          <w:szCs w:val="18"/>
        </w:rPr>
        <w:t xml:space="preserve"> a mixture of qualitative secondary research </w:t>
      </w:r>
      <w:r w:rsidR="00BB1694">
        <w:rPr>
          <w:rFonts w:ascii="Verdana" w:hAnsi="Verdana"/>
          <w:sz w:val="18"/>
          <w:szCs w:val="18"/>
        </w:rPr>
        <w:t>was used.</w:t>
      </w:r>
      <w:r w:rsidR="00DB5781">
        <w:rPr>
          <w:rFonts w:ascii="Verdana" w:hAnsi="Verdana"/>
          <w:sz w:val="18"/>
          <w:szCs w:val="18"/>
        </w:rPr>
        <w:t xml:space="preserve"> </w:t>
      </w:r>
      <w:r w:rsidR="00DB0E82">
        <w:rPr>
          <w:rFonts w:ascii="Verdana" w:hAnsi="Verdana"/>
          <w:sz w:val="18"/>
          <w:szCs w:val="18"/>
        </w:rPr>
        <w:t xml:space="preserve">This consisted of academic papers, journal articles, books, developer talks and other publications within the context of video game development, software design, real-time physics and pendulum simulation. </w:t>
      </w:r>
    </w:p>
    <w:p w14:paraId="690853DF" w14:textId="64544B50" w:rsidR="00440BE4" w:rsidRDefault="00440BE4" w:rsidP="00C809CE">
      <w:pPr>
        <w:jc w:val="both"/>
        <w:rPr>
          <w:rFonts w:ascii="Verdana" w:hAnsi="Verdana"/>
          <w:sz w:val="18"/>
          <w:szCs w:val="18"/>
        </w:rPr>
      </w:pPr>
    </w:p>
    <w:p w14:paraId="25110A0D" w14:textId="2D22F4E6" w:rsidR="00440BE4" w:rsidRDefault="00440BE4" w:rsidP="00C809CE">
      <w:pPr>
        <w:jc w:val="both"/>
        <w:rPr>
          <w:rFonts w:ascii="Verdana" w:hAnsi="Verdana"/>
          <w:sz w:val="18"/>
          <w:szCs w:val="18"/>
        </w:rPr>
      </w:pPr>
      <w:r>
        <w:rPr>
          <w:rFonts w:ascii="Verdana" w:hAnsi="Verdana"/>
          <w:sz w:val="18"/>
          <w:szCs w:val="18"/>
        </w:rPr>
        <w:t>Keywords used when researchin</w:t>
      </w:r>
      <w:r w:rsidR="003B6EED">
        <w:rPr>
          <w:rFonts w:ascii="Verdana" w:hAnsi="Verdana"/>
          <w:sz w:val="18"/>
          <w:szCs w:val="18"/>
        </w:rPr>
        <w:t>g the project are as follows:</w:t>
      </w:r>
    </w:p>
    <w:p w14:paraId="49C8ADCE" w14:textId="77777777" w:rsidR="003B6EED" w:rsidRDefault="003B6EED" w:rsidP="00C809CE">
      <w:pPr>
        <w:jc w:val="both"/>
        <w:rPr>
          <w:rFonts w:ascii="Verdana" w:hAnsi="Verdana"/>
          <w:sz w:val="18"/>
          <w:szCs w:val="18"/>
        </w:rPr>
      </w:pPr>
    </w:p>
    <w:p w14:paraId="65A35257" w14:textId="04571514" w:rsidR="00865920" w:rsidRDefault="00815815" w:rsidP="00815815">
      <w:pPr>
        <w:pStyle w:val="ListParagraph"/>
        <w:numPr>
          <w:ilvl w:val="0"/>
          <w:numId w:val="14"/>
        </w:numPr>
        <w:jc w:val="both"/>
        <w:rPr>
          <w:rFonts w:ascii="Verdana" w:hAnsi="Verdana"/>
          <w:sz w:val="18"/>
          <w:szCs w:val="18"/>
        </w:rPr>
      </w:pPr>
      <w:r>
        <w:rPr>
          <w:rFonts w:ascii="Verdana" w:hAnsi="Verdana"/>
          <w:sz w:val="18"/>
          <w:szCs w:val="18"/>
        </w:rPr>
        <w:t>Simulating The Simple Pendulum</w:t>
      </w:r>
    </w:p>
    <w:p w14:paraId="235D03DC" w14:textId="0E722844" w:rsidR="00815815" w:rsidRDefault="00815815" w:rsidP="00815815">
      <w:pPr>
        <w:pStyle w:val="ListParagraph"/>
        <w:numPr>
          <w:ilvl w:val="0"/>
          <w:numId w:val="14"/>
        </w:numPr>
        <w:jc w:val="both"/>
        <w:rPr>
          <w:rFonts w:ascii="Verdana" w:hAnsi="Verdana"/>
          <w:sz w:val="18"/>
          <w:szCs w:val="18"/>
        </w:rPr>
      </w:pPr>
      <w:r>
        <w:rPr>
          <w:rFonts w:ascii="Verdana" w:hAnsi="Verdana"/>
          <w:sz w:val="18"/>
          <w:szCs w:val="18"/>
        </w:rPr>
        <w:t xml:space="preserve">Real-Time Physics </w:t>
      </w:r>
    </w:p>
    <w:p w14:paraId="52B30C5C" w14:textId="0FB7B57A" w:rsidR="00815815" w:rsidRDefault="00815815" w:rsidP="00815815">
      <w:pPr>
        <w:pStyle w:val="ListParagraph"/>
        <w:numPr>
          <w:ilvl w:val="0"/>
          <w:numId w:val="14"/>
        </w:numPr>
        <w:jc w:val="both"/>
        <w:rPr>
          <w:rFonts w:ascii="Verdana" w:hAnsi="Verdana"/>
          <w:sz w:val="18"/>
          <w:szCs w:val="18"/>
        </w:rPr>
      </w:pPr>
      <w:r>
        <w:rPr>
          <w:rFonts w:ascii="Verdana" w:hAnsi="Verdana"/>
          <w:sz w:val="18"/>
          <w:szCs w:val="18"/>
        </w:rPr>
        <w:t>Unity Physics System</w:t>
      </w:r>
    </w:p>
    <w:p w14:paraId="453200B3" w14:textId="7068F245" w:rsidR="00A72BA5" w:rsidRDefault="00815815" w:rsidP="00593F2A">
      <w:pPr>
        <w:pStyle w:val="ListParagraph"/>
        <w:numPr>
          <w:ilvl w:val="0"/>
          <w:numId w:val="14"/>
        </w:numPr>
        <w:jc w:val="both"/>
        <w:rPr>
          <w:rFonts w:ascii="Verdana" w:hAnsi="Verdana"/>
          <w:sz w:val="18"/>
          <w:szCs w:val="18"/>
        </w:rPr>
      </w:pPr>
      <w:r>
        <w:rPr>
          <w:rFonts w:ascii="Verdana" w:hAnsi="Verdana"/>
          <w:sz w:val="18"/>
          <w:szCs w:val="18"/>
        </w:rPr>
        <w:t xml:space="preserve">Tool Development </w:t>
      </w:r>
    </w:p>
    <w:p w14:paraId="0C6D87B3" w14:textId="77777777" w:rsidR="00D22DCC" w:rsidRDefault="00D22DCC" w:rsidP="00D22DCC">
      <w:pPr>
        <w:jc w:val="both"/>
        <w:rPr>
          <w:rFonts w:ascii="Verdana" w:hAnsi="Verdana"/>
          <w:sz w:val="18"/>
          <w:szCs w:val="18"/>
        </w:rPr>
      </w:pPr>
    </w:p>
    <w:p w14:paraId="2E6A9AE4" w14:textId="77777777" w:rsidR="00CE4B2F" w:rsidRDefault="00CE4B2F" w:rsidP="00C809CE">
      <w:pPr>
        <w:jc w:val="both"/>
        <w:rPr>
          <w:rFonts w:ascii="Verdana" w:hAnsi="Verdana"/>
          <w:sz w:val="18"/>
          <w:szCs w:val="18"/>
        </w:rPr>
      </w:pPr>
    </w:p>
    <w:p w14:paraId="1D343876" w14:textId="43475B1E" w:rsidR="00AB32B0" w:rsidRPr="00B71A30" w:rsidRDefault="00AB32B0" w:rsidP="00C809CE">
      <w:pPr>
        <w:jc w:val="both"/>
        <w:rPr>
          <w:rFonts w:ascii="Verdana" w:hAnsi="Verdana"/>
          <w:b/>
          <w:bCs/>
          <w:sz w:val="18"/>
          <w:szCs w:val="18"/>
        </w:rPr>
      </w:pPr>
      <w:r w:rsidRPr="00B71A30">
        <w:rPr>
          <w:rFonts w:ascii="Verdana" w:hAnsi="Verdana"/>
          <w:b/>
          <w:bCs/>
          <w:sz w:val="18"/>
          <w:szCs w:val="18"/>
        </w:rPr>
        <w:t xml:space="preserve">4.1 The First Research Question </w:t>
      </w:r>
    </w:p>
    <w:p w14:paraId="637ABA39" w14:textId="09AFF4A2" w:rsidR="00801562" w:rsidRDefault="00801562" w:rsidP="00C809CE">
      <w:pPr>
        <w:jc w:val="both"/>
        <w:rPr>
          <w:rFonts w:ascii="Verdana" w:hAnsi="Verdana"/>
          <w:sz w:val="18"/>
          <w:szCs w:val="18"/>
        </w:rPr>
      </w:pPr>
    </w:p>
    <w:p w14:paraId="73B485A5" w14:textId="6954E55E" w:rsidR="007D1C83" w:rsidRDefault="0075095E" w:rsidP="007D1C83">
      <w:pPr>
        <w:jc w:val="both"/>
        <w:rPr>
          <w:rFonts w:ascii="Verdana" w:hAnsi="Verdana"/>
          <w:bCs/>
          <w:sz w:val="18"/>
          <w:szCs w:val="18"/>
        </w:rPr>
      </w:pPr>
      <w:r>
        <w:rPr>
          <w:rFonts w:ascii="Verdana" w:hAnsi="Verdana"/>
          <w:sz w:val="18"/>
          <w:szCs w:val="18"/>
        </w:rPr>
        <w:t>The first research question is</w:t>
      </w:r>
      <w:r w:rsidR="007D1C83">
        <w:rPr>
          <w:rFonts w:ascii="Verdana" w:hAnsi="Verdana"/>
          <w:sz w:val="18"/>
          <w:szCs w:val="18"/>
        </w:rPr>
        <w:t>:</w:t>
      </w:r>
      <w:r>
        <w:rPr>
          <w:rFonts w:ascii="Verdana" w:hAnsi="Verdana"/>
          <w:sz w:val="18"/>
          <w:szCs w:val="18"/>
        </w:rPr>
        <w:t xml:space="preserve"> </w:t>
      </w:r>
      <w:r w:rsidR="007D1C83">
        <w:rPr>
          <w:rFonts w:ascii="Verdana" w:hAnsi="Verdana"/>
          <w:sz w:val="18"/>
          <w:szCs w:val="18"/>
        </w:rPr>
        <w:t>“</w:t>
      </w:r>
      <w:r w:rsidR="007D1C83">
        <w:rPr>
          <w:rFonts w:ascii="Verdana" w:hAnsi="Verdana"/>
          <w:bCs/>
          <w:sz w:val="18"/>
          <w:szCs w:val="18"/>
        </w:rPr>
        <w:t xml:space="preserve">How successfully can </w:t>
      </w:r>
      <w:r w:rsidR="005D6784">
        <w:rPr>
          <w:rFonts w:ascii="Verdana" w:hAnsi="Verdana"/>
          <w:bCs/>
          <w:sz w:val="18"/>
          <w:szCs w:val="18"/>
        </w:rPr>
        <w:t>the Pendulum Swing</w:t>
      </w:r>
      <w:r w:rsidR="007D1C83">
        <w:rPr>
          <w:rFonts w:ascii="Verdana" w:hAnsi="Verdana"/>
          <w:bCs/>
          <w:sz w:val="18"/>
          <w:szCs w:val="18"/>
        </w:rPr>
        <w:t xml:space="preserve"> be simulated using the Unity game engine?”</w:t>
      </w:r>
    </w:p>
    <w:p w14:paraId="32298D6F" w14:textId="77777777" w:rsidR="00E63E9A" w:rsidRDefault="00E63E9A" w:rsidP="007D1C83">
      <w:pPr>
        <w:jc w:val="both"/>
        <w:rPr>
          <w:rFonts w:ascii="Verdana" w:hAnsi="Verdana"/>
          <w:bCs/>
          <w:sz w:val="18"/>
          <w:szCs w:val="18"/>
        </w:rPr>
      </w:pPr>
    </w:p>
    <w:p w14:paraId="384A4A15" w14:textId="2EB1E3D6" w:rsidR="00025A22" w:rsidRDefault="000C3FBA" w:rsidP="00C809CE">
      <w:pPr>
        <w:jc w:val="both"/>
        <w:rPr>
          <w:rFonts w:ascii="Verdana" w:hAnsi="Verdana"/>
          <w:sz w:val="18"/>
          <w:szCs w:val="18"/>
        </w:rPr>
      </w:pPr>
      <w:r>
        <w:rPr>
          <w:rFonts w:ascii="Verdana" w:hAnsi="Verdana"/>
          <w:sz w:val="18"/>
          <w:szCs w:val="18"/>
        </w:rPr>
        <w:t xml:space="preserve">Answering this question involved the following steps: </w:t>
      </w:r>
    </w:p>
    <w:p w14:paraId="614B3070" w14:textId="03997EAB" w:rsidR="00335341" w:rsidRPr="00335341" w:rsidRDefault="00025A22" w:rsidP="00335341">
      <w:pPr>
        <w:pStyle w:val="ListParagraph"/>
        <w:numPr>
          <w:ilvl w:val="0"/>
          <w:numId w:val="15"/>
        </w:numPr>
        <w:jc w:val="both"/>
        <w:rPr>
          <w:rFonts w:ascii="Verdana" w:hAnsi="Verdana"/>
          <w:sz w:val="18"/>
          <w:szCs w:val="18"/>
        </w:rPr>
      </w:pPr>
      <w:r>
        <w:rPr>
          <w:rFonts w:ascii="Verdana" w:hAnsi="Verdana"/>
          <w:sz w:val="18"/>
          <w:szCs w:val="18"/>
        </w:rPr>
        <w:t xml:space="preserve">Review </w:t>
      </w:r>
      <w:r w:rsidR="000C3FBA">
        <w:rPr>
          <w:rFonts w:ascii="Verdana" w:hAnsi="Verdana"/>
          <w:sz w:val="18"/>
          <w:szCs w:val="18"/>
        </w:rPr>
        <w:t>the</w:t>
      </w:r>
      <w:r>
        <w:rPr>
          <w:rFonts w:ascii="Verdana" w:hAnsi="Verdana"/>
          <w:sz w:val="18"/>
          <w:szCs w:val="18"/>
        </w:rPr>
        <w:t xml:space="preserve"> current literature surrounding simulations of the pendulum swing</w:t>
      </w:r>
      <w:r w:rsidR="00930C76">
        <w:rPr>
          <w:rFonts w:ascii="Verdana" w:hAnsi="Verdana"/>
          <w:sz w:val="18"/>
          <w:szCs w:val="18"/>
        </w:rPr>
        <w:t xml:space="preserve"> and real-time physics engines</w:t>
      </w:r>
    </w:p>
    <w:p w14:paraId="3B269462" w14:textId="56CF899E" w:rsidR="00695C1C" w:rsidRPr="00AD6E21" w:rsidRDefault="00D7004A" w:rsidP="00AD6E21">
      <w:pPr>
        <w:pStyle w:val="ListParagraph"/>
        <w:numPr>
          <w:ilvl w:val="0"/>
          <w:numId w:val="15"/>
        </w:numPr>
        <w:jc w:val="both"/>
        <w:rPr>
          <w:rFonts w:ascii="Verdana" w:hAnsi="Verdana"/>
          <w:sz w:val="18"/>
          <w:szCs w:val="18"/>
        </w:rPr>
      </w:pPr>
      <w:r>
        <w:rPr>
          <w:rFonts w:ascii="Verdana" w:hAnsi="Verdana"/>
          <w:sz w:val="18"/>
          <w:szCs w:val="18"/>
        </w:rPr>
        <w:t xml:space="preserve">Consider </w:t>
      </w:r>
      <w:r w:rsidR="00E41D07">
        <w:rPr>
          <w:rFonts w:ascii="Verdana" w:hAnsi="Verdana"/>
          <w:sz w:val="18"/>
          <w:szCs w:val="18"/>
        </w:rPr>
        <w:t>this review in the context of this project</w:t>
      </w:r>
      <w:r w:rsidR="00E622C3">
        <w:rPr>
          <w:rFonts w:ascii="Verdana" w:hAnsi="Verdana"/>
          <w:sz w:val="18"/>
          <w:szCs w:val="18"/>
        </w:rPr>
        <w:t xml:space="preserve"> to determine </w:t>
      </w:r>
      <w:r w:rsidR="00CD1D4F">
        <w:rPr>
          <w:rFonts w:ascii="Verdana" w:hAnsi="Verdana"/>
          <w:sz w:val="18"/>
          <w:szCs w:val="18"/>
        </w:rPr>
        <w:t xml:space="preserve">the most relevant method of </w:t>
      </w:r>
      <w:r w:rsidR="00AC7F25">
        <w:rPr>
          <w:rFonts w:ascii="Verdana" w:hAnsi="Verdana"/>
          <w:sz w:val="18"/>
          <w:szCs w:val="18"/>
        </w:rPr>
        <w:t>simulating the pendulum swing.</w:t>
      </w:r>
      <w:r w:rsidR="00CD1D4F">
        <w:rPr>
          <w:rFonts w:ascii="Verdana" w:hAnsi="Verdana"/>
          <w:sz w:val="18"/>
          <w:szCs w:val="18"/>
        </w:rPr>
        <w:t xml:space="preserve"> </w:t>
      </w:r>
    </w:p>
    <w:p w14:paraId="4F451C58" w14:textId="2B5375F6" w:rsidR="00CD20B3" w:rsidRDefault="0026648C" w:rsidP="00025A22">
      <w:pPr>
        <w:pStyle w:val="ListParagraph"/>
        <w:numPr>
          <w:ilvl w:val="0"/>
          <w:numId w:val="15"/>
        </w:numPr>
        <w:jc w:val="both"/>
        <w:rPr>
          <w:rFonts w:ascii="Verdana" w:hAnsi="Verdana"/>
          <w:sz w:val="18"/>
          <w:szCs w:val="18"/>
        </w:rPr>
      </w:pPr>
      <w:r>
        <w:rPr>
          <w:rFonts w:ascii="Verdana" w:hAnsi="Verdana"/>
          <w:sz w:val="18"/>
          <w:szCs w:val="18"/>
        </w:rPr>
        <w:t xml:space="preserve">Implementing the pendulum simulation </w:t>
      </w:r>
    </w:p>
    <w:p w14:paraId="1FC72EC5" w14:textId="77777777" w:rsidR="00571869" w:rsidRDefault="00571869" w:rsidP="00C02E75">
      <w:pPr>
        <w:jc w:val="both"/>
        <w:rPr>
          <w:rFonts w:ascii="Verdana" w:hAnsi="Verdana"/>
          <w:sz w:val="18"/>
          <w:szCs w:val="18"/>
        </w:rPr>
      </w:pPr>
    </w:p>
    <w:p w14:paraId="3B1D6C98" w14:textId="18C156C2" w:rsidR="007B65BC" w:rsidRDefault="00BE4A4B" w:rsidP="00C02E75">
      <w:pPr>
        <w:jc w:val="both"/>
        <w:rPr>
          <w:rFonts w:ascii="Verdana" w:hAnsi="Verdana"/>
          <w:sz w:val="18"/>
          <w:szCs w:val="18"/>
        </w:rPr>
      </w:pPr>
      <w:r>
        <w:rPr>
          <w:rFonts w:ascii="Verdana" w:hAnsi="Verdana"/>
          <w:sz w:val="18"/>
          <w:szCs w:val="18"/>
        </w:rPr>
        <w:t xml:space="preserve">Research into simulations of the two </w:t>
      </w:r>
      <w:r w:rsidR="004B3536">
        <w:rPr>
          <w:rFonts w:ascii="Verdana" w:hAnsi="Verdana"/>
          <w:sz w:val="18"/>
          <w:szCs w:val="18"/>
        </w:rPr>
        <w:t xml:space="preserve">primary models of the pendulum </w:t>
      </w:r>
      <w:r w:rsidR="00A75464">
        <w:rPr>
          <w:rFonts w:ascii="Verdana" w:hAnsi="Verdana"/>
          <w:sz w:val="18"/>
          <w:szCs w:val="18"/>
        </w:rPr>
        <w:t xml:space="preserve">revealed multiple similarities between </w:t>
      </w:r>
      <w:r w:rsidR="008E2AE8">
        <w:rPr>
          <w:rFonts w:ascii="Verdana" w:hAnsi="Verdana"/>
          <w:sz w:val="18"/>
          <w:szCs w:val="18"/>
        </w:rPr>
        <w:t>The Simple Pendulum</w:t>
      </w:r>
      <w:r w:rsidR="00E162A6">
        <w:rPr>
          <w:rFonts w:ascii="Verdana" w:hAnsi="Verdana"/>
          <w:sz w:val="18"/>
          <w:szCs w:val="18"/>
        </w:rPr>
        <w:t xml:space="preserve"> (Huygens, 1672)</w:t>
      </w:r>
      <w:r w:rsidR="008E2AE8">
        <w:rPr>
          <w:rFonts w:ascii="Verdana" w:hAnsi="Verdana"/>
          <w:sz w:val="18"/>
          <w:szCs w:val="18"/>
        </w:rPr>
        <w:t xml:space="preserve"> and swinging </w:t>
      </w:r>
      <w:r w:rsidR="007B65BC">
        <w:rPr>
          <w:rFonts w:ascii="Verdana" w:hAnsi="Verdana"/>
          <w:sz w:val="18"/>
          <w:szCs w:val="18"/>
        </w:rPr>
        <w:t>mechanics in video games. Evaluating this alongside the differences in</w:t>
      </w:r>
      <w:r w:rsidR="0083081B">
        <w:rPr>
          <w:rFonts w:ascii="Verdana" w:hAnsi="Verdana"/>
          <w:sz w:val="18"/>
          <w:szCs w:val="18"/>
        </w:rPr>
        <w:t xml:space="preserve"> </w:t>
      </w:r>
      <w:r w:rsidR="007F36FD">
        <w:rPr>
          <w:rFonts w:ascii="Verdana" w:hAnsi="Verdana"/>
          <w:sz w:val="18"/>
          <w:szCs w:val="18"/>
        </w:rPr>
        <w:t xml:space="preserve">complexity between The Simple and Compound Pendulum models </w:t>
      </w:r>
      <w:r w:rsidR="00447FF4">
        <w:rPr>
          <w:rFonts w:ascii="Verdana" w:hAnsi="Verdana"/>
          <w:sz w:val="18"/>
          <w:szCs w:val="18"/>
        </w:rPr>
        <w:t>led to the conclusion that</w:t>
      </w:r>
      <w:r w:rsidR="00F53A60">
        <w:rPr>
          <w:rFonts w:ascii="Verdana" w:hAnsi="Verdana"/>
          <w:sz w:val="18"/>
          <w:szCs w:val="18"/>
        </w:rPr>
        <w:t xml:space="preserve"> </w:t>
      </w:r>
      <w:r w:rsidR="003150DC">
        <w:rPr>
          <w:rFonts w:ascii="Verdana" w:hAnsi="Verdana"/>
          <w:sz w:val="18"/>
          <w:szCs w:val="18"/>
        </w:rPr>
        <w:t>The Simple Pendulum is the most relevant model for this conte</w:t>
      </w:r>
      <w:r w:rsidR="00307A2E">
        <w:rPr>
          <w:rFonts w:ascii="Verdana" w:hAnsi="Verdana"/>
          <w:sz w:val="18"/>
          <w:szCs w:val="18"/>
        </w:rPr>
        <w:t>xt.</w:t>
      </w:r>
    </w:p>
    <w:p w14:paraId="4C81EC0D" w14:textId="77777777" w:rsidR="005D4E24" w:rsidRDefault="005D4E24" w:rsidP="00C02E75">
      <w:pPr>
        <w:jc w:val="both"/>
        <w:rPr>
          <w:rFonts w:ascii="Verdana" w:hAnsi="Verdana"/>
          <w:sz w:val="18"/>
          <w:szCs w:val="18"/>
        </w:rPr>
      </w:pPr>
    </w:p>
    <w:p w14:paraId="0C6EEEA6" w14:textId="7760FD2D" w:rsidR="00E2596F" w:rsidRDefault="005D4E24" w:rsidP="00C02E75">
      <w:pPr>
        <w:jc w:val="both"/>
        <w:rPr>
          <w:rFonts w:ascii="Verdana" w:hAnsi="Verdana"/>
          <w:sz w:val="18"/>
          <w:szCs w:val="18"/>
        </w:rPr>
      </w:pPr>
      <w:r>
        <w:rPr>
          <w:rFonts w:ascii="Verdana" w:hAnsi="Verdana"/>
          <w:sz w:val="18"/>
          <w:szCs w:val="18"/>
        </w:rPr>
        <w:t>Evaluating the</w:t>
      </w:r>
      <w:r w:rsidR="007D0E8F">
        <w:rPr>
          <w:rFonts w:ascii="Verdana" w:hAnsi="Verdana"/>
          <w:sz w:val="18"/>
          <w:szCs w:val="18"/>
        </w:rPr>
        <w:t xml:space="preserve"> success of the artifact in answering the first question has been done </w:t>
      </w:r>
      <w:r w:rsidR="008B530B">
        <w:rPr>
          <w:rFonts w:ascii="Verdana" w:hAnsi="Verdana"/>
          <w:sz w:val="18"/>
          <w:szCs w:val="18"/>
        </w:rPr>
        <w:t>through comparison of</w:t>
      </w:r>
      <w:r w:rsidR="007D0E8F">
        <w:rPr>
          <w:rFonts w:ascii="Verdana" w:hAnsi="Verdana"/>
          <w:sz w:val="18"/>
          <w:szCs w:val="18"/>
        </w:rPr>
        <w:t xml:space="preserve"> the behaviour of</w:t>
      </w:r>
      <w:r w:rsidR="00BA32E0">
        <w:rPr>
          <w:rFonts w:ascii="Verdana" w:hAnsi="Verdana"/>
          <w:sz w:val="18"/>
          <w:szCs w:val="18"/>
        </w:rPr>
        <w:t xml:space="preserve"> objects affected by the simulation against </w:t>
      </w:r>
      <w:r w:rsidR="003E78F5">
        <w:rPr>
          <w:rFonts w:ascii="Verdana" w:hAnsi="Verdana"/>
          <w:sz w:val="18"/>
          <w:szCs w:val="18"/>
        </w:rPr>
        <w:t xml:space="preserve">the behaviour of objects in The Simple Pendulum </w:t>
      </w:r>
      <w:r w:rsidR="00A606B2">
        <w:rPr>
          <w:rFonts w:ascii="Verdana" w:hAnsi="Verdana"/>
          <w:sz w:val="18"/>
          <w:szCs w:val="18"/>
        </w:rPr>
        <w:t>(Huygens, 1672)</w:t>
      </w:r>
      <w:r w:rsidR="00512EF7">
        <w:rPr>
          <w:rFonts w:ascii="Verdana" w:hAnsi="Verdana"/>
          <w:sz w:val="18"/>
          <w:szCs w:val="18"/>
        </w:rPr>
        <w:t>.</w:t>
      </w:r>
      <w:r w:rsidR="000F1D39">
        <w:rPr>
          <w:rFonts w:ascii="Verdana" w:hAnsi="Verdana"/>
          <w:sz w:val="18"/>
          <w:szCs w:val="18"/>
        </w:rPr>
        <w:t xml:space="preserve"> </w:t>
      </w:r>
    </w:p>
    <w:p w14:paraId="79E890A9" w14:textId="77777777" w:rsidR="00F75113" w:rsidRDefault="00F75113" w:rsidP="00C02E75">
      <w:pPr>
        <w:jc w:val="both"/>
        <w:rPr>
          <w:rFonts w:ascii="Verdana" w:hAnsi="Verdana"/>
          <w:sz w:val="18"/>
          <w:szCs w:val="18"/>
        </w:rPr>
      </w:pPr>
    </w:p>
    <w:p w14:paraId="0FD79B89" w14:textId="5917FA5D" w:rsidR="00493D1F" w:rsidRPr="00B71A30" w:rsidRDefault="00F1140C" w:rsidP="00C02E75">
      <w:pPr>
        <w:jc w:val="both"/>
        <w:rPr>
          <w:rFonts w:ascii="Verdana" w:hAnsi="Verdana"/>
          <w:b/>
          <w:bCs/>
          <w:sz w:val="18"/>
          <w:szCs w:val="18"/>
        </w:rPr>
      </w:pPr>
      <w:r w:rsidRPr="00B71A30">
        <w:rPr>
          <w:rFonts w:ascii="Verdana" w:hAnsi="Verdana"/>
          <w:b/>
          <w:bCs/>
          <w:sz w:val="18"/>
          <w:szCs w:val="18"/>
        </w:rPr>
        <w:t xml:space="preserve">4.2 The Second Research Question </w:t>
      </w:r>
    </w:p>
    <w:p w14:paraId="65925F04" w14:textId="77777777" w:rsidR="00697E19" w:rsidRDefault="00697E19" w:rsidP="00C02E75">
      <w:pPr>
        <w:jc w:val="both"/>
        <w:rPr>
          <w:rFonts w:ascii="Verdana" w:hAnsi="Verdana"/>
          <w:sz w:val="18"/>
          <w:szCs w:val="18"/>
        </w:rPr>
      </w:pPr>
    </w:p>
    <w:p w14:paraId="50D87195" w14:textId="6142BFEF" w:rsidR="00507C72" w:rsidRPr="00507C72" w:rsidRDefault="00507C72" w:rsidP="00C02E75">
      <w:pPr>
        <w:jc w:val="both"/>
        <w:rPr>
          <w:rFonts w:ascii="Verdana" w:hAnsi="Verdana"/>
          <w:bCs/>
          <w:sz w:val="18"/>
          <w:szCs w:val="18"/>
        </w:rPr>
      </w:pPr>
      <w:r>
        <w:rPr>
          <w:rFonts w:ascii="Verdana" w:hAnsi="Verdana"/>
          <w:sz w:val="18"/>
          <w:szCs w:val="18"/>
        </w:rPr>
        <w:t>The second research question expands on the first, asking “</w:t>
      </w:r>
      <w:r>
        <w:rPr>
          <w:rFonts w:ascii="Verdana" w:hAnsi="Verdana"/>
          <w:bCs/>
          <w:sz w:val="18"/>
          <w:szCs w:val="18"/>
        </w:rPr>
        <w:t xml:space="preserve">To what extent can the aforementioned simulation be developed in a way that allows for easy </w:t>
      </w:r>
      <w:r w:rsidR="00441162">
        <w:rPr>
          <w:rFonts w:ascii="Verdana" w:hAnsi="Verdana"/>
          <w:bCs/>
          <w:sz w:val="18"/>
          <w:szCs w:val="18"/>
        </w:rPr>
        <w:t xml:space="preserve">use and </w:t>
      </w:r>
      <w:r>
        <w:rPr>
          <w:rFonts w:ascii="Verdana" w:hAnsi="Verdana"/>
          <w:bCs/>
          <w:sz w:val="18"/>
          <w:szCs w:val="18"/>
        </w:rPr>
        <w:t>integration into other video game developers’ projects, particularly those creating their own swinging mechanics?</w:t>
      </w:r>
      <w:r>
        <w:rPr>
          <w:rFonts w:ascii="Verdana" w:hAnsi="Verdana"/>
          <w:sz w:val="18"/>
          <w:szCs w:val="18"/>
        </w:rPr>
        <w:t>“</w:t>
      </w:r>
    </w:p>
    <w:p w14:paraId="462CF4EF" w14:textId="77777777" w:rsidR="00507C72" w:rsidRDefault="00507C72" w:rsidP="00C02E75">
      <w:pPr>
        <w:jc w:val="both"/>
        <w:rPr>
          <w:rFonts w:ascii="Verdana" w:hAnsi="Verdana"/>
          <w:sz w:val="18"/>
          <w:szCs w:val="18"/>
        </w:rPr>
      </w:pPr>
    </w:p>
    <w:p w14:paraId="299FB034" w14:textId="46FFF7EE" w:rsidR="00C02E75" w:rsidRDefault="00C02E75" w:rsidP="00C02E75">
      <w:pPr>
        <w:jc w:val="both"/>
        <w:rPr>
          <w:rFonts w:ascii="Verdana" w:hAnsi="Verdana"/>
          <w:sz w:val="18"/>
          <w:szCs w:val="18"/>
        </w:rPr>
      </w:pPr>
      <w:r>
        <w:rPr>
          <w:rFonts w:ascii="Verdana" w:hAnsi="Verdana"/>
          <w:sz w:val="18"/>
          <w:szCs w:val="18"/>
        </w:rPr>
        <w:t xml:space="preserve">Answering the second research question was </w:t>
      </w:r>
      <w:r w:rsidR="00441419">
        <w:rPr>
          <w:rFonts w:ascii="Verdana" w:hAnsi="Verdana"/>
          <w:sz w:val="18"/>
          <w:szCs w:val="18"/>
        </w:rPr>
        <w:t xml:space="preserve">then </w:t>
      </w:r>
      <w:r>
        <w:rPr>
          <w:rFonts w:ascii="Verdana" w:hAnsi="Verdana"/>
          <w:sz w:val="18"/>
          <w:szCs w:val="18"/>
        </w:rPr>
        <w:t xml:space="preserve">done as follows: </w:t>
      </w:r>
    </w:p>
    <w:p w14:paraId="4D6879CC" w14:textId="66F07A2A" w:rsidR="00DB68E1" w:rsidRDefault="002152CA" w:rsidP="00DB68E1">
      <w:pPr>
        <w:pStyle w:val="ListParagraph"/>
        <w:numPr>
          <w:ilvl w:val="0"/>
          <w:numId w:val="16"/>
        </w:numPr>
        <w:jc w:val="both"/>
        <w:rPr>
          <w:rFonts w:ascii="Verdana" w:hAnsi="Verdana"/>
          <w:sz w:val="18"/>
          <w:szCs w:val="18"/>
        </w:rPr>
      </w:pPr>
      <w:r>
        <w:rPr>
          <w:rFonts w:ascii="Verdana" w:hAnsi="Verdana"/>
          <w:sz w:val="18"/>
          <w:szCs w:val="18"/>
        </w:rPr>
        <w:t xml:space="preserve">Review </w:t>
      </w:r>
      <w:r w:rsidR="00B564F9">
        <w:rPr>
          <w:rFonts w:ascii="Verdana" w:hAnsi="Verdana"/>
          <w:sz w:val="18"/>
          <w:szCs w:val="18"/>
        </w:rPr>
        <w:t>the</w:t>
      </w:r>
      <w:r>
        <w:rPr>
          <w:rFonts w:ascii="Verdana" w:hAnsi="Verdana"/>
          <w:sz w:val="18"/>
          <w:szCs w:val="18"/>
        </w:rPr>
        <w:t xml:space="preserve"> current literature surrounding </w:t>
      </w:r>
      <w:r w:rsidR="00BC6088">
        <w:rPr>
          <w:rFonts w:ascii="Verdana" w:hAnsi="Verdana"/>
          <w:sz w:val="18"/>
          <w:szCs w:val="18"/>
        </w:rPr>
        <w:t>software design patterns and principles</w:t>
      </w:r>
    </w:p>
    <w:p w14:paraId="4781068B" w14:textId="3091A127" w:rsidR="000E69BC" w:rsidRDefault="00B564F9" w:rsidP="000E69BC">
      <w:pPr>
        <w:pStyle w:val="ListParagraph"/>
        <w:numPr>
          <w:ilvl w:val="0"/>
          <w:numId w:val="16"/>
        </w:numPr>
        <w:jc w:val="both"/>
        <w:rPr>
          <w:rFonts w:ascii="Verdana" w:hAnsi="Verdana"/>
          <w:sz w:val="18"/>
          <w:szCs w:val="18"/>
        </w:rPr>
      </w:pPr>
      <w:r>
        <w:rPr>
          <w:rFonts w:ascii="Verdana" w:hAnsi="Verdana"/>
          <w:sz w:val="18"/>
          <w:szCs w:val="18"/>
        </w:rPr>
        <w:t xml:space="preserve">Consider research in the context of this project to determine </w:t>
      </w:r>
      <w:r w:rsidR="000E69BC">
        <w:rPr>
          <w:rFonts w:ascii="Verdana" w:hAnsi="Verdana"/>
          <w:sz w:val="18"/>
          <w:szCs w:val="18"/>
        </w:rPr>
        <w:t>how the</w:t>
      </w:r>
      <w:r w:rsidR="005B354F">
        <w:rPr>
          <w:rFonts w:ascii="Verdana" w:hAnsi="Verdana"/>
          <w:sz w:val="18"/>
          <w:szCs w:val="18"/>
        </w:rPr>
        <w:t xml:space="preserve"> simulation can be </w:t>
      </w:r>
      <w:r w:rsidR="00E72A4B">
        <w:rPr>
          <w:rFonts w:ascii="Verdana" w:hAnsi="Verdana"/>
          <w:sz w:val="18"/>
          <w:szCs w:val="18"/>
        </w:rPr>
        <w:t xml:space="preserve">extended and </w:t>
      </w:r>
      <w:r w:rsidR="001A3E6F">
        <w:rPr>
          <w:rFonts w:ascii="Verdana" w:hAnsi="Verdana"/>
          <w:sz w:val="18"/>
          <w:szCs w:val="18"/>
        </w:rPr>
        <w:t xml:space="preserve">/ or </w:t>
      </w:r>
      <w:r w:rsidR="00E72A4B">
        <w:rPr>
          <w:rFonts w:ascii="Verdana" w:hAnsi="Verdana"/>
          <w:sz w:val="18"/>
          <w:szCs w:val="18"/>
        </w:rPr>
        <w:t xml:space="preserve">packaged to allow for </w:t>
      </w:r>
      <w:r w:rsidR="001A3E6F">
        <w:rPr>
          <w:rFonts w:ascii="Verdana" w:hAnsi="Verdana"/>
          <w:sz w:val="18"/>
          <w:szCs w:val="18"/>
        </w:rPr>
        <w:t>use by other developers</w:t>
      </w:r>
    </w:p>
    <w:p w14:paraId="51902541" w14:textId="34115169" w:rsidR="00E72A4B" w:rsidRPr="000E69BC" w:rsidRDefault="00E72A4B" w:rsidP="000E69BC">
      <w:pPr>
        <w:pStyle w:val="ListParagraph"/>
        <w:numPr>
          <w:ilvl w:val="0"/>
          <w:numId w:val="16"/>
        </w:numPr>
        <w:jc w:val="both"/>
        <w:rPr>
          <w:rFonts w:ascii="Verdana" w:hAnsi="Verdana"/>
          <w:sz w:val="18"/>
          <w:szCs w:val="18"/>
        </w:rPr>
      </w:pPr>
      <w:r>
        <w:rPr>
          <w:rFonts w:ascii="Verdana" w:hAnsi="Verdana"/>
          <w:sz w:val="18"/>
          <w:szCs w:val="18"/>
        </w:rPr>
        <w:t>Implement</w:t>
      </w:r>
      <w:r w:rsidR="00331E9D">
        <w:rPr>
          <w:rFonts w:ascii="Verdana" w:hAnsi="Verdana"/>
          <w:sz w:val="18"/>
          <w:szCs w:val="18"/>
        </w:rPr>
        <w:t xml:space="preserve"> chosen methods of extension </w:t>
      </w:r>
    </w:p>
    <w:p w14:paraId="10CFC97E" w14:textId="77777777" w:rsidR="00025A22" w:rsidRDefault="00025A22" w:rsidP="00C809CE">
      <w:pPr>
        <w:jc w:val="both"/>
        <w:rPr>
          <w:rFonts w:ascii="Verdana" w:hAnsi="Verdana"/>
          <w:sz w:val="18"/>
          <w:szCs w:val="18"/>
        </w:rPr>
      </w:pPr>
    </w:p>
    <w:p w14:paraId="29A9CD2A" w14:textId="7AA10610" w:rsidR="00C81595" w:rsidRDefault="00945DAE" w:rsidP="00C809CE">
      <w:pPr>
        <w:jc w:val="both"/>
        <w:rPr>
          <w:rFonts w:ascii="Verdana" w:hAnsi="Verdana"/>
          <w:sz w:val="18"/>
          <w:szCs w:val="18"/>
        </w:rPr>
      </w:pPr>
      <w:r>
        <w:rPr>
          <w:rFonts w:ascii="Verdana" w:hAnsi="Verdana"/>
          <w:sz w:val="18"/>
          <w:szCs w:val="18"/>
        </w:rPr>
        <w:t>As t</w:t>
      </w:r>
      <w:r w:rsidR="002A2913">
        <w:rPr>
          <w:rFonts w:ascii="Verdana" w:hAnsi="Verdana"/>
          <w:sz w:val="18"/>
          <w:szCs w:val="18"/>
        </w:rPr>
        <w:t xml:space="preserve">he success of the artifact in answering the second research </w:t>
      </w:r>
      <w:r w:rsidR="00697E1A">
        <w:rPr>
          <w:rFonts w:ascii="Verdana" w:hAnsi="Verdana"/>
          <w:sz w:val="18"/>
          <w:szCs w:val="18"/>
        </w:rPr>
        <w:t>question is dependent on its usability by other developers, user testing was considered for this project.</w:t>
      </w:r>
      <w:r w:rsidR="00775AE3">
        <w:rPr>
          <w:rFonts w:ascii="Verdana" w:hAnsi="Verdana"/>
          <w:sz w:val="18"/>
          <w:szCs w:val="18"/>
        </w:rPr>
        <w:t xml:space="preserve"> </w:t>
      </w:r>
      <w:r w:rsidR="00985559">
        <w:rPr>
          <w:rFonts w:ascii="Verdana" w:hAnsi="Verdana"/>
          <w:sz w:val="18"/>
          <w:szCs w:val="18"/>
        </w:rPr>
        <w:t xml:space="preserve">Analysis of the primary quantitative and qualitative data that effective user testing </w:t>
      </w:r>
      <w:r w:rsidR="00845FAE">
        <w:rPr>
          <w:rFonts w:ascii="Verdana" w:hAnsi="Verdana"/>
          <w:sz w:val="18"/>
          <w:szCs w:val="18"/>
        </w:rPr>
        <w:t xml:space="preserve">generates </w:t>
      </w:r>
      <w:r w:rsidR="00C12FB8">
        <w:rPr>
          <w:rFonts w:ascii="Verdana" w:hAnsi="Verdana"/>
          <w:sz w:val="18"/>
          <w:szCs w:val="18"/>
        </w:rPr>
        <w:t>allows for iteration of the artifact based on</w:t>
      </w:r>
      <w:r w:rsidR="004C5DDC">
        <w:rPr>
          <w:rFonts w:ascii="Verdana" w:hAnsi="Verdana"/>
          <w:sz w:val="18"/>
          <w:szCs w:val="18"/>
        </w:rPr>
        <w:t xml:space="preserve"> in-context feedback alongside theoretical principles.</w:t>
      </w:r>
      <w:r w:rsidR="00C81595">
        <w:rPr>
          <w:rFonts w:ascii="Verdana" w:hAnsi="Verdana"/>
          <w:sz w:val="18"/>
          <w:szCs w:val="18"/>
        </w:rPr>
        <w:t xml:space="preserve"> </w:t>
      </w:r>
    </w:p>
    <w:p w14:paraId="0EC9BBB2" w14:textId="77777777" w:rsidR="00C81595" w:rsidRDefault="00C81595" w:rsidP="00C809CE">
      <w:pPr>
        <w:jc w:val="both"/>
        <w:rPr>
          <w:rFonts w:ascii="Verdana" w:hAnsi="Verdana"/>
          <w:sz w:val="18"/>
          <w:szCs w:val="18"/>
        </w:rPr>
      </w:pPr>
    </w:p>
    <w:p w14:paraId="284B7D46" w14:textId="79C2187E" w:rsidR="002E5437" w:rsidRDefault="00C81595" w:rsidP="00C809CE">
      <w:pPr>
        <w:jc w:val="both"/>
        <w:rPr>
          <w:rFonts w:ascii="Verdana" w:hAnsi="Verdana"/>
          <w:sz w:val="18"/>
          <w:szCs w:val="18"/>
        </w:rPr>
      </w:pPr>
      <w:r>
        <w:rPr>
          <w:rFonts w:ascii="Verdana" w:hAnsi="Verdana"/>
          <w:sz w:val="18"/>
          <w:szCs w:val="18"/>
        </w:rPr>
        <w:t>Despite this, it</w:t>
      </w:r>
      <w:r w:rsidR="00516B2E">
        <w:rPr>
          <w:rFonts w:ascii="Verdana" w:hAnsi="Verdana"/>
          <w:sz w:val="18"/>
          <w:szCs w:val="18"/>
        </w:rPr>
        <w:t xml:space="preserve"> was ultimately decided that the conducting and evaluation of user testing alongside development of this project was outside the scope of this project. </w:t>
      </w:r>
      <w:r w:rsidR="00CE40A2">
        <w:rPr>
          <w:rFonts w:ascii="Verdana" w:hAnsi="Verdana"/>
          <w:sz w:val="18"/>
          <w:szCs w:val="18"/>
        </w:rPr>
        <w:t>To</w:t>
      </w:r>
      <w:r w:rsidR="00B70C26">
        <w:rPr>
          <w:rFonts w:ascii="Verdana" w:hAnsi="Verdana"/>
          <w:sz w:val="18"/>
          <w:szCs w:val="18"/>
        </w:rPr>
        <w:t xml:space="preserve"> condu</w:t>
      </w:r>
      <w:r w:rsidR="00A552B5">
        <w:rPr>
          <w:rFonts w:ascii="Verdana" w:hAnsi="Verdana"/>
          <w:sz w:val="18"/>
          <w:szCs w:val="18"/>
        </w:rPr>
        <w:t>ct relevant user testing</w:t>
      </w:r>
      <w:r w:rsidR="002344A7">
        <w:rPr>
          <w:rFonts w:ascii="Verdana" w:hAnsi="Verdana"/>
          <w:sz w:val="18"/>
          <w:szCs w:val="18"/>
        </w:rPr>
        <w:t xml:space="preserve"> to a satisfactory level</w:t>
      </w:r>
      <w:r w:rsidR="00A552B5">
        <w:rPr>
          <w:rFonts w:ascii="Verdana" w:hAnsi="Verdana"/>
          <w:sz w:val="18"/>
          <w:szCs w:val="18"/>
        </w:rPr>
        <w:t xml:space="preserve">, video game </w:t>
      </w:r>
      <w:r w:rsidR="00E63776">
        <w:rPr>
          <w:rFonts w:ascii="Verdana" w:hAnsi="Verdana"/>
          <w:sz w:val="18"/>
          <w:szCs w:val="18"/>
        </w:rPr>
        <w:t>d</w:t>
      </w:r>
      <w:r w:rsidR="00D4007D">
        <w:rPr>
          <w:rFonts w:ascii="Verdana" w:hAnsi="Verdana"/>
          <w:sz w:val="18"/>
          <w:szCs w:val="18"/>
        </w:rPr>
        <w:t>evelopers</w:t>
      </w:r>
      <w:r w:rsidR="00A552B5">
        <w:rPr>
          <w:rFonts w:ascii="Verdana" w:hAnsi="Verdana"/>
          <w:sz w:val="18"/>
          <w:szCs w:val="18"/>
        </w:rPr>
        <w:t xml:space="preserve"> familiar with</w:t>
      </w:r>
      <w:r w:rsidR="00B1725C">
        <w:rPr>
          <w:rFonts w:ascii="Verdana" w:hAnsi="Verdana"/>
          <w:sz w:val="18"/>
          <w:szCs w:val="18"/>
        </w:rPr>
        <w:t xml:space="preserve"> Unity 3D</w:t>
      </w:r>
      <w:r w:rsidR="00A552B5">
        <w:rPr>
          <w:rFonts w:ascii="Verdana" w:hAnsi="Verdana"/>
          <w:sz w:val="18"/>
          <w:szCs w:val="18"/>
        </w:rPr>
        <w:t xml:space="preserve"> (</w:t>
      </w:r>
      <w:r w:rsidR="00DF51A3">
        <w:rPr>
          <w:rFonts w:ascii="Verdana" w:hAnsi="Verdana"/>
          <w:sz w:val="18"/>
          <w:szCs w:val="18"/>
        </w:rPr>
        <w:t>Unity Technologies, 202</w:t>
      </w:r>
      <w:r w:rsidR="005E0125">
        <w:rPr>
          <w:rFonts w:ascii="Verdana" w:hAnsi="Verdana"/>
          <w:sz w:val="18"/>
          <w:szCs w:val="18"/>
        </w:rPr>
        <w:t>3</w:t>
      </w:r>
      <w:r w:rsidR="00A552B5">
        <w:rPr>
          <w:rFonts w:ascii="Verdana" w:hAnsi="Verdana"/>
          <w:sz w:val="18"/>
          <w:szCs w:val="18"/>
        </w:rPr>
        <w:t>)</w:t>
      </w:r>
      <w:r w:rsidR="005B1247">
        <w:rPr>
          <w:rFonts w:ascii="Verdana" w:hAnsi="Verdana"/>
          <w:sz w:val="18"/>
          <w:szCs w:val="18"/>
        </w:rPr>
        <w:t>,</w:t>
      </w:r>
      <w:r w:rsidR="00A552B5">
        <w:rPr>
          <w:rFonts w:ascii="Verdana" w:hAnsi="Verdana"/>
          <w:sz w:val="18"/>
          <w:szCs w:val="18"/>
        </w:rPr>
        <w:t xml:space="preserve"> who are also </w:t>
      </w:r>
      <w:r w:rsidR="00C81642">
        <w:rPr>
          <w:rFonts w:ascii="Verdana" w:hAnsi="Verdana"/>
          <w:sz w:val="18"/>
          <w:szCs w:val="18"/>
        </w:rPr>
        <w:t>developing</w:t>
      </w:r>
      <w:r w:rsidR="00AB7A46">
        <w:rPr>
          <w:rFonts w:ascii="Verdana" w:hAnsi="Verdana"/>
          <w:sz w:val="18"/>
          <w:szCs w:val="18"/>
        </w:rPr>
        <w:t xml:space="preserve"> </w:t>
      </w:r>
      <w:r w:rsidR="005B1247">
        <w:rPr>
          <w:rFonts w:ascii="Verdana" w:hAnsi="Verdana"/>
          <w:sz w:val="18"/>
          <w:szCs w:val="18"/>
        </w:rPr>
        <w:t>swinging mechanics need to be located.</w:t>
      </w:r>
    </w:p>
    <w:p w14:paraId="1A1F595D" w14:textId="77777777" w:rsidR="002E5437" w:rsidRDefault="002E5437" w:rsidP="00C809CE">
      <w:pPr>
        <w:jc w:val="both"/>
        <w:rPr>
          <w:rFonts w:ascii="Verdana" w:hAnsi="Verdana"/>
          <w:sz w:val="18"/>
          <w:szCs w:val="18"/>
        </w:rPr>
      </w:pPr>
    </w:p>
    <w:p w14:paraId="1B11FA1B" w14:textId="5DFD4372" w:rsidR="003F3F79" w:rsidRDefault="003F3F79" w:rsidP="00C809CE">
      <w:pPr>
        <w:jc w:val="both"/>
        <w:rPr>
          <w:rFonts w:ascii="Verdana" w:hAnsi="Verdana"/>
          <w:sz w:val="18"/>
          <w:szCs w:val="18"/>
        </w:rPr>
      </w:pPr>
      <w:r>
        <w:rPr>
          <w:rFonts w:ascii="Verdana" w:hAnsi="Verdana"/>
          <w:sz w:val="18"/>
          <w:szCs w:val="18"/>
        </w:rPr>
        <w:t>While this is not impossible</w:t>
      </w:r>
      <w:r w:rsidR="00374465">
        <w:rPr>
          <w:rFonts w:ascii="Verdana" w:hAnsi="Verdana"/>
          <w:sz w:val="18"/>
          <w:szCs w:val="18"/>
        </w:rPr>
        <w:t xml:space="preserve">, the time </w:t>
      </w:r>
      <w:r w:rsidR="00285CC7">
        <w:rPr>
          <w:rFonts w:ascii="Verdana" w:hAnsi="Verdana"/>
          <w:sz w:val="18"/>
          <w:szCs w:val="18"/>
        </w:rPr>
        <w:t>and resources needed to locate such a specific focus group would require the artifact to be developed</w:t>
      </w:r>
      <w:r w:rsidR="002E5437">
        <w:rPr>
          <w:rFonts w:ascii="Verdana" w:hAnsi="Verdana"/>
          <w:sz w:val="18"/>
          <w:szCs w:val="18"/>
        </w:rPr>
        <w:t xml:space="preserve"> at least two months in advance.</w:t>
      </w:r>
      <w:r w:rsidR="0078510F">
        <w:rPr>
          <w:rFonts w:ascii="Verdana" w:hAnsi="Verdana"/>
          <w:sz w:val="18"/>
          <w:szCs w:val="18"/>
        </w:rPr>
        <w:t xml:space="preserve"> </w:t>
      </w:r>
      <w:r w:rsidR="006D09BD">
        <w:rPr>
          <w:rFonts w:ascii="Verdana" w:hAnsi="Verdana"/>
          <w:sz w:val="18"/>
          <w:szCs w:val="18"/>
        </w:rPr>
        <w:t>This greatly reduces the time available fo</w:t>
      </w:r>
      <w:r w:rsidR="00427EB5">
        <w:rPr>
          <w:rFonts w:ascii="Verdana" w:hAnsi="Verdana"/>
          <w:sz w:val="18"/>
          <w:szCs w:val="18"/>
        </w:rPr>
        <w:t>r development and polish, leading to</w:t>
      </w:r>
      <w:r w:rsidR="00A94DEF">
        <w:rPr>
          <w:rFonts w:ascii="Verdana" w:hAnsi="Verdana"/>
          <w:sz w:val="18"/>
          <w:szCs w:val="18"/>
        </w:rPr>
        <w:t xml:space="preserve"> a lower quality research project overall.</w:t>
      </w:r>
    </w:p>
    <w:p w14:paraId="2B284D1F" w14:textId="77777777" w:rsidR="00A94DEF" w:rsidRDefault="00A94DEF" w:rsidP="00C809CE">
      <w:pPr>
        <w:jc w:val="both"/>
        <w:rPr>
          <w:rFonts w:ascii="Verdana" w:hAnsi="Verdana"/>
          <w:sz w:val="18"/>
          <w:szCs w:val="18"/>
        </w:rPr>
      </w:pPr>
    </w:p>
    <w:p w14:paraId="2D248AD6" w14:textId="6705D1E6" w:rsidR="007C0E1D" w:rsidRDefault="00A94DEF" w:rsidP="00C809CE">
      <w:pPr>
        <w:jc w:val="both"/>
        <w:rPr>
          <w:rFonts w:ascii="Verdana" w:hAnsi="Verdana"/>
          <w:sz w:val="18"/>
          <w:szCs w:val="18"/>
        </w:rPr>
      </w:pPr>
      <w:r>
        <w:rPr>
          <w:rFonts w:ascii="Verdana" w:hAnsi="Verdana"/>
          <w:sz w:val="18"/>
          <w:szCs w:val="18"/>
        </w:rPr>
        <w:t>Consequently, the decision was made to</w:t>
      </w:r>
      <w:r w:rsidR="00432849">
        <w:rPr>
          <w:rFonts w:ascii="Verdana" w:hAnsi="Verdana"/>
          <w:sz w:val="18"/>
          <w:szCs w:val="18"/>
        </w:rPr>
        <w:t xml:space="preserve"> evalu</w:t>
      </w:r>
      <w:r w:rsidR="00C05141">
        <w:rPr>
          <w:rFonts w:ascii="Verdana" w:hAnsi="Verdana"/>
          <w:sz w:val="18"/>
          <w:szCs w:val="18"/>
        </w:rPr>
        <w:t xml:space="preserve">ate the artifact’s success in answering the second research question based on theoretical </w:t>
      </w:r>
      <w:r w:rsidR="00B84872">
        <w:rPr>
          <w:rFonts w:ascii="Verdana" w:hAnsi="Verdana"/>
          <w:sz w:val="18"/>
          <w:szCs w:val="18"/>
        </w:rPr>
        <w:t>UCD</w:t>
      </w:r>
      <w:r w:rsidR="00C05141">
        <w:rPr>
          <w:rFonts w:ascii="Verdana" w:hAnsi="Verdana"/>
          <w:sz w:val="18"/>
          <w:szCs w:val="18"/>
        </w:rPr>
        <w:t xml:space="preserve"> design principles</w:t>
      </w:r>
      <w:r w:rsidR="000E346E">
        <w:rPr>
          <w:rFonts w:ascii="Verdana" w:hAnsi="Verdana"/>
          <w:sz w:val="18"/>
          <w:szCs w:val="18"/>
        </w:rPr>
        <w:t xml:space="preserve"> and</w:t>
      </w:r>
      <w:r w:rsidR="006E7DF6">
        <w:rPr>
          <w:rFonts w:ascii="Verdana" w:hAnsi="Verdana"/>
          <w:sz w:val="18"/>
          <w:szCs w:val="18"/>
        </w:rPr>
        <w:t xml:space="preserve"> </w:t>
      </w:r>
      <w:r w:rsidR="00506358">
        <w:rPr>
          <w:rFonts w:ascii="Verdana" w:hAnsi="Verdana"/>
          <w:sz w:val="18"/>
          <w:szCs w:val="18"/>
        </w:rPr>
        <w:t>relevant industry practice.</w:t>
      </w:r>
    </w:p>
    <w:p w14:paraId="774DBF1F" w14:textId="77777777" w:rsidR="00AB7A46" w:rsidRDefault="00AB7A46" w:rsidP="00C809CE">
      <w:pPr>
        <w:jc w:val="both"/>
        <w:rPr>
          <w:rFonts w:ascii="Verdana" w:hAnsi="Verdana"/>
          <w:sz w:val="18"/>
          <w:szCs w:val="18"/>
        </w:rPr>
      </w:pPr>
    </w:p>
    <w:p w14:paraId="33CDF465" w14:textId="242EC54A" w:rsidR="000A22D3" w:rsidRPr="00390099" w:rsidRDefault="000A22D3" w:rsidP="00C809CE">
      <w:pPr>
        <w:jc w:val="both"/>
        <w:rPr>
          <w:rFonts w:ascii="Verdana" w:hAnsi="Verdana"/>
          <w:b/>
          <w:bCs/>
          <w:sz w:val="18"/>
          <w:szCs w:val="18"/>
        </w:rPr>
      </w:pPr>
      <w:r w:rsidRPr="000A22D3">
        <w:rPr>
          <w:rFonts w:ascii="Verdana" w:hAnsi="Verdana"/>
          <w:b/>
          <w:bCs/>
          <w:sz w:val="18"/>
          <w:szCs w:val="18"/>
        </w:rPr>
        <w:t>4.3 Ethics</w:t>
      </w:r>
    </w:p>
    <w:p w14:paraId="32FCE0E5" w14:textId="742E956F" w:rsidR="000A22D3" w:rsidRDefault="000A22D3" w:rsidP="00C809CE">
      <w:pPr>
        <w:jc w:val="both"/>
        <w:rPr>
          <w:rFonts w:ascii="Verdana" w:hAnsi="Verdana"/>
          <w:sz w:val="18"/>
          <w:szCs w:val="18"/>
        </w:rPr>
      </w:pPr>
      <w:r>
        <w:rPr>
          <w:rFonts w:ascii="Verdana" w:hAnsi="Verdana"/>
          <w:sz w:val="18"/>
          <w:szCs w:val="18"/>
        </w:rPr>
        <w:t xml:space="preserve">No ethical considerations regarding data collection and analysis have taken place due to the fact that </w:t>
      </w:r>
      <w:r w:rsidR="003552AA">
        <w:rPr>
          <w:rFonts w:ascii="Verdana" w:hAnsi="Verdana"/>
          <w:sz w:val="18"/>
          <w:szCs w:val="18"/>
        </w:rPr>
        <w:t>user testing was not done in this research project.</w:t>
      </w:r>
      <w:r w:rsidR="00B32D2B">
        <w:rPr>
          <w:rFonts w:ascii="Verdana" w:hAnsi="Verdana"/>
          <w:sz w:val="18"/>
          <w:szCs w:val="18"/>
        </w:rPr>
        <w:t xml:space="preserve"> This is in line with the UWE Bristol Handbook of Research Ethics</w:t>
      </w:r>
      <w:r w:rsidR="00EC6030">
        <w:rPr>
          <w:rFonts w:ascii="Verdana" w:hAnsi="Verdana"/>
          <w:sz w:val="18"/>
          <w:szCs w:val="18"/>
        </w:rPr>
        <w:t xml:space="preserve"> (</w:t>
      </w:r>
      <w:r w:rsidR="00FC2F3A">
        <w:rPr>
          <w:rFonts w:ascii="Verdana" w:hAnsi="Verdana"/>
          <w:sz w:val="18"/>
          <w:szCs w:val="18"/>
        </w:rPr>
        <w:t>UWE Bristol, 2024</w:t>
      </w:r>
      <w:r w:rsidR="00EC6030">
        <w:rPr>
          <w:rFonts w:ascii="Verdana" w:hAnsi="Verdana"/>
          <w:sz w:val="18"/>
          <w:szCs w:val="18"/>
        </w:rPr>
        <w:t>)</w:t>
      </w:r>
      <w:r w:rsidR="001209D0">
        <w:rPr>
          <w:rFonts w:ascii="Verdana" w:hAnsi="Verdana"/>
          <w:sz w:val="18"/>
          <w:szCs w:val="18"/>
        </w:rPr>
        <w:t>.</w:t>
      </w:r>
    </w:p>
    <w:p w14:paraId="62C2C51C" w14:textId="77777777" w:rsidR="000A22D3" w:rsidRDefault="000A22D3" w:rsidP="00C809CE">
      <w:pPr>
        <w:jc w:val="both"/>
        <w:rPr>
          <w:rFonts w:ascii="Verdana" w:hAnsi="Verdana"/>
          <w:sz w:val="18"/>
          <w:szCs w:val="18"/>
        </w:rPr>
      </w:pPr>
    </w:p>
    <w:p w14:paraId="2708D17A" w14:textId="138852BB" w:rsidR="00D760EA" w:rsidRDefault="00DC04C3" w:rsidP="00C809CE">
      <w:pPr>
        <w:jc w:val="both"/>
        <w:rPr>
          <w:rFonts w:ascii="Verdana" w:hAnsi="Verdana"/>
          <w:sz w:val="18"/>
          <w:szCs w:val="18"/>
        </w:rPr>
      </w:pPr>
      <w:r>
        <w:rPr>
          <w:rFonts w:ascii="Verdana" w:hAnsi="Verdana"/>
          <w:sz w:val="18"/>
          <w:szCs w:val="18"/>
        </w:rPr>
        <w:t>Given further time and resource</w:t>
      </w:r>
      <w:r w:rsidR="002F741F">
        <w:rPr>
          <w:rFonts w:ascii="Verdana" w:hAnsi="Verdana"/>
          <w:sz w:val="18"/>
          <w:szCs w:val="18"/>
        </w:rPr>
        <w:t xml:space="preserve">s, it is likely that user testing would take place. </w:t>
      </w:r>
      <w:r w:rsidR="00DF7CF3">
        <w:rPr>
          <w:rFonts w:ascii="Verdana" w:hAnsi="Verdana"/>
          <w:sz w:val="18"/>
          <w:szCs w:val="18"/>
        </w:rPr>
        <w:t>If this occurs</w:t>
      </w:r>
      <w:r w:rsidR="00484C97">
        <w:rPr>
          <w:rFonts w:ascii="Verdana" w:hAnsi="Verdana"/>
          <w:sz w:val="18"/>
          <w:szCs w:val="18"/>
        </w:rPr>
        <w:t xml:space="preserve">, </w:t>
      </w:r>
      <w:r w:rsidR="00EF6C68">
        <w:rPr>
          <w:rFonts w:ascii="Verdana" w:hAnsi="Verdana"/>
          <w:sz w:val="18"/>
          <w:szCs w:val="18"/>
        </w:rPr>
        <w:t>comprehensive research into</w:t>
      </w:r>
      <w:r w:rsidR="00613387">
        <w:rPr>
          <w:rFonts w:ascii="Verdana" w:hAnsi="Verdana"/>
          <w:sz w:val="18"/>
          <w:szCs w:val="18"/>
        </w:rPr>
        <w:t xml:space="preserve"> the ethics of data collection would need to </w:t>
      </w:r>
      <w:r w:rsidR="008725BE">
        <w:rPr>
          <w:rFonts w:ascii="Verdana" w:hAnsi="Verdana"/>
          <w:sz w:val="18"/>
          <w:szCs w:val="18"/>
        </w:rPr>
        <w:t>take place.</w:t>
      </w:r>
    </w:p>
    <w:p w14:paraId="5C360CA6" w14:textId="0966B31E" w:rsidR="000826BA" w:rsidRPr="005A222E" w:rsidRDefault="00F3554C" w:rsidP="00F037E4">
      <w:pPr>
        <w:jc w:val="both"/>
        <w:rPr>
          <w:rFonts w:ascii="Verdana" w:hAnsi="Verdana"/>
          <w:sz w:val="18"/>
          <w:szCs w:val="18"/>
        </w:rPr>
      </w:pPr>
      <w:r>
        <w:rPr>
          <w:rFonts w:ascii="Verdana" w:hAnsi="Verdana"/>
          <w:sz w:val="18"/>
          <w:szCs w:val="18"/>
        </w:rPr>
        <w:t xml:space="preserve"> </w:t>
      </w:r>
    </w:p>
    <w:p w14:paraId="7D7CCA3D" w14:textId="274A5A3F" w:rsidR="001C39A6" w:rsidRDefault="000826BA" w:rsidP="00DE6C4E">
      <w:pPr>
        <w:jc w:val="both"/>
        <w:rPr>
          <w:rFonts w:ascii="Verdana" w:hAnsi="Verdana"/>
          <w:sz w:val="18"/>
          <w:szCs w:val="18"/>
        </w:rPr>
      </w:pPr>
      <w:r>
        <w:rPr>
          <w:rFonts w:ascii="Verdana" w:hAnsi="Verdana"/>
          <w:b/>
          <w:sz w:val="18"/>
          <w:szCs w:val="18"/>
        </w:rPr>
        <w:t>5</w:t>
      </w:r>
      <w:r w:rsidR="008314F3" w:rsidRPr="00425221">
        <w:rPr>
          <w:rFonts w:ascii="Verdana" w:hAnsi="Verdana"/>
          <w:b/>
          <w:sz w:val="18"/>
          <w:szCs w:val="18"/>
        </w:rPr>
        <w:t xml:space="preserve">. </w:t>
      </w:r>
      <w:r w:rsidR="00065A6F" w:rsidRPr="00425221">
        <w:rPr>
          <w:rFonts w:ascii="Verdana" w:hAnsi="Verdana"/>
          <w:b/>
          <w:sz w:val="18"/>
          <w:szCs w:val="18"/>
        </w:rPr>
        <w:t xml:space="preserve">Practice </w:t>
      </w:r>
    </w:p>
    <w:p w14:paraId="6D5A9690" w14:textId="77777777" w:rsidR="00214AE5" w:rsidRDefault="00214AE5" w:rsidP="00DE6C4E">
      <w:pPr>
        <w:jc w:val="both"/>
        <w:rPr>
          <w:rFonts w:ascii="Verdana" w:hAnsi="Verdana"/>
          <w:sz w:val="18"/>
          <w:szCs w:val="18"/>
        </w:rPr>
      </w:pPr>
    </w:p>
    <w:p w14:paraId="75F0FBC5" w14:textId="0C17880B" w:rsidR="00373559" w:rsidRPr="00B05963" w:rsidRDefault="00D60AF2" w:rsidP="00DE6C4E">
      <w:pPr>
        <w:jc w:val="both"/>
        <w:rPr>
          <w:rFonts w:ascii="Verdana" w:hAnsi="Verdana"/>
          <w:b/>
          <w:bCs/>
          <w:sz w:val="18"/>
          <w:szCs w:val="18"/>
        </w:rPr>
      </w:pPr>
      <w:r w:rsidRPr="00B05963">
        <w:rPr>
          <w:rFonts w:ascii="Verdana" w:hAnsi="Verdana"/>
          <w:b/>
          <w:bCs/>
          <w:sz w:val="18"/>
          <w:szCs w:val="18"/>
        </w:rPr>
        <w:t>5.1</w:t>
      </w:r>
      <w:r w:rsidR="00556E08">
        <w:rPr>
          <w:rFonts w:ascii="Verdana" w:hAnsi="Verdana"/>
          <w:b/>
          <w:bCs/>
          <w:sz w:val="18"/>
          <w:szCs w:val="18"/>
        </w:rPr>
        <w:t>. Object Orientated Design</w:t>
      </w:r>
      <w:r w:rsidR="00D60534">
        <w:rPr>
          <w:rFonts w:ascii="Verdana" w:hAnsi="Verdana"/>
          <w:b/>
          <w:bCs/>
          <w:sz w:val="18"/>
          <w:szCs w:val="18"/>
        </w:rPr>
        <w:t xml:space="preserve"> and Project Structure</w:t>
      </w:r>
    </w:p>
    <w:p w14:paraId="1E322E22" w14:textId="0E28A474" w:rsidR="00D60AF2" w:rsidRDefault="00D60AF2" w:rsidP="00DE6C4E">
      <w:pPr>
        <w:jc w:val="both"/>
        <w:rPr>
          <w:rFonts w:ascii="Verdana" w:hAnsi="Verdana"/>
          <w:sz w:val="18"/>
          <w:szCs w:val="18"/>
        </w:rPr>
      </w:pPr>
    </w:p>
    <w:p w14:paraId="652BD581" w14:textId="524C7869" w:rsidR="00E01D0E" w:rsidRDefault="00F16F6D" w:rsidP="00DE6C4E">
      <w:pPr>
        <w:jc w:val="both"/>
        <w:rPr>
          <w:rFonts w:ascii="Verdana" w:hAnsi="Verdana"/>
          <w:sz w:val="18"/>
          <w:szCs w:val="18"/>
        </w:rPr>
      </w:pPr>
      <w:r>
        <w:rPr>
          <w:rFonts w:ascii="Verdana" w:hAnsi="Verdana"/>
          <w:sz w:val="18"/>
          <w:szCs w:val="18"/>
        </w:rPr>
        <w:t xml:space="preserve">As </w:t>
      </w:r>
      <w:r w:rsidR="00A0441F">
        <w:rPr>
          <w:rFonts w:ascii="Verdana" w:hAnsi="Verdana"/>
          <w:sz w:val="18"/>
          <w:szCs w:val="18"/>
        </w:rPr>
        <w:t>justified</w:t>
      </w:r>
      <w:r>
        <w:rPr>
          <w:rFonts w:ascii="Verdana" w:hAnsi="Verdana"/>
          <w:sz w:val="18"/>
          <w:szCs w:val="18"/>
        </w:rPr>
        <w:t xml:space="preserve"> in the literature </w:t>
      </w:r>
      <w:r w:rsidR="00FD53AB">
        <w:rPr>
          <w:rFonts w:ascii="Verdana" w:hAnsi="Verdana"/>
          <w:sz w:val="18"/>
          <w:szCs w:val="18"/>
        </w:rPr>
        <w:t>review, the</w:t>
      </w:r>
      <w:r>
        <w:rPr>
          <w:rFonts w:ascii="Verdana" w:hAnsi="Verdana"/>
          <w:sz w:val="18"/>
          <w:szCs w:val="18"/>
        </w:rPr>
        <w:t xml:space="preserve"> a</w:t>
      </w:r>
      <w:r w:rsidR="001D43E7">
        <w:rPr>
          <w:rFonts w:ascii="Verdana" w:hAnsi="Verdana"/>
          <w:sz w:val="18"/>
          <w:szCs w:val="18"/>
        </w:rPr>
        <w:t xml:space="preserve">rtifact for this </w:t>
      </w:r>
      <w:r w:rsidR="001C49CE">
        <w:rPr>
          <w:rFonts w:ascii="Verdana" w:hAnsi="Verdana"/>
          <w:sz w:val="18"/>
          <w:szCs w:val="18"/>
        </w:rPr>
        <w:t>project has been developed in accordance with Object Orientated Design</w:t>
      </w:r>
      <w:r w:rsidR="009A5C42">
        <w:rPr>
          <w:rFonts w:ascii="Verdana" w:hAnsi="Verdana"/>
          <w:sz w:val="18"/>
          <w:szCs w:val="18"/>
        </w:rPr>
        <w:t xml:space="preserve"> (OOD)</w:t>
      </w:r>
      <w:r w:rsidR="001C49CE">
        <w:rPr>
          <w:rFonts w:ascii="Verdana" w:hAnsi="Verdana"/>
          <w:sz w:val="18"/>
          <w:szCs w:val="18"/>
        </w:rPr>
        <w:t xml:space="preserve"> Principles.</w:t>
      </w:r>
    </w:p>
    <w:p w14:paraId="60D4DD43" w14:textId="77777777" w:rsidR="003113C4" w:rsidRDefault="003113C4" w:rsidP="00DE6C4E">
      <w:pPr>
        <w:jc w:val="both"/>
        <w:rPr>
          <w:rFonts w:ascii="Verdana" w:hAnsi="Verdana"/>
          <w:sz w:val="18"/>
          <w:szCs w:val="18"/>
        </w:rPr>
      </w:pPr>
    </w:p>
    <w:p w14:paraId="6B8F57F9" w14:textId="0CBA75D5" w:rsidR="003113C4" w:rsidRDefault="003113C4" w:rsidP="00DC55C5">
      <w:pPr>
        <w:jc w:val="both"/>
        <w:rPr>
          <w:rFonts w:ascii="Verdana" w:hAnsi="Verdana"/>
          <w:sz w:val="18"/>
          <w:szCs w:val="18"/>
        </w:rPr>
      </w:pPr>
      <w:r>
        <w:rPr>
          <w:rFonts w:ascii="Verdana" w:hAnsi="Verdana"/>
          <w:sz w:val="18"/>
          <w:szCs w:val="18"/>
        </w:rPr>
        <w:t xml:space="preserve">All functionality for the simulation itself is </w:t>
      </w:r>
      <w:r w:rsidR="00214AE5">
        <w:rPr>
          <w:rFonts w:ascii="Verdana" w:hAnsi="Verdana"/>
          <w:sz w:val="18"/>
          <w:szCs w:val="18"/>
        </w:rPr>
        <w:t xml:space="preserve">contained within the “Pendulum Script” </w:t>
      </w:r>
      <w:r w:rsidR="00464D22">
        <w:rPr>
          <w:rFonts w:ascii="Verdana" w:hAnsi="Verdana"/>
          <w:sz w:val="18"/>
          <w:szCs w:val="18"/>
        </w:rPr>
        <w:t xml:space="preserve">and “Custom Physics Base” script, which the former inherits from </w:t>
      </w:r>
      <w:r w:rsidR="00CB165D">
        <w:rPr>
          <w:rFonts w:ascii="Verdana" w:hAnsi="Verdana"/>
          <w:sz w:val="18"/>
          <w:szCs w:val="18"/>
        </w:rPr>
        <w:t>.</w:t>
      </w:r>
      <w:r w:rsidR="0075226E">
        <w:rPr>
          <w:rFonts w:ascii="Verdana" w:hAnsi="Verdana"/>
          <w:sz w:val="18"/>
          <w:szCs w:val="18"/>
        </w:rPr>
        <w:t xml:space="preserve"> This component, described in OOD terms as the “object” can then be attached to any “</w:t>
      </w:r>
      <w:proofErr w:type="spellStart"/>
      <w:r w:rsidR="0075226E">
        <w:rPr>
          <w:rFonts w:ascii="Verdana" w:hAnsi="Verdana"/>
          <w:sz w:val="18"/>
          <w:szCs w:val="18"/>
        </w:rPr>
        <w:t>GameObject</w:t>
      </w:r>
      <w:proofErr w:type="spellEnd"/>
      <w:r w:rsidR="0075226E">
        <w:rPr>
          <w:rFonts w:ascii="Verdana" w:hAnsi="Verdana"/>
          <w:sz w:val="18"/>
          <w:szCs w:val="18"/>
        </w:rPr>
        <w:t>” in the scene</w:t>
      </w:r>
      <w:r w:rsidR="00DC55C5">
        <w:rPr>
          <w:rFonts w:ascii="Verdana" w:hAnsi="Verdana"/>
          <w:sz w:val="18"/>
          <w:szCs w:val="18"/>
        </w:rPr>
        <w:t>.</w:t>
      </w:r>
      <w:r w:rsidR="00A0390C">
        <w:rPr>
          <w:rFonts w:ascii="Verdana" w:hAnsi="Verdana"/>
          <w:sz w:val="18"/>
          <w:szCs w:val="18"/>
        </w:rPr>
        <w:t xml:space="preserve"> At this point, all that is needed for the simulation to function at runtime</w:t>
      </w:r>
      <w:r w:rsidR="00ED0919">
        <w:rPr>
          <w:rFonts w:ascii="Verdana" w:hAnsi="Verdana"/>
          <w:sz w:val="18"/>
          <w:szCs w:val="18"/>
        </w:rPr>
        <w:t xml:space="preserve"> is to have an “Interface” call the “StartSwing()” function, passing through a Vector3 pivot position.</w:t>
      </w:r>
    </w:p>
    <w:p w14:paraId="72A2F344" w14:textId="7019BD99" w:rsidR="00DB26C6" w:rsidRDefault="00DB26C6" w:rsidP="00DC55C5">
      <w:pPr>
        <w:jc w:val="both"/>
        <w:rPr>
          <w:rFonts w:ascii="Verdana" w:hAnsi="Verdana"/>
          <w:sz w:val="18"/>
          <w:szCs w:val="18"/>
        </w:rPr>
      </w:pPr>
    </w:p>
    <w:p w14:paraId="50EE53C1" w14:textId="21A47CA7" w:rsidR="00462059" w:rsidRDefault="00462059" w:rsidP="00DC55C5">
      <w:pPr>
        <w:jc w:val="both"/>
        <w:rPr>
          <w:rFonts w:ascii="Verdana" w:hAnsi="Verdana"/>
          <w:sz w:val="18"/>
          <w:szCs w:val="18"/>
        </w:rPr>
      </w:pPr>
      <w:r>
        <w:rPr>
          <w:rFonts w:ascii="Verdana" w:hAnsi="Verdana"/>
          <w:sz w:val="18"/>
          <w:szCs w:val="18"/>
        </w:rPr>
        <w:lastRenderedPageBreak/>
        <w:t xml:space="preserve">In order to demonstrate the </w:t>
      </w:r>
      <w:r w:rsidR="00340971">
        <w:rPr>
          <w:rFonts w:ascii="Verdana" w:hAnsi="Verdana"/>
          <w:sz w:val="18"/>
          <w:szCs w:val="18"/>
        </w:rPr>
        <w:t xml:space="preserve">simulation’s flexibility as well the script’s functionality as an “object” in the context of OOD, two different interfaces have been made. Section 5.6 and 5.7 describe these interfaces in more detail. </w:t>
      </w:r>
    </w:p>
    <w:p w14:paraId="114DADF4" w14:textId="0F603151" w:rsidR="00BE4A39" w:rsidRDefault="00BE4A39" w:rsidP="00DC55C5">
      <w:pPr>
        <w:jc w:val="both"/>
        <w:rPr>
          <w:rFonts w:ascii="Verdana" w:hAnsi="Verdana"/>
          <w:sz w:val="18"/>
          <w:szCs w:val="18"/>
        </w:rPr>
      </w:pPr>
    </w:p>
    <w:p w14:paraId="5E9E4447" w14:textId="2E9BCF6A" w:rsidR="00F26F5C" w:rsidRDefault="00BE4A39" w:rsidP="00DC55C5">
      <w:pPr>
        <w:jc w:val="both"/>
        <w:rPr>
          <w:rFonts w:ascii="Verdana" w:hAnsi="Verdana"/>
          <w:sz w:val="18"/>
          <w:szCs w:val="18"/>
        </w:rPr>
      </w:pPr>
      <w:r>
        <w:rPr>
          <w:rFonts w:ascii="Verdana" w:hAnsi="Verdana"/>
          <w:sz w:val="18"/>
          <w:szCs w:val="18"/>
        </w:rPr>
        <w:t xml:space="preserve">Properties </w:t>
      </w:r>
      <w:r w:rsidR="00726A33">
        <w:rPr>
          <w:rFonts w:ascii="Verdana" w:hAnsi="Verdana"/>
          <w:sz w:val="18"/>
          <w:szCs w:val="18"/>
        </w:rPr>
        <w:t>(</w:t>
      </w:r>
      <w:r w:rsidR="007305C8">
        <w:rPr>
          <w:rFonts w:ascii="Verdana" w:hAnsi="Verdana"/>
          <w:sz w:val="18"/>
          <w:szCs w:val="18"/>
        </w:rPr>
        <w:t>Unity Technologies, 2024</w:t>
      </w:r>
      <w:r w:rsidR="00726A33">
        <w:rPr>
          <w:rFonts w:ascii="Verdana" w:hAnsi="Verdana"/>
          <w:sz w:val="18"/>
          <w:szCs w:val="18"/>
        </w:rPr>
        <w:t xml:space="preserve">) </w:t>
      </w:r>
      <w:r>
        <w:rPr>
          <w:rFonts w:ascii="Verdana" w:hAnsi="Verdana"/>
          <w:sz w:val="18"/>
          <w:szCs w:val="18"/>
        </w:rPr>
        <w:t xml:space="preserve">have been utilised in order to </w:t>
      </w:r>
      <w:r w:rsidR="00726A33">
        <w:rPr>
          <w:rFonts w:ascii="Verdana" w:hAnsi="Verdana"/>
          <w:sz w:val="18"/>
          <w:szCs w:val="18"/>
        </w:rPr>
        <w:t>create getters and</w:t>
      </w:r>
      <w:r w:rsidR="00215092">
        <w:rPr>
          <w:rFonts w:ascii="Verdana" w:hAnsi="Verdana"/>
          <w:sz w:val="18"/>
          <w:szCs w:val="18"/>
        </w:rPr>
        <w:t>, in relevant cases,</w:t>
      </w:r>
      <w:r w:rsidR="00726A33">
        <w:rPr>
          <w:rFonts w:ascii="Verdana" w:hAnsi="Verdana"/>
          <w:sz w:val="18"/>
          <w:szCs w:val="18"/>
        </w:rPr>
        <w:t xml:space="preserve"> setters for</w:t>
      </w:r>
      <w:r w:rsidR="005A00B2">
        <w:rPr>
          <w:rFonts w:ascii="Verdana" w:hAnsi="Verdana"/>
          <w:sz w:val="18"/>
          <w:szCs w:val="18"/>
        </w:rPr>
        <w:t xml:space="preserve"> private variables in </w:t>
      </w:r>
      <w:r w:rsidR="00643B56">
        <w:rPr>
          <w:rFonts w:ascii="Verdana" w:hAnsi="Verdana"/>
          <w:sz w:val="18"/>
          <w:szCs w:val="18"/>
        </w:rPr>
        <w:t>the “Pendulum Script”</w:t>
      </w:r>
      <w:r w:rsidR="008A4291">
        <w:rPr>
          <w:rFonts w:ascii="Verdana" w:hAnsi="Verdana"/>
          <w:sz w:val="18"/>
          <w:szCs w:val="18"/>
        </w:rPr>
        <w:t xml:space="preserve">. </w:t>
      </w:r>
      <w:r w:rsidR="00215092">
        <w:rPr>
          <w:rFonts w:ascii="Verdana" w:hAnsi="Verdana"/>
          <w:sz w:val="18"/>
          <w:szCs w:val="18"/>
        </w:rPr>
        <w:t xml:space="preserve">This has been done </w:t>
      </w:r>
      <w:r w:rsidR="00274CCA">
        <w:rPr>
          <w:rFonts w:ascii="Verdana" w:hAnsi="Verdana"/>
          <w:sz w:val="18"/>
          <w:szCs w:val="18"/>
        </w:rPr>
        <w:t xml:space="preserve">in order </w:t>
      </w:r>
      <w:r w:rsidR="00240B1B">
        <w:rPr>
          <w:rFonts w:ascii="Verdana" w:hAnsi="Verdana"/>
          <w:sz w:val="18"/>
          <w:szCs w:val="18"/>
        </w:rPr>
        <w:t xml:space="preserve">to facilitate extension of the simulation, as </w:t>
      </w:r>
      <w:r w:rsidR="00DE2C48">
        <w:rPr>
          <w:rFonts w:ascii="Verdana" w:hAnsi="Verdana"/>
          <w:sz w:val="18"/>
          <w:szCs w:val="18"/>
        </w:rPr>
        <w:t xml:space="preserve">interfaces can </w:t>
      </w:r>
      <w:r w:rsidR="00855A53">
        <w:rPr>
          <w:rFonts w:ascii="Verdana" w:hAnsi="Verdana"/>
          <w:sz w:val="18"/>
          <w:szCs w:val="18"/>
        </w:rPr>
        <w:t xml:space="preserve">reference </w:t>
      </w:r>
      <w:r w:rsidR="0081055D">
        <w:rPr>
          <w:rFonts w:ascii="Verdana" w:hAnsi="Verdana"/>
          <w:sz w:val="18"/>
          <w:szCs w:val="18"/>
        </w:rPr>
        <w:t xml:space="preserve">certain </w:t>
      </w:r>
      <w:r w:rsidR="00F8249C">
        <w:rPr>
          <w:rFonts w:ascii="Verdana" w:hAnsi="Verdana"/>
          <w:sz w:val="18"/>
          <w:szCs w:val="18"/>
        </w:rPr>
        <w:t>values of the “Pendulum Script” and</w:t>
      </w:r>
      <w:r w:rsidR="0020742E">
        <w:rPr>
          <w:rFonts w:ascii="Verdana" w:hAnsi="Verdana"/>
          <w:sz w:val="18"/>
          <w:szCs w:val="18"/>
        </w:rPr>
        <w:t xml:space="preserve"> call functions accordingly. </w:t>
      </w:r>
    </w:p>
    <w:p w14:paraId="77E26305" w14:textId="4247EB18" w:rsidR="004B0DEB" w:rsidRDefault="00A86B86" w:rsidP="00DC55C5">
      <w:pPr>
        <w:jc w:val="both"/>
        <w:rPr>
          <w:rFonts w:ascii="Verdana" w:hAnsi="Verdana"/>
          <w:sz w:val="18"/>
          <w:szCs w:val="18"/>
        </w:rPr>
      </w:pPr>
      <w:r>
        <w:rPr>
          <w:rFonts w:ascii="Verdana" w:hAnsi="Verdana"/>
          <w:sz w:val="18"/>
          <w:szCs w:val="18"/>
        </w:rPr>
        <w:t>An example of this in the “Character Controller Interface” is</w:t>
      </w:r>
      <w:r w:rsidR="00F26F5C">
        <w:rPr>
          <w:rFonts w:ascii="Verdana" w:hAnsi="Verdana"/>
          <w:sz w:val="18"/>
          <w:szCs w:val="18"/>
        </w:rPr>
        <w:t xml:space="preserve"> the air control functionality. </w:t>
      </w:r>
      <w:r w:rsidR="001615FC">
        <w:rPr>
          <w:rFonts w:ascii="Verdana" w:hAnsi="Verdana"/>
          <w:sz w:val="18"/>
          <w:szCs w:val="18"/>
        </w:rPr>
        <w:t>The interface reads the “</w:t>
      </w:r>
      <w:proofErr w:type="spellStart"/>
      <w:r w:rsidR="001615FC">
        <w:rPr>
          <w:rFonts w:ascii="Verdana" w:hAnsi="Verdana"/>
          <w:sz w:val="18"/>
          <w:szCs w:val="18"/>
        </w:rPr>
        <w:t>IsSwinging</w:t>
      </w:r>
      <w:proofErr w:type="spellEnd"/>
      <w:r w:rsidR="001615FC">
        <w:rPr>
          <w:rFonts w:ascii="Verdana" w:hAnsi="Verdana"/>
          <w:sz w:val="18"/>
          <w:szCs w:val="18"/>
        </w:rPr>
        <w:t>” property of the pendulum script and</w:t>
      </w:r>
      <w:r w:rsidR="000F5D83">
        <w:rPr>
          <w:rFonts w:ascii="Verdana" w:hAnsi="Verdana"/>
          <w:sz w:val="18"/>
          <w:szCs w:val="18"/>
        </w:rPr>
        <w:t xml:space="preserve"> restricts player control if the value is true. </w:t>
      </w:r>
    </w:p>
    <w:p w14:paraId="75F2A00E" w14:textId="1C91D853" w:rsidR="00E01D0E" w:rsidRDefault="00E01D0E" w:rsidP="00DE6C4E">
      <w:pPr>
        <w:jc w:val="both"/>
        <w:rPr>
          <w:rFonts w:ascii="Verdana" w:hAnsi="Verdana"/>
          <w:sz w:val="18"/>
          <w:szCs w:val="18"/>
        </w:rPr>
      </w:pPr>
    </w:p>
    <w:p w14:paraId="5ADA57DC" w14:textId="77777777" w:rsidR="00A158D9" w:rsidRDefault="00A158D9" w:rsidP="006A2338">
      <w:pPr>
        <w:jc w:val="both"/>
        <w:rPr>
          <w:rFonts w:ascii="Verdana" w:hAnsi="Verdana"/>
          <w:sz w:val="18"/>
          <w:szCs w:val="18"/>
        </w:rPr>
      </w:pPr>
    </w:p>
    <w:p w14:paraId="15ABF5F2" w14:textId="1512D9FE" w:rsidR="00A158D9" w:rsidRDefault="00A158D9" w:rsidP="00A158D9">
      <w:pPr>
        <w:jc w:val="both"/>
        <w:rPr>
          <w:rFonts w:ascii="Verdana" w:hAnsi="Verdana"/>
          <w:b/>
          <w:bCs/>
          <w:sz w:val="18"/>
          <w:szCs w:val="18"/>
        </w:rPr>
      </w:pPr>
      <w:r w:rsidRPr="008A1ABA">
        <w:rPr>
          <w:rFonts w:ascii="Verdana" w:hAnsi="Verdana"/>
          <w:b/>
          <w:bCs/>
          <w:sz w:val="18"/>
          <w:szCs w:val="18"/>
        </w:rPr>
        <w:t xml:space="preserve">5.2 </w:t>
      </w:r>
      <w:r>
        <w:rPr>
          <w:rFonts w:ascii="Verdana" w:hAnsi="Verdana"/>
          <w:b/>
          <w:bCs/>
          <w:sz w:val="18"/>
          <w:szCs w:val="18"/>
        </w:rPr>
        <w:t xml:space="preserve">Simulating </w:t>
      </w:r>
      <w:r w:rsidR="00F547CF">
        <w:rPr>
          <w:rFonts w:ascii="Verdana" w:hAnsi="Verdana"/>
          <w:b/>
          <w:bCs/>
          <w:sz w:val="18"/>
          <w:szCs w:val="18"/>
        </w:rPr>
        <w:t>the</w:t>
      </w:r>
      <w:r>
        <w:rPr>
          <w:rFonts w:ascii="Verdana" w:hAnsi="Verdana"/>
          <w:b/>
          <w:bCs/>
          <w:sz w:val="18"/>
          <w:szCs w:val="18"/>
        </w:rPr>
        <w:t xml:space="preserve"> Simple Pendulum – </w:t>
      </w:r>
      <w:r w:rsidR="00155A96">
        <w:rPr>
          <w:rFonts w:ascii="Verdana" w:hAnsi="Verdana"/>
          <w:b/>
          <w:bCs/>
          <w:sz w:val="18"/>
          <w:szCs w:val="18"/>
        </w:rPr>
        <w:t>Position Based Approach</w:t>
      </w:r>
    </w:p>
    <w:p w14:paraId="08A963EE" w14:textId="77777777" w:rsidR="001C39A6" w:rsidRDefault="001C39A6" w:rsidP="006A2338">
      <w:pPr>
        <w:jc w:val="both"/>
        <w:rPr>
          <w:rFonts w:ascii="Verdana" w:hAnsi="Verdana"/>
          <w:sz w:val="18"/>
          <w:szCs w:val="18"/>
        </w:rPr>
      </w:pPr>
    </w:p>
    <w:p w14:paraId="328015D6" w14:textId="735710A4" w:rsidR="00B65790" w:rsidRDefault="00F63DEC" w:rsidP="00D67C46">
      <w:pPr>
        <w:jc w:val="both"/>
        <w:rPr>
          <w:rFonts w:ascii="Verdana" w:hAnsi="Verdana"/>
          <w:sz w:val="18"/>
          <w:szCs w:val="18"/>
        </w:rPr>
      </w:pPr>
      <w:r>
        <w:rPr>
          <w:rFonts w:ascii="Verdana" w:hAnsi="Verdana"/>
          <w:sz w:val="18"/>
          <w:szCs w:val="18"/>
        </w:rPr>
        <w:t>Initially,</w:t>
      </w:r>
      <w:r w:rsidR="003B5A06">
        <w:rPr>
          <w:rFonts w:ascii="Verdana" w:hAnsi="Verdana"/>
          <w:sz w:val="18"/>
          <w:szCs w:val="18"/>
        </w:rPr>
        <w:t xml:space="preserve"> </w:t>
      </w:r>
      <w:r w:rsidR="00D379EC">
        <w:rPr>
          <w:rFonts w:ascii="Verdana" w:hAnsi="Verdana"/>
          <w:sz w:val="18"/>
          <w:szCs w:val="18"/>
        </w:rPr>
        <w:t xml:space="preserve">the </w:t>
      </w:r>
      <w:r w:rsidR="008A10DB">
        <w:rPr>
          <w:rFonts w:ascii="Verdana" w:hAnsi="Verdana"/>
          <w:sz w:val="18"/>
          <w:szCs w:val="18"/>
        </w:rPr>
        <w:t>“</w:t>
      </w:r>
      <w:r w:rsidR="004204A4">
        <w:rPr>
          <w:rFonts w:ascii="Verdana" w:hAnsi="Verdana"/>
          <w:sz w:val="18"/>
          <w:szCs w:val="18"/>
        </w:rPr>
        <w:t>b</w:t>
      </w:r>
      <w:r w:rsidR="00D71149">
        <w:rPr>
          <w:rFonts w:ascii="Verdana" w:hAnsi="Verdana"/>
          <w:sz w:val="18"/>
          <w:szCs w:val="18"/>
        </w:rPr>
        <w:t>ob” Game Object</w:t>
      </w:r>
      <w:r w:rsidR="00A91411">
        <w:rPr>
          <w:rFonts w:ascii="Verdana" w:hAnsi="Verdana"/>
          <w:sz w:val="18"/>
          <w:szCs w:val="18"/>
        </w:rPr>
        <w:t xml:space="preserve"> was made to move along the pendulum arc</w:t>
      </w:r>
      <w:r w:rsidR="00E646B4">
        <w:rPr>
          <w:rFonts w:ascii="Verdana" w:hAnsi="Verdana"/>
          <w:sz w:val="18"/>
          <w:szCs w:val="18"/>
        </w:rPr>
        <w:t xml:space="preserve"> by directly setting its position. While this method allowed for</w:t>
      </w:r>
      <w:r w:rsidR="00DF4C7C">
        <w:rPr>
          <w:rFonts w:ascii="Verdana" w:hAnsi="Verdana"/>
          <w:sz w:val="18"/>
          <w:szCs w:val="18"/>
        </w:rPr>
        <w:t xml:space="preserve"> the</w:t>
      </w:r>
      <w:r w:rsidR="00E646B4">
        <w:rPr>
          <w:rFonts w:ascii="Verdana" w:hAnsi="Verdana"/>
          <w:sz w:val="18"/>
          <w:szCs w:val="18"/>
        </w:rPr>
        <w:t xml:space="preserve"> </w:t>
      </w:r>
      <w:r w:rsidR="009A1709">
        <w:rPr>
          <w:rFonts w:ascii="Verdana" w:hAnsi="Verdana"/>
          <w:sz w:val="18"/>
          <w:szCs w:val="18"/>
        </w:rPr>
        <w:t xml:space="preserve">first research question to be answered </w:t>
      </w:r>
      <w:r w:rsidR="00333606">
        <w:rPr>
          <w:rFonts w:ascii="Verdana" w:hAnsi="Verdana"/>
          <w:sz w:val="18"/>
          <w:szCs w:val="18"/>
        </w:rPr>
        <w:t xml:space="preserve">successfully, </w:t>
      </w:r>
      <w:r w:rsidR="004204A4">
        <w:rPr>
          <w:rFonts w:ascii="Verdana" w:hAnsi="Verdana"/>
          <w:sz w:val="18"/>
          <w:szCs w:val="18"/>
        </w:rPr>
        <w:t>with the “bob”</w:t>
      </w:r>
      <w:r w:rsidR="004832D4">
        <w:rPr>
          <w:rFonts w:ascii="Verdana" w:hAnsi="Verdana"/>
          <w:sz w:val="18"/>
          <w:szCs w:val="18"/>
        </w:rPr>
        <w:t xml:space="preserve"> moving </w:t>
      </w:r>
      <w:r w:rsidR="00916108">
        <w:rPr>
          <w:rFonts w:ascii="Verdana" w:hAnsi="Verdana"/>
          <w:sz w:val="18"/>
          <w:szCs w:val="18"/>
        </w:rPr>
        <w:t xml:space="preserve">precisely </w:t>
      </w:r>
      <w:r w:rsidR="004832D4">
        <w:rPr>
          <w:rFonts w:ascii="Verdana" w:hAnsi="Verdana"/>
          <w:sz w:val="18"/>
          <w:szCs w:val="18"/>
        </w:rPr>
        <w:t xml:space="preserve">across the </w:t>
      </w:r>
      <w:r w:rsidR="003F3A38">
        <w:rPr>
          <w:rFonts w:ascii="Verdana" w:hAnsi="Verdana"/>
          <w:sz w:val="18"/>
          <w:szCs w:val="18"/>
        </w:rPr>
        <w:t>arc in two dimensions</w:t>
      </w:r>
      <w:r w:rsidR="00881BA6">
        <w:rPr>
          <w:rFonts w:ascii="Verdana" w:hAnsi="Verdana"/>
          <w:sz w:val="18"/>
          <w:szCs w:val="18"/>
        </w:rPr>
        <w:t xml:space="preserve">, </w:t>
      </w:r>
      <w:r w:rsidR="00603956">
        <w:rPr>
          <w:rFonts w:ascii="Verdana" w:hAnsi="Verdana"/>
          <w:sz w:val="18"/>
          <w:szCs w:val="18"/>
        </w:rPr>
        <w:t xml:space="preserve">issues arose when </w:t>
      </w:r>
      <w:r w:rsidR="002D3508">
        <w:rPr>
          <w:rFonts w:ascii="Verdana" w:hAnsi="Verdana"/>
          <w:sz w:val="18"/>
          <w:szCs w:val="18"/>
        </w:rPr>
        <w:t xml:space="preserve">attempting to answer the second research question with this approach. </w:t>
      </w:r>
    </w:p>
    <w:p w14:paraId="02F86961" w14:textId="77777777" w:rsidR="00B65790" w:rsidRDefault="00B65790" w:rsidP="00D67C46">
      <w:pPr>
        <w:jc w:val="both"/>
        <w:rPr>
          <w:rFonts w:ascii="Verdana" w:hAnsi="Verdana"/>
          <w:sz w:val="18"/>
          <w:szCs w:val="18"/>
        </w:rPr>
      </w:pPr>
    </w:p>
    <w:p w14:paraId="41A7AF6F" w14:textId="3D553963" w:rsidR="00B65790" w:rsidRDefault="00B65790" w:rsidP="00B65790">
      <w:pPr>
        <w:jc w:val="both"/>
        <w:rPr>
          <w:rFonts w:ascii="Verdana" w:hAnsi="Verdana"/>
          <w:sz w:val="18"/>
          <w:szCs w:val="18"/>
        </w:rPr>
      </w:pPr>
      <w:r>
        <w:rPr>
          <w:rFonts w:ascii="Verdana" w:hAnsi="Verdana"/>
          <w:sz w:val="18"/>
          <w:szCs w:val="18"/>
        </w:rPr>
        <w:t xml:space="preserve">Observing the equation for calculating the period of </w:t>
      </w:r>
      <w:r w:rsidR="00B04EDE">
        <w:rPr>
          <w:rFonts w:ascii="Verdana" w:hAnsi="Verdana"/>
          <w:sz w:val="18"/>
          <w:szCs w:val="18"/>
        </w:rPr>
        <w:t>The Simple Pendulum</w:t>
      </w:r>
      <w:r>
        <w:rPr>
          <w:rFonts w:ascii="Verdana" w:hAnsi="Verdana"/>
          <w:sz w:val="18"/>
          <w:szCs w:val="18"/>
        </w:rPr>
        <w:t xml:space="preserve"> (figure </w:t>
      </w:r>
      <w:r w:rsidR="00032488">
        <w:rPr>
          <w:rFonts w:ascii="Verdana" w:hAnsi="Verdana"/>
          <w:sz w:val="18"/>
          <w:szCs w:val="18"/>
        </w:rPr>
        <w:t>13</w:t>
      </w:r>
      <w:r>
        <w:rPr>
          <w:rFonts w:ascii="Verdana" w:hAnsi="Verdana"/>
          <w:sz w:val="18"/>
          <w:szCs w:val="18"/>
        </w:rPr>
        <w:t xml:space="preserve">) reveals that only two variables are </w:t>
      </w:r>
      <w:r w:rsidR="008664FC">
        <w:rPr>
          <w:rFonts w:ascii="Verdana" w:hAnsi="Verdana"/>
          <w:sz w:val="18"/>
          <w:szCs w:val="18"/>
        </w:rPr>
        <w:t>considered</w:t>
      </w:r>
      <w:r>
        <w:rPr>
          <w:rFonts w:ascii="Verdana" w:hAnsi="Verdana"/>
          <w:sz w:val="18"/>
          <w:szCs w:val="18"/>
        </w:rPr>
        <w:t xml:space="preserve">: </w:t>
      </w:r>
      <w:r w:rsidR="00360052">
        <w:rPr>
          <w:rFonts w:ascii="Verdana" w:hAnsi="Verdana"/>
          <w:sz w:val="18"/>
          <w:szCs w:val="18"/>
        </w:rPr>
        <w:t xml:space="preserve">coord length </w:t>
      </w:r>
      <w:r w:rsidR="00691918">
        <w:rPr>
          <w:rFonts w:ascii="Verdana" w:hAnsi="Verdana"/>
          <w:sz w:val="18"/>
          <w:szCs w:val="18"/>
        </w:rPr>
        <w:t>(</w:t>
      </w:r>
      <w:r w:rsidR="00691918">
        <w:rPr>
          <w:rFonts w:ascii="Verdana" w:hAnsi="Verdana"/>
          <w:i/>
          <w:iCs/>
          <w:sz w:val="18"/>
          <w:szCs w:val="18"/>
        </w:rPr>
        <w:t>L</w:t>
      </w:r>
      <w:r w:rsidR="00691918">
        <w:rPr>
          <w:rFonts w:ascii="Verdana" w:hAnsi="Verdana"/>
          <w:sz w:val="18"/>
          <w:szCs w:val="18"/>
        </w:rPr>
        <w:t xml:space="preserve">) </w:t>
      </w:r>
      <w:r>
        <w:rPr>
          <w:rFonts w:ascii="Verdana" w:hAnsi="Verdana"/>
          <w:sz w:val="18"/>
          <w:szCs w:val="18"/>
        </w:rPr>
        <w:t>and acceleration due to gravity</w:t>
      </w:r>
      <w:r w:rsidR="00691918">
        <w:rPr>
          <w:rFonts w:ascii="Verdana" w:hAnsi="Verdana"/>
          <w:sz w:val="18"/>
          <w:szCs w:val="18"/>
        </w:rPr>
        <w:t xml:space="preserve"> (</w:t>
      </w:r>
      <w:r w:rsidR="00691918">
        <w:rPr>
          <w:rFonts w:ascii="Verdana" w:hAnsi="Verdana"/>
          <w:i/>
          <w:iCs/>
          <w:sz w:val="18"/>
          <w:szCs w:val="18"/>
        </w:rPr>
        <w:t>g</w:t>
      </w:r>
      <w:r w:rsidR="00691918">
        <w:rPr>
          <w:rFonts w:ascii="Verdana" w:hAnsi="Verdana"/>
          <w:sz w:val="18"/>
          <w:szCs w:val="18"/>
        </w:rPr>
        <w:t>)</w:t>
      </w:r>
      <w:r>
        <w:rPr>
          <w:rFonts w:ascii="Verdana" w:hAnsi="Verdana"/>
          <w:sz w:val="18"/>
          <w:szCs w:val="18"/>
        </w:rPr>
        <w:t xml:space="preserve">. </w:t>
      </w:r>
    </w:p>
    <w:p w14:paraId="590205DF" w14:textId="77777777" w:rsidR="00B65790" w:rsidRDefault="00B65790" w:rsidP="00B65790">
      <w:pPr>
        <w:jc w:val="both"/>
        <w:rPr>
          <w:rFonts w:ascii="Verdana" w:hAnsi="Verdana"/>
          <w:sz w:val="18"/>
          <w:szCs w:val="18"/>
        </w:rPr>
      </w:pPr>
    </w:p>
    <w:p w14:paraId="3DA81FF7" w14:textId="77777777" w:rsidR="00B65790" w:rsidRDefault="00B65790" w:rsidP="00B65790">
      <w:pPr>
        <w:jc w:val="both"/>
        <w:rPr>
          <w:rFonts w:ascii="Verdana" w:hAnsi="Verdana"/>
          <w:sz w:val="18"/>
          <w:szCs w:val="18"/>
        </w:rPr>
      </w:pPr>
      <w:r w:rsidRPr="00273750">
        <w:rPr>
          <w:rFonts w:ascii="Verdana" w:hAnsi="Verdana"/>
          <w:noProof/>
          <w:sz w:val="18"/>
          <w:szCs w:val="18"/>
        </w:rPr>
        <w:drawing>
          <wp:inline distT="0" distB="0" distL="0" distR="0" wp14:anchorId="5374443B" wp14:editId="2D4645C3">
            <wp:extent cx="2867660" cy="1189355"/>
            <wp:effectExtent l="0" t="0" r="8890" b="0"/>
            <wp:docPr id="1814810962" name="Picture 1" descr="A black math symbol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301822" name="Picture 1" descr="A black math symbol with a white background&#10;&#10;AI-generated content may be incorrect."/>
                    <pic:cNvPicPr/>
                  </pic:nvPicPr>
                  <pic:blipFill>
                    <a:blip r:embed="rId24"/>
                    <a:stretch>
                      <a:fillRect/>
                    </a:stretch>
                  </pic:blipFill>
                  <pic:spPr>
                    <a:xfrm>
                      <a:off x="0" y="0"/>
                      <a:ext cx="2867660" cy="1189355"/>
                    </a:xfrm>
                    <a:prstGeom prst="rect">
                      <a:avLst/>
                    </a:prstGeom>
                  </pic:spPr>
                </pic:pic>
              </a:graphicData>
            </a:graphic>
          </wp:inline>
        </w:drawing>
      </w:r>
    </w:p>
    <w:p w14:paraId="75DF2C68" w14:textId="77777777" w:rsidR="00B65790" w:rsidRDefault="00B65790" w:rsidP="00B65790">
      <w:pPr>
        <w:jc w:val="both"/>
        <w:rPr>
          <w:rFonts w:ascii="Verdana" w:hAnsi="Verdana"/>
          <w:sz w:val="18"/>
          <w:szCs w:val="18"/>
        </w:rPr>
      </w:pPr>
    </w:p>
    <w:p w14:paraId="0DB77E48" w14:textId="286D3F7D" w:rsidR="00B65790" w:rsidRPr="00BD48E1" w:rsidRDefault="00B65790" w:rsidP="00B65790">
      <w:pPr>
        <w:jc w:val="both"/>
        <w:rPr>
          <w:rFonts w:ascii="Verdana" w:hAnsi="Verdana"/>
          <w:sz w:val="16"/>
          <w:szCs w:val="16"/>
        </w:rPr>
      </w:pPr>
      <w:r w:rsidRPr="00BD48E1">
        <w:rPr>
          <w:rFonts w:ascii="Verdana" w:hAnsi="Verdana"/>
          <w:sz w:val="16"/>
          <w:szCs w:val="16"/>
        </w:rPr>
        <w:t>Fig.</w:t>
      </w:r>
      <w:r w:rsidR="000E5F52">
        <w:rPr>
          <w:rFonts w:ascii="Verdana" w:hAnsi="Verdana"/>
          <w:sz w:val="16"/>
          <w:szCs w:val="16"/>
        </w:rPr>
        <w:t>13</w:t>
      </w:r>
      <w:r w:rsidRPr="00BD48E1">
        <w:rPr>
          <w:rFonts w:ascii="Verdana" w:hAnsi="Verdana"/>
          <w:sz w:val="16"/>
          <w:szCs w:val="16"/>
        </w:rPr>
        <w:t xml:space="preserve"> Equation for calculating the period of The Simple Pendulum (</w:t>
      </w:r>
      <w:r w:rsidR="000E5F52">
        <w:rPr>
          <w:rFonts w:ascii="Verdana" w:hAnsi="Verdana"/>
          <w:sz w:val="16"/>
          <w:szCs w:val="16"/>
        </w:rPr>
        <w:t>Huygens, 1672</w:t>
      </w:r>
      <w:r w:rsidRPr="00BD48E1">
        <w:rPr>
          <w:rFonts w:ascii="Verdana" w:hAnsi="Verdana"/>
          <w:sz w:val="16"/>
          <w:szCs w:val="16"/>
        </w:rPr>
        <w:t>).</w:t>
      </w:r>
    </w:p>
    <w:p w14:paraId="014DA6DA" w14:textId="4F2D7E14" w:rsidR="00131AA2" w:rsidRDefault="00131AA2" w:rsidP="00D67C46">
      <w:pPr>
        <w:jc w:val="both"/>
        <w:rPr>
          <w:rFonts w:ascii="Verdana" w:hAnsi="Verdana"/>
          <w:sz w:val="18"/>
          <w:szCs w:val="18"/>
        </w:rPr>
      </w:pPr>
    </w:p>
    <w:p w14:paraId="0E16F15A" w14:textId="23986BF0" w:rsidR="002427C1" w:rsidRDefault="00686CA3" w:rsidP="00D67C46">
      <w:pPr>
        <w:jc w:val="both"/>
        <w:rPr>
          <w:rFonts w:ascii="Verdana" w:hAnsi="Verdana"/>
          <w:sz w:val="18"/>
          <w:szCs w:val="18"/>
        </w:rPr>
      </w:pPr>
      <w:r>
        <w:rPr>
          <w:rFonts w:ascii="Verdana" w:hAnsi="Verdana"/>
          <w:sz w:val="18"/>
          <w:szCs w:val="18"/>
        </w:rPr>
        <w:t xml:space="preserve">L is always determined while entering the swing, </w:t>
      </w:r>
      <w:r w:rsidR="00AC52EC">
        <w:rPr>
          <w:rFonts w:ascii="Verdana" w:hAnsi="Verdana"/>
          <w:sz w:val="18"/>
          <w:szCs w:val="18"/>
        </w:rPr>
        <w:t xml:space="preserve">and does not change in The Simple Pendulum model, </w:t>
      </w:r>
      <w:r w:rsidR="00982B91">
        <w:rPr>
          <w:rFonts w:ascii="Verdana" w:hAnsi="Verdana"/>
          <w:sz w:val="18"/>
          <w:szCs w:val="18"/>
        </w:rPr>
        <w:t xml:space="preserve">removing the possibility of it being </w:t>
      </w:r>
      <w:r w:rsidR="00FE63AA">
        <w:rPr>
          <w:rFonts w:ascii="Verdana" w:hAnsi="Verdana"/>
          <w:sz w:val="18"/>
          <w:szCs w:val="18"/>
        </w:rPr>
        <w:t>a</w:t>
      </w:r>
      <w:r w:rsidR="00193AEC">
        <w:rPr>
          <w:rFonts w:ascii="Verdana" w:hAnsi="Verdana"/>
          <w:sz w:val="18"/>
          <w:szCs w:val="18"/>
        </w:rPr>
        <w:t>n adjustable parameter.</w:t>
      </w:r>
      <w:r w:rsidR="007D5069">
        <w:rPr>
          <w:rFonts w:ascii="Verdana" w:hAnsi="Verdana"/>
          <w:sz w:val="18"/>
          <w:szCs w:val="18"/>
        </w:rPr>
        <w:t xml:space="preserve"> </w:t>
      </w:r>
      <w:r w:rsidR="001F4806">
        <w:rPr>
          <w:rFonts w:ascii="Verdana" w:hAnsi="Verdana"/>
          <w:sz w:val="18"/>
          <w:szCs w:val="18"/>
        </w:rPr>
        <w:t xml:space="preserve">Overall, a very limited </w:t>
      </w:r>
      <w:r w:rsidR="008664FC">
        <w:rPr>
          <w:rFonts w:ascii="Verdana" w:hAnsi="Verdana"/>
          <w:sz w:val="18"/>
          <w:szCs w:val="18"/>
        </w:rPr>
        <w:t>number</w:t>
      </w:r>
      <w:r w:rsidR="001F4806">
        <w:rPr>
          <w:rFonts w:ascii="Verdana" w:hAnsi="Verdana"/>
          <w:sz w:val="18"/>
          <w:szCs w:val="18"/>
        </w:rPr>
        <w:t xml:space="preserve"> of </w:t>
      </w:r>
      <w:r w:rsidR="00B4149F">
        <w:rPr>
          <w:rFonts w:ascii="Verdana" w:hAnsi="Verdana"/>
          <w:sz w:val="18"/>
          <w:szCs w:val="18"/>
        </w:rPr>
        <w:t>parameters could be added to customize the simulation when utilizing this approach (fig.</w:t>
      </w:r>
      <w:r w:rsidR="008664FC">
        <w:rPr>
          <w:rFonts w:ascii="Verdana" w:hAnsi="Verdana"/>
          <w:sz w:val="18"/>
          <w:szCs w:val="18"/>
        </w:rPr>
        <w:t>14</w:t>
      </w:r>
      <w:r w:rsidR="00B4149F">
        <w:rPr>
          <w:rFonts w:ascii="Verdana" w:hAnsi="Verdana"/>
          <w:sz w:val="18"/>
          <w:szCs w:val="18"/>
        </w:rPr>
        <w:t>)</w:t>
      </w:r>
      <w:r w:rsidR="00DF28F2">
        <w:rPr>
          <w:rFonts w:ascii="Verdana" w:hAnsi="Verdana"/>
          <w:sz w:val="18"/>
          <w:szCs w:val="18"/>
        </w:rPr>
        <w:t>.</w:t>
      </w:r>
    </w:p>
    <w:p w14:paraId="6E114E17" w14:textId="77777777" w:rsidR="00E93572" w:rsidRDefault="00E93572" w:rsidP="00D67C46">
      <w:pPr>
        <w:jc w:val="both"/>
        <w:rPr>
          <w:rFonts w:ascii="Verdana" w:hAnsi="Verdana"/>
          <w:sz w:val="18"/>
          <w:szCs w:val="18"/>
        </w:rPr>
      </w:pPr>
    </w:p>
    <w:p w14:paraId="413D356C" w14:textId="77777777" w:rsidR="00E93572" w:rsidRDefault="00E93572" w:rsidP="00D67C46">
      <w:pPr>
        <w:jc w:val="both"/>
        <w:rPr>
          <w:rFonts w:ascii="Verdana" w:hAnsi="Verdana"/>
          <w:sz w:val="18"/>
          <w:szCs w:val="18"/>
        </w:rPr>
      </w:pPr>
    </w:p>
    <w:p w14:paraId="39B11A99" w14:textId="77777777" w:rsidR="00E93572" w:rsidRDefault="00E93572" w:rsidP="00D67C46">
      <w:pPr>
        <w:jc w:val="both"/>
        <w:rPr>
          <w:rFonts w:ascii="Verdana" w:hAnsi="Verdana"/>
          <w:sz w:val="18"/>
          <w:szCs w:val="18"/>
        </w:rPr>
      </w:pPr>
    </w:p>
    <w:p w14:paraId="53266CFE" w14:textId="34BC0CED" w:rsidR="00816003" w:rsidRDefault="003B3A45" w:rsidP="00D67C46">
      <w:pPr>
        <w:jc w:val="both"/>
        <w:rPr>
          <w:rFonts w:ascii="Verdana" w:hAnsi="Verdana"/>
          <w:sz w:val="18"/>
          <w:szCs w:val="18"/>
        </w:rPr>
      </w:pPr>
      <w:r w:rsidRPr="003B3A45">
        <w:rPr>
          <w:rFonts w:ascii="Verdana" w:hAnsi="Verdana"/>
          <w:noProof/>
          <w:sz w:val="18"/>
          <w:szCs w:val="18"/>
        </w:rPr>
        <w:drawing>
          <wp:inline distT="0" distB="0" distL="0" distR="0" wp14:anchorId="2D48A0C3" wp14:editId="7BEF0CE6">
            <wp:extent cx="2867660" cy="780415"/>
            <wp:effectExtent l="0" t="0" r="8890" b="635"/>
            <wp:docPr id="110359883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598831" name="Picture 1" descr="A screenshot of a computer&#10;&#10;AI-generated content may be incorrect."/>
                    <pic:cNvPicPr/>
                  </pic:nvPicPr>
                  <pic:blipFill>
                    <a:blip r:embed="rId30"/>
                    <a:stretch>
                      <a:fillRect/>
                    </a:stretch>
                  </pic:blipFill>
                  <pic:spPr>
                    <a:xfrm>
                      <a:off x="0" y="0"/>
                      <a:ext cx="2867660" cy="780415"/>
                    </a:xfrm>
                    <a:prstGeom prst="rect">
                      <a:avLst/>
                    </a:prstGeom>
                  </pic:spPr>
                </pic:pic>
              </a:graphicData>
            </a:graphic>
          </wp:inline>
        </w:drawing>
      </w:r>
    </w:p>
    <w:p w14:paraId="182EC4EF" w14:textId="4F4C5F05" w:rsidR="0052383E" w:rsidRPr="00DD5F99" w:rsidRDefault="006A23F1" w:rsidP="00D67C46">
      <w:pPr>
        <w:jc w:val="both"/>
        <w:rPr>
          <w:rFonts w:ascii="Verdana" w:hAnsi="Verdana"/>
          <w:sz w:val="16"/>
          <w:szCs w:val="16"/>
        </w:rPr>
      </w:pPr>
      <w:r w:rsidRPr="00DD5F99">
        <w:rPr>
          <w:rFonts w:ascii="Verdana" w:hAnsi="Verdana"/>
          <w:sz w:val="16"/>
          <w:szCs w:val="16"/>
        </w:rPr>
        <w:t>Fig.</w:t>
      </w:r>
      <w:r w:rsidR="008664FC">
        <w:rPr>
          <w:rFonts w:ascii="Verdana" w:hAnsi="Verdana"/>
          <w:sz w:val="16"/>
          <w:szCs w:val="16"/>
        </w:rPr>
        <w:t>1</w:t>
      </w:r>
      <w:r w:rsidR="00A40F9D">
        <w:rPr>
          <w:rFonts w:ascii="Verdana" w:hAnsi="Verdana"/>
          <w:sz w:val="16"/>
          <w:szCs w:val="16"/>
        </w:rPr>
        <w:t>4</w:t>
      </w:r>
      <w:r w:rsidRPr="00DD5F99">
        <w:rPr>
          <w:rFonts w:ascii="Verdana" w:hAnsi="Verdana"/>
          <w:sz w:val="16"/>
          <w:szCs w:val="16"/>
        </w:rPr>
        <w:t xml:space="preserve"> a screenshot of </w:t>
      </w:r>
      <w:r w:rsidR="00DD5F99" w:rsidRPr="00DD5F99">
        <w:rPr>
          <w:rFonts w:ascii="Verdana" w:hAnsi="Verdana"/>
          <w:sz w:val="16"/>
          <w:szCs w:val="16"/>
        </w:rPr>
        <w:t>the customization options available to the user in the position-based approach</w:t>
      </w:r>
      <w:r w:rsidR="00044779">
        <w:rPr>
          <w:rFonts w:ascii="Verdana" w:hAnsi="Verdana"/>
          <w:sz w:val="16"/>
          <w:szCs w:val="16"/>
        </w:rPr>
        <w:t>.</w:t>
      </w:r>
    </w:p>
    <w:p w14:paraId="6FEA1D11" w14:textId="77777777" w:rsidR="0052383E" w:rsidRDefault="0052383E" w:rsidP="00D67C46">
      <w:pPr>
        <w:jc w:val="both"/>
        <w:rPr>
          <w:rFonts w:ascii="Verdana" w:hAnsi="Verdana"/>
          <w:sz w:val="18"/>
          <w:szCs w:val="18"/>
        </w:rPr>
      </w:pPr>
    </w:p>
    <w:p w14:paraId="7CFD5D84" w14:textId="3629E6D6" w:rsidR="00B26DAB" w:rsidRDefault="00B26DAB" w:rsidP="00D67C46">
      <w:pPr>
        <w:jc w:val="both"/>
        <w:rPr>
          <w:rFonts w:ascii="Verdana" w:hAnsi="Verdana"/>
          <w:sz w:val="18"/>
          <w:szCs w:val="18"/>
        </w:rPr>
      </w:pPr>
    </w:p>
    <w:p w14:paraId="5EFC6691" w14:textId="1674635F" w:rsidR="009919EE" w:rsidRDefault="00924D38" w:rsidP="00D67C46">
      <w:pPr>
        <w:jc w:val="both"/>
        <w:rPr>
          <w:rFonts w:ascii="Verdana" w:hAnsi="Verdana"/>
          <w:sz w:val="18"/>
          <w:szCs w:val="18"/>
        </w:rPr>
      </w:pPr>
      <w:r>
        <w:rPr>
          <w:rFonts w:ascii="Verdana" w:hAnsi="Verdana"/>
          <w:sz w:val="18"/>
          <w:szCs w:val="18"/>
        </w:rPr>
        <w:t xml:space="preserve">Furthermore, setting the position of the </w:t>
      </w:r>
      <w:r w:rsidR="007A207A">
        <w:rPr>
          <w:rFonts w:ascii="Verdana" w:hAnsi="Verdana"/>
          <w:sz w:val="18"/>
          <w:szCs w:val="18"/>
        </w:rPr>
        <w:t xml:space="preserve">bob directly </w:t>
      </w:r>
      <w:r w:rsidR="008D6F96">
        <w:rPr>
          <w:rFonts w:ascii="Verdana" w:hAnsi="Verdana"/>
          <w:sz w:val="18"/>
          <w:szCs w:val="18"/>
        </w:rPr>
        <w:t>restricts the</w:t>
      </w:r>
      <w:r w:rsidR="00194CF7">
        <w:rPr>
          <w:rFonts w:ascii="Verdana" w:hAnsi="Verdana"/>
          <w:sz w:val="18"/>
          <w:szCs w:val="18"/>
        </w:rPr>
        <w:t xml:space="preserve"> simulation’ ability </w:t>
      </w:r>
      <w:r w:rsidR="005E4499">
        <w:rPr>
          <w:rFonts w:ascii="Verdana" w:hAnsi="Verdana"/>
          <w:sz w:val="18"/>
          <w:szCs w:val="18"/>
        </w:rPr>
        <w:t xml:space="preserve">to be integrated into other developer projects. In the event </w:t>
      </w:r>
      <w:r w:rsidR="00105FFC">
        <w:rPr>
          <w:rFonts w:ascii="Verdana" w:hAnsi="Verdana"/>
          <w:sz w:val="18"/>
          <w:szCs w:val="18"/>
        </w:rPr>
        <w:t>that the use</w:t>
      </w:r>
      <w:r w:rsidR="00AB20E5">
        <w:rPr>
          <w:rFonts w:ascii="Verdana" w:hAnsi="Verdana"/>
          <w:sz w:val="18"/>
          <w:szCs w:val="18"/>
        </w:rPr>
        <w:t xml:space="preserve">r </w:t>
      </w:r>
      <w:r w:rsidR="00712AFB">
        <w:rPr>
          <w:rFonts w:ascii="Verdana" w:hAnsi="Verdana"/>
          <w:sz w:val="18"/>
          <w:szCs w:val="18"/>
        </w:rPr>
        <w:t>applied the simulation to objects in a physics-based game, the simulation itself would not be affected by any additional forces or effects in the environment</w:t>
      </w:r>
      <w:r w:rsidR="00712096">
        <w:rPr>
          <w:rFonts w:ascii="Verdana" w:hAnsi="Verdana"/>
          <w:sz w:val="18"/>
          <w:szCs w:val="18"/>
        </w:rPr>
        <w:t xml:space="preserve"> (see fig</w:t>
      </w:r>
      <w:r w:rsidR="00337CA3">
        <w:rPr>
          <w:rFonts w:ascii="Verdana" w:hAnsi="Verdana"/>
          <w:sz w:val="18"/>
          <w:szCs w:val="18"/>
        </w:rPr>
        <w:t>ure</w:t>
      </w:r>
      <w:r w:rsidR="00712096">
        <w:rPr>
          <w:rFonts w:ascii="Verdana" w:hAnsi="Verdana"/>
          <w:sz w:val="18"/>
          <w:szCs w:val="18"/>
        </w:rPr>
        <w:t xml:space="preserve"> 15)</w:t>
      </w:r>
      <w:r w:rsidR="00712AFB">
        <w:rPr>
          <w:rFonts w:ascii="Verdana" w:hAnsi="Verdana"/>
          <w:sz w:val="18"/>
          <w:szCs w:val="18"/>
        </w:rPr>
        <w:t xml:space="preserve">. Furthermore, if there was an </w:t>
      </w:r>
      <w:r w:rsidR="00125099">
        <w:rPr>
          <w:rFonts w:ascii="Verdana" w:hAnsi="Verdana"/>
          <w:sz w:val="18"/>
          <w:szCs w:val="18"/>
        </w:rPr>
        <w:t>object in</w:t>
      </w:r>
      <w:r w:rsidR="00F31D0D">
        <w:rPr>
          <w:rFonts w:ascii="Verdana" w:hAnsi="Verdana"/>
          <w:sz w:val="18"/>
          <w:szCs w:val="18"/>
        </w:rPr>
        <w:t xml:space="preserve"> the</w:t>
      </w:r>
      <w:r w:rsidR="009919EE">
        <w:rPr>
          <w:rFonts w:ascii="Verdana" w:hAnsi="Verdana"/>
          <w:sz w:val="18"/>
          <w:szCs w:val="18"/>
        </w:rPr>
        <w:t xml:space="preserve"> simulation’s path that was intended to obstruct the bob, the object would move straight through.</w:t>
      </w:r>
      <w:r w:rsidR="005E01BC">
        <w:rPr>
          <w:rFonts w:ascii="Verdana" w:hAnsi="Verdana"/>
          <w:sz w:val="18"/>
          <w:szCs w:val="18"/>
        </w:rPr>
        <w:t xml:space="preserve"> </w:t>
      </w:r>
    </w:p>
    <w:p w14:paraId="303D04B0" w14:textId="1384D4A7" w:rsidR="006E5348" w:rsidRDefault="006E5348" w:rsidP="00D67C46">
      <w:pPr>
        <w:jc w:val="both"/>
        <w:rPr>
          <w:rFonts w:ascii="Verdana" w:hAnsi="Verdana"/>
          <w:sz w:val="18"/>
          <w:szCs w:val="18"/>
        </w:rPr>
      </w:pPr>
      <w:r w:rsidRPr="006E5348">
        <w:rPr>
          <w:rFonts w:ascii="Verdana" w:hAnsi="Verdana"/>
          <w:noProof/>
          <w:sz w:val="18"/>
          <w:szCs w:val="18"/>
        </w:rPr>
        <w:drawing>
          <wp:inline distT="0" distB="0" distL="0" distR="0" wp14:anchorId="69DED824" wp14:editId="1CCEC333">
            <wp:extent cx="2867660" cy="2198370"/>
            <wp:effectExtent l="0" t="0" r="8890" b="0"/>
            <wp:docPr id="514136104" name="Picture 1"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36104" name="Picture 1" descr="A diagram of a diagram of a diagram&#10;&#10;AI-generated content may be incorrect."/>
                    <pic:cNvPicPr/>
                  </pic:nvPicPr>
                  <pic:blipFill>
                    <a:blip r:embed="rId31"/>
                    <a:stretch>
                      <a:fillRect/>
                    </a:stretch>
                  </pic:blipFill>
                  <pic:spPr>
                    <a:xfrm>
                      <a:off x="0" y="0"/>
                      <a:ext cx="2867660" cy="2198370"/>
                    </a:xfrm>
                    <a:prstGeom prst="rect">
                      <a:avLst/>
                    </a:prstGeom>
                  </pic:spPr>
                </pic:pic>
              </a:graphicData>
            </a:graphic>
          </wp:inline>
        </w:drawing>
      </w:r>
    </w:p>
    <w:p w14:paraId="70A6FF7C" w14:textId="4BA0CCE1" w:rsidR="00F31D0D" w:rsidRPr="00884FD5" w:rsidRDefault="00271580" w:rsidP="00D67C46">
      <w:pPr>
        <w:jc w:val="both"/>
        <w:rPr>
          <w:rFonts w:ascii="Verdana" w:hAnsi="Verdana"/>
          <w:sz w:val="16"/>
          <w:szCs w:val="16"/>
        </w:rPr>
      </w:pPr>
      <w:r w:rsidRPr="00884FD5">
        <w:rPr>
          <w:rFonts w:ascii="Verdana" w:hAnsi="Verdana"/>
          <w:sz w:val="16"/>
          <w:szCs w:val="16"/>
        </w:rPr>
        <w:t>Fig.</w:t>
      </w:r>
      <w:r w:rsidR="00033179">
        <w:rPr>
          <w:rFonts w:ascii="Verdana" w:hAnsi="Verdana"/>
          <w:sz w:val="16"/>
          <w:szCs w:val="16"/>
        </w:rPr>
        <w:t>15</w:t>
      </w:r>
      <w:r w:rsidRPr="00884FD5">
        <w:rPr>
          <w:rFonts w:ascii="Verdana" w:hAnsi="Verdana"/>
          <w:sz w:val="16"/>
          <w:szCs w:val="16"/>
        </w:rPr>
        <w:t xml:space="preserve">: a visualisation of </w:t>
      </w:r>
      <w:r w:rsidR="00B1520A" w:rsidRPr="00884FD5">
        <w:rPr>
          <w:rFonts w:ascii="Verdana" w:hAnsi="Verdana"/>
          <w:sz w:val="16"/>
          <w:szCs w:val="16"/>
        </w:rPr>
        <w:t xml:space="preserve">the various game elements the simulation overrides. </w:t>
      </w:r>
    </w:p>
    <w:p w14:paraId="24E0977C" w14:textId="77777777" w:rsidR="00F31D0D" w:rsidRDefault="00F31D0D" w:rsidP="00D67C46">
      <w:pPr>
        <w:jc w:val="both"/>
        <w:rPr>
          <w:rFonts w:ascii="Verdana" w:hAnsi="Verdana"/>
          <w:sz w:val="18"/>
          <w:szCs w:val="18"/>
        </w:rPr>
      </w:pPr>
    </w:p>
    <w:p w14:paraId="2B462E4B" w14:textId="2C3765DD" w:rsidR="005A70AD" w:rsidRDefault="007A5ACF" w:rsidP="00D67C46">
      <w:pPr>
        <w:jc w:val="both"/>
        <w:rPr>
          <w:rFonts w:ascii="Verdana" w:hAnsi="Verdana"/>
          <w:sz w:val="18"/>
          <w:szCs w:val="18"/>
        </w:rPr>
      </w:pPr>
      <w:r>
        <w:rPr>
          <w:rFonts w:ascii="Verdana" w:hAnsi="Verdana"/>
          <w:sz w:val="18"/>
          <w:szCs w:val="18"/>
        </w:rPr>
        <w:t>The overriding of</w:t>
      </w:r>
      <w:r w:rsidR="00BD100A">
        <w:rPr>
          <w:rFonts w:ascii="Verdana" w:hAnsi="Verdana"/>
          <w:sz w:val="18"/>
          <w:szCs w:val="18"/>
        </w:rPr>
        <w:t xml:space="preserve"> collisions and any forces applied by the Unity Physics engine is </w:t>
      </w:r>
      <w:r w:rsidR="003E5165">
        <w:rPr>
          <w:rFonts w:ascii="Verdana" w:hAnsi="Verdana"/>
          <w:sz w:val="18"/>
          <w:szCs w:val="18"/>
        </w:rPr>
        <w:t>problematic</w:t>
      </w:r>
      <w:r w:rsidR="00A37219">
        <w:rPr>
          <w:rFonts w:ascii="Verdana" w:hAnsi="Verdana"/>
          <w:sz w:val="18"/>
          <w:szCs w:val="18"/>
        </w:rPr>
        <w:t xml:space="preserve"> for this project</w:t>
      </w:r>
      <w:r w:rsidR="001540B0">
        <w:rPr>
          <w:rFonts w:ascii="Verdana" w:hAnsi="Verdana"/>
          <w:sz w:val="18"/>
          <w:szCs w:val="18"/>
        </w:rPr>
        <w:t xml:space="preserve"> </w:t>
      </w:r>
      <w:r w:rsidR="0081516A">
        <w:rPr>
          <w:rFonts w:ascii="Verdana" w:hAnsi="Verdana"/>
          <w:sz w:val="18"/>
          <w:szCs w:val="18"/>
        </w:rPr>
        <w:t>since</w:t>
      </w:r>
      <w:r w:rsidR="0051383B">
        <w:rPr>
          <w:rFonts w:ascii="Verdana" w:hAnsi="Verdana"/>
          <w:sz w:val="18"/>
          <w:szCs w:val="18"/>
        </w:rPr>
        <w:t xml:space="preserve"> the artifact itself becomes</w:t>
      </w:r>
      <w:r w:rsidR="00340202">
        <w:rPr>
          <w:rFonts w:ascii="Verdana" w:hAnsi="Verdana"/>
          <w:sz w:val="18"/>
          <w:szCs w:val="18"/>
        </w:rPr>
        <w:t xml:space="preserve"> unusable in a variety of contexts. </w:t>
      </w:r>
      <w:r w:rsidR="003353A8">
        <w:rPr>
          <w:rFonts w:ascii="Verdana" w:hAnsi="Verdana"/>
          <w:sz w:val="18"/>
          <w:szCs w:val="18"/>
        </w:rPr>
        <w:t>In the event th</w:t>
      </w:r>
      <w:r w:rsidR="003E5B88">
        <w:rPr>
          <w:rFonts w:ascii="Verdana" w:hAnsi="Verdana"/>
          <w:sz w:val="18"/>
          <w:szCs w:val="18"/>
        </w:rPr>
        <w:t>at</w:t>
      </w:r>
      <w:r w:rsidR="00CD5E5F">
        <w:rPr>
          <w:rFonts w:ascii="Verdana" w:hAnsi="Verdana"/>
          <w:sz w:val="18"/>
          <w:szCs w:val="18"/>
        </w:rPr>
        <w:t xml:space="preserve"> the simulation is applied to a “Game Object” that has a physics-based character controller, </w:t>
      </w:r>
      <w:r w:rsidR="006349C9">
        <w:rPr>
          <w:rFonts w:ascii="Verdana" w:hAnsi="Verdana"/>
          <w:sz w:val="18"/>
          <w:szCs w:val="18"/>
        </w:rPr>
        <w:t xml:space="preserve">for example, all forces acting on the object will be </w:t>
      </w:r>
      <w:r w:rsidR="001A2A49">
        <w:rPr>
          <w:rFonts w:ascii="Verdana" w:hAnsi="Verdana"/>
          <w:sz w:val="18"/>
          <w:szCs w:val="18"/>
        </w:rPr>
        <w:t xml:space="preserve">ignored </w:t>
      </w:r>
      <w:r w:rsidR="001B6D04">
        <w:rPr>
          <w:rFonts w:ascii="Verdana" w:hAnsi="Verdana"/>
          <w:sz w:val="18"/>
          <w:szCs w:val="18"/>
        </w:rPr>
        <w:t xml:space="preserve">when it is taking place. </w:t>
      </w:r>
    </w:p>
    <w:p w14:paraId="20538D4C" w14:textId="77777777" w:rsidR="005A70AD" w:rsidRDefault="005A70AD" w:rsidP="00D67C46">
      <w:pPr>
        <w:jc w:val="both"/>
        <w:rPr>
          <w:rFonts w:ascii="Verdana" w:hAnsi="Verdana"/>
          <w:sz w:val="18"/>
          <w:szCs w:val="18"/>
        </w:rPr>
      </w:pPr>
    </w:p>
    <w:p w14:paraId="13CF54CC" w14:textId="61F9460C" w:rsidR="004A7B08" w:rsidRDefault="00F93779" w:rsidP="00D67C46">
      <w:pPr>
        <w:jc w:val="both"/>
        <w:rPr>
          <w:rFonts w:ascii="Verdana" w:hAnsi="Verdana"/>
          <w:sz w:val="18"/>
          <w:szCs w:val="18"/>
        </w:rPr>
      </w:pPr>
      <w:r>
        <w:rPr>
          <w:rFonts w:ascii="Verdana" w:hAnsi="Verdana"/>
          <w:sz w:val="18"/>
          <w:szCs w:val="18"/>
        </w:rPr>
        <w:t xml:space="preserve">Overall, considering the lack of </w:t>
      </w:r>
      <w:r w:rsidR="00E42067">
        <w:rPr>
          <w:rFonts w:ascii="Verdana" w:hAnsi="Verdana"/>
          <w:sz w:val="18"/>
          <w:szCs w:val="18"/>
        </w:rPr>
        <w:t>customizability</w:t>
      </w:r>
      <w:r w:rsidR="00884FD5">
        <w:rPr>
          <w:rFonts w:ascii="Verdana" w:hAnsi="Verdana"/>
          <w:sz w:val="18"/>
          <w:szCs w:val="18"/>
        </w:rPr>
        <w:t xml:space="preserve"> th</w:t>
      </w:r>
      <w:r w:rsidR="00F12317">
        <w:rPr>
          <w:rFonts w:ascii="Verdana" w:hAnsi="Verdana"/>
          <w:sz w:val="18"/>
          <w:szCs w:val="18"/>
        </w:rPr>
        <w:t xml:space="preserve">is approach allows for alongside </w:t>
      </w:r>
      <w:r w:rsidR="008100F7">
        <w:rPr>
          <w:rFonts w:ascii="Verdana" w:hAnsi="Verdana"/>
          <w:sz w:val="18"/>
          <w:szCs w:val="18"/>
        </w:rPr>
        <w:t>the “</w:t>
      </w:r>
      <w:proofErr w:type="spellStart"/>
      <w:r w:rsidR="008100F7">
        <w:rPr>
          <w:rFonts w:ascii="Verdana" w:hAnsi="Verdana"/>
          <w:sz w:val="18"/>
          <w:szCs w:val="18"/>
        </w:rPr>
        <w:t>SetPosition</w:t>
      </w:r>
      <w:proofErr w:type="spellEnd"/>
      <w:r w:rsidR="008100F7">
        <w:rPr>
          <w:rFonts w:ascii="Verdana" w:hAnsi="Verdana"/>
          <w:sz w:val="18"/>
          <w:szCs w:val="18"/>
        </w:rPr>
        <w:t xml:space="preserve">()” function </w:t>
      </w:r>
      <w:r w:rsidR="00D07358">
        <w:rPr>
          <w:rFonts w:ascii="Verdana" w:hAnsi="Verdana"/>
          <w:sz w:val="18"/>
          <w:szCs w:val="18"/>
        </w:rPr>
        <w:t xml:space="preserve">overriding key </w:t>
      </w:r>
      <w:r w:rsidR="00381BDD">
        <w:rPr>
          <w:rFonts w:ascii="Verdana" w:hAnsi="Verdana"/>
          <w:sz w:val="18"/>
          <w:szCs w:val="18"/>
        </w:rPr>
        <w:t>features of the</w:t>
      </w:r>
      <w:r w:rsidR="003B12C1">
        <w:rPr>
          <w:rFonts w:ascii="Verdana" w:hAnsi="Verdana"/>
          <w:sz w:val="18"/>
          <w:szCs w:val="18"/>
        </w:rPr>
        <w:t xml:space="preserve"> engine </w:t>
      </w:r>
      <w:r w:rsidR="00381BDD">
        <w:rPr>
          <w:rFonts w:ascii="Verdana" w:hAnsi="Verdana"/>
          <w:sz w:val="18"/>
          <w:szCs w:val="18"/>
        </w:rPr>
        <w:t>led to th</w:t>
      </w:r>
      <w:r w:rsidR="00EE5DD9">
        <w:rPr>
          <w:rFonts w:ascii="Verdana" w:hAnsi="Verdana"/>
          <w:sz w:val="18"/>
          <w:szCs w:val="18"/>
        </w:rPr>
        <w:t xml:space="preserve">e abandoning of this implementation in favour of a force-based approach. </w:t>
      </w:r>
      <w:r w:rsidR="00884FD5">
        <w:rPr>
          <w:rFonts w:ascii="Verdana" w:hAnsi="Verdana"/>
          <w:sz w:val="18"/>
          <w:szCs w:val="18"/>
        </w:rPr>
        <w:t xml:space="preserve"> </w:t>
      </w:r>
    </w:p>
    <w:p w14:paraId="2357B7C4" w14:textId="77777777" w:rsidR="007F6C23" w:rsidRDefault="007F6C23" w:rsidP="00D67C46">
      <w:pPr>
        <w:jc w:val="both"/>
        <w:rPr>
          <w:rFonts w:ascii="Verdana" w:hAnsi="Verdana"/>
          <w:sz w:val="18"/>
          <w:szCs w:val="18"/>
        </w:rPr>
      </w:pPr>
    </w:p>
    <w:p w14:paraId="33CE56DA" w14:textId="77777777" w:rsidR="00D65197" w:rsidRPr="00F763A4" w:rsidRDefault="00D65197" w:rsidP="00D67C46">
      <w:pPr>
        <w:jc w:val="both"/>
        <w:rPr>
          <w:rFonts w:ascii="Verdana" w:hAnsi="Verdana"/>
          <w:sz w:val="18"/>
          <w:szCs w:val="18"/>
        </w:rPr>
      </w:pPr>
    </w:p>
    <w:p w14:paraId="63CE1618" w14:textId="208131C0" w:rsidR="00D67C46" w:rsidRDefault="00D67C46" w:rsidP="00D67C46">
      <w:pPr>
        <w:jc w:val="both"/>
        <w:rPr>
          <w:rFonts w:ascii="Verdana" w:hAnsi="Verdana"/>
          <w:b/>
          <w:bCs/>
          <w:sz w:val="18"/>
          <w:szCs w:val="18"/>
        </w:rPr>
      </w:pPr>
      <w:r w:rsidRPr="008A1ABA">
        <w:rPr>
          <w:rFonts w:ascii="Verdana" w:hAnsi="Verdana"/>
          <w:b/>
          <w:bCs/>
          <w:sz w:val="18"/>
          <w:szCs w:val="18"/>
        </w:rPr>
        <w:t xml:space="preserve">5.2 </w:t>
      </w:r>
      <w:r w:rsidR="00A158D9">
        <w:rPr>
          <w:rFonts w:ascii="Verdana" w:hAnsi="Verdana"/>
          <w:b/>
          <w:bCs/>
          <w:sz w:val="18"/>
          <w:szCs w:val="18"/>
        </w:rPr>
        <w:t xml:space="preserve">Simulating </w:t>
      </w:r>
      <w:r w:rsidR="00392B40">
        <w:rPr>
          <w:rFonts w:ascii="Verdana" w:hAnsi="Verdana"/>
          <w:b/>
          <w:bCs/>
          <w:sz w:val="18"/>
          <w:szCs w:val="18"/>
        </w:rPr>
        <w:t>the</w:t>
      </w:r>
      <w:r w:rsidR="00A158D9">
        <w:rPr>
          <w:rFonts w:ascii="Verdana" w:hAnsi="Verdana"/>
          <w:b/>
          <w:bCs/>
          <w:sz w:val="18"/>
          <w:szCs w:val="18"/>
        </w:rPr>
        <w:t xml:space="preserve"> Simple Pendulum – F</w:t>
      </w:r>
      <w:r w:rsidR="007069CB">
        <w:rPr>
          <w:rFonts w:ascii="Verdana" w:hAnsi="Verdana"/>
          <w:b/>
          <w:bCs/>
          <w:sz w:val="18"/>
          <w:szCs w:val="18"/>
        </w:rPr>
        <w:t>orce Based Approach</w:t>
      </w:r>
    </w:p>
    <w:p w14:paraId="3F35FEEC" w14:textId="1295FB47" w:rsidR="00AC1824" w:rsidRDefault="00247D53" w:rsidP="00D67C46">
      <w:pPr>
        <w:jc w:val="both"/>
        <w:rPr>
          <w:rFonts w:ascii="Verdana" w:hAnsi="Verdana"/>
          <w:sz w:val="18"/>
          <w:szCs w:val="18"/>
        </w:rPr>
      </w:pPr>
      <w:r>
        <w:rPr>
          <w:rFonts w:ascii="Verdana" w:hAnsi="Verdana"/>
          <w:sz w:val="18"/>
          <w:szCs w:val="18"/>
        </w:rPr>
        <w:t xml:space="preserve"> </w:t>
      </w:r>
    </w:p>
    <w:p w14:paraId="2D1D6DF4" w14:textId="06FB5998" w:rsidR="00645EB1" w:rsidRDefault="00C1163D" w:rsidP="00D67C46">
      <w:pPr>
        <w:jc w:val="both"/>
        <w:rPr>
          <w:rFonts w:ascii="Verdana" w:hAnsi="Verdana"/>
          <w:sz w:val="18"/>
          <w:szCs w:val="18"/>
        </w:rPr>
      </w:pPr>
      <w:r>
        <w:rPr>
          <w:rFonts w:ascii="Verdana" w:hAnsi="Verdana"/>
          <w:sz w:val="18"/>
          <w:szCs w:val="18"/>
        </w:rPr>
        <w:t>The</w:t>
      </w:r>
      <w:r w:rsidR="00433B78">
        <w:rPr>
          <w:rFonts w:ascii="Verdana" w:hAnsi="Verdana"/>
          <w:sz w:val="18"/>
          <w:szCs w:val="18"/>
        </w:rPr>
        <w:t xml:space="preserve"> simulation of The Simple Pendulum (</w:t>
      </w:r>
      <w:r w:rsidR="006B15E5">
        <w:rPr>
          <w:rFonts w:ascii="Verdana" w:hAnsi="Verdana"/>
          <w:sz w:val="18"/>
          <w:szCs w:val="18"/>
        </w:rPr>
        <w:t>Huygens, 1672</w:t>
      </w:r>
      <w:r w:rsidR="00433B78">
        <w:rPr>
          <w:rFonts w:ascii="Verdana" w:hAnsi="Verdana"/>
          <w:sz w:val="18"/>
          <w:szCs w:val="18"/>
        </w:rPr>
        <w:t>) included in the artifact functions by</w:t>
      </w:r>
      <w:r w:rsidR="00EC23FB">
        <w:rPr>
          <w:rFonts w:ascii="Verdana" w:hAnsi="Verdana"/>
          <w:sz w:val="18"/>
          <w:szCs w:val="18"/>
        </w:rPr>
        <w:t xml:space="preserve"> </w:t>
      </w:r>
      <w:r w:rsidR="00645EB1">
        <w:rPr>
          <w:rFonts w:ascii="Verdana" w:hAnsi="Verdana"/>
          <w:sz w:val="18"/>
          <w:szCs w:val="18"/>
        </w:rPr>
        <w:t>calculating the Tension force for the “bob” and adding its centripetal force</w:t>
      </w:r>
      <w:r w:rsidR="00127D76">
        <w:rPr>
          <w:rFonts w:ascii="Verdana" w:hAnsi="Verdana"/>
          <w:sz w:val="18"/>
          <w:szCs w:val="18"/>
        </w:rPr>
        <w:t>.</w:t>
      </w:r>
    </w:p>
    <w:p w14:paraId="4A67F179" w14:textId="77777777" w:rsidR="00DC728C" w:rsidRDefault="00DC728C" w:rsidP="00D67C46">
      <w:pPr>
        <w:jc w:val="both"/>
        <w:rPr>
          <w:rFonts w:ascii="Verdana" w:hAnsi="Verdana"/>
          <w:sz w:val="18"/>
          <w:szCs w:val="18"/>
        </w:rPr>
      </w:pPr>
    </w:p>
    <w:p w14:paraId="3D6BF2FF" w14:textId="0F356D80" w:rsidR="00DC728C" w:rsidRPr="004B5311" w:rsidRDefault="00DC728C" w:rsidP="00D67C46">
      <w:pPr>
        <w:jc w:val="both"/>
        <w:rPr>
          <w:rFonts w:ascii="Verdana" w:hAnsi="Verdana"/>
          <w:sz w:val="18"/>
          <w:szCs w:val="18"/>
        </w:rPr>
      </w:pPr>
      <w:r>
        <w:rPr>
          <w:rFonts w:ascii="Verdana" w:hAnsi="Verdana"/>
          <w:sz w:val="18"/>
          <w:szCs w:val="18"/>
        </w:rPr>
        <w:lastRenderedPageBreak/>
        <w:t xml:space="preserve">In order to determine what forces needed to be applied to the “bob” object </w:t>
      </w:r>
      <w:r w:rsidR="00C47A1F">
        <w:rPr>
          <w:rFonts w:ascii="Verdana" w:hAnsi="Verdana"/>
          <w:sz w:val="18"/>
          <w:szCs w:val="18"/>
        </w:rPr>
        <w:t>to</w:t>
      </w:r>
      <w:r>
        <w:rPr>
          <w:rFonts w:ascii="Verdana" w:hAnsi="Verdana"/>
          <w:sz w:val="18"/>
          <w:szCs w:val="18"/>
        </w:rPr>
        <w:t xml:space="preserve"> make it move across the </w:t>
      </w:r>
      <w:r w:rsidR="00DB17D0">
        <w:rPr>
          <w:rFonts w:ascii="Verdana" w:hAnsi="Verdana"/>
          <w:sz w:val="18"/>
          <w:szCs w:val="18"/>
        </w:rPr>
        <w:t xml:space="preserve">pendulum arc, </w:t>
      </w:r>
      <w:r w:rsidR="00F52095">
        <w:rPr>
          <w:rFonts w:ascii="Verdana" w:hAnsi="Verdana"/>
          <w:sz w:val="18"/>
          <w:szCs w:val="18"/>
        </w:rPr>
        <w:t xml:space="preserve">a diagram of The Simple Pendulum </w:t>
      </w:r>
      <w:r w:rsidR="004E6D12">
        <w:rPr>
          <w:rFonts w:ascii="Verdana" w:hAnsi="Verdana"/>
          <w:sz w:val="18"/>
          <w:szCs w:val="18"/>
        </w:rPr>
        <w:t>was created</w:t>
      </w:r>
      <w:r w:rsidR="00BB6CE0">
        <w:rPr>
          <w:rFonts w:ascii="Verdana" w:hAnsi="Verdana"/>
          <w:sz w:val="18"/>
          <w:szCs w:val="18"/>
        </w:rPr>
        <w:t xml:space="preserve"> (figure </w:t>
      </w:r>
      <w:r w:rsidR="00600DE2">
        <w:rPr>
          <w:rFonts w:ascii="Verdana" w:hAnsi="Verdana"/>
          <w:sz w:val="18"/>
          <w:szCs w:val="18"/>
        </w:rPr>
        <w:t>16</w:t>
      </w:r>
      <w:r w:rsidR="00BB6CE0">
        <w:rPr>
          <w:rFonts w:ascii="Verdana" w:hAnsi="Verdana"/>
          <w:sz w:val="18"/>
          <w:szCs w:val="18"/>
        </w:rPr>
        <w:t>)</w:t>
      </w:r>
      <w:r w:rsidR="004E6D12">
        <w:rPr>
          <w:rFonts w:ascii="Verdana" w:hAnsi="Verdana"/>
          <w:sz w:val="18"/>
          <w:szCs w:val="18"/>
        </w:rPr>
        <w:t xml:space="preserve"> and labelled according to the forces acting upon it</w:t>
      </w:r>
      <w:r w:rsidR="005901B8">
        <w:rPr>
          <w:rFonts w:ascii="Verdana" w:hAnsi="Verdana"/>
          <w:sz w:val="18"/>
          <w:szCs w:val="18"/>
        </w:rPr>
        <w:t xml:space="preserve"> (Huygens, 1672).</w:t>
      </w:r>
    </w:p>
    <w:p w14:paraId="1983E7E4" w14:textId="504600D3" w:rsidR="00AC1824" w:rsidRDefault="00B46D53" w:rsidP="00D67C46">
      <w:pPr>
        <w:jc w:val="both"/>
        <w:rPr>
          <w:rFonts w:ascii="Verdana" w:hAnsi="Verdana"/>
          <w:b/>
          <w:bCs/>
          <w:sz w:val="18"/>
          <w:szCs w:val="18"/>
        </w:rPr>
      </w:pPr>
      <w:r w:rsidRPr="00B46D53">
        <w:rPr>
          <w:rFonts w:ascii="Verdana" w:hAnsi="Verdana"/>
          <w:b/>
          <w:bCs/>
          <w:noProof/>
          <w:sz w:val="18"/>
          <w:szCs w:val="18"/>
        </w:rPr>
        <w:drawing>
          <wp:inline distT="0" distB="0" distL="0" distR="0" wp14:anchorId="289A7100" wp14:editId="432347E1">
            <wp:extent cx="2867660" cy="2992755"/>
            <wp:effectExtent l="19050" t="19050" r="27940" b="17145"/>
            <wp:docPr id="785082103" name="Picture 1" descr="A diagram of a for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082103" name="Picture 1" descr="A diagram of a force&#10;&#10;AI-generated content may be incorrect."/>
                    <pic:cNvPicPr/>
                  </pic:nvPicPr>
                  <pic:blipFill>
                    <a:blip r:embed="rId32"/>
                    <a:stretch>
                      <a:fillRect/>
                    </a:stretch>
                  </pic:blipFill>
                  <pic:spPr>
                    <a:xfrm>
                      <a:off x="0" y="0"/>
                      <a:ext cx="2867660" cy="2992755"/>
                    </a:xfrm>
                    <a:prstGeom prst="rect">
                      <a:avLst/>
                    </a:prstGeom>
                    <a:ln w="6350">
                      <a:solidFill>
                        <a:schemeClr val="tx1"/>
                      </a:solidFill>
                    </a:ln>
                  </pic:spPr>
                </pic:pic>
              </a:graphicData>
            </a:graphic>
          </wp:inline>
        </w:drawing>
      </w:r>
    </w:p>
    <w:p w14:paraId="0A9CAFC0" w14:textId="3E22BBF7" w:rsidR="00DE49AA" w:rsidRPr="00411532" w:rsidRDefault="00DE49AA" w:rsidP="00D67C46">
      <w:pPr>
        <w:jc w:val="both"/>
        <w:rPr>
          <w:rFonts w:ascii="Verdana" w:hAnsi="Verdana"/>
          <w:sz w:val="16"/>
          <w:szCs w:val="16"/>
        </w:rPr>
      </w:pPr>
      <w:r w:rsidRPr="00423BA8">
        <w:rPr>
          <w:rFonts w:ascii="Verdana" w:hAnsi="Verdana"/>
          <w:sz w:val="16"/>
          <w:szCs w:val="16"/>
        </w:rPr>
        <w:t>Fig.</w:t>
      </w:r>
      <w:r w:rsidR="00E76812">
        <w:rPr>
          <w:rFonts w:ascii="Verdana" w:hAnsi="Verdana"/>
          <w:sz w:val="16"/>
          <w:szCs w:val="16"/>
        </w:rPr>
        <w:t>16</w:t>
      </w:r>
      <w:r w:rsidR="00A81905" w:rsidRPr="00423BA8">
        <w:rPr>
          <w:rFonts w:ascii="Verdana" w:hAnsi="Verdana"/>
          <w:sz w:val="16"/>
          <w:szCs w:val="16"/>
        </w:rPr>
        <w:t>: A</w:t>
      </w:r>
      <w:r w:rsidR="00E936AC">
        <w:rPr>
          <w:rFonts w:ascii="Verdana" w:hAnsi="Verdana"/>
          <w:sz w:val="16"/>
          <w:szCs w:val="16"/>
        </w:rPr>
        <w:t xml:space="preserve"> </w:t>
      </w:r>
      <w:r w:rsidR="00A81905" w:rsidRPr="00423BA8">
        <w:rPr>
          <w:rFonts w:ascii="Verdana" w:hAnsi="Verdana"/>
          <w:sz w:val="16"/>
          <w:szCs w:val="16"/>
        </w:rPr>
        <w:t xml:space="preserve">representation of the forces acting on </w:t>
      </w:r>
      <w:r w:rsidR="00223FF4">
        <w:rPr>
          <w:rFonts w:ascii="Verdana" w:hAnsi="Verdana"/>
          <w:sz w:val="16"/>
          <w:szCs w:val="16"/>
        </w:rPr>
        <w:t>the</w:t>
      </w:r>
      <w:r w:rsidR="00A81905" w:rsidRPr="00423BA8">
        <w:rPr>
          <w:rFonts w:ascii="Verdana" w:hAnsi="Verdana"/>
          <w:sz w:val="16"/>
          <w:szCs w:val="16"/>
        </w:rPr>
        <w:t xml:space="preserve"> Simple Pendulum</w:t>
      </w:r>
      <w:r w:rsidR="002C4D4A">
        <w:rPr>
          <w:rFonts w:ascii="Verdana" w:hAnsi="Verdana"/>
          <w:sz w:val="16"/>
          <w:szCs w:val="16"/>
        </w:rPr>
        <w:t xml:space="preserve"> mode</w:t>
      </w:r>
      <w:r w:rsidR="00AD445F">
        <w:rPr>
          <w:rFonts w:ascii="Verdana" w:hAnsi="Verdana"/>
          <w:sz w:val="16"/>
          <w:szCs w:val="16"/>
        </w:rPr>
        <w:t>l</w:t>
      </w:r>
      <w:r w:rsidR="00887218">
        <w:rPr>
          <w:rFonts w:ascii="Verdana" w:hAnsi="Verdana"/>
          <w:sz w:val="16"/>
          <w:szCs w:val="16"/>
        </w:rPr>
        <w:t>, as described by Christiaan Huygens (1672).</w:t>
      </w:r>
    </w:p>
    <w:p w14:paraId="7E272635" w14:textId="55A2CB99" w:rsidR="006F0B8F" w:rsidRDefault="006F0B8F" w:rsidP="00D67C46">
      <w:pPr>
        <w:jc w:val="both"/>
        <w:rPr>
          <w:rFonts w:ascii="Verdana" w:hAnsi="Verdana"/>
          <w:sz w:val="18"/>
          <w:szCs w:val="18"/>
        </w:rPr>
      </w:pPr>
    </w:p>
    <w:p w14:paraId="2970623C" w14:textId="4AEB8000" w:rsidR="006F0B8F" w:rsidRDefault="006558CD" w:rsidP="00D67C46">
      <w:pPr>
        <w:jc w:val="both"/>
        <w:rPr>
          <w:rFonts w:ascii="Verdana" w:hAnsi="Verdana"/>
          <w:sz w:val="18"/>
          <w:szCs w:val="18"/>
        </w:rPr>
      </w:pPr>
      <w:r>
        <w:rPr>
          <w:rFonts w:ascii="Verdana" w:hAnsi="Verdana"/>
          <w:sz w:val="18"/>
          <w:szCs w:val="18"/>
        </w:rPr>
        <w:t>From this, the equation for the</w:t>
      </w:r>
      <w:r w:rsidR="00BA24F9">
        <w:rPr>
          <w:rFonts w:ascii="Verdana" w:hAnsi="Verdana"/>
          <w:sz w:val="18"/>
          <w:szCs w:val="18"/>
        </w:rPr>
        <w:t xml:space="preserve"> Tension force shown in </w:t>
      </w:r>
      <w:r w:rsidR="00175472">
        <w:rPr>
          <w:rFonts w:ascii="Verdana" w:hAnsi="Verdana"/>
          <w:sz w:val="18"/>
          <w:szCs w:val="18"/>
        </w:rPr>
        <w:t xml:space="preserve">Figure </w:t>
      </w:r>
      <w:r w:rsidR="00C023CC">
        <w:rPr>
          <w:rFonts w:ascii="Verdana" w:hAnsi="Verdana"/>
          <w:sz w:val="18"/>
          <w:szCs w:val="18"/>
        </w:rPr>
        <w:t>1</w:t>
      </w:r>
      <w:r w:rsidR="00BA1339">
        <w:rPr>
          <w:rFonts w:ascii="Verdana" w:hAnsi="Verdana"/>
          <w:sz w:val="18"/>
          <w:szCs w:val="18"/>
        </w:rPr>
        <w:t>7</w:t>
      </w:r>
      <w:r w:rsidR="00175472">
        <w:rPr>
          <w:rFonts w:ascii="Verdana" w:hAnsi="Verdana"/>
          <w:sz w:val="18"/>
          <w:szCs w:val="18"/>
        </w:rPr>
        <w:t xml:space="preserve"> was </w:t>
      </w:r>
      <w:r w:rsidR="00D805F4">
        <w:rPr>
          <w:rFonts w:ascii="Verdana" w:hAnsi="Verdana"/>
          <w:sz w:val="18"/>
          <w:szCs w:val="18"/>
        </w:rPr>
        <w:t>ascertained</w:t>
      </w:r>
      <w:r w:rsidR="002E515D">
        <w:rPr>
          <w:rFonts w:ascii="Verdana" w:hAnsi="Verdana"/>
          <w:sz w:val="18"/>
          <w:szCs w:val="18"/>
        </w:rPr>
        <w:t xml:space="preserve"> alongside the general equation for Centripetal Force</w:t>
      </w:r>
      <w:r w:rsidR="004B5697">
        <w:rPr>
          <w:rFonts w:ascii="Verdana" w:hAnsi="Verdana"/>
          <w:sz w:val="18"/>
          <w:szCs w:val="18"/>
        </w:rPr>
        <w:t>:</w:t>
      </w:r>
    </w:p>
    <w:p w14:paraId="566785C4" w14:textId="77777777" w:rsidR="006F0B8F" w:rsidRDefault="006F0B8F" w:rsidP="00D67C46">
      <w:pPr>
        <w:jc w:val="both"/>
        <w:rPr>
          <w:rFonts w:ascii="Verdana" w:hAnsi="Verdana"/>
          <w:sz w:val="18"/>
          <w:szCs w:val="18"/>
        </w:rPr>
      </w:pPr>
    </w:p>
    <w:p w14:paraId="4D81630D" w14:textId="54A78F30" w:rsidR="00C26D42" w:rsidRDefault="006F0B8F" w:rsidP="00D67C46">
      <w:pPr>
        <w:jc w:val="both"/>
        <w:rPr>
          <w:rFonts w:ascii="Verdana" w:hAnsi="Verdana"/>
          <w:sz w:val="18"/>
          <w:szCs w:val="18"/>
        </w:rPr>
      </w:pPr>
      <w:r w:rsidRPr="006F0B8F">
        <w:rPr>
          <w:rFonts w:ascii="Verdana" w:hAnsi="Verdana"/>
          <w:noProof/>
          <w:sz w:val="18"/>
          <w:szCs w:val="18"/>
        </w:rPr>
        <w:drawing>
          <wp:inline distT="0" distB="0" distL="0" distR="0" wp14:anchorId="6F596BAF" wp14:editId="3B896019">
            <wp:extent cx="2867660" cy="1066165"/>
            <wp:effectExtent l="19050" t="19050" r="27940" b="19685"/>
            <wp:docPr id="2099493184"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493184" name="Picture 1" descr="A math equations on a white background&#10;&#10;AI-generated content may be incorrect."/>
                    <pic:cNvPicPr/>
                  </pic:nvPicPr>
                  <pic:blipFill>
                    <a:blip r:embed="rId33"/>
                    <a:stretch>
                      <a:fillRect/>
                    </a:stretch>
                  </pic:blipFill>
                  <pic:spPr>
                    <a:xfrm>
                      <a:off x="0" y="0"/>
                      <a:ext cx="2867660" cy="1066165"/>
                    </a:xfrm>
                    <a:prstGeom prst="rect">
                      <a:avLst/>
                    </a:prstGeom>
                    <a:ln w="6350">
                      <a:solidFill>
                        <a:schemeClr val="tx1"/>
                      </a:solidFill>
                    </a:ln>
                  </pic:spPr>
                </pic:pic>
              </a:graphicData>
            </a:graphic>
          </wp:inline>
        </w:drawing>
      </w:r>
      <w:r w:rsidR="00C26D42">
        <w:rPr>
          <w:rFonts w:ascii="Verdana" w:hAnsi="Verdana"/>
          <w:sz w:val="18"/>
          <w:szCs w:val="18"/>
        </w:rPr>
        <w:t xml:space="preserve"> </w:t>
      </w:r>
    </w:p>
    <w:p w14:paraId="701749C5" w14:textId="4B265483" w:rsidR="00C26D42" w:rsidRPr="00041FDE" w:rsidRDefault="00041FDE" w:rsidP="00D67C46">
      <w:pPr>
        <w:jc w:val="both"/>
        <w:rPr>
          <w:rFonts w:ascii="Verdana" w:hAnsi="Verdana"/>
          <w:sz w:val="16"/>
          <w:szCs w:val="16"/>
        </w:rPr>
      </w:pPr>
      <w:r w:rsidRPr="00041FDE">
        <w:rPr>
          <w:rFonts w:ascii="Verdana" w:hAnsi="Verdana"/>
          <w:sz w:val="16"/>
          <w:szCs w:val="16"/>
        </w:rPr>
        <w:t>Fig.</w:t>
      </w:r>
      <w:r w:rsidR="000044EC">
        <w:rPr>
          <w:rFonts w:ascii="Verdana" w:hAnsi="Verdana"/>
          <w:sz w:val="16"/>
          <w:szCs w:val="16"/>
        </w:rPr>
        <w:t>17</w:t>
      </w:r>
      <w:r w:rsidRPr="00041FDE">
        <w:rPr>
          <w:rFonts w:ascii="Verdana" w:hAnsi="Verdana"/>
          <w:sz w:val="16"/>
          <w:szCs w:val="16"/>
        </w:rPr>
        <w:t xml:space="preserve">: </w:t>
      </w:r>
      <w:r w:rsidR="008C1389">
        <w:rPr>
          <w:rFonts w:ascii="Verdana" w:hAnsi="Verdana"/>
          <w:sz w:val="16"/>
          <w:szCs w:val="16"/>
        </w:rPr>
        <w:t>Equations for general Centripetal Force and the Tension Force for a Simple Pendulum.</w:t>
      </w:r>
    </w:p>
    <w:p w14:paraId="5F77E7DF" w14:textId="346781D5" w:rsidR="00DE0F3A" w:rsidRDefault="00DE0F3A" w:rsidP="00D67C46">
      <w:pPr>
        <w:jc w:val="both"/>
        <w:rPr>
          <w:rFonts w:ascii="Verdana" w:hAnsi="Verdana"/>
          <w:sz w:val="18"/>
          <w:szCs w:val="18"/>
        </w:rPr>
      </w:pPr>
    </w:p>
    <w:p w14:paraId="464EA7A6" w14:textId="171E9C93" w:rsidR="00BA7E4F" w:rsidRDefault="002872B2" w:rsidP="00D67C46">
      <w:pPr>
        <w:jc w:val="both"/>
        <w:rPr>
          <w:rFonts w:ascii="Verdana" w:hAnsi="Verdana"/>
          <w:sz w:val="18"/>
          <w:szCs w:val="18"/>
        </w:rPr>
      </w:pPr>
      <w:r>
        <w:rPr>
          <w:rFonts w:ascii="Verdana" w:hAnsi="Verdana"/>
          <w:sz w:val="18"/>
          <w:szCs w:val="18"/>
        </w:rPr>
        <w:t>Considering the abov</w:t>
      </w:r>
      <w:r w:rsidR="006273ED">
        <w:rPr>
          <w:rFonts w:ascii="Verdana" w:hAnsi="Verdana"/>
          <w:sz w:val="18"/>
          <w:szCs w:val="18"/>
        </w:rPr>
        <w:t xml:space="preserve">e equations in </w:t>
      </w:r>
      <w:r w:rsidR="00BA7E4F">
        <w:rPr>
          <w:rFonts w:ascii="Verdana" w:hAnsi="Verdana"/>
          <w:sz w:val="18"/>
          <w:szCs w:val="18"/>
        </w:rPr>
        <w:t xml:space="preserve">the context of </w:t>
      </w:r>
      <w:r w:rsidR="007B3C21">
        <w:rPr>
          <w:rFonts w:ascii="Verdana" w:hAnsi="Verdana"/>
          <w:sz w:val="18"/>
          <w:szCs w:val="18"/>
        </w:rPr>
        <w:t>this project</w:t>
      </w:r>
      <w:r w:rsidR="00BA7E4F">
        <w:rPr>
          <w:rFonts w:ascii="Verdana" w:hAnsi="Verdana"/>
          <w:sz w:val="18"/>
          <w:szCs w:val="18"/>
        </w:rPr>
        <w:t xml:space="preserve">, </w:t>
      </w:r>
      <w:r w:rsidR="0046545B">
        <w:rPr>
          <w:rFonts w:ascii="Verdana" w:hAnsi="Verdana"/>
          <w:sz w:val="18"/>
          <w:szCs w:val="18"/>
        </w:rPr>
        <w:t xml:space="preserve">certain substitutions and </w:t>
      </w:r>
      <w:r w:rsidR="004944FD">
        <w:rPr>
          <w:rFonts w:ascii="Verdana" w:hAnsi="Verdana"/>
          <w:sz w:val="18"/>
          <w:szCs w:val="18"/>
        </w:rPr>
        <w:t xml:space="preserve">changes need to take place. </w:t>
      </w:r>
    </w:p>
    <w:p w14:paraId="63752420" w14:textId="77777777" w:rsidR="00BA7E4F" w:rsidRDefault="00BA7E4F" w:rsidP="00D67C46">
      <w:pPr>
        <w:jc w:val="both"/>
        <w:rPr>
          <w:rFonts w:ascii="Verdana" w:hAnsi="Verdana"/>
          <w:sz w:val="18"/>
          <w:szCs w:val="18"/>
        </w:rPr>
      </w:pPr>
    </w:p>
    <w:p w14:paraId="47212B75" w14:textId="195E5E22" w:rsidR="00B7082B" w:rsidRDefault="00A20D6C" w:rsidP="00A20D6C">
      <w:pPr>
        <w:jc w:val="both"/>
        <w:rPr>
          <w:rFonts w:ascii="Verdana" w:hAnsi="Verdana"/>
          <w:sz w:val="18"/>
          <w:szCs w:val="18"/>
        </w:rPr>
      </w:pPr>
      <w:r>
        <w:rPr>
          <w:rFonts w:ascii="Verdana" w:hAnsi="Verdana"/>
          <w:sz w:val="18"/>
          <w:szCs w:val="18"/>
        </w:rPr>
        <w:t>For the Tension Force equation, t</w:t>
      </w:r>
      <w:r w:rsidR="00A06EAD" w:rsidRPr="00A20D6C">
        <w:rPr>
          <w:rFonts w:ascii="Verdana" w:hAnsi="Verdana"/>
          <w:sz w:val="18"/>
          <w:szCs w:val="18"/>
        </w:rPr>
        <w:t xml:space="preserve">he magnitude of </w:t>
      </w:r>
      <w:r w:rsidR="004B7565" w:rsidRPr="00A20D6C">
        <w:rPr>
          <w:rFonts w:ascii="Verdana" w:hAnsi="Verdana"/>
          <w:sz w:val="18"/>
          <w:szCs w:val="18"/>
        </w:rPr>
        <w:t>“</w:t>
      </w:r>
      <w:r w:rsidR="00A06EAD" w:rsidRPr="00A20D6C">
        <w:rPr>
          <w:rFonts w:ascii="Verdana" w:hAnsi="Verdana"/>
          <w:sz w:val="18"/>
          <w:szCs w:val="18"/>
        </w:rPr>
        <w:t xml:space="preserve">Unity’s </w:t>
      </w:r>
      <w:proofErr w:type="spellStart"/>
      <w:r w:rsidR="00A06EAD" w:rsidRPr="00A20D6C">
        <w:rPr>
          <w:rFonts w:ascii="Verdana" w:hAnsi="Verdana"/>
          <w:sz w:val="18"/>
          <w:szCs w:val="18"/>
        </w:rPr>
        <w:t>Physics.gravity</w:t>
      </w:r>
      <w:proofErr w:type="spellEnd"/>
      <w:r w:rsidR="004B7565" w:rsidRPr="00A20D6C">
        <w:rPr>
          <w:rFonts w:ascii="Verdana" w:hAnsi="Verdana"/>
          <w:sz w:val="18"/>
          <w:szCs w:val="18"/>
        </w:rPr>
        <w:t>”</w:t>
      </w:r>
      <w:r w:rsidR="00A06EAD" w:rsidRPr="00A20D6C">
        <w:rPr>
          <w:rFonts w:ascii="Verdana" w:hAnsi="Verdana"/>
          <w:sz w:val="18"/>
          <w:szCs w:val="18"/>
        </w:rPr>
        <w:t xml:space="preserve"> </w:t>
      </w:r>
      <w:r w:rsidR="00C54293">
        <w:rPr>
          <w:rFonts w:ascii="Verdana" w:hAnsi="Verdana"/>
          <w:sz w:val="18"/>
          <w:szCs w:val="18"/>
        </w:rPr>
        <w:t>Vector3</w:t>
      </w:r>
      <w:r w:rsidR="00A06EAD" w:rsidRPr="00A20D6C">
        <w:rPr>
          <w:rFonts w:ascii="Verdana" w:hAnsi="Verdana"/>
          <w:sz w:val="18"/>
          <w:szCs w:val="18"/>
        </w:rPr>
        <w:t xml:space="preserve"> is used</w:t>
      </w:r>
      <w:r w:rsidR="00296A2E">
        <w:rPr>
          <w:rFonts w:ascii="Verdana" w:hAnsi="Verdana"/>
          <w:sz w:val="18"/>
          <w:szCs w:val="18"/>
        </w:rPr>
        <w:t xml:space="preserve"> instead of </w:t>
      </w:r>
      <w:r w:rsidR="00BD432E">
        <w:rPr>
          <w:rFonts w:ascii="Verdana" w:hAnsi="Verdana"/>
          <w:sz w:val="18"/>
          <w:szCs w:val="18"/>
        </w:rPr>
        <w:t>the earth’s gravity: 9.801</w:t>
      </w:r>
      <w:r w:rsidR="00A520ED">
        <w:rPr>
          <w:rFonts w:ascii="Verdana" w:hAnsi="Verdana"/>
          <w:sz w:val="18"/>
          <w:szCs w:val="18"/>
        </w:rPr>
        <w:t xml:space="preserve"> (</w:t>
      </w:r>
      <w:r w:rsidR="00570131">
        <w:rPr>
          <w:rFonts w:ascii="Verdana" w:hAnsi="Verdana"/>
          <w:sz w:val="18"/>
          <w:szCs w:val="18"/>
        </w:rPr>
        <w:t>Cook et al, 2025</w:t>
      </w:r>
      <w:r w:rsidR="00A520ED">
        <w:rPr>
          <w:rFonts w:ascii="Verdana" w:hAnsi="Verdana"/>
          <w:sz w:val="18"/>
          <w:szCs w:val="18"/>
        </w:rPr>
        <w:t>).</w:t>
      </w:r>
      <w:r w:rsidR="00EE2A99">
        <w:rPr>
          <w:rFonts w:ascii="Verdana" w:hAnsi="Verdana"/>
          <w:sz w:val="18"/>
          <w:szCs w:val="18"/>
        </w:rPr>
        <w:t xml:space="preserve"> While using the </w:t>
      </w:r>
      <w:r w:rsidR="001357F8">
        <w:rPr>
          <w:rFonts w:ascii="Verdana" w:hAnsi="Verdana"/>
          <w:sz w:val="18"/>
          <w:szCs w:val="18"/>
        </w:rPr>
        <w:t>constant value of</w:t>
      </w:r>
      <w:r w:rsidR="00EE2A99">
        <w:rPr>
          <w:rFonts w:ascii="Verdana" w:hAnsi="Verdana"/>
          <w:sz w:val="18"/>
          <w:szCs w:val="18"/>
        </w:rPr>
        <w:t xml:space="preserve"> the earth’s gravity </w:t>
      </w:r>
      <w:r w:rsidR="00E05D7F">
        <w:rPr>
          <w:rFonts w:ascii="Verdana" w:hAnsi="Verdana"/>
          <w:sz w:val="18"/>
          <w:szCs w:val="18"/>
        </w:rPr>
        <w:t>would create a</w:t>
      </w:r>
      <w:r w:rsidR="009809C0">
        <w:rPr>
          <w:rFonts w:ascii="Verdana" w:hAnsi="Verdana"/>
          <w:sz w:val="18"/>
          <w:szCs w:val="18"/>
        </w:rPr>
        <w:t xml:space="preserve"> more realistic movement, it </w:t>
      </w:r>
      <w:r w:rsidR="00CA29F6">
        <w:rPr>
          <w:rFonts w:ascii="Verdana" w:hAnsi="Verdana"/>
          <w:sz w:val="18"/>
          <w:szCs w:val="18"/>
        </w:rPr>
        <w:t>limits t</w:t>
      </w:r>
      <w:r w:rsidR="00570131">
        <w:rPr>
          <w:rFonts w:ascii="Verdana" w:hAnsi="Verdana"/>
          <w:sz w:val="18"/>
          <w:szCs w:val="18"/>
        </w:rPr>
        <w:t>he projects that t</w:t>
      </w:r>
      <w:r w:rsidR="00517779">
        <w:rPr>
          <w:rFonts w:ascii="Verdana" w:hAnsi="Verdana"/>
          <w:sz w:val="18"/>
          <w:szCs w:val="18"/>
        </w:rPr>
        <w:t>he simulation can be effectively integrated into.</w:t>
      </w:r>
      <w:r w:rsidR="005349B4">
        <w:rPr>
          <w:rFonts w:ascii="Verdana" w:hAnsi="Verdana"/>
          <w:sz w:val="18"/>
          <w:szCs w:val="18"/>
        </w:rPr>
        <w:t xml:space="preserve"> </w:t>
      </w:r>
      <w:r w:rsidR="00B3424E">
        <w:rPr>
          <w:rFonts w:ascii="Verdana" w:hAnsi="Verdana"/>
          <w:sz w:val="18"/>
          <w:szCs w:val="18"/>
        </w:rPr>
        <w:t>Using the</w:t>
      </w:r>
      <w:r w:rsidR="004A0160">
        <w:rPr>
          <w:rFonts w:ascii="Verdana" w:hAnsi="Verdana"/>
          <w:sz w:val="18"/>
          <w:szCs w:val="18"/>
        </w:rPr>
        <w:t xml:space="preserve"> engine’s</w:t>
      </w:r>
      <w:r w:rsidR="00B3424E">
        <w:rPr>
          <w:rFonts w:ascii="Verdana" w:hAnsi="Verdana"/>
          <w:sz w:val="18"/>
          <w:szCs w:val="18"/>
        </w:rPr>
        <w:t xml:space="preserve"> </w:t>
      </w:r>
      <w:r w:rsidR="004A0160">
        <w:rPr>
          <w:rFonts w:ascii="Verdana" w:hAnsi="Verdana"/>
          <w:sz w:val="18"/>
          <w:szCs w:val="18"/>
        </w:rPr>
        <w:t>gravity</w:t>
      </w:r>
      <w:r w:rsidR="00B3424E">
        <w:rPr>
          <w:rFonts w:ascii="Verdana" w:hAnsi="Verdana"/>
          <w:sz w:val="18"/>
          <w:szCs w:val="18"/>
        </w:rPr>
        <w:t xml:space="preserve"> valu</w:t>
      </w:r>
      <w:r w:rsidR="00653A19">
        <w:rPr>
          <w:rFonts w:ascii="Verdana" w:hAnsi="Verdana"/>
          <w:sz w:val="18"/>
          <w:szCs w:val="18"/>
        </w:rPr>
        <w:t xml:space="preserve">e </w:t>
      </w:r>
      <w:r w:rsidR="004A0160">
        <w:rPr>
          <w:rFonts w:ascii="Verdana" w:hAnsi="Verdana"/>
          <w:sz w:val="18"/>
          <w:szCs w:val="18"/>
        </w:rPr>
        <w:t xml:space="preserve">solves this issue in cases where </w:t>
      </w:r>
      <w:r w:rsidR="00070C52">
        <w:rPr>
          <w:rFonts w:ascii="Verdana" w:hAnsi="Verdana"/>
          <w:sz w:val="18"/>
          <w:szCs w:val="18"/>
        </w:rPr>
        <w:t xml:space="preserve">alternate gravity </w:t>
      </w:r>
      <w:r w:rsidR="008F467D">
        <w:rPr>
          <w:rFonts w:ascii="Verdana" w:hAnsi="Verdana"/>
          <w:sz w:val="18"/>
          <w:szCs w:val="18"/>
        </w:rPr>
        <w:t xml:space="preserve">mechanics are implemented through changing the </w:t>
      </w:r>
      <w:r w:rsidR="007E433D">
        <w:rPr>
          <w:rFonts w:ascii="Verdana" w:hAnsi="Verdana"/>
          <w:sz w:val="18"/>
          <w:szCs w:val="18"/>
        </w:rPr>
        <w:t>engine’s physics configurations</w:t>
      </w:r>
      <w:r w:rsidR="001109A7">
        <w:rPr>
          <w:rFonts w:ascii="Verdana" w:hAnsi="Verdana"/>
          <w:sz w:val="18"/>
          <w:szCs w:val="18"/>
        </w:rPr>
        <w:t>.</w:t>
      </w:r>
    </w:p>
    <w:p w14:paraId="4A622E0F" w14:textId="77777777" w:rsidR="00FE72B1" w:rsidRDefault="00FE72B1" w:rsidP="00A20D6C">
      <w:pPr>
        <w:jc w:val="both"/>
        <w:rPr>
          <w:rFonts w:ascii="Verdana" w:hAnsi="Verdana"/>
          <w:sz w:val="18"/>
          <w:szCs w:val="18"/>
        </w:rPr>
      </w:pPr>
    </w:p>
    <w:p w14:paraId="686D9D81" w14:textId="681F31B3" w:rsidR="0035336E" w:rsidRDefault="004A1D5F" w:rsidP="00A20D6C">
      <w:pPr>
        <w:jc w:val="both"/>
        <w:rPr>
          <w:rFonts w:ascii="Verdana" w:hAnsi="Verdana"/>
          <w:sz w:val="18"/>
          <w:szCs w:val="18"/>
        </w:rPr>
      </w:pPr>
      <w:r>
        <w:rPr>
          <w:rFonts w:ascii="Verdana" w:hAnsi="Verdana"/>
          <w:sz w:val="18"/>
          <w:szCs w:val="18"/>
        </w:rPr>
        <w:t>Regarding</w:t>
      </w:r>
      <w:r w:rsidR="00FE72B1">
        <w:rPr>
          <w:rFonts w:ascii="Verdana" w:hAnsi="Verdana"/>
          <w:sz w:val="18"/>
          <w:szCs w:val="18"/>
        </w:rPr>
        <w:t xml:space="preserve"> </w:t>
      </w:r>
      <w:r w:rsidR="00270AB7">
        <w:rPr>
          <w:rFonts w:ascii="Verdana" w:hAnsi="Verdana"/>
          <w:sz w:val="18"/>
          <w:szCs w:val="18"/>
        </w:rPr>
        <w:t xml:space="preserve">the </w:t>
      </w:r>
      <w:r w:rsidR="00FE72B1">
        <w:rPr>
          <w:rFonts w:ascii="Verdana" w:hAnsi="Verdana"/>
          <w:sz w:val="18"/>
          <w:szCs w:val="18"/>
        </w:rPr>
        <w:t>Centripetal Force</w:t>
      </w:r>
      <w:r w:rsidR="00270AB7">
        <w:rPr>
          <w:rFonts w:ascii="Verdana" w:hAnsi="Verdana"/>
          <w:sz w:val="18"/>
          <w:szCs w:val="18"/>
        </w:rPr>
        <w:t xml:space="preserve"> equation</w:t>
      </w:r>
      <w:r w:rsidR="00FE72B1">
        <w:rPr>
          <w:rFonts w:ascii="Verdana" w:hAnsi="Verdana"/>
          <w:sz w:val="18"/>
          <w:szCs w:val="18"/>
        </w:rPr>
        <w:t xml:space="preserve">, the “radius” variable in this case </w:t>
      </w:r>
      <w:r w:rsidR="00507DAA">
        <w:rPr>
          <w:rFonts w:ascii="Verdana" w:hAnsi="Verdana"/>
          <w:sz w:val="18"/>
          <w:szCs w:val="18"/>
        </w:rPr>
        <w:t>is</w:t>
      </w:r>
      <w:r w:rsidR="00872DC5">
        <w:rPr>
          <w:rFonts w:ascii="Verdana" w:hAnsi="Verdana"/>
          <w:sz w:val="18"/>
          <w:szCs w:val="18"/>
        </w:rPr>
        <w:t xml:space="preserve"> be substituted for the coord length</w:t>
      </w:r>
      <w:r w:rsidR="00BE154E">
        <w:rPr>
          <w:rFonts w:ascii="Verdana" w:hAnsi="Verdana"/>
          <w:sz w:val="18"/>
          <w:szCs w:val="18"/>
        </w:rPr>
        <w:t xml:space="preserve"> as they are functionally the same in this context. </w:t>
      </w:r>
      <w:r w:rsidR="00A607E5">
        <w:rPr>
          <w:rFonts w:ascii="Verdana" w:hAnsi="Verdana"/>
          <w:sz w:val="18"/>
          <w:szCs w:val="18"/>
        </w:rPr>
        <w:t xml:space="preserve"> </w:t>
      </w:r>
      <w:r w:rsidR="00BF3CE1">
        <w:rPr>
          <w:rFonts w:ascii="Verdana" w:hAnsi="Verdana"/>
          <w:sz w:val="18"/>
          <w:szCs w:val="18"/>
        </w:rPr>
        <w:t xml:space="preserve">As the velocity of a “Game Object” in Unity is </w:t>
      </w:r>
      <w:r w:rsidR="00792856">
        <w:rPr>
          <w:rFonts w:ascii="Verdana" w:hAnsi="Verdana"/>
          <w:sz w:val="18"/>
          <w:szCs w:val="18"/>
        </w:rPr>
        <w:t xml:space="preserve">also </w:t>
      </w:r>
      <w:r w:rsidR="0035336E">
        <w:rPr>
          <w:rFonts w:ascii="Verdana" w:hAnsi="Verdana"/>
          <w:sz w:val="18"/>
          <w:szCs w:val="18"/>
        </w:rPr>
        <w:t xml:space="preserve">a Vector3 value, the magnitude of the object’s velocity is used instead. </w:t>
      </w:r>
    </w:p>
    <w:p w14:paraId="4506CD2C" w14:textId="3B124656" w:rsidR="00954CF6" w:rsidRDefault="00C54293" w:rsidP="00A20D6C">
      <w:pPr>
        <w:jc w:val="both"/>
        <w:rPr>
          <w:rFonts w:ascii="Verdana" w:hAnsi="Verdana"/>
          <w:sz w:val="18"/>
          <w:szCs w:val="18"/>
        </w:rPr>
      </w:pPr>
      <w:r>
        <w:rPr>
          <w:rFonts w:ascii="Verdana" w:hAnsi="Verdana"/>
          <w:sz w:val="18"/>
          <w:szCs w:val="18"/>
        </w:rPr>
        <w:t xml:space="preserve"> </w:t>
      </w:r>
      <w:r w:rsidR="00A06EAD" w:rsidRPr="00A20D6C">
        <w:rPr>
          <w:rFonts w:ascii="Verdana" w:hAnsi="Verdana"/>
          <w:sz w:val="18"/>
          <w:szCs w:val="18"/>
        </w:rPr>
        <w:t xml:space="preserve"> </w:t>
      </w:r>
    </w:p>
    <w:p w14:paraId="47C0FC05" w14:textId="5EF4E313" w:rsidR="00A416E6" w:rsidRDefault="00A416E6" w:rsidP="0046545B">
      <w:pPr>
        <w:ind w:left="360"/>
        <w:jc w:val="both"/>
        <w:rPr>
          <w:rFonts w:ascii="Verdana" w:hAnsi="Verdana"/>
          <w:sz w:val="18"/>
          <w:szCs w:val="18"/>
        </w:rPr>
      </w:pPr>
    </w:p>
    <w:p w14:paraId="7FC118DA" w14:textId="0CC89E13" w:rsidR="00A81905" w:rsidRDefault="00276AF0" w:rsidP="00D67C46">
      <w:pPr>
        <w:jc w:val="both"/>
        <w:rPr>
          <w:rFonts w:ascii="Verdana" w:hAnsi="Verdana"/>
          <w:sz w:val="18"/>
          <w:szCs w:val="18"/>
        </w:rPr>
      </w:pPr>
      <w:r>
        <w:rPr>
          <w:rFonts w:ascii="Verdana" w:hAnsi="Verdana"/>
          <w:sz w:val="18"/>
          <w:szCs w:val="18"/>
        </w:rPr>
        <w:t xml:space="preserve">Incorporating these changes into </w:t>
      </w:r>
      <w:r w:rsidR="00595C9E">
        <w:rPr>
          <w:rFonts w:ascii="Verdana" w:hAnsi="Verdana"/>
          <w:sz w:val="18"/>
          <w:szCs w:val="18"/>
        </w:rPr>
        <w:t>the equations and adding them together results in a final “Net Force” equation</w:t>
      </w:r>
      <w:r w:rsidR="00B846DA">
        <w:rPr>
          <w:rFonts w:ascii="Verdana" w:hAnsi="Verdana"/>
          <w:sz w:val="18"/>
          <w:szCs w:val="18"/>
        </w:rPr>
        <w:t>:</w:t>
      </w:r>
    </w:p>
    <w:p w14:paraId="24BDA2E9" w14:textId="77777777" w:rsidR="00FD5D48" w:rsidRDefault="00FD5D48" w:rsidP="00D67C46">
      <w:pPr>
        <w:jc w:val="both"/>
        <w:rPr>
          <w:rFonts w:ascii="Verdana" w:hAnsi="Verdana"/>
          <w:sz w:val="18"/>
          <w:szCs w:val="18"/>
        </w:rPr>
      </w:pPr>
    </w:p>
    <w:p w14:paraId="72E7AE07" w14:textId="0F191668" w:rsidR="00D731D5" w:rsidRDefault="00B846DA" w:rsidP="00D67C46">
      <w:pPr>
        <w:jc w:val="both"/>
        <w:rPr>
          <w:rFonts w:ascii="Verdana" w:hAnsi="Verdana"/>
          <w:b/>
          <w:bCs/>
          <w:sz w:val="18"/>
          <w:szCs w:val="18"/>
        </w:rPr>
      </w:pPr>
      <w:r w:rsidRPr="00FD5D48">
        <w:rPr>
          <w:rFonts w:ascii="Verdana" w:hAnsi="Verdana"/>
          <w:noProof/>
          <w:sz w:val="18"/>
          <w:szCs w:val="18"/>
        </w:rPr>
        <w:drawing>
          <wp:inline distT="0" distB="0" distL="0" distR="0" wp14:anchorId="507D5E09" wp14:editId="2038855D">
            <wp:extent cx="2867660" cy="339237"/>
            <wp:effectExtent l="19050" t="19050" r="8890" b="22860"/>
            <wp:docPr id="11" name="Picture 10">
              <a:extLst xmlns:a="http://schemas.openxmlformats.org/drawingml/2006/main">
                <a:ext uri="{FF2B5EF4-FFF2-40B4-BE49-F238E27FC236}">
                  <a16:creationId xmlns:a16="http://schemas.microsoft.com/office/drawing/2014/main" id="{8DE46B36-BBC3-F04A-5F08-EB4BA66278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8DE46B36-BBC3-F04A-5F08-EB4BA66278B4}"/>
                        </a:ext>
                      </a:extLst>
                    </pic:cNvPr>
                    <pic:cNvPicPr>
                      <a:picLocks noChangeAspect="1"/>
                    </pic:cNvPicPr>
                  </pic:nvPicPr>
                  <pic:blipFill>
                    <a:blip r:embed="rId34"/>
                    <a:stretch>
                      <a:fillRect/>
                    </a:stretch>
                  </pic:blipFill>
                  <pic:spPr>
                    <a:xfrm>
                      <a:off x="0" y="0"/>
                      <a:ext cx="2867660" cy="339237"/>
                    </a:xfrm>
                    <a:prstGeom prst="rect">
                      <a:avLst/>
                    </a:prstGeom>
                    <a:ln w="6350">
                      <a:solidFill>
                        <a:schemeClr val="tx1"/>
                      </a:solidFill>
                    </a:ln>
                  </pic:spPr>
                </pic:pic>
              </a:graphicData>
            </a:graphic>
          </wp:inline>
        </w:drawing>
      </w:r>
    </w:p>
    <w:p w14:paraId="05769775" w14:textId="4B2875BB" w:rsidR="00EA16ED" w:rsidRPr="00185567" w:rsidRDefault="00B846DA" w:rsidP="00D67C46">
      <w:pPr>
        <w:jc w:val="both"/>
        <w:rPr>
          <w:rFonts w:ascii="Verdana" w:hAnsi="Verdana"/>
          <w:sz w:val="16"/>
          <w:szCs w:val="16"/>
        </w:rPr>
      </w:pPr>
      <w:r w:rsidRPr="00185567">
        <w:rPr>
          <w:rFonts w:ascii="Verdana" w:hAnsi="Verdana"/>
          <w:sz w:val="16"/>
          <w:szCs w:val="16"/>
        </w:rPr>
        <w:t>Fig.</w:t>
      </w:r>
      <w:r w:rsidR="00F85951">
        <w:rPr>
          <w:rFonts w:ascii="Verdana" w:hAnsi="Verdana"/>
          <w:sz w:val="16"/>
          <w:szCs w:val="16"/>
        </w:rPr>
        <w:t>18</w:t>
      </w:r>
      <w:r w:rsidRPr="00185567">
        <w:rPr>
          <w:rFonts w:ascii="Verdana" w:hAnsi="Verdana"/>
          <w:sz w:val="16"/>
          <w:szCs w:val="16"/>
        </w:rPr>
        <w:t xml:space="preserve">: The “Net Force” equation for </w:t>
      </w:r>
      <w:r w:rsidR="00185567" w:rsidRPr="00185567">
        <w:rPr>
          <w:rFonts w:ascii="Verdana" w:hAnsi="Verdana"/>
          <w:sz w:val="16"/>
          <w:szCs w:val="16"/>
        </w:rPr>
        <w:t>simulating The Simple Pendulum in Unity 3D</w:t>
      </w:r>
    </w:p>
    <w:p w14:paraId="3A001049" w14:textId="3E4F41F8" w:rsidR="003D0200" w:rsidRDefault="003D0200" w:rsidP="00D67C46">
      <w:pPr>
        <w:jc w:val="both"/>
        <w:rPr>
          <w:rFonts w:ascii="Verdana" w:hAnsi="Verdana"/>
          <w:sz w:val="18"/>
          <w:szCs w:val="18"/>
        </w:rPr>
      </w:pPr>
    </w:p>
    <w:p w14:paraId="7AB090E6" w14:textId="54A1AC64" w:rsidR="005019A1" w:rsidRDefault="001F0B93" w:rsidP="00D67C46">
      <w:pPr>
        <w:jc w:val="both"/>
        <w:rPr>
          <w:rFonts w:ascii="Verdana" w:hAnsi="Verdana"/>
          <w:sz w:val="18"/>
          <w:szCs w:val="18"/>
        </w:rPr>
      </w:pPr>
      <w:r>
        <w:rPr>
          <w:rFonts w:ascii="Verdana" w:hAnsi="Verdana"/>
          <w:sz w:val="18"/>
          <w:szCs w:val="18"/>
        </w:rPr>
        <w:t xml:space="preserve">In the artifact, the “Net Force” equation outputs a float which is then </w:t>
      </w:r>
      <w:r w:rsidR="00BF0703">
        <w:rPr>
          <w:rFonts w:ascii="Verdana" w:hAnsi="Verdana"/>
          <w:sz w:val="18"/>
          <w:szCs w:val="18"/>
        </w:rPr>
        <w:t>multi</w:t>
      </w:r>
      <w:r w:rsidR="009A2817">
        <w:rPr>
          <w:rFonts w:ascii="Verdana" w:hAnsi="Verdana"/>
          <w:sz w:val="18"/>
          <w:szCs w:val="18"/>
        </w:rPr>
        <w:t xml:space="preserve">plied by </w:t>
      </w:r>
      <w:r w:rsidR="00086B3E">
        <w:rPr>
          <w:rFonts w:ascii="Verdana" w:hAnsi="Verdana"/>
          <w:sz w:val="18"/>
          <w:szCs w:val="18"/>
        </w:rPr>
        <w:t>the</w:t>
      </w:r>
      <w:r w:rsidR="00233EE4">
        <w:rPr>
          <w:rFonts w:ascii="Verdana" w:hAnsi="Verdana"/>
          <w:sz w:val="18"/>
          <w:szCs w:val="18"/>
        </w:rPr>
        <w:t xml:space="preserve"> </w:t>
      </w:r>
      <w:r w:rsidR="00D53323">
        <w:rPr>
          <w:rFonts w:ascii="Verdana" w:hAnsi="Verdana"/>
          <w:sz w:val="18"/>
          <w:szCs w:val="18"/>
        </w:rPr>
        <w:t xml:space="preserve">normalized distance between the </w:t>
      </w:r>
      <w:r w:rsidR="00086B3E">
        <w:rPr>
          <w:rFonts w:ascii="Verdana" w:hAnsi="Verdana"/>
          <w:sz w:val="18"/>
          <w:szCs w:val="18"/>
        </w:rPr>
        <w:t>bob and the pivot</w:t>
      </w:r>
      <w:r w:rsidR="00F221C6">
        <w:rPr>
          <w:rFonts w:ascii="Verdana" w:hAnsi="Verdana"/>
          <w:sz w:val="18"/>
          <w:szCs w:val="18"/>
        </w:rPr>
        <w:t>.</w:t>
      </w:r>
      <w:r w:rsidR="001420AD">
        <w:rPr>
          <w:rFonts w:ascii="Verdana" w:hAnsi="Verdana"/>
          <w:sz w:val="18"/>
          <w:szCs w:val="18"/>
        </w:rPr>
        <w:t xml:space="preserve"> </w:t>
      </w:r>
      <w:r w:rsidR="001B01B9">
        <w:rPr>
          <w:rFonts w:ascii="Verdana" w:hAnsi="Verdana"/>
          <w:sz w:val="18"/>
          <w:szCs w:val="18"/>
        </w:rPr>
        <w:t xml:space="preserve">This gives the base movement </w:t>
      </w:r>
      <w:r w:rsidR="00F54F05">
        <w:rPr>
          <w:rFonts w:ascii="Verdana" w:hAnsi="Verdana"/>
          <w:sz w:val="18"/>
          <w:szCs w:val="18"/>
        </w:rPr>
        <w:t>force for the “bob” object</w:t>
      </w:r>
      <w:r w:rsidR="00577D69">
        <w:rPr>
          <w:rFonts w:ascii="Verdana" w:hAnsi="Verdana"/>
          <w:sz w:val="18"/>
          <w:szCs w:val="18"/>
        </w:rPr>
        <w:t xml:space="preserve"> as shown in figure </w:t>
      </w:r>
      <w:r w:rsidR="00CC762D">
        <w:rPr>
          <w:rFonts w:ascii="Verdana" w:hAnsi="Verdana"/>
          <w:sz w:val="18"/>
          <w:szCs w:val="18"/>
        </w:rPr>
        <w:t>19</w:t>
      </w:r>
      <w:r w:rsidR="00577D69">
        <w:rPr>
          <w:rFonts w:ascii="Verdana" w:hAnsi="Verdana"/>
          <w:sz w:val="18"/>
          <w:szCs w:val="18"/>
        </w:rPr>
        <w:t>.</w:t>
      </w:r>
    </w:p>
    <w:p w14:paraId="1D165E33" w14:textId="77777777" w:rsidR="00BD251E" w:rsidRDefault="00BD251E" w:rsidP="00D67C46">
      <w:pPr>
        <w:jc w:val="both"/>
        <w:rPr>
          <w:rFonts w:ascii="Verdana" w:hAnsi="Verdana"/>
          <w:b/>
          <w:bCs/>
          <w:sz w:val="18"/>
          <w:szCs w:val="18"/>
        </w:rPr>
      </w:pPr>
    </w:p>
    <w:p w14:paraId="3A21E31B" w14:textId="77777777" w:rsidR="007530DE" w:rsidRDefault="007530DE" w:rsidP="00D67C46">
      <w:pPr>
        <w:jc w:val="both"/>
        <w:rPr>
          <w:rFonts w:ascii="Verdana" w:hAnsi="Verdana"/>
          <w:b/>
          <w:bCs/>
          <w:sz w:val="18"/>
          <w:szCs w:val="18"/>
        </w:rPr>
      </w:pPr>
    </w:p>
    <w:p w14:paraId="7A228AD5" w14:textId="0536FF64" w:rsidR="007530DE" w:rsidRDefault="005019A1" w:rsidP="00D67C46">
      <w:pPr>
        <w:jc w:val="both"/>
        <w:rPr>
          <w:rFonts w:ascii="Verdana" w:hAnsi="Verdana"/>
          <w:b/>
          <w:bCs/>
          <w:sz w:val="18"/>
          <w:szCs w:val="18"/>
        </w:rPr>
      </w:pPr>
      <w:r w:rsidRPr="005019A1">
        <w:rPr>
          <w:rFonts w:ascii="Verdana" w:hAnsi="Verdana"/>
          <w:b/>
          <w:bCs/>
          <w:noProof/>
          <w:sz w:val="18"/>
          <w:szCs w:val="18"/>
        </w:rPr>
        <w:drawing>
          <wp:inline distT="0" distB="0" distL="0" distR="0" wp14:anchorId="29F0447F" wp14:editId="3360F1F0">
            <wp:extent cx="2867660" cy="2284095"/>
            <wp:effectExtent l="0" t="0" r="8890" b="1905"/>
            <wp:docPr id="1238267194" name="Picture 1" descr="A diagram of a pa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67194" name="Picture 1" descr="A diagram of a path&#10;&#10;AI-generated content may be incorrect."/>
                    <pic:cNvPicPr/>
                  </pic:nvPicPr>
                  <pic:blipFill>
                    <a:blip r:embed="rId35"/>
                    <a:stretch>
                      <a:fillRect/>
                    </a:stretch>
                  </pic:blipFill>
                  <pic:spPr>
                    <a:xfrm>
                      <a:off x="0" y="0"/>
                      <a:ext cx="2867660" cy="2284095"/>
                    </a:xfrm>
                    <a:prstGeom prst="rect">
                      <a:avLst/>
                    </a:prstGeom>
                  </pic:spPr>
                </pic:pic>
              </a:graphicData>
            </a:graphic>
          </wp:inline>
        </w:drawing>
      </w:r>
    </w:p>
    <w:p w14:paraId="7048EA3A" w14:textId="100C6111" w:rsidR="00482931" w:rsidRPr="008F781B" w:rsidRDefault="00DD57EB" w:rsidP="00D67C46">
      <w:pPr>
        <w:jc w:val="both"/>
        <w:rPr>
          <w:rFonts w:ascii="Verdana" w:hAnsi="Verdana"/>
          <w:sz w:val="16"/>
          <w:szCs w:val="16"/>
        </w:rPr>
      </w:pPr>
      <w:r w:rsidRPr="008F781B">
        <w:rPr>
          <w:rFonts w:ascii="Verdana" w:hAnsi="Verdana"/>
          <w:sz w:val="16"/>
          <w:szCs w:val="16"/>
        </w:rPr>
        <w:t xml:space="preserve">Fig </w:t>
      </w:r>
      <w:r w:rsidR="00CC762D">
        <w:rPr>
          <w:rFonts w:ascii="Verdana" w:hAnsi="Verdana"/>
          <w:sz w:val="16"/>
          <w:szCs w:val="16"/>
        </w:rPr>
        <w:t>19</w:t>
      </w:r>
      <w:r w:rsidRPr="008F781B">
        <w:rPr>
          <w:rFonts w:ascii="Verdana" w:hAnsi="Verdana"/>
          <w:sz w:val="16"/>
          <w:szCs w:val="16"/>
        </w:rPr>
        <w:t xml:space="preserve">: </w:t>
      </w:r>
      <w:r w:rsidR="00336968">
        <w:rPr>
          <w:rFonts w:ascii="Verdana" w:hAnsi="Verdana"/>
          <w:sz w:val="16"/>
          <w:szCs w:val="16"/>
        </w:rPr>
        <w:t>The</w:t>
      </w:r>
      <w:r w:rsidRPr="008F781B">
        <w:rPr>
          <w:rFonts w:ascii="Verdana" w:hAnsi="Verdana"/>
          <w:sz w:val="16"/>
          <w:szCs w:val="16"/>
        </w:rPr>
        <w:t xml:space="preserve"> base pendulum</w:t>
      </w:r>
      <w:r w:rsidR="00336968">
        <w:rPr>
          <w:rFonts w:ascii="Verdana" w:hAnsi="Verdana"/>
          <w:sz w:val="16"/>
          <w:szCs w:val="16"/>
        </w:rPr>
        <w:t xml:space="preserve"> simulation</w:t>
      </w:r>
      <w:r w:rsidR="00F71CE3">
        <w:rPr>
          <w:rFonts w:ascii="Verdana" w:hAnsi="Verdana"/>
          <w:sz w:val="16"/>
          <w:szCs w:val="16"/>
        </w:rPr>
        <w:t xml:space="preserve"> working</w:t>
      </w:r>
      <w:r w:rsidR="00336968">
        <w:rPr>
          <w:rFonts w:ascii="Verdana" w:hAnsi="Verdana"/>
          <w:sz w:val="16"/>
          <w:szCs w:val="16"/>
        </w:rPr>
        <w:t xml:space="preserve"> </w:t>
      </w:r>
      <w:r w:rsidR="008F781B" w:rsidRPr="008F781B">
        <w:rPr>
          <w:rFonts w:ascii="Verdana" w:hAnsi="Verdana"/>
          <w:sz w:val="16"/>
          <w:szCs w:val="16"/>
        </w:rPr>
        <w:t>in-engine</w:t>
      </w:r>
    </w:p>
    <w:p w14:paraId="3B6BF6C4" w14:textId="77777777" w:rsidR="00482931" w:rsidRDefault="00482931" w:rsidP="00D67C46">
      <w:pPr>
        <w:jc w:val="both"/>
        <w:rPr>
          <w:rFonts w:ascii="Verdana" w:hAnsi="Verdana"/>
          <w:sz w:val="18"/>
          <w:szCs w:val="18"/>
        </w:rPr>
      </w:pPr>
    </w:p>
    <w:p w14:paraId="03C7CB7A" w14:textId="08775ADD" w:rsidR="006F2345" w:rsidRPr="002D264A" w:rsidRDefault="006F2345" w:rsidP="00D67C46">
      <w:pPr>
        <w:jc w:val="both"/>
        <w:rPr>
          <w:rFonts w:ascii="Verdana" w:hAnsi="Verdana"/>
          <w:sz w:val="18"/>
          <w:szCs w:val="18"/>
        </w:rPr>
      </w:pPr>
    </w:p>
    <w:p w14:paraId="7CD930DD" w14:textId="77777777" w:rsidR="006F2345" w:rsidRPr="008A1ABA" w:rsidRDefault="006F2345" w:rsidP="00D67C46">
      <w:pPr>
        <w:jc w:val="both"/>
        <w:rPr>
          <w:rFonts w:ascii="Verdana" w:hAnsi="Verdana"/>
          <w:b/>
          <w:bCs/>
          <w:sz w:val="18"/>
          <w:szCs w:val="18"/>
        </w:rPr>
      </w:pPr>
    </w:p>
    <w:p w14:paraId="030F9A08" w14:textId="4D590046" w:rsidR="00507E13" w:rsidRDefault="00D67C46" w:rsidP="00D67C46">
      <w:pPr>
        <w:jc w:val="both"/>
        <w:rPr>
          <w:rFonts w:ascii="Verdana" w:hAnsi="Verdana"/>
          <w:b/>
          <w:bCs/>
          <w:sz w:val="18"/>
          <w:szCs w:val="18"/>
        </w:rPr>
      </w:pPr>
      <w:r w:rsidRPr="008A1ABA">
        <w:rPr>
          <w:rFonts w:ascii="Verdana" w:hAnsi="Verdana"/>
          <w:b/>
          <w:bCs/>
          <w:sz w:val="18"/>
          <w:szCs w:val="18"/>
        </w:rPr>
        <w:t xml:space="preserve">5.3 </w:t>
      </w:r>
      <w:r w:rsidR="004F6957">
        <w:rPr>
          <w:rFonts w:ascii="Verdana" w:hAnsi="Verdana"/>
          <w:b/>
          <w:bCs/>
          <w:sz w:val="18"/>
          <w:szCs w:val="18"/>
        </w:rPr>
        <w:t>Adjustable Parameters</w:t>
      </w:r>
      <w:r w:rsidRPr="008A1ABA">
        <w:rPr>
          <w:rFonts w:ascii="Verdana" w:hAnsi="Verdana"/>
          <w:b/>
          <w:bCs/>
          <w:sz w:val="18"/>
          <w:szCs w:val="18"/>
        </w:rPr>
        <w:t xml:space="preserve"> </w:t>
      </w:r>
    </w:p>
    <w:p w14:paraId="428A674D" w14:textId="3C170861" w:rsidR="00AA2D28" w:rsidRDefault="00AA2D28" w:rsidP="00D67C46">
      <w:pPr>
        <w:jc w:val="both"/>
        <w:rPr>
          <w:rFonts w:ascii="Verdana" w:hAnsi="Verdana"/>
          <w:b/>
          <w:bCs/>
          <w:sz w:val="18"/>
          <w:szCs w:val="18"/>
        </w:rPr>
      </w:pPr>
    </w:p>
    <w:p w14:paraId="2C3649FD" w14:textId="153E7445" w:rsidR="00AA2D28" w:rsidRPr="00AB700F" w:rsidRDefault="00AB700F" w:rsidP="00D67C46">
      <w:pPr>
        <w:jc w:val="both"/>
        <w:rPr>
          <w:rFonts w:ascii="Verdana" w:hAnsi="Verdana"/>
          <w:sz w:val="18"/>
          <w:szCs w:val="18"/>
        </w:rPr>
      </w:pPr>
      <w:r>
        <w:rPr>
          <w:rFonts w:ascii="Verdana" w:hAnsi="Verdana"/>
          <w:sz w:val="18"/>
          <w:szCs w:val="18"/>
        </w:rPr>
        <w:t xml:space="preserve">By adjusting </w:t>
      </w:r>
      <w:r w:rsidR="00CD00DA">
        <w:rPr>
          <w:rFonts w:ascii="Verdana" w:hAnsi="Verdana"/>
          <w:sz w:val="18"/>
          <w:szCs w:val="18"/>
        </w:rPr>
        <w:t xml:space="preserve">the </w:t>
      </w:r>
      <w:r w:rsidR="00990D85">
        <w:rPr>
          <w:rFonts w:ascii="Verdana" w:hAnsi="Verdana"/>
          <w:sz w:val="18"/>
          <w:szCs w:val="18"/>
        </w:rPr>
        <w:t xml:space="preserve">parameters in the inspector, users of the simulation </w:t>
      </w:r>
      <w:r w:rsidR="008B7BBE">
        <w:rPr>
          <w:rFonts w:ascii="Verdana" w:hAnsi="Verdana"/>
          <w:sz w:val="18"/>
          <w:szCs w:val="18"/>
        </w:rPr>
        <w:t xml:space="preserve">tool can </w:t>
      </w:r>
      <w:r w:rsidR="00F42D98">
        <w:rPr>
          <w:rFonts w:ascii="Verdana" w:hAnsi="Verdana"/>
          <w:sz w:val="18"/>
          <w:szCs w:val="18"/>
        </w:rPr>
        <w:t xml:space="preserve">tweak the simulation without </w:t>
      </w:r>
      <w:r w:rsidR="00015380">
        <w:rPr>
          <w:rFonts w:ascii="Verdana" w:hAnsi="Verdana"/>
          <w:sz w:val="18"/>
          <w:szCs w:val="18"/>
        </w:rPr>
        <w:t xml:space="preserve">directly altering the code. Figure </w:t>
      </w:r>
      <w:r w:rsidR="00755F82">
        <w:rPr>
          <w:rFonts w:ascii="Verdana" w:hAnsi="Verdana"/>
          <w:sz w:val="18"/>
          <w:szCs w:val="18"/>
        </w:rPr>
        <w:t>20</w:t>
      </w:r>
      <w:r w:rsidR="00015380">
        <w:rPr>
          <w:rFonts w:ascii="Verdana" w:hAnsi="Verdana"/>
          <w:sz w:val="18"/>
          <w:szCs w:val="18"/>
        </w:rPr>
        <w:t xml:space="preserve"> </w:t>
      </w:r>
      <w:r w:rsidR="000D24B7">
        <w:rPr>
          <w:rFonts w:ascii="Verdana" w:hAnsi="Verdana"/>
          <w:sz w:val="18"/>
          <w:szCs w:val="18"/>
        </w:rPr>
        <w:t>lays out these parameters alongside their variable type and functions:</w:t>
      </w:r>
    </w:p>
    <w:p w14:paraId="14F65807" w14:textId="77777777" w:rsidR="009D191B" w:rsidRPr="00976202" w:rsidRDefault="009D191B" w:rsidP="00D67C46">
      <w:pPr>
        <w:jc w:val="both"/>
        <w:rPr>
          <w:rFonts w:ascii="Verdana" w:hAnsi="Verdana"/>
          <w:sz w:val="18"/>
          <w:szCs w:val="18"/>
        </w:rPr>
      </w:pPr>
    </w:p>
    <w:p w14:paraId="5ADC5A92" w14:textId="77777777" w:rsidR="00F17A7A" w:rsidRDefault="00F17A7A" w:rsidP="00D67C46">
      <w:pPr>
        <w:jc w:val="both"/>
        <w:rPr>
          <w:rFonts w:ascii="Verdana" w:hAnsi="Verdana"/>
          <w:b/>
          <w:bCs/>
          <w:sz w:val="18"/>
          <w:szCs w:val="18"/>
        </w:rPr>
      </w:pPr>
    </w:p>
    <w:tbl>
      <w:tblPr>
        <w:tblStyle w:val="TableGrid"/>
        <w:tblW w:w="4815" w:type="dxa"/>
        <w:tblLook w:val="04A0" w:firstRow="1" w:lastRow="0" w:firstColumn="1" w:lastColumn="0" w:noHBand="0" w:noVBand="1"/>
      </w:tblPr>
      <w:tblGrid>
        <w:gridCol w:w="1129"/>
        <w:gridCol w:w="1463"/>
        <w:gridCol w:w="2223"/>
      </w:tblGrid>
      <w:tr w:rsidR="00DC14C2" w14:paraId="67C00BC6" w14:textId="77777777" w:rsidTr="008867FC">
        <w:trPr>
          <w:trHeight w:val="731"/>
        </w:trPr>
        <w:tc>
          <w:tcPr>
            <w:tcW w:w="1129" w:type="dxa"/>
          </w:tcPr>
          <w:p w14:paraId="46C3AE76" w14:textId="71D8FCCB" w:rsidR="00DC14C2" w:rsidRPr="00DC14C2" w:rsidRDefault="00DC14C2" w:rsidP="00D67C46">
            <w:pPr>
              <w:jc w:val="both"/>
              <w:rPr>
                <w:rFonts w:ascii="Verdana" w:hAnsi="Verdana"/>
                <w:b/>
                <w:bCs/>
                <w:sz w:val="18"/>
                <w:szCs w:val="18"/>
              </w:rPr>
            </w:pPr>
            <w:r>
              <w:rPr>
                <w:rFonts w:ascii="Verdana" w:hAnsi="Verdana"/>
                <w:b/>
                <w:bCs/>
                <w:sz w:val="18"/>
                <w:szCs w:val="18"/>
              </w:rPr>
              <w:t>Name</w:t>
            </w:r>
          </w:p>
        </w:tc>
        <w:tc>
          <w:tcPr>
            <w:tcW w:w="1463" w:type="dxa"/>
          </w:tcPr>
          <w:p w14:paraId="5C08B125" w14:textId="47A5837C" w:rsidR="00DC14C2" w:rsidRDefault="0014454D" w:rsidP="00D67C46">
            <w:pPr>
              <w:jc w:val="both"/>
              <w:rPr>
                <w:rFonts w:ascii="Verdana" w:hAnsi="Verdana"/>
                <w:b/>
                <w:bCs/>
                <w:sz w:val="18"/>
                <w:szCs w:val="18"/>
              </w:rPr>
            </w:pPr>
            <w:r>
              <w:rPr>
                <w:rFonts w:ascii="Verdana" w:hAnsi="Verdana"/>
                <w:b/>
                <w:bCs/>
                <w:sz w:val="18"/>
                <w:szCs w:val="18"/>
              </w:rPr>
              <w:t>Variable Type</w:t>
            </w:r>
            <w:r w:rsidR="0024285E">
              <w:rPr>
                <w:rFonts w:ascii="Verdana" w:hAnsi="Verdana"/>
                <w:b/>
                <w:bCs/>
                <w:sz w:val="18"/>
                <w:szCs w:val="18"/>
              </w:rPr>
              <w:t xml:space="preserve">, </w:t>
            </w:r>
            <w:r w:rsidR="00A73136">
              <w:rPr>
                <w:rFonts w:ascii="Verdana" w:hAnsi="Verdana"/>
                <w:b/>
                <w:bCs/>
                <w:sz w:val="18"/>
                <w:szCs w:val="18"/>
              </w:rPr>
              <w:t xml:space="preserve">Default </w:t>
            </w:r>
            <w:r w:rsidR="0024285E">
              <w:rPr>
                <w:rFonts w:ascii="Verdana" w:hAnsi="Verdana"/>
                <w:b/>
                <w:bCs/>
                <w:sz w:val="18"/>
                <w:szCs w:val="18"/>
              </w:rPr>
              <w:t>Value</w:t>
            </w:r>
          </w:p>
        </w:tc>
        <w:tc>
          <w:tcPr>
            <w:tcW w:w="2223" w:type="dxa"/>
          </w:tcPr>
          <w:p w14:paraId="5480AED5" w14:textId="6414A8D0" w:rsidR="00DC14C2" w:rsidRDefault="0014454D" w:rsidP="00D67C46">
            <w:pPr>
              <w:jc w:val="both"/>
              <w:rPr>
                <w:rFonts w:ascii="Verdana" w:hAnsi="Verdana"/>
                <w:b/>
                <w:bCs/>
                <w:sz w:val="18"/>
                <w:szCs w:val="18"/>
              </w:rPr>
            </w:pPr>
            <w:r>
              <w:rPr>
                <w:rFonts w:ascii="Verdana" w:hAnsi="Verdana"/>
                <w:b/>
                <w:bCs/>
                <w:sz w:val="18"/>
                <w:szCs w:val="18"/>
              </w:rPr>
              <w:t>Function</w:t>
            </w:r>
            <w:r w:rsidR="00374E96">
              <w:rPr>
                <w:rFonts w:ascii="Verdana" w:hAnsi="Verdana"/>
                <w:b/>
                <w:bCs/>
                <w:sz w:val="18"/>
                <w:szCs w:val="18"/>
              </w:rPr>
              <w:t xml:space="preserve"> in Simulation</w:t>
            </w:r>
          </w:p>
        </w:tc>
      </w:tr>
      <w:tr w:rsidR="00DC14C2" w:rsidRPr="00555AC4" w14:paraId="0DFDDBF8" w14:textId="77777777" w:rsidTr="008867FC">
        <w:trPr>
          <w:trHeight w:val="352"/>
        </w:trPr>
        <w:tc>
          <w:tcPr>
            <w:tcW w:w="1129" w:type="dxa"/>
          </w:tcPr>
          <w:p w14:paraId="4D90A86F" w14:textId="213EB4BB" w:rsidR="00DC14C2" w:rsidRPr="00B04682" w:rsidRDefault="00DC14C2" w:rsidP="00D67C46">
            <w:pPr>
              <w:jc w:val="both"/>
              <w:rPr>
                <w:rFonts w:ascii="Verdana" w:hAnsi="Verdana"/>
                <w:sz w:val="16"/>
                <w:szCs w:val="16"/>
              </w:rPr>
            </w:pPr>
            <w:r w:rsidRPr="00B04682">
              <w:rPr>
                <w:rFonts w:ascii="Verdana" w:hAnsi="Verdana"/>
                <w:sz w:val="16"/>
                <w:szCs w:val="16"/>
              </w:rPr>
              <w:t>Mass</w:t>
            </w:r>
          </w:p>
        </w:tc>
        <w:tc>
          <w:tcPr>
            <w:tcW w:w="1463" w:type="dxa"/>
          </w:tcPr>
          <w:p w14:paraId="419A8DAE" w14:textId="0EAC90BA" w:rsidR="00DC14C2" w:rsidRPr="00B04682" w:rsidRDefault="005505D0" w:rsidP="00D67C46">
            <w:pPr>
              <w:jc w:val="both"/>
              <w:rPr>
                <w:rFonts w:ascii="Verdana" w:hAnsi="Verdana"/>
                <w:sz w:val="16"/>
                <w:szCs w:val="16"/>
              </w:rPr>
            </w:pPr>
            <w:r w:rsidRPr="00B04682">
              <w:rPr>
                <w:rFonts w:ascii="Verdana" w:hAnsi="Verdana"/>
                <w:sz w:val="16"/>
                <w:szCs w:val="16"/>
              </w:rPr>
              <w:t>Float</w:t>
            </w:r>
            <w:r w:rsidR="0024285E">
              <w:rPr>
                <w:rFonts w:ascii="Verdana" w:hAnsi="Verdana"/>
                <w:sz w:val="16"/>
                <w:szCs w:val="16"/>
              </w:rPr>
              <w:t>, 1</w:t>
            </w:r>
          </w:p>
        </w:tc>
        <w:tc>
          <w:tcPr>
            <w:tcW w:w="2223" w:type="dxa"/>
          </w:tcPr>
          <w:p w14:paraId="613A2081" w14:textId="27031568" w:rsidR="00DC14C2" w:rsidRPr="00B04682" w:rsidRDefault="00FA7528" w:rsidP="00D67C46">
            <w:pPr>
              <w:jc w:val="both"/>
              <w:rPr>
                <w:rFonts w:ascii="Verdana" w:hAnsi="Verdana"/>
                <w:sz w:val="16"/>
                <w:szCs w:val="16"/>
              </w:rPr>
            </w:pPr>
            <w:r w:rsidRPr="00B04682">
              <w:rPr>
                <w:rFonts w:ascii="Verdana" w:hAnsi="Verdana"/>
                <w:sz w:val="16"/>
                <w:szCs w:val="16"/>
              </w:rPr>
              <w:t xml:space="preserve">Mass of the bob. Overrides </w:t>
            </w:r>
            <w:proofErr w:type="spellStart"/>
            <w:r w:rsidRPr="00B04682">
              <w:rPr>
                <w:rFonts w:ascii="Verdana" w:hAnsi="Verdana"/>
                <w:sz w:val="16"/>
                <w:szCs w:val="16"/>
              </w:rPr>
              <w:t>RigidBody.Mass</w:t>
            </w:r>
            <w:proofErr w:type="spellEnd"/>
            <w:r w:rsidRPr="00B04682">
              <w:rPr>
                <w:rFonts w:ascii="Verdana" w:hAnsi="Verdana"/>
                <w:sz w:val="16"/>
                <w:szCs w:val="16"/>
              </w:rPr>
              <w:t xml:space="preserve"> value</w:t>
            </w:r>
          </w:p>
        </w:tc>
      </w:tr>
      <w:tr w:rsidR="00DC14C2" w:rsidRPr="00555AC4" w14:paraId="506963F6" w14:textId="77777777" w:rsidTr="008867FC">
        <w:trPr>
          <w:trHeight w:val="352"/>
        </w:trPr>
        <w:tc>
          <w:tcPr>
            <w:tcW w:w="1129" w:type="dxa"/>
          </w:tcPr>
          <w:p w14:paraId="5EEC6A2C" w14:textId="5DE48D00" w:rsidR="00DC14C2" w:rsidRPr="00B04682" w:rsidRDefault="00555AC4" w:rsidP="00D67C46">
            <w:pPr>
              <w:jc w:val="both"/>
              <w:rPr>
                <w:rFonts w:ascii="Verdana" w:hAnsi="Verdana"/>
                <w:sz w:val="16"/>
                <w:szCs w:val="16"/>
              </w:rPr>
            </w:pPr>
            <w:r w:rsidRPr="00B04682">
              <w:rPr>
                <w:rFonts w:ascii="Verdana" w:hAnsi="Verdana"/>
                <w:sz w:val="16"/>
                <w:szCs w:val="16"/>
              </w:rPr>
              <w:t>Drag</w:t>
            </w:r>
          </w:p>
        </w:tc>
        <w:tc>
          <w:tcPr>
            <w:tcW w:w="1463" w:type="dxa"/>
          </w:tcPr>
          <w:p w14:paraId="2EB1F2DA" w14:textId="121D4CD6" w:rsidR="00DC14C2" w:rsidRPr="00B04682" w:rsidRDefault="005505D0" w:rsidP="00D67C46">
            <w:pPr>
              <w:jc w:val="both"/>
              <w:rPr>
                <w:rFonts w:ascii="Verdana" w:hAnsi="Verdana"/>
                <w:sz w:val="16"/>
                <w:szCs w:val="16"/>
              </w:rPr>
            </w:pPr>
            <w:r w:rsidRPr="00B04682">
              <w:rPr>
                <w:rFonts w:ascii="Verdana" w:hAnsi="Verdana"/>
                <w:sz w:val="16"/>
                <w:szCs w:val="16"/>
              </w:rPr>
              <w:t>Float</w:t>
            </w:r>
            <w:r w:rsidR="0024285E">
              <w:rPr>
                <w:rFonts w:ascii="Verdana" w:hAnsi="Verdana"/>
                <w:sz w:val="16"/>
                <w:szCs w:val="16"/>
              </w:rPr>
              <w:t>, 0.001</w:t>
            </w:r>
          </w:p>
        </w:tc>
        <w:tc>
          <w:tcPr>
            <w:tcW w:w="2223" w:type="dxa"/>
          </w:tcPr>
          <w:p w14:paraId="7BBE5901" w14:textId="2BEEBB35" w:rsidR="00DC14C2" w:rsidRPr="00B04682" w:rsidRDefault="00FE523D" w:rsidP="00D67C46">
            <w:pPr>
              <w:jc w:val="both"/>
              <w:rPr>
                <w:rFonts w:ascii="Verdana" w:hAnsi="Verdana"/>
                <w:sz w:val="16"/>
                <w:szCs w:val="16"/>
              </w:rPr>
            </w:pPr>
            <w:r w:rsidRPr="00B04682">
              <w:rPr>
                <w:rFonts w:ascii="Verdana" w:hAnsi="Verdana"/>
                <w:sz w:val="16"/>
                <w:szCs w:val="16"/>
              </w:rPr>
              <w:t>D</w:t>
            </w:r>
            <w:r w:rsidR="001203D4" w:rsidRPr="00B04682">
              <w:rPr>
                <w:rFonts w:ascii="Verdana" w:hAnsi="Verdana"/>
                <w:sz w:val="16"/>
                <w:szCs w:val="16"/>
              </w:rPr>
              <w:t xml:space="preserve">amping on linear motion. Overrides </w:t>
            </w:r>
            <w:proofErr w:type="spellStart"/>
            <w:r w:rsidR="001203D4" w:rsidRPr="00B04682">
              <w:rPr>
                <w:rFonts w:ascii="Verdana" w:hAnsi="Verdana"/>
                <w:sz w:val="16"/>
                <w:szCs w:val="16"/>
              </w:rPr>
              <w:t>RigidBody.Mass</w:t>
            </w:r>
            <w:proofErr w:type="spellEnd"/>
            <w:r w:rsidR="001203D4" w:rsidRPr="00B04682">
              <w:rPr>
                <w:rFonts w:ascii="Verdana" w:hAnsi="Verdana"/>
                <w:sz w:val="16"/>
                <w:szCs w:val="16"/>
              </w:rPr>
              <w:t xml:space="preserve"> value</w:t>
            </w:r>
          </w:p>
        </w:tc>
      </w:tr>
      <w:tr w:rsidR="00DC14C2" w:rsidRPr="00555AC4" w14:paraId="61E64595" w14:textId="77777777" w:rsidTr="008867FC">
        <w:trPr>
          <w:trHeight w:val="352"/>
        </w:trPr>
        <w:tc>
          <w:tcPr>
            <w:tcW w:w="1129" w:type="dxa"/>
          </w:tcPr>
          <w:p w14:paraId="762CC415" w14:textId="00A3EC37" w:rsidR="00DC14C2" w:rsidRPr="00B04682" w:rsidRDefault="00536F4E" w:rsidP="00D67C46">
            <w:pPr>
              <w:jc w:val="both"/>
              <w:rPr>
                <w:rFonts w:ascii="Verdana" w:hAnsi="Verdana"/>
                <w:sz w:val="16"/>
                <w:szCs w:val="16"/>
              </w:rPr>
            </w:pPr>
            <w:r w:rsidRPr="00B04682">
              <w:rPr>
                <w:rFonts w:ascii="Verdana" w:hAnsi="Verdana"/>
                <w:sz w:val="16"/>
                <w:szCs w:val="16"/>
              </w:rPr>
              <w:lastRenderedPageBreak/>
              <w:t>Interpolate</w:t>
            </w:r>
          </w:p>
        </w:tc>
        <w:tc>
          <w:tcPr>
            <w:tcW w:w="1463" w:type="dxa"/>
          </w:tcPr>
          <w:p w14:paraId="2E6B532A" w14:textId="45A19330" w:rsidR="00DC14C2" w:rsidRPr="00B04682" w:rsidRDefault="005505D0" w:rsidP="00D67C46">
            <w:pPr>
              <w:jc w:val="both"/>
              <w:rPr>
                <w:rFonts w:ascii="Verdana" w:hAnsi="Verdana"/>
                <w:sz w:val="16"/>
                <w:szCs w:val="16"/>
              </w:rPr>
            </w:pPr>
            <w:r w:rsidRPr="00B04682">
              <w:rPr>
                <w:rFonts w:ascii="Verdana" w:hAnsi="Verdana"/>
                <w:sz w:val="16"/>
                <w:szCs w:val="16"/>
              </w:rPr>
              <w:t>Boolean</w:t>
            </w:r>
            <w:r w:rsidR="0021416B">
              <w:rPr>
                <w:rFonts w:ascii="Verdana" w:hAnsi="Verdana"/>
                <w:sz w:val="16"/>
                <w:szCs w:val="16"/>
              </w:rPr>
              <w:t>, True</w:t>
            </w:r>
          </w:p>
        </w:tc>
        <w:tc>
          <w:tcPr>
            <w:tcW w:w="2223" w:type="dxa"/>
          </w:tcPr>
          <w:p w14:paraId="66623DB5" w14:textId="3D6E2D42" w:rsidR="00DC14C2" w:rsidRPr="00B04682" w:rsidRDefault="0088075C" w:rsidP="00D67C46">
            <w:pPr>
              <w:jc w:val="both"/>
              <w:rPr>
                <w:rFonts w:ascii="Verdana" w:hAnsi="Verdana"/>
                <w:sz w:val="16"/>
                <w:szCs w:val="16"/>
              </w:rPr>
            </w:pPr>
            <w:r>
              <w:rPr>
                <w:rFonts w:ascii="Verdana" w:hAnsi="Verdana"/>
                <w:sz w:val="16"/>
                <w:szCs w:val="16"/>
              </w:rPr>
              <w:t>If true,</w:t>
            </w:r>
            <w:r w:rsidR="006F1CC6" w:rsidRPr="00B04682">
              <w:rPr>
                <w:rFonts w:ascii="Verdana" w:hAnsi="Verdana"/>
                <w:sz w:val="16"/>
                <w:szCs w:val="16"/>
              </w:rPr>
              <w:t xml:space="preserve"> turn</w:t>
            </w:r>
            <w:r w:rsidR="00154FF2" w:rsidRPr="00B04682">
              <w:rPr>
                <w:rFonts w:ascii="Verdana" w:hAnsi="Verdana"/>
                <w:sz w:val="16"/>
                <w:szCs w:val="16"/>
              </w:rPr>
              <w:t xml:space="preserve">s on smoothing of physics between frames. Overrides </w:t>
            </w:r>
            <w:proofErr w:type="spellStart"/>
            <w:r w:rsidR="00154FF2" w:rsidRPr="00B04682">
              <w:rPr>
                <w:rFonts w:ascii="Verdana" w:hAnsi="Verdana"/>
                <w:sz w:val="16"/>
                <w:szCs w:val="16"/>
              </w:rPr>
              <w:t>RigidBody.Interpolate</w:t>
            </w:r>
            <w:proofErr w:type="spellEnd"/>
            <w:r w:rsidR="00154FF2" w:rsidRPr="00B04682">
              <w:rPr>
                <w:rFonts w:ascii="Verdana" w:hAnsi="Verdana"/>
                <w:sz w:val="16"/>
                <w:szCs w:val="16"/>
              </w:rPr>
              <w:t xml:space="preserve"> setting.</w:t>
            </w:r>
          </w:p>
        </w:tc>
      </w:tr>
      <w:tr w:rsidR="00536F4E" w:rsidRPr="00555AC4" w14:paraId="1B8A961D" w14:textId="77777777" w:rsidTr="008867FC">
        <w:trPr>
          <w:trHeight w:val="352"/>
        </w:trPr>
        <w:tc>
          <w:tcPr>
            <w:tcW w:w="1129" w:type="dxa"/>
          </w:tcPr>
          <w:p w14:paraId="5A08567F" w14:textId="6BEB7F47" w:rsidR="00536F4E" w:rsidRPr="00B04682" w:rsidRDefault="00536F4E" w:rsidP="00536F4E">
            <w:pPr>
              <w:jc w:val="both"/>
              <w:rPr>
                <w:rFonts w:ascii="Verdana" w:hAnsi="Verdana"/>
                <w:sz w:val="16"/>
                <w:szCs w:val="16"/>
              </w:rPr>
            </w:pPr>
            <w:r w:rsidRPr="00B04682">
              <w:rPr>
                <w:rFonts w:ascii="Verdana" w:hAnsi="Verdana"/>
                <w:sz w:val="16"/>
                <w:szCs w:val="16"/>
              </w:rPr>
              <w:t>Min/Max Force</w:t>
            </w:r>
          </w:p>
        </w:tc>
        <w:tc>
          <w:tcPr>
            <w:tcW w:w="1463" w:type="dxa"/>
          </w:tcPr>
          <w:p w14:paraId="20D4AF70" w14:textId="163C81EB" w:rsidR="003E4629" w:rsidRDefault="005505D0" w:rsidP="00536F4E">
            <w:pPr>
              <w:jc w:val="both"/>
              <w:rPr>
                <w:rFonts w:ascii="Verdana" w:hAnsi="Verdana"/>
                <w:sz w:val="16"/>
                <w:szCs w:val="16"/>
              </w:rPr>
            </w:pPr>
            <w:r w:rsidRPr="00B04682">
              <w:rPr>
                <w:rFonts w:ascii="Verdana" w:hAnsi="Verdana"/>
                <w:sz w:val="16"/>
                <w:szCs w:val="16"/>
              </w:rPr>
              <w:t>Float,</w:t>
            </w:r>
            <w:r w:rsidR="003E4629">
              <w:rPr>
                <w:rFonts w:ascii="Verdana" w:hAnsi="Verdana"/>
                <w:sz w:val="16"/>
                <w:szCs w:val="16"/>
              </w:rPr>
              <w:t xml:space="preserve"> 2</w:t>
            </w:r>
          </w:p>
          <w:p w14:paraId="0CEB1929" w14:textId="612EC673" w:rsidR="00536F4E" w:rsidRPr="00B04682" w:rsidRDefault="005505D0" w:rsidP="00536F4E">
            <w:pPr>
              <w:jc w:val="both"/>
              <w:rPr>
                <w:rFonts w:ascii="Verdana" w:hAnsi="Verdana"/>
                <w:sz w:val="16"/>
                <w:szCs w:val="16"/>
              </w:rPr>
            </w:pPr>
            <w:r w:rsidRPr="00B04682">
              <w:rPr>
                <w:rFonts w:ascii="Verdana" w:hAnsi="Verdana"/>
                <w:sz w:val="16"/>
                <w:szCs w:val="16"/>
              </w:rPr>
              <w:t>Float</w:t>
            </w:r>
            <w:r w:rsidR="003E4629">
              <w:rPr>
                <w:rFonts w:ascii="Verdana" w:hAnsi="Verdana"/>
                <w:sz w:val="16"/>
                <w:szCs w:val="16"/>
              </w:rPr>
              <w:t>, 100</w:t>
            </w:r>
          </w:p>
        </w:tc>
        <w:tc>
          <w:tcPr>
            <w:tcW w:w="2223" w:type="dxa"/>
          </w:tcPr>
          <w:p w14:paraId="3230F743" w14:textId="39FA2969" w:rsidR="00536F4E" w:rsidRPr="00B04682" w:rsidRDefault="00544A5F" w:rsidP="00536F4E">
            <w:pPr>
              <w:jc w:val="both"/>
              <w:rPr>
                <w:rFonts w:ascii="Verdana" w:hAnsi="Verdana"/>
                <w:sz w:val="16"/>
                <w:szCs w:val="16"/>
              </w:rPr>
            </w:pPr>
            <w:r w:rsidRPr="00B04682">
              <w:rPr>
                <w:rFonts w:ascii="Verdana" w:hAnsi="Verdana"/>
                <w:sz w:val="16"/>
                <w:szCs w:val="16"/>
              </w:rPr>
              <w:t>Clamps force applied to bob between these two values</w:t>
            </w:r>
            <w:r w:rsidR="007D35DC">
              <w:rPr>
                <w:rFonts w:ascii="Verdana" w:hAnsi="Verdana"/>
                <w:sz w:val="16"/>
                <w:szCs w:val="16"/>
              </w:rPr>
              <w:t xml:space="preserve"> in any direction.</w:t>
            </w:r>
          </w:p>
        </w:tc>
      </w:tr>
      <w:tr w:rsidR="00536F4E" w:rsidRPr="00555AC4" w14:paraId="0D45F99C" w14:textId="77777777" w:rsidTr="008867FC">
        <w:trPr>
          <w:trHeight w:val="352"/>
        </w:trPr>
        <w:tc>
          <w:tcPr>
            <w:tcW w:w="1129" w:type="dxa"/>
          </w:tcPr>
          <w:p w14:paraId="2EADA908" w14:textId="426C777D" w:rsidR="00536F4E" w:rsidRPr="00B04682" w:rsidRDefault="008B420E" w:rsidP="00536F4E">
            <w:pPr>
              <w:jc w:val="both"/>
              <w:rPr>
                <w:rFonts w:ascii="Verdana" w:hAnsi="Verdana"/>
                <w:sz w:val="16"/>
                <w:szCs w:val="16"/>
              </w:rPr>
            </w:pPr>
            <w:r>
              <w:rPr>
                <w:rFonts w:ascii="Verdana" w:hAnsi="Verdana"/>
                <w:sz w:val="16"/>
                <w:szCs w:val="16"/>
              </w:rPr>
              <w:t>Use Custom</w:t>
            </w:r>
            <w:r w:rsidR="00536F4E" w:rsidRPr="00B04682">
              <w:rPr>
                <w:rFonts w:ascii="Verdana" w:hAnsi="Verdana"/>
                <w:sz w:val="16"/>
                <w:szCs w:val="16"/>
              </w:rPr>
              <w:t xml:space="preserve"> Timestep </w:t>
            </w:r>
          </w:p>
        </w:tc>
        <w:tc>
          <w:tcPr>
            <w:tcW w:w="1463" w:type="dxa"/>
          </w:tcPr>
          <w:p w14:paraId="573A7138" w14:textId="392ECE59" w:rsidR="00536F4E" w:rsidRPr="00B04682" w:rsidRDefault="00125CC3" w:rsidP="00536F4E">
            <w:pPr>
              <w:jc w:val="both"/>
              <w:rPr>
                <w:rFonts w:ascii="Verdana" w:hAnsi="Verdana"/>
                <w:sz w:val="16"/>
                <w:szCs w:val="16"/>
              </w:rPr>
            </w:pPr>
            <w:r w:rsidRPr="00B04682">
              <w:rPr>
                <w:rFonts w:ascii="Verdana" w:hAnsi="Verdana"/>
                <w:sz w:val="16"/>
                <w:szCs w:val="16"/>
              </w:rPr>
              <w:t>Bool</w:t>
            </w:r>
            <w:r w:rsidR="003E4629">
              <w:rPr>
                <w:rFonts w:ascii="Verdana" w:hAnsi="Verdana"/>
                <w:sz w:val="16"/>
                <w:szCs w:val="16"/>
              </w:rPr>
              <w:t>, False</w:t>
            </w:r>
          </w:p>
        </w:tc>
        <w:tc>
          <w:tcPr>
            <w:tcW w:w="2223" w:type="dxa"/>
          </w:tcPr>
          <w:p w14:paraId="78165EF6" w14:textId="17D27F49" w:rsidR="00536F4E" w:rsidRPr="00B04682" w:rsidRDefault="00D56E51" w:rsidP="00536F4E">
            <w:pPr>
              <w:jc w:val="both"/>
              <w:rPr>
                <w:rFonts w:ascii="Verdana" w:hAnsi="Verdana"/>
                <w:sz w:val="16"/>
                <w:szCs w:val="16"/>
              </w:rPr>
            </w:pPr>
            <w:r>
              <w:rPr>
                <w:rFonts w:ascii="Verdana" w:hAnsi="Verdana"/>
                <w:sz w:val="16"/>
                <w:szCs w:val="16"/>
              </w:rPr>
              <w:t xml:space="preserve">If true, </w:t>
            </w:r>
            <w:r w:rsidR="003C2735">
              <w:rPr>
                <w:rFonts w:ascii="Verdana" w:hAnsi="Verdana"/>
                <w:sz w:val="16"/>
                <w:szCs w:val="16"/>
              </w:rPr>
              <w:t xml:space="preserve">changes </w:t>
            </w:r>
            <w:proofErr w:type="spellStart"/>
            <w:r w:rsidR="003C2735">
              <w:rPr>
                <w:rFonts w:ascii="Verdana" w:hAnsi="Verdana"/>
                <w:sz w:val="16"/>
                <w:szCs w:val="16"/>
              </w:rPr>
              <w:t>Time.FixedDeltaTime</w:t>
            </w:r>
            <w:proofErr w:type="spellEnd"/>
            <w:r w:rsidR="003C2735">
              <w:rPr>
                <w:rFonts w:ascii="Verdana" w:hAnsi="Verdana"/>
                <w:sz w:val="16"/>
                <w:szCs w:val="16"/>
              </w:rPr>
              <w:t xml:space="preserve"> to “Fixed Timestep Value”. </w:t>
            </w:r>
            <w:r w:rsidR="008877F7">
              <w:rPr>
                <w:rFonts w:ascii="Verdana" w:hAnsi="Verdana"/>
                <w:sz w:val="16"/>
                <w:szCs w:val="16"/>
              </w:rPr>
              <w:t xml:space="preserve"> </w:t>
            </w:r>
          </w:p>
        </w:tc>
      </w:tr>
      <w:tr w:rsidR="00585C2F" w:rsidRPr="00555AC4" w14:paraId="293C0529" w14:textId="77777777" w:rsidTr="008867FC">
        <w:trPr>
          <w:trHeight w:val="352"/>
        </w:trPr>
        <w:tc>
          <w:tcPr>
            <w:tcW w:w="1129" w:type="dxa"/>
          </w:tcPr>
          <w:p w14:paraId="0D3BAB1F" w14:textId="735E5691" w:rsidR="00585C2F" w:rsidRPr="00B04682" w:rsidRDefault="00581D79" w:rsidP="00536F4E">
            <w:pPr>
              <w:jc w:val="both"/>
              <w:rPr>
                <w:rFonts w:ascii="Verdana" w:hAnsi="Verdana"/>
                <w:sz w:val="16"/>
                <w:szCs w:val="16"/>
              </w:rPr>
            </w:pPr>
            <w:r w:rsidRPr="00B04682">
              <w:rPr>
                <w:rFonts w:ascii="Verdana" w:hAnsi="Verdana"/>
                <w:sz w:val="16"/>
                <w:szCs w:val="16"/>
              </w:rPr>
              <w:t>Fixed Timestep Value</w:t>
            </w:r>
          </w:p>
        </w:tc>
        <w:tc>
          <w:tcPr>
            <w:tcW w:w="1463" w:type="dxa"/>
          </w:tcPr>
          <w:p w14:paraId="45207950" w14:textId="05607D04" w:rsidR="00585C2F" w:rsidRPr="00B04682" w:rsidRDefault="008D27CC" w:rsidP="00536F4E">
            <w:pPr>
              <w:jc w:val="both"/>
              <w:rPr>
                <w:rFonts w:ascii="Verdana" w:hAnsi="Verdana"/>
                <w:sz w:val="16"/>
                <w:szCs w:val="16"/>
              </w:rPr>
            </w:pPr>
            <w:r w:rsidRPr="00B04682">
              <w:rPr>
                <w:rFonts w:ascii="Verdana" w:hAnsi="Verdana"/>
                <w:sz w:val="16"/>
                <w:szCs w:val="16"/>
              </w:rPr>
              <w:t>Float</w:t>
            </w:r>
            <w:r w:rsidR="003E4629">
              <w:rPr>
                <w:rFonts w:ascii="Verdana" w:hAnsi="Verdana"/>
                <w:sz w:val="16"/>
                <w:szCs w:val="16"/>
              </w:rPr>
              <w:t>, 0.001</w:t>
            </w:r>
          </w:p>
        </w:tc>
        <w:tc>
          <w:tcPr>
            <w:tcW w:w="2223" w:type="dxa"/>
          </w:tcPr>
          <w:p w14:paraId="09DAC81F" w14:textId="1982C29B" w:rsidR="00585C2F" w:rsidRPr="00B04682" w:rsidRDefault="002308EC" w:rsidP="00536F4E">
            <w:pPr>
              <w:jc w:val="both"/>
              <w:rPr>
                <w:rFonts w:ascii="Verdana" w:hAnsi="Verdana"/>
                <w:sz w:val="16"/>
                <w:szCs w:val="16"/>
              </w:rPr>
            </w:pPr>
            <w:r>
              <w:rPr>
                <w:rFonts w:ascii="Verdana" w:hAnsi="Verdana"/>
                <w:sz w:val="16"/>
                <w:szCs w:val="16"/>
              </w:rPr>
              <w:t>If “</w:t>
            </w:r>
            <w:r w:rsidR="007B4347">
              <w:rPr>
                <w:rFonts w:ascii="Verdana" w:hAnsi="Verdana"/>
                <w:sz w:val="16"/>
                <w:szCs w:val="16"/>
              </w:rPr>
              <w:t>Use Custom</w:t>
            </w:r>
            <w:r>
              <w:rPr>
                <w:rFonts w:ascii="Verdana" w:hAnsi="Verdana"/>
                <w:sz w:val="16"/>
                <w:szCs w:val="16"/>
              </w:rPr>
              <w:t xml:space="preserve"> Timestep” is true, </w:t>
            </w:r>
            <w:r w:rsidR="00AA67A8">
              <w:rPr>
                <w:rFonts w:ascii="Verdana" w:hAnsi="Verdana"/>
                <w:sz w:val="16"/>
                <w:szCs w:val="16"/>
              </w:rPr>
              <w:t>affects number of times the</w:t>
            </w:r>
            <w:r w:rsidR="008D544F">
              <w:rPr>
                <w:rFonts w:ascii="Verdana" w:hAnsi="Verdana"/>
                <w:sz w:val="16"/>
                <w:szCs w:val="16"/>
              </w:rPr>
              <w:t xml:space="preserve"> Unity</w:t>
            </w:r>
            <w:r w:rsidR="00AA67A8">
              <w:rPr>
                <w:rFonts w:ascii="Verdana" w:hAnsi="Verdana"/>
                <w:sz w:val="16"/>
                <w:szCs w:val="16"/>
              </w:rPr>
              <w:t xml:space="preserve"> </w:t>
            </w:r>
            <w:r w:rsidR="008D544F">
              <w:rPr>
                <w:rFonts w:ascii="Verdana" w:hAnsi="Verdana"/>
                <w:sz w:val="16"/>
                <w:szCs w:val="16"/>
              </w:rPr>
              <w:t xml:space="preserve">Physics </w:t>
            </w:r>
            <w:r w:rsidR="00AA67A8">
              <w:rPr>
                <w:rFonts w:ascii="Verdana" w:hAnsi="Verdana"/>
                <w:sz w:val="16"/>
                <w:szCs w:val="16"/>
              </w:rPr>
              <w:t xml:space="preserve">loop runs in a single frame. </w:t>
            </w:r>
          </w:p>
        </w:tc>
      </w:tr>
      <w:tr w:rsidR="002C1D88" w:rsidRPr="00555AC4" w14:paraId="1074FF49" w14:textId="77777777" w:rsidTr="008867FC">
        <w:trPr>
          <w:trHeight w:val="449"/>
        </w:trPr>
        <w:tc>
          <w:tcPr>
            <w:tcW w:w="1129" w:type="dxa"/>
          </w:tcPr>
          <w:p w14:paraId="0BCB083A" w14:textId="6EFD865E" w:rsidR="002C1D88" w:rsidRPr="00B04682" w:rsidRDefault="002C1D88" w:rsidP="00536F4E">
            <w:pPr>
              <w:jc w:val="both"/>
              <w:rPr>
                <w:rFonts w:ascii="Verdana" w:hAnsi="Verdana"/>
                <w:sz w:val="16"/>
                <w:szCs w:val="16"/>
              </w:rPr>
            </w:pPr>
            <w:r w:rsidRPr="00B04682">
              <w:rPr>
                <w:rFonts w:ascii="Verdana" w:hAnsi="Verdana"/>
                <w:sz w:val="16"/>
                <w:szCs w:val="16"/>
              </w:rPr>
              <w:t>Jump on start</w:t>
            </w:r>
          </w:p>
        </w:tc>
        <w:tc>
          <w:tcPr>
            <w:tcW w:w="1463" w:type="dxa"/>
          </w:tcPr>
          <w:p w14:paraId="07075312" w14:textId="62A1B52E" w:rsidR="002C1D88" w:rsidRPr="00B04682" w:rsidRDefault="007B6C75" w:rsidP="00536F4E">
            <w:pPr>
              <w:jc w:val="both"/>
              <w:rPr>
                <w:rFonts w:ascii="Verdana" w:hAnsi="Verdana"/>
                <w:sz w:val="16"/>
                <w:szCs w:val="16"/>
              </w:rPr>
            </w:pPr>
            <w:r>
              <w:rPr>
                <w:rFonts w:ascii="Verdana" w:hAnsi="Verdana"/>
                <w:sz w:val="16"/>
                <w:szCs w:val="16"/>
              </w:rPr>
              <w:t>Bool</w:t>
            </w:r>
            <w:r w:rsidR="003E4629">
              <w:rPr>
                <w:rFonts w:ascii="Verdana" w:hAnsi="Verdana"/>
                <w:sz w:val="16"/>
                <w:szCs w:val="16"/>
              </w:rPr>
              <w:t>, True</w:t>
            </w:r>
          </w:p>
        </w:tc>
        <w:tc>
          <w:tcPr>
            <w:tcW w:w="2223" w:type="dxa"/>
          </w:tcPr>
          <w:p w14:paraId="3F0A7D48" w14:textId="078C6DCF" w:rsidR="002C1D88" w:rsidRPr="00B04682" w:rsidRDefault="003F6001" w:rsidP="00536F4E">
            <w:pPr>
              <w:jc w:val="both"/>
              <w:rPr>
                <w:rFonts w:ascii="Verdana" w:hAnsi="Verdana"/>
                <w:sz w:val="16"/>
                <w:szCs w:val="16"/>
              </w:rPr>
            </w:pPr>
            <w:r>
              <w:rPr>
                <w:rFonts w:ascii="Verdana" w:hAnsi="Verdana"/>
                <w:sz w:val="16"/>
                <w:szCs w:val="16"/>
              </w:rPr>
              <w:t>If true, bob will jum</w:t>
            </w:r>
            <w:r w:rsidR="006762F2">
              <w:rPr>
                <w:rFonts w:ascii="Verdana" w:hAnsi="Verdana"/>
                <w:sz w:val="16"/>
                <w:szCs w:val="16"/>
              </w:rPr>
              <w:t>p before starting swing</w:t>
            </w:r>
          </w:p>
        </w:tc>
      </w:tr>
      <w:tr w:rsidR="007B6C75" w:rsidRPr="00555AC4" w14:paraId="3F3AB972" w14:textId="77777777" w:rsidTr="008867FC">
        <w:trPr>
          <w:trHeight w:val="449"/>
        </w:trPr>
        <w:tc>
          <w:tcPr>
            <w:tcW w:w="1129" w:type="dxa"/>
          </w:tcPr>
          <w:p w14:paraId="69B4CDAC" w14:textId="6D6245EF" w:rsidR="007B6C75" w:rsidRPr="00B04682" w:rsidRDefault="00CF7D1C" w:rsidP="00536F4E">
            <w:pPr>
              <w:jc w:val="both"/>
              <w:rPr>
                <w:rFonts w:ascii="Verdana" w:hAnsi="Verdana"/>
                <w:sz w:val="16"/>
                <w:szCs w:val="16"/>
              </w:rPr>
            </w:pPr>
            <w:r>
              <w:rPr>
                <w:rFonts w:ascii="Verdana" w:hAnsi="Verdana"/>
                <w:sz w:val="16"/>
                <w:szCs w:val="16"/>
              </w:rPr>
              <w:t>Start Jump Value</w:t>
            </w:r>
          </w:p>
        </w:tc>
        <w:tc>
          <w:tcPr>
            <w:tcW w:w="1463" w:type="dxa"/>
          </w:tcPr>
          <w:p w14:paraId="584333C6" w14:textId="4D6B2AF2" w:rsidR="007B6C75" w:rsidRPr="00B04682" w:rsidRDefault="00E03CC4" w:rsidP="00536F4E">
            <w:pPr>
              <w:jc w:val="both"/>
              <w:rPr>
                <w:rFonts w:ascii="Verdana" w:hAnsi="Verdana"/>
                <w:sz w:val="16"/>
                <w:szCs w:val="16"/>
              </w:rPr>
            </w:pPr>
            <w:r>
              <w:rPr>
                <w:rFonts w:ascii="Verdana" w:hAnsi="Verdana"/>
                <w:sz w:val="16"/>
                <w:szCs w:val="16"/>
              </w:rPr>
              <w:t>Vector3</w:t>
            </w:r>
            <w:r w:rsidR="00B01D49">
              <w:rPr>
                <w:rFonts w:ascii="Verdana" w:hAnsi="Verdana"/>
                <w:sz w:val="16"/>
                <w:szCs w:val="16"/>
              </w:rPr>
              <w:t>, (4,6,4)</w:t>
            </w:r>
          </w:p>
        </w:tc>
        <w:tc>
          <w:tcPr>
            <w:tcW w:w="2223" w:type="dxa"/>
          </w:tcPr>
          <w:p w14:paraId="2526092D" w14:textId="35057565" w:rsidR="007B6C75" w:rsidRPr="00B04682" w:rsidRDefault="006332B4" w:rsidP="00536F4E">
            <w:pPr>
              <w:jc w:val="both"/>
              <w:rPr>
                <w:rFonts w:ascii="Verdana" w:hAnsi="Verdana"/>
                <w:sz w:val="16"/>
                <w:szCs w:val="16"/>
              </w:rPr>
            </w:pPr>
            <w:r>
              <w:rPr>
                <w:rFonts w:ascii="Verdana" w:hAnsi="Verdana"/>
                <w:sz w:val="16"/>
                <w:szCs w:val="16"/>
              </w:rPr>
              <w:t xml:space="preserve">If “Jump on start” is true, </w:t>
            </w:r>
            <w:r w:rsidR="009D76F4">
              <w:rPr>
                <w:rFonts w:ascii="Verdana" w:hAnsi="Verdana"/>
                <w:sz w:val="16"/>
                <w:szCs w:val="16"/>
              </w:rPr>
              <w:t xml:space="preserve">the bob will jump </w:t>
            </w:r>
            <w:r w:rsidR="00684CB7">
              <w:rPr>
                <w:rFonts w:ascii="Verdana" w:hAnsi="Verdana"/>
                <w:sz w:val="16"/>
                <w:szCs w:val="16"/>
              </w:rPr>
              <w:t>at this specified force</w:t>
            </w:r>
            <w:r w:rsidR="006B4EB8">
              <w:rPr>
                <w:rFonts w:ascii="Verdana" w:hAnsi="Verdana"/>
                <w:sz w:val="16"/>
                <w:szCs w:val="16"/>
              </w:rPr>
              <w:t>.</w:t>
            </w:r>
          </w:p>
        </w:tc>
      </w:tr>
      <w:tr w:rsidR="00A33AB1" w:rsidRPr="00555AC4" w14:paraId="6B9BC29A" w14:textId="77777777" w:rsidTr="008867FC">
        <w:trPr>
          <w:trHeight w:val="449"/>
        </w:trPr>
        <w:tc>
          <w:tcPr>
            <w:tcW w:w="1129" w:type="dxa"/>
          </w:tcPr>
          <w:p w14:paraId="46361D62" w14:textId="35213726" w:rsidR="00A33AB1" w:rsidRDefault="00A33AB1" w:rsidP="00536F4E">
            <w:pPr>
              <w:jc w:val="both"/>
              <w:rPr>
                <w:rFonts w:ascii="Verdana" w:hAnsi="Verdana"/>
                <w:sz w:val="16"/>
                <w:szCs w:val="16"/>
              </w:rPr>
            </w:pPr>
            <w:r>
              <w:rPr>
                <w:rFonts w:ascii="Verdana" w:hAnsi="Verdana"/>
                <w:sz w:val="16"/>
                <w:szCs w:val="16"/>
              </w:rPr>
              <w:t xml:space="preserve">Swing </w:t>
            </w:r>
            <w:r w:rsidR="00CA4D76">
              <w:rPr>
                <w:rFonts w:ascii="Verdana" w:hAnsi="Verdana"/>
                <w:sz w:val="16"/>
                <w:szCs w:val="16"/>
              </w:rPr>
              <w:t>Force</w:t>
            </w:r>
            <w:r>
              <w:rPr>
                <w:rFonts w:ascii="Verdana" w:hAnsi="Verdana"/>
                <w:sz w:val="16"/>
                <w:szCs w:val="16"/>
              </w:rPr>
              <w:t xml:space="preserve"> Multiplier</w:t>
            </w:r>
          </w:p>
        </w:tc>
        <w:tc>
          <w:tcPr>
            <w:tcW w:w="1463" w:type="dxa"/>
          </w:tcPr>
          <w:p w14:paraId="251204BB" w14:textId="64B72505" w:rsidR="008F31D9" w:rsidRDefault="00A33AB1" w:rsidP="00536F4E">
            <w:pPr>
              <w:jc w:val="both"/>
              <w:rPr>
                <w:rFonts w:ascii="Verdana" w:hAnsi="Verdana"/>
                <w:sz w:val="16"/>
                <w:szCs w:val="16"/>
              </w:rPr>
            </w:pPr>
            <w:r>
              <w:rPr>
                <w:rFonts w:ascii="Verdana" w:hAnsi="Verdana"/>
                <w:sz w:val="16"/>
                <w:szCs w:val="16"/>
              </w:rPr>
              <w:t>Float</w:t>
            </w:r>
            <w:r w:rsidR="008F31D9">
              <w:rPr>
                <w:rFonts w:ascii="Verdana" w:hAnsi="Verdana"/>
                <w:sz w:val="16"/>
                <w:szCs w:val="16"/>
              </w:rPr>
              <w:t>, 1.2</w:t>
            </w:r>
          </w:p>
        </w:tc>
        <w:tc>
          <w:tcPr>
            <w:tcW w:w="2223" w:type="dxa"/>
          </w:tcPr>
          <w:p w14:paraId="3F4C4264" w14:textId="3F7B6E37" w:rsidR="00A33AB1" w:rsidRDefault="00A33AB1" w:rsidP="00536F4E">
            <w:pPr>
              <w:jc w:val="both"/>
              <w:rPr>
                <w:rFonts w:ascii="Verdana" w:hAnsi="Verdana"/>
                <w:sz w:val="16"/>
                <w:szCs w:val="16"/>
              </w:rPr>
            </w:pPr>
            <w:r>
              <w:rPr>
                <w:rFonts w:ascii="Verdana" w:hAnsi="Verdana"/>
                <w:sz w:val="16"/>
                <w:szCs w:val="16"/>
              </w:rPr>
              <w:t>Increases intensity of the swing</w:t>
            </w:r>
            <w:r w:rsidR="00151FBE">
              <w:rPr>
                <w:rFonts w:ascii="Verdana" w:hAnsi="Verdana"/>
                <w:sz w:val="16"/>
                <w:szCs w:val="16"/>
              </w:rPr>
              <w:t xml:space="preserve">. Bob gains momentum faster. </w:t>
            </w:r>
          </w:p>
        </w:tc>
      </w:tr>
    </w:tbl>
    <w:p w14:paraId="6CE7E8F3" w14:textId="4CD1D9E7" w:rsidR="00722EC8" w:rsidRPr="008A0FB2" w:rsidRDefault="00411BF4" w:rsidP="00591532">
      <w:pPr>
        <w:jc w:val="both"/>
        <w:rPr>
          <w:rFonts w:ascii="Verdana" w:hAnsi="Verdana"/>
          <w:sz w:val="16"/>
          <w:szCs w:val="16"/>
        </w:rPr>
      </w:pPr>
      <w:r w:rsidRPr="00306D93">
        <w:rPr>
          <w:rFonts w:ascii="Verdana" w:hAnsi="Verdana"/>
          <w:sz w:val="16"/>
          <w:szCs w:val="16"/>
        </w:rPr>
        <w:t>Fig.</w:t>
      </w:r>
      <w:r w:rsidR="00324835">
        <w:rPr>
          <w:rFonts w:ascii="Verdana" w:hAnsi="Verdana"/>
          <w:sz w:val="16"/>
          <w:szCs w:val="16"/>
        </w:rPr>
        <w:t>20</w:t>
      </w:r>
      <w:r w:rsidRPr="00306D93">
        <w:rPr>
          <w:rFonts w:ascii="Verdana" w:hAnsi="Verdana"/>
          <w:sz w:val="16"/>
          <w:szCs w:val="16"/>
        </w:rPr>
        <w:t>:</w:t>
      </w:r>
      <w:r w:rsidR="003639D7" w:rsidRPr="00306D93">
        <w:rPr>
          <w:rFonts w:ascii="Verdana" w:hAnsi="Verdana"/>
          <w:sz w:val="16"/>
          <w:szCs w:val="16"/>
        </w:rPr>
        <w:t xml:space="preserve"> a table </w:t>
      </w:r>
      <w:r w:rsidR="00306D93" w:rsidRPr="00306D93">
        <w:rPr>
          <w:rFonts w:ascii="Verdana" w:hAnsi="Verdana"/>
          <w:sz w:val="16"/>
          <w:szCs w:val="16"/>
        </w:rPr>
        <w:t>detailing</w:t>
      </w:r>
      <w:r w:rsidR="003639D7" w:rsidRPr="00306D93">
        <w:rPr>
          <w:rFonts w:ascii="Verdana" w:hAnsi="Verdana"/>
          <w:sz w:val="16"/>
          <w:szCs w:val="16"/>
        </w:rPr>
        <w:t xml:space="preserve"> all the adjustable parameters in the </w:t>
      </w:r>
      <w:r w:rsidR="004C51F4" w:rsidRPr="00306D93">
        <w:rPr>
          <w:rFonts w:ascii="Verdana" w:hAnsi="Verdana"/>
          <w:sz w:val="16"/>
          <w:szCs w:val="16"/>
        </w:rPr>
        <w:t>simulation</w:t>
      </w:r>
      <w:r w:rsidR="00662314" w:rsidRPr="00306D93">
        <w:rPr>
          <w:rFonts w:ascii="Verdana" w:hAnsi="Verdana"/>
          <w:sz w:val="16"/>
          <w:szCs w:val="16"/>
        </w:rPr>
        <w:t xml:space="preserve"> alongside</w:t>
      </w:r>
      <w:r w:rsidR="0091401D" w:rsidRPr="00306D93">
        <w:rPr>
          <w:rFonts w:ascii="Verdana" w:hAnsi="Verdana"/>
          <w:sz w:val="16"/>
          <w:szCs w:val="16"/>
        </w:rPr>
        <w:t xml:space="preserve"> their type and function. </w:t>
      </w:r>
    </w:p>
    <w:p w14:paraId="22C163B5" w14:textId="77777777" w:rsidR="00722EC8" w:rsidRDefault="00722EC8" w:rsidP="00591532">
      <w:pPr>
        <w:jc w:val="both"/>
        <w:rPr>
          <w:rFonts w:ascii="Verdana" w:hAnsi="Verdana"/>
          <w:sz w:val="18"/>
          <w:szCs w:val="18"/>
        </w:rPr>
      </w:pPr>
    </w:p>
    <w:p w14:paraId="1800FE18" w14:textId="146EF5A7" w:rsidR="00866A03" w:rsidRDefault="00866A03" w:rsidP="00591532">
      <w:pPr>
        <w:jc w:val="both"/>
        <w:rPr>
          <w:rFonts w:ascii="Verdana" w:hAnsi="Verdana"/>
          <w:sz w:val="18"/>
          <w:szCs w:val="18"/>
        </w:rPr>
      </w:pPr>
      <w:r>
        <w:rPr>
          <w:rFonts w:ascii="Verdana" w:hAnsi="Verdana"/>
          <w:sz w:val="18"/>
          <w:szCs w:val="18"/>
        </w:rPr>
        <w:t xml:space="preserve">The ”Swing Force Multiplier” parameter was added to increase the intensity of the swing movement in cases where the amplitude of the swing is especially large, and the “bob” was moving especially slowly. This </w:t>
      </w:r>
      <w:r w:rsidR="0075701F">
        <w:rPr>
          <w:rFonts w:ascii="Verdana" w:hAnsi="Verdana"/>
          <w:sz w:val="18"/>
          <w:szCs w:val="18"/>
        </w:rPr>
        <w:t xml:space="preserve">multiplier is applied to </w:t>
      </w:r>
      <w:r w:rsidR="001F7ADA">
        <w:rPr>
          <w:rFonts w:ascii="Verdana" w:hAnsi="Verdana"/>
          <w:sz w:val="18"/>
          <w:szCs w:val="18"/>
        </w:rPr>
        <w:t>the Tension Force and Centripetal Force equation</w:t>
      </w:r>
      <w:r w:rsidR="00F77C2E">
        <w:rPr>
          <w:rFonts w:ascii="Verdana" w:hAnsi="Verdana"/>
          <w:sz w:val="18"/>
          <w:szCs w:val="18"/>
        </w:rPr>
        <w:t>s.</w:t>
      </w:r>
    </w:p>
    <w:p w14:paraId="70679E6A" w14:textId="77777777" w:rsidR="00866A03" w:rsidRDefault="00866A03" w:rsidP="00591532">
      <w:pPr>
        <w:jc w:val="both"/>
        <w:rPr>
          <w:rFonts w:ascii="Verdana" w:hAnsi="Verdana"/>
          <w:sz w:val="18"/>
          <w:szCs w:val="18"/>
        </w:rPr>
      </w:pPr>
    </w:p>
    <w:p w14:paraId="7A1B3B3C" w14:textId="6C68ED28" w:rsidR="00591532" w:rsidRPr="00411BF4" w:rsidRDefault="00765AC5" w:rsidP="00591532">
      <w:pPr>
        <w:jc w:val="both"/>
        <w:rPr>
          <w:rFonts w:ascii="Verdana" w:hAnsi="Verdana"/>
          <w:sz w:val="18"/>
          <w:szCs w:val="18"/>
        </w:rPr>
      </w:pPr>
      <w:r>
        <w:rPr>
          <w:rFonts w:ascii="Verdana" w:hAnsi="Verdana"/>
          <w:sz w:val="18"/>
          <w:szCs w:val="18"/>
        </w:rPr>
        <w:t>As mentioned in the literature</w:t>
      </w:r>
      <w:r w:rsidR="007329A9">
        <w:rPr>
          <w:rFonts w:ascii="Verdana" w:hAnsi="Verdana"/>
          <w:sz w:val="18"/>
          <w:szCs w:val="18"/>
        </w:rPr>
        <w:t xml:space="preserve"> review</w:t>
      </w:r>
      <w:r>
        <w:rPr>
          <w:rFonts w:ascii="Verdana" w:hAnsi="Verdana"/>
          <w:sz w:val="18"/>
          <w:szCs w:val="18"/>
        </w:rPr>
        <w:t xml:space="preserve">, real-time physics engines </w:t>
      </w:r>
      <w:r w:rsidR="00B059CB">
        <w:rPr>
          <w:rFonts w:ascii="Verdana" w:hAnsi="Verdana"/>
          <w:sz w:val="18"/>
          <w:szCs w:val="18"/>
        </w:rPr>
        <w:t xml:space="preserve">sacrifice </w:t>
      </w:r>
      <w:r w:rsidR="00D04D34">
        <w:rPr>
          <w:rFonts w:ascii="Verdana" w:hAnsi="Verdana"/>
          <w:sz w:val="18"/>
          <w:szCs w:val="18"/>
        </w:rPr>
        <w:t>accuracy</w:t>
      </w:r>
      <w:r w:rsidR="00C92D95">
        <w:rPr>
          <w:rFonts w:ascii="Verdana" w:hAnsi="Verdana"/>
          <w:sz w:val="18"/>
          <w:szCs w:val="18"/>
        </w:rPr>
        <w:t xml:space="preserve"> in favour of </w:t>
      </w:r>
      <w:r w:rsidR="00F51EFB">
        <w:rPr>
          <w:rFonts w:ascii="Verdana" w:hAnsi="Verdana"/>
          <w:sz w:val="18"/>
          <w:szCs w:val="18"/>
        </w:rPr>
        <w:t>performance</w:t>
      </w:r>
      <w:r w:rsidR="00D40659">
        <w:rPr>
          <w:rFonts w:ascii="Verdana" w:hAnsi="Verdana"/>
          <w:sz w:val="18"/>
          <w:szCs w:val="18"/>
        </w:rPr>
        <w:t xml:space="preserve"> (</w:t>
      </w:r>
      <w:proofErr w:type="spellStart"/>
      <w:r w:rsidR="008C00DD">
        <w:rPr>
          <w:rFonts w:ascii="Verdana" w:hAnsi="Verdana"/>
          <w:sz w:val="18"/>
          <w:szCs w:val="18"/>
        </w:rPr>
        <w:t>Maranowski</w:t>
      </w:r>
      <w:proofErr w:type="spellEnd"/>
      <w:r w:rsidR="008C00DD">
        <w:rPr>
          <w:rFonts w:ascii="Verdana" w:hAnsi="Verdana"/>
          <w:sz w:val="18"/>
          <w:szCs w:val="18"/>
        </w:rPr>
        <w:t>, 2024</w:t>
      </w:r>
      <w:r w:rsidR="00D40659">
        <w:rPr>
          <w:rFonts w:ascii="Verdana" w:hAnsi="Verdana"/>
          <w:sz w:val="18"/>
          <w:szCs w:val="18"/>
        </w:rPr>
        <w:t>).</w:t>
      </w:r>
      <w:r w:rsidR="009610E9">
        <w:rPr>
          <w:rFonts w:ascii="Verdana" w:hAnsi="Verdana"/>
          <w:sz w:val="18"/>
          <w:szCs w:val="18"/>
        </w:rPr>
        <w:t xml:space="preserve"> This can be seen in the performance of the simulatio</w:t>
      </w:r>
      <w:r w:rsidR="00C97CE7">
        <w:rPr>
          <w:rFonts w:ascii="Verdana" w:hAnsi="Verdana"/>
          <w:sz w:val="18"/>
          <w:szCs w:val="18"/>
        </w:rPr>
        <w:t xml:space="preserve">n </w:t>
      </w:r>
      <w:r w:rsidR="003D5C42">
        <w:rPr>
          <w:rFonts w:ascii="Verdana" w:hAnsi="Verdana"/>
          <w:sz w:val="18"/>
          <w:szCs w:val="18"/>
        </w:rPr>
        <w:t>w</w:t>
      </w:r>
      <w:r w:rsidR="005A70F0">
        <w:rPr>
          <w:rFonts w:ascii="Verdana" w:hAnsi="Verdana"/>
          <w:sz w:val="18"/>
          <w:szCs w:val="18"/>
        </w:rPr>
        <w:t xml:space="preserve">ithout </w:t>
      </w:r>
      <w:r w:rsidR="004921AC">
        <w:rPr>
          <w:rFonts w:ascii="Verdana" w:hAnsi="Verdana"/>
          <w:sz w:val="18"/>
          <w:szCs w:val="18"/>
        </w:rPr>
        <w:t>interpolation or smoothing (</w:t>
      </w:r>
      <w:r w:rsidR="009743D5">
        <w:rPr>
          <w:rFonts w:ascii="Verdana" w:hAnsi="Verdana"/>
          <w:sz w:val="18"/>
          <w:szCs w:val="18"/>
        </w:rPr>
        <w:t>see figure 21</w:t>
      </w:r>
      <w:r w:rsidR="004921AC">
        <w:rPr>
          <w:rFonts w:ascii="Verdana" w:hAnsi="Verdana"/>
          <w:sz w:val="18"/>
          <w:szCs w:val="18"/>
        </w:rPr>
        <w:t>).</w:t>
      </w:r>
    </w:p>
    <w:p w14:paraId="19F648C5" w14:textId="77777777" w:rsidR="00591532" w:rsidRDefault="00591532" w:rsidP="00D67C46">
      <w:pPr>
        <w:jc w:val="both"/>
        <w:rPr>
          <w:rFonts w:ascii="Verdana" w:hAnsi="Verdana"/>
          <w:sz w:val="18"/>
          <w:szCs w:val="18"/>
        </w:rPr>
      </w:pPr>
    </w:p>
    <w:p w14:paraId="2DFF7689" w14:textId="77777777" w:rsidR="00591532" w:rsidRDefault="00591532" w:rsidP="00D67C46">
      <w:pPr>
        <w:jc w:val="both"/>
        <w:rPr>
          <w:rFonts w:ascii="Verdana" w:hAnsi="Verdana"/>
          <w:sz w:val="18"/>
          <w:szCs w:val="18"/>
        </w:rPr>
      </w:pPr>
    </w:p>
    <w:p w14:paraId="2C1FB810" w14:textId="744C7335" w:rsidR="00591532" w:rsidRDefault="00D45D0D" w:rsidP="00D67C46">
      <w:pPr>
        <w:jc w:val="both"/>
        <w:rPr>
          <w:rFonts w:ascii="Verdana" w:hAnsi="Verdana"/>
          <w:sz w:val="18"/>
          <w:szCs w:val="18"/>
        </w:rPr>
      </w:pPr>
      <w:r w:rsidRPr="00D45D0D">
        <w:rPr>
          <w:rFonts w:ascii="Verdana" w:hAnsi="Verdana"/>
          <w:noProof/>
          <w:sz w:val="18"/>
          <w:szCs w:val="18"/>
        </w:rPr>
        <w:drawing>
          <wp:inline distT="0" distB="0" distL="0" distR="0" wp14:anchorId="0FC8218E" wp14:editId="292E6406">
            <wp:extent cx="2867660" cy="2225040"/>
            <wp:effectExtent l="0" t="0" r="8890" b="3810"/>
            <wp:docPr id="480343103" name="Picture 1" descr="A white cube with a red string attached to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343103" name="Picture 1" descr="A white cube with a red string attached to it&#10;&#10;AI-generated content may be incorrect."/>
                    <pic:cNvPicPr/>
                  </pic:nvPicPr>
                  <pic:blipFill>
                    <a:blip r:embed="rId36"/>
                    <a:stretch>
                      <a:fillRect/>
                    </a:stretch>
                  </pic:blipFill>
                  <pic:spPr>
                    <a:xfrm>
                      <a:off x="0" y="0"/>
                      <a:ext cx="2867660" cy="2225040"/>
                    </a:xfrm>
                    <a:prstGeom prst="rect">
                      <a:avLst/>
                    </a:prstGeom>
                  </pic:spPr>
                </pic:pic>
              </a:graphicData>
            </a:graphic>
          </wp:inline>
        </w:drawing>
      </w:r>
    </w:p>
    <w:p w14:paraId="17397711" w14:textId="778B0A7D" w:rsidR="000C77BA" w:rsidRPr="005B655F" w:rsidRDefault="004319F3" w:rsidP="00D67C46">
      <w:pPr>
        <w:jc w:val="both"/>
        <w:rPr>
          <w:rFonts w:ascii="Verdana" w:hAnsi="Verdana"/>
          <w:sz w:val="16"/>
          <w:szCs w:val="16"/>
        </w:rPr>
      </w:pPr>
      <w:r w:rsidRPr="005B655F">
        <w:rPr>
          <w:rFonts w:ascii="Verdana" w:hAnsi="Verdana"/>
          <w:sz w:val="16"/>
          <w:szCs w:val="16"/>
        </w:rPr>
        <w:t>Fig.</w:t>
      </w:r>
      <w:r w:rsidR="00D16E15">
        <w:rPr>
          <w:rFonts w:ascii="Verdana" w:hAnsi="Verdana"/>
          <w:sz w:val="16"/>
          <w:szCs w:val="16"/>
        </w:rPr>
        <w:t>21</w:t>
      </w:r>
      <w:r w:rsidRPr="005B655F">
        <w:rPr>
          <w:rFonts w:ascii="Verdana" w:hAnsi="Verdana"/>
          <w:sz w:val="16"/>
          <w:szCs w:val="16"/>
        </w:rPr>
        <w:t>: Early iteration of the artifact</w:t>
      </w:r>
      <w:r w:rsidR="0045213C" w:rsidRPr="005B655F">
        <w:rPr>
          <w:rFonts w:ascii="Verdana" w:hAnsi="Verdana"/>
          <w:sz w:val="16"/>
          <w:szCs w:val="16"/>
        </w:rPr>
        <w:t xml:space="preserve"> </w:t>
      </w:r>
      <w:r w:rsidR="000D50DF" w:rsidRPr="005B655F">
        <w:rPr>
          <w:rFonts w:ascii="Verdana" w:hAnsi="Verdana"/>
          <w:sz w:val="16"/>
          <w:szCs w:val="16"/>
        </w:rPr>
        <w:t>w</w:t>
      </w:r>
      <w:r w:rsidR="00D45D0D" w:rsidRPr="005B655F">
        <w:rPr>
          <w:rFonts w:ascii="Verdana" w:hAnsi="Verdana"/>
          <w:sz w:val="16"/>
          <w:szCs w:val="16"/>
        </w:rPr>
        <w:t>ith jittering issues</w:t>
      </w:r>
      <w:r w:rsidR="00434838" w:rsidRPr="005B655F">
        <w:rPr>
          <w:rFonts w:ascii="Verdana" w:hAnsi="Verdana"/>
          <w:sz w:val="16"/>
          <w:szCs w:val="16"/>
        </w:rPr>
        <w:t xml:space="preserve"> caused by high timestep value</w:t>
      </w:r>
      <w:r w:rsidR="00BF6F2D" w:rsidRPr="005B655F">
        <w:rPr>
          <w:rFonts w:ascii="Verdana" w:hAnsi="Verdana"/>
          <w:sz w:val="16"/>
          <w:szCs w:val="16"/>
        </w:rPr>
        <w:t xml:space="preserve"> and low framerate</w:t>
      </w:r>
      <w:r w:rsidR="00434838" w:rsidRPr="005B655F">
        <w:rPr>
          <w:rFonts w:ascii="Verdana" w:hAnsi="Verdana"/>
          <w:sz w:val="16"/>
          <w:szCs w:val="16"/>
        </w:rPr>
        <w:t xml:space="preserve"> </w:t>
      </w:r>
      <w:r w:rsidR="00590788" w:rsidRPr="005B655F">
        <w:rPr>
          <w:rFonts w:ascii="Verdana" w:hAnsi="Verdana"/>
          <w:sz w:val="16"/>
          <w:szCs w:val="16"/>
        </w:rPr>
        <w:t xml:space="preserve"> </w:t>
      </w:r>
      <w:r w:rsidR="003B638E" w:rsidRPr="005B655F">
        <w:rPr>
          <w:rFonts w:ascii="Verdana" w:hAnsi="Verdana"/>
          <w:sz w:val="16"/>
          <w:szCs w:val="16"/>
        </w:rPr>
        <w:t xml:space="preserve"> </w:t>
      </w:r>
    </w:p>
    <w:p w14:paraId="607003DD" w14:textId="4AD825A2" w:rsidR="004F5D6F" w:rsidRDefault="004F5D6F" w:rsidP="00D67C46">
      <w:pPr>
        <w:jc w:val="both"/>
        <w:rPr>
          <w:rFonts w:ascii="Verdana" w:hAnsi="Verdana"/>
          <w:sz w:val="18"/>
          <w:szCs w:val="18"/>
        </w:rPr>
      </w:pPr>
    </w:p>
    <w:p w14:paraId="60E71489" w14:textId="3F3C9695" w:rsidR="008369D9" w:rsidRDefault="008369D9" w:rsidP="00D67C46">
      <w:pPr>
        <w:jc w:val="both"/>
        <w:rPr>
          <w:rFonts w:ascii="Verdana" w:hAnsi="Verdana"/>
          <w:sz w:val="18"/>
          <w:szCs w:val="18"/>
        </w:rPr>
      </w:pPr>
      <w:r>
        <w:rPr>
          <w:rFonts w:ascii="Verdana" w:hAnsi="Verdana"/>
          <w:sz w:val="18"/>
          <w:szCs w:val="18"/>
        </w:rPr>
        <w:t xml:space="preserve">To </w:t>
      </w:r>
      <w:r w:rsidR="007D6874">
        <w:rPr>
          <w:rFonts w:ascii="Verdana" w:hAnsi="Verdana"/>
          <w:sz w:val="18"/>
          <w:szCs w:val="18"/>
        </w:rPr>
        <w:t>mitigate</w:t>
      </w:r>
      <w:r>
        <w:rPr>
          <w:rFonts w:ascii="Verdana" w:hAnsi="Verdana"/>
          <w:sz w:val="18"/>
          <w:szCs w:val="18"/>
        </w:rPr>
        <w:t xml:space="preserve"> this </w:t>
      </w:r>
      <w:r w:rsidR="0047407A">
        <w:rPr>
          <w:rFonts w:ascii="Verdana" w:hAnsi="Verdana"/>
          <w:sz w:val="18"/>
          <w:szCs w:val="18"/>
        </w:rPr>
        <w:t>issue,</w:t>
      </w:r>
      <w:r w:rsidR="00D845BA">
        <w:rPr>
          <w:rFonts w:ascii="Verdana" w:hAnsi="Verdana"/>
          <w:sz w:val="18"/>
          <w:szCs w:val="18"/>
        </w:rPr>
        <w:t xml:space="preserve"> the “</w:t>
      </w:r>
      <w:r w:rsidR="00FC5A76">
        <w:rPr>
          <w:rFonts w:ascii="Verdana" w:hAnsi="Verdana"/>
          <w:sz w:val="18"/>
          <w:szCs w:val="18"/>
        </w:rPr>
        <w:t>Use Custom</w:t>
      </w:r>
      <w:r w:rsidR="00D845BA">
        <w:rPr>
          <w:rFonts w:ascii="Verdana" w:hAnsi="Verdana"/>
          <w:sz w:val="18"/>
          <w:szCs w:val="18"/>
        </w:rPr>
        <w:t xml:space="preserve"> Timestep” option was </w:t>
      </w:r>
      <w:r w:rsidR="00997CC8">
        <w:rPr>
          <w:rFonts w:ascii="Verdana" w:hAnsi="Verdana"/>
          <w:sz w:val="18"/>
          <w:szCs w:val="18"/>
        </w:rPr>
        <w:t>added</w:t>
      </w:r>
      <w:r w:rsidR="005046EA">
        <w:rPr>
          <w:rFonts w:ascii="Verdana" w:hAnsi="Verdana"/>
          <w:sz w:val="18"/>
          <w:szCs w:val="18"/>
        </w:rPr>
        <w:t xml:space="preserve"> alongside a</w:t>
      </w:r>
      <w:r w:rsidR="0031163B">
        <w:rPr>
          <w:rFonts w:ascii="Verdana" w:hAnsi="Verdana"/>
          <w:sz w:val="18"/>
          <w:szCs w:val="18"/>
        </w:rPr>
        <w:t xml:space="preserve">n option to turn </w:t>
      </w:r>
      <w:r w:rsidR="000D511C">
        <w:rPr>
          <w:rFonts w:ascii="Verdana" w:hAnsi="Verdana"/>
          <w:sz w:val="18"/>
          <w:szCs w:val="18"/>
        </w:rPr>
        <w:t xml:space="preserve">on </w:t>
      </w:r>
      <w:r w:rsidR="00D757C0">
        <w:rPr>
          <w:rFonts w:ascii="Verdana" w:hAnsi="Verdana"/>
          <w:sz w:val="18"/>
          <w:szCs w:val="18"/>
        </w:rPr>
        <w:t xml:space="preserve">interpolation between </w:t>
      </w:r>
      <w:r w:rsidR="00195C1A">
        <w:rPr>
          <w:rFonts w:ascii="Verdana" w:hAnsi="Verdana"/>
          <w:sz w:val="18"/>
          <w:szCs w:val="18"/>
        </w:rPr>
        <w:t xml:space="preserve">physics frames. While </w:t>
      </w:r>
      <w:r w:rsidR="00014642">
        <w:rPr>
          <w:rFonts w:ascii="Verdana" w:hAnsi="Verdana"/>
          <w:sz w:val="18"/>
          <w:szCs w:val="18"/>
        </w:rPr>
        <w:t xml:space="preserve">turning on interpolation </w:t>
      </w:r>
      <w:r w:rsidR="0068077F">
        <w:rPr>
          <w:rFonts w:ascii="Verdana" w:hAnsi="Verdana"/>
          <w:sz w:val="18"/>
          <w:szCs w:val="18"/>
        </w:rPr>
        <w:t>aff</w:t>
      </w:r>
      <w:r w:rsidR="006D517C">
        <w:rPr>
          <w:rFonts w:ascii="Verdana" w:hAnsi="Verdana"/>
          <w:sz w:val="18"/>
          <w:szCs w:val="18"/>
        </w:rPr>
        <w:t xml:space="preserve">ects </w:t>
      </w:r>
      <w:r w:rsidR="006B271A">
        <w:rPr>
          <w:rFonts w:ascii="Verdana" w:hAnsi="Verdana"/>
          <w:sz w:val="18"/>
          <w:szCs w:val="18"/>
        </w:rPr>
        <w:t>only the “bob”</w:t>
      </w:r>
      <w:r w:rsidR="000E14B0">
        <w:rPr>
          <w:rFonts w:ascii="Verdana" w:hAnsi="Verdana"/>
          <w:sz w:val="18"/>
          <w:szCs w:val="18"/>
        </w:rPr>
        <w:t xml:space="preserve"> </w:t>
      </w:r>
      <w:r w:rsidR="000E14B0">
        <w:rPr>
          <w:rFonts w:ascii="Verdana" w:hAnsi="Verdana"/>
          <w:sz w:val="18"/>
          <w:szCs w:val="18"/>
        </w:rPr>
        <w:t>object</w:t>
      </w:r>
      <w:r w:rsidR="00E60B57">
        <w:rPr>
          <w:rFonts w:ascii="Verdana" w:hAnsi="Verdana"/>
          <w:sz w:val="18"/>
          <w:szCs w:val="18"/>
        </w:rPr>
        <w:t xml:space="preserve">’s </w:t>
      </w:r>
      <w:proofErr w:type="spellStart"/>
      <w:r w:rsidR="00E60B57">
        <w:rPr>
          <w:rFonts w:ascii="Verdana" w:hAnsi="Verdana"/>
          <w:sz w:val="18"/>
          <w:szCs w:val="18"/>
        </w:rPr>
        <w:t>RigidBody</w:t>
      </w:r>
      <w:proofErr w:type="spellEnd"/>
      <w:r w:rsidR="006B271A">
        <w:rPr>
          <w:rFonts w:ascii="Verdana" w:hAnsi="Verdana"/>
          <w:sz w:val="18"/>
          <w:szCs w:val="18"/>
        </w:rPr>
        <w:t xml:space="preserve">, altering the </w:t>
      </w:r>
      <w:r w:rsidR="008A14E0">
        <w:rPr>
          <w:rFonts w:ascii="Verdana" w:hAnsi="Verdana"/>
          <w:sz w:val="18"/>
          <w:szCs w:val="18"/>
        </w:rPr>
        <w:t xml:space="preserve">“Fixed Timestep” value </w:t>
      </w:r>
      <w:r w:rsidR="00CF0AE6">
        <w:rPr>
          <w:rFonts w:ascii="Verdana" w:hAnsi="Verdana"/>
          <w:sz w:val="18"/>
          <w:szCs w:val="18"/>
        </w:rPr>
        <w:t>a</w:t>
      </w:r>
      <w:r w:rsidR="00EE63CF">
        <w:rPr>
          <w:rFonts w:ascii="Verdana" w:hAnsi="Verdana"/>
          <w:sz w:val="18"/>
          <w:szCs w:val="18"/>
        </w:rPr>
        <w:t>ffects</w:t>
      </w:r>
      <w:r w:rsidR="00CF0AE6">
        <w:rPr>
          <w:rFonts w:ascii="Verdana" w:hAnsi="Verdana"/>
          <w:sz w:val="18"/>
          <w:szCs w:val="18"/>
        </w:rPr>
        <w:t xml:space="preserve"> the</w:t>
      </w:r>
      <w:r w:rsidR="00EF26C7">
        <w:rPr>
          <w:rFonts w:ascii="Verdana" w:hAnsi="Verdana"/>
          <w:sz w:val="18"/>
          <w:szCs w:val="18"/>
        </w:rPr>
        <w:t xml:space="preserve"> entire project</w:t>
      </w:r>
      <w:r w:rsidR="003F77EE">
        <w:rPr>
          <w:rFonts w:ascii="Verdana" w:hAnsi="Verdana"/>
          <w:sz w:val="18"/>
          <w:szCs w:val="18"/>
        </w:rPr>
        <w:t>.</w:t>
      </w:r>
      <w:r w:rsidR="00EB2671">
        <w:rPr>
          <w:rFonts w:ascii="Verdana" w:hAnsi="Verdana"/>
          <w:sz w:val="18"/>
          <w:szCs w:val="18"/>
        </w:rPr>
        <w:t xml:space="preserve"> </w:t>
      </w:r>
    </w:p>
    <w:p w14:paraId="2705A12F" w14:textId="77777777" w:rsidR="003F77EE" w:rsidRDefault="003F77EE" w:rsidP="00D67C46">
      <w:pPr>
        <w:jc w:val="both"/>
        <w:rPr>
          <w:rFonts w:ascii="Verdana" w:hAnsi="Verdana"/>
          <w:sz w:val="18"/>
          <w:szCs w:val="18"/>
        </w:rPr>
      </w:pPr>
    </w:p>
    <w:p w14:paraId="71960C2C" w14:textId="724B57D0" w:rsidR="005F0E15" w:rsidRDefault="00F16276" w:rsidP="00D67C46">
      <w:pPr>
        <w:jc w:val="both"/>
        <w:rPr>
          <w:rFonts w:ascii="Verdana" w:hAnsi="Verdana"/>
          <w:sz w:val="18"/>
          <w:szCs w:val="18"/>
        </w:rPr>
      </w:pPr>
      <w:r>
        <w:rPr>
          <w:rFonts w:ascii="Verdana" w:hAnsi="Verdana"/>
          <w:sz w:val="18"/>
          <w:szCs w:val="18"/>
        </w:rPr>
        <w:t>A</w:t>
      </w:r>
      <w:r w:rsidR="0059460E">
        <w:rPr>
          <w:rFonts w:ascii="Verdana" w:hAnsi="Verdana"/>
          <w:sz w:val="18"/>
          <w:szCs w:val="18"/>
        </w:rPr>
        <w:t xml:space="preserve">lso mentioned in the literature review is the effects of </w:t>
      </w:r>
      <w:r w:rsidR="006E1A72">
        <w:rPr>
          <w:rFonts w:ascii="Verdana" w:hAnsi="Verdana"/>
          <w:sz w:val="18"/>
          <w:szCs w:val="18"/>
        </w:rPr>
        <w:t xml:space="preserve">altering The Fixed Timestep value on </w:t>
      </w:r>
      <w:r w:rsidR="0055252E">
        <w:rPr>
          <w:rFonts w:ascii="Verdana" w:hAnsi="Verdana"/>
          <w:sz w:val="18"/>
          <w:szCs w:val="18"/>
        </w:rPr>
        <w:t>overall performance.</w:t>
      </w:r>
      <w:r w:rsidR="00547784">
        <w:rPr>
          <w:rFonts w:ascii="Verdana" w:hAnsi="Verdana"/>
          <w:sz w:val="18"/>
          <w:szCs w:val="18"/>
        </w:rPr>
        <w:t xml:space="preserve"> In order to account for users favouring performance over smoothness</w:t>
      </w:r>
      <w:r w:rsidR="006546BD">
        <w:rPr>
          <w:rFonts w:ascii="Verdana" w:hAnsi="Verdana"/>
          <w:sz w:val="18"/>
          <w:szCs w:val="18"/>
        </w:rPr>
        <w:t xml:space="preserve"> </w:t>
      </w:r>
      <w:r w:rsidR="00547784" w:rsidRPr="002D2388">
        <w:rPr>
          <w:rFonts w:ascii="Verdana" w:hAnsi="Verdana"/>
          <w:i/>
          <w:iCs/>
          <w:sz w:val="18"/>
          <w:szCs w:val="18"/>
        </w:rPr>
        <w:t>and</w:t>
      </w:r>
      <w:r w:rsidR="00547784">
        <w:rPr>
          <w:rFonts w:ascii="Verdana" w:hAnsi="Verdana"/>
          <w:sz w:val="18"/>
          <w:szCs w:val="18"/>
        </w:rPr>
        <w:t xml:space="preserve"> those </w:t>
      </w:r>
      <w:r w:rsidR="00E45302">
        <w:rPr>
          <w:rFonts w:ascii="Verdana" w:hAnsi="Verdana"/>
          <w:sz w:val="18"/>
          <w:szCs w:val="18"/>
        </w:rPr>
        <w:t xml:space="preserve">wanting a smoother simulation, </w:t>
      </w:r>
      <w:r w:rsidR="00F86829">
        <w:rPr>
          <w:rFonts w:ascii="Verdana" w:hAnsi="Verdana"/>
          <w:sz w:val="18"/>
          <w:szCs w:val="18"/>
        </w:rPr>
        <w:t xml:space="preserve">altering the Fixed Timestep was made optional. </w:t>
      </w:r>
    </w:p>
    <w:p w14:paraId="6D9CBE30" w14:textId="77777777" w:rsidR="005502EE" w:rsidRDefault="005502EE" w:rsidP="00D67C46">
      <w:pPr>
        <w:jc w:val="both"/>
        <w:rPr>
          <w:rFonts w:ascii="Verdana" w:hAnsi="Verdana"/>
          <w:sz w:val="18"/>
          <w:szCs w:val="18"/>
        </w:rPr>
      </w:pPr>
    </w:p>
    <w:p w14:paraId="0011E20A" w14:textId="614E3064" w:rsidR="00EC33E0" w:rsidRDefault="00EA5A5B" w:rsidP="00D67C46">
      <w:pPr>
        <w:jc w:val="both"/>
        <w:rPr>
          <w:rFonts w:ascii="Verdana" w:hAnsi="Verdana"/>
          <w:sz w:val="18"/>
          <w:szCs w:val="18"/>
        </w:rPr>
      </w:pPr>
      <w:r>
        <w:rPr>
          <w:rFonts w:ascii="Verdana" w:hAnsi="Verdana"/>
          <w:sz w:val="18"/>
          <w:szCs w:val="18"/>
        </w:rPr>
        <w:t>Video games such as</w:t>
      </w:r>
      <w:r w:rsidR="00AA3641">
        <w:rPr>
          <w:rFonts w:ascii="Verdana" w:hAnsi="Verdana"/>
          <w:sz w:val="18"/>
          <w:szCs w:val="18"/>
        </w:rPr>
        <w:t xml:space="preserve"> </w:t>
      </w:r>
      <w:r w:rsidR="005502EE" w:rsidRPr="002F789D">
        <w:rPr>
          <w:rFonts w:ascii="Verdana" w:hAnsi="Verdana"/>
          <w:i/>
          <w:iCs/>
          <w:sz w:val="18"/>
          <w:szCs w:val="18"/>
        </w:rPr>
        <w:t>Marvel’s Spiderman</w:t>
      </w:r>
      <w:r w:rsidR="005502EE">
        <w:rPr>
          <w:rFonts w:ascii="Verdana" w:hAnsi="Verdana"/>
          <w:sz w:val="18"/>
          <w:szCs w:val="18"/>
        </w:rPr>
        <w:t xml:space="preserve"> (</w:t>
      </w:r>
      <w:r>
        <w:rPr>
          <w:rFonts w:ascii="Verdana" w:hAnsi="Verdana"/>
          <w:sz w:val="18"/>
          <w:szCs w:val="18"/>
        </w:rPr>
        <w:t>Insomniac Games, 2018</w:t>
      </w:r>
      <w:r w:rsidR="005502EE">
        <w:rPr>
          <w:rFonts w:ascii="Verdana" w:hAnsi="Verdana"/>
          <w:sz w:val="18"/>
          <w:szCs w:val="18"/>
        </w:rPr>
        <w:t>)</w:t>
      </w:r>
      <w:r w:rsidR="00C12645">
        <w:rPr>
          <w:rFonts w:ascii="Verdana" w:hAnsi="Verdana"/>
          <w:sz w:val="18"/>
          <w:szCs w:val="18"/>
        </w:rPr>
        <w:t xml:space="preserve">, </w:t>
      </w:r>
      <w:r w:rsidR="00C12645" w:rsidRPr="002F789D">
        <w:rPr>
          <w:rFonts w:ascii="Verdana" w:hAnsi="Verdana"/>
          <w:i/>
          <w:iCs/>
          <w:sz w:val="18"/>
          <w:szCs w:val="18"/>
        </w:rPr>
        <w:t>Marvel’s Spiderman 2</w:t>
      </w:r>
      <w:r w:rsidR="002D4B68">
        <w:rPr>
          <w:rFonts w:ascii="Verdana" w:hAnsi="Verdana"/>
          <w:sz w:val="18"/>
          <w:szCs w:val="18"/>
        </w:rPr>
        <w:t xml:space="preserve"> (</w:t>
      </w:r>
      <w:r>
        <w:rPr>
          <w:rFonts w:ascii="Verdana" w:hAnsi="Verdana"/>
          <w:sz w:val="18"/>
          <w:szCs w:val="18"/>
        </w:rPr>
        <w:t>Insomniac Games,</w:t>
      </w:r>
      <w:r w:rsidR="00021882">
        <w:rPr>
          <w:rFonts w:ascii="Verdana" w:hAnsi="Verdana"/>
          <w:sz w:val="18"/>
          <w:szCs w:val="18"/>
        </w:rPr>
        <w:t xml:space="preserve"> 2023</w:t>
      </w:r>
      <w:r w:rsidR="002D4B68">
        <w:rPr>
          <w:rFonts w:ascii="Verdana" w:hAnsi="Verdana"/>
          <w:sz w:val="18"/>
          <w:szCs w:val="18"/>
        </w:rPr>
        <w:t>)</w:t>
      </w:r>
      <w:r w:rsidR="005502EE">
        <w:rPr>
          <w:rFonts w:ascii="Verdana" w:hAnsi="Verdana"/>
          <w:sz w:val="18"/>
          <w:szCs w:val="18"/>
        </w:rPr>
        <w:t xml:space="preserve"> and </w:t>
      </w:r>
      <w:r w:rsidR="00AA3641" w:rsidRPr="002F789D">
        <w:rPr>
          <w:rFonts w:ascii="Verdana" w:hAnsi="Verdana"/>
          <w:i/>
          <w:iCs/>
          <w:sz w:val="18"/>
          <w:szCs w:val="18"/>
        </w:rPr>
        <w:t>Haste</w:t>
      </w:r>
      <w:r w:rsidR="00AA3641">
        <w:rPr>
          <w:rFonts w:ascii="Verdana" w:hAnsi="Verdana"/>
          <w:sz w:val="18"/>
          <w:szCs w:val="18"/>
        </w:rPr>
        <w:t xml:space="preserve"> (Landfall Games,</w:t>
      </w:r>
      <w:r w:rsidR="002F789D">
        <w:rPr>
          <w:rFonts w:ascii="Verdana" w:hAnsi="Verdana"/>
          <w:sz w:val="18"/>
          <w:szCs w:val="18"/>
        </w:rPr>
        <w:t xml:space="preserve"> </w:t>
      </w:r>
      <w:r w:rsidR="00AA3641">
        <w:rPr>
          <w:rFonts w:ascii="Verdana" w:hAnsi="Verdana"/>
          <w:sz w:val="18"/>
          <w:szCs w:val="18"/>
        </w:rPr>
        <w:t>2025)</w:t>
      </w:r>
      <w:r w:rsidR="007F3018">
        <w:rPr>
          <w:rFonts w:ascii="Verdana" w:hAnsi="Verdana"/>
          <w:sz w:val="18"/>
          <w:szCs w:val="18"/>
        </w:rPr>
        <w:t xml:space="preserve"> </w:t>
      </w:r>
      <w:r w:rsidR="00FE212D">
        <w:rPr>
          <w:rFonts w:ascii="Verdana" w:hAnsi="Verdana"/>
          <w:sz w:val="18"/>
          <w:szCs w:val="18"/>
        </w:rPr>
        <w:t xml:space="preserve">all feature </w:t>
      </w:r>
      <w:r w:rsidR="00C0591F">
        <w:rPr>
          <w:rFonts w:ascii="Verdana" w:hAnsi="Verdana"/>
          <w:sz w:val="18"/>
          <w:szCs w:val="18"/>
        </w:rPr>
        <w:t xml:space="preserve">implementations of the swing </w:t>
      </w:r>
      <w:r w:rsidR="009E6EEE">
        <w:rPr>
          <w:rFonts w:ascii="Verdana" w:hAnsi="Verdana"/>
          <w:sz w:val="18"/>
          <w:szCs w:val="18"/>
        </w:rPr>
        <w:t xml:space="preserve">that see the </w:t>
      </w:r>
      <w:r w:rsidR="008A4B11">
        <w:rPr>
          <w:rFonts w:ascii="Verdana" w:hAnsi="Verdana"/>
          <w:sz w:val="18"/>
          <w:szCs w:val="18"/>
        </w:rPr>
        <w:t>player jumping up and towards the pivot point before</w:t>
      </w:r>
      <w:r w:rsidR="0092699A">
        <w:rPr>
          <w:rFonts w:ascii="Verdana" w:hAnsi="Verdana"/>
          <w:sz w:val="18"/>
          <w:szCs w:val="18"/>
        </w:rPr>
        <w:t xml:space="preserve"> moving across the arc</w:t>
      </w:r>
      <w:r w:rsidR="00802DE8">
        <w:rPr>
          <w:rFonts w:ascii="Verdana" w:hAnsi="Verdana"/>
          <w:sz w:val="18"/>
          <w:szCs w:val="18"/>
        </w:rPr>
        <w:t xml:space="preserve">. </w:t>
      </w:r>
      <w:r w:rsidR="002D4B68">
        <w:rPr>
          <w:rFonts w:ascii="Verdana" w:hAnsi="Verdana"/>
          <w:sz w:val="18"/>
          <w:szCs w:val="18"/>
        </w:rPr>
        <w:t xml:space="preserve">In alignment with this trend, a “jump on start” </w:t>
      </w:r>
      <w:r w:rsidR="00CE1A90">
        <w:rPr>
          <w:rFonts w:ascii="Verdana" w:hAnsi="Verdana"/>
          <w:sz w:val="18"/>
          <w:szCs w:val="18"/>
        </w:rPr>
        <w:t xml:space="preserve">option was added to the </w:t>
      </w:r>
      <w:r w:rsidR="0088127C">
        <w:rPr>
          <w:rFonts w:ascii="Verdana" w:hAnsi="Verdana"/>
          <w:sz w:val="18"/>
          <w:szCs w:val="18"/>
        </w:rPr>
        <w:t xml:space="preserve">simulation. The </w:t>
      </w:r>
      <w:r w:rsidR="00D73A70">
        <w:rPr>
          <w:rFonts w:ascii="Verdana" w:hAnsi="Verdana"/>
          <w:sz w:val="18"/>
          <w:szCs w:val="18"/>
        </w:rPr>
        <w:t>user can specify</w:t>
      </w:r>
      <w:r w:rsidR="005107A0">
        <w:rPr>
          <w:rFonts w:ascii="Verdana" w:hAnsi="Verdana"/>
          <w:sz w:val="18"/>
          <w:szCs w:val="18"/>
        </w:rPr>
        <w:t xml:space="preserve"> the intensity </w:t>
      </w:r>
      <w:r w:rsidR="00E7150B">
        <w:rPr>
          <w:rFonts w:ascii="Verdana" w:hAnsi="Verdana"/>
          <w:sz w:val="18"/>
          <w:szCs w:val="18"/>
        </w:rPr>
        <w:t xml:space="preserve">of the jump in all three directions. </w:t>
      </w:r>
    </w:p>
    <w:p w14:paraId="759E7048" w14:textId="77777777" w:rsidR="007C582D" w:rsidRDefault="007C582D" w:rsidP="00D67C46">
      <w:pPr>
        <w:jc w:val="both"/>
        <w:rPr>
          <w:rFonts w:ascii="Verdana" w:hAnsi="Verdana"/>
          <w:sz w:val="18"/>
          <w:szCs w:val="18"/>
        </w:rPr>
      </w:pPr>
    </w:p>
    <w:p w14:paraId="5652FB94" w14:textId="31200AFD" w:rsidR="00CD4724" w:rsidRDefault="00507E13" w:rsidP="00D67C46">
      <w:pPr>
        <w:jc w:val="both"/>
        <w:rPr>
          <w:rFonts w:ascii="Verdana" w:hAnsi="Verdana"/>
          <w:b/>
          <w:bCs/>
          <w:sz w:val="18"/>
          <w:szCs w:val="18"/>
        </w:rPr>
      </w:pPr>
      <w:r w:rsidRPr="008A1ABA">
        <w:rPr>
          <w:rFonts w:ascii="Verdana" w:hAnsi="Verdana"/>
          <w:b/>
          <w:bCs/>
          <w:sz w:val="18"/>
          <w:szCs w:val="18"/>
        </w:rPr>
        <w:t>5.</w:t>
      </w:r>
      <w:r w:rsidR="00473DE2">
        <w:rPr>
          <w:rFonts w:ascii="Verdana" w:hAnsi="Verdana"/>
          <w:b/>
          <w:bCs/>
          <w:sz w:val="18"/>
          <w:szCs w:val="18"/>
        </w:rPr>
        <w:t>4</w:t>
      </w:r>
      <w:r w:rsidR="00A5344D">
        <w:rPr>
          <w:rFonts w:ascii="Verdana" w:hAnsi="Verdana"/>
          <w:b/>
          <w:bCs/>
          <w:sz w:val="18"/>
          <w:szCs w:val="18"/>
        </w:rPr>
        <w:t xml:space="preserve"> </w:t>
      </w:r>
      <w:r w:rsidR="00CD4724">
        <w:rPr>
          <w:rFonts w:ascii="Verdana" w:hAnsi="Verdana"/>
          <w:b/>
          <w:bCs/>
          <w:sz w:val="18"/>
          <w:szCs w:val="18"/>
        </w:rPr>
        <w:t>Editor Extensions</w:t>
      </w:r>
    </w:p>
    <w:p w14:paraId="0138500A" w14:textId="77777777" w:rsidR="00FD2C01" w:rsidRDefault="00FD2C01" w:rsidP="00FD2C01">
      <w:pPr>
        <w:jc w:val="both"/>
        <w:rPr>
          <w:rFonts w:ascii="Verdana" w:hAnsi="Verdana"/>
          <w:sz w:val="18"/>
          <w:szCs w:val="18"/>
        </w:rPr>
      </w:pPr>
    </w:p>
    <w:p w14:paraId="59578819" w14:textId="47CE6E48" w:rsidR="008631AD" w:rsidRDefault="00D43949" w:rsidP="00D67C46">
      <w:pPr>
        <w:jc w:val="both"/>
        <w:rPr>
          <w:rFonts w:ascii="Verdana" w:hAnsi="Verdana"/>
          <w:sz w:val="18"/>
          <w:szCs w:val="18"/>
        </w:rPr>
      </w:pPr>
      <w:r>
        <w:rPr>
          <w:rFonts w:ascii="Verdana" w:hAnsi="Verdana"/>
          <w:sz w:val="18"/>
          <w:szCs w:val="18"/>
        </w:rPr>
        <w:t>Unity’s engine attributes (</w:t>
      </w:r>
      <w:r w:rsidR="00243593">
        <w:rPr>
          <w:rFonts w:ascii="Verdana" w:hAnsi="Verdana"/>
          <w:sz w:val="18"/>
          <w:szCs w:val="18"/>
        </w:rPr>
        <w:t>Unity Technologies, 2025</w:t>
      </w:r>
      <w:r>
        <w:rPr>
          <w:rFonts w:ascii="Verdana" w:hAnsi="Verdana"/>
          <w:sz w:val="18"/>
          <w:szCs w:val="18"/>
        </w:rPr>
        <w:t xml:space="preserve">) were used alongside the </w:t>
      </w:r>
      <w:r w:rsidR="008D1A3D">
        <w:rPr>
          <w:rFonts w:ascii="Verdana" w:hAnsi="Verdana"/>
          <w:sz w:val="18"/>
          <w:szCs w:val="18"/>
        </w:rPr>
        <w:t>Immediate</w:t>
      </w:r>
      <w:r>
        <w:rPr>
          <w:rFonts w:ascii="Verdana" w:hAnsi="Verdana"/>
          <w:sz w:val="18"/>
          <w:szCs w:val="18"/>
        </w:rPr>
        <w:t xml:space="preserve"> Mode GUI </w:t>
      </w:r>
      <w:r w:rsidR="0087525A">
        <w:rPr>
          <w:rFonts w:ascii="Verdana" w:hAnsi="Verdana"/>
          <w:sz w:val="18"/>
          <w:szCs w:val="18"/>
        </w:rPr>
        <w:t>(IMGUI)</w:t>
      </w:r>
      <w:r w:rsidR="001845B5">
        <w:rPr>
          <w:rFonts w:ascii="Verdana" w:hAnsi="Verdana"/>
          <w:sz w:val="18"/>
          <w:szCs w:val="18"/>
        </w:rPr>
        <w:t xml:space="preserve"> editor extension system </w:t>
      </w:r>
      <w:r w:rsidR="00A467B2">
        <w:rPr>
          <w:rFonts w:ascii="Verdana" w:hAnsi="Verdana"/>
          <w:sz w:val="18"/>
          <w:szCs w:val="18"/>
        </w:rPr>
        <w:t xml:space="preserve">in order to </w:t>
      </w:r>
      <w:r w:rsidR="006C7ED5">
        <w:rPr>
          <w:rFonts w:ascii="Verdana" w:hAnsi="Verdana"/>
          <w:sz w:val="18"/>
          <w:szCs w:val="18"/>
        </w:rPr>
        <w:t>present information about t</w:t>
      </w:r>
      <w:r w:rsidR="000C437A">
        <w:rPr>
          <w:rFonts w:ascii="Verdana" w:hAnsi="Verdana"/>
          <w:sz w:val="18"/>
          <w:szCs w:val="18"/>
        </w:rPr>
        <w:t xml:space="preserve">he simulation and its adjustable parameters in a way that aligns </w:t>
      </w:r>
      <w:r w:rsidR="0068360E">
        <w:rPr>
          <w:rFonts w:ascii="Verdana" w:hAnsi="Verdana"/>
          <w:sz w:val="18"/>
          <w:szCs w:val="18"/>
        </w:rPr>
        <w:t xml:space="preserve">with </w:t>
      </w:r>
      <w:r w:rsidR="00433558">
        <w:rPr>
          <w:rFonts w:ascii="Verdana" w:hAnsi="Verdana"/>
          <w:sz w:val="18"/>
          <w:szCs w:val="18"/>
        </w:rPr>
        <w:t xml:space="preserve">principles of </w:t>
      </w:r>
      <w:r w:rsidR="00BA10DE">
        <w:rPr>
          <w:rFonts w:ascii="Verdana" w:hAnsi="Verdana"/>
          <w:sz w:val="18"/>
          <w:szCs w:val="18"/>
        </w:rPr>
        <w:t>User Centred Design (UCD).</w:t>
      </w:r>
    </w:p>
    <w:p w14:paraId="60B01DC4" w14:textId="46027C33" w:rsidR="004A561C" w:rsidRDefault="0068360E" w:rsidP="00D67C46">
      <w:pPr>
        <w:jc w:val="both"/>
        <w:rPr>
          <w:rFonts w:ascii="Verdana" w:hAnsi="Verdana"/>
          <w:sz w:val="18"/>
          <w:szCs w:val="18"/>
        </w:rPr>
      </w:pPr>
      <w:r>
        <w:rPr>
          <w:rFonts w:ascii="Verdana" w:hAnsi="Verdana"/>
          <w:sz w:val="18"/>
          <w:szCs w:val="18"/>
        </w:rPr>
        <w:t xml:space="preserve"> </w:t>
      </w:r>
    </w:p>
    <w:p w14:paraId="52066099" w14:textId="3F9844A6" w:rsidR="004A561C" w:rsidRDefault="00F82E37" w:rsidP="00D67C46">
      <w:pPr>
        <w:jc w:val="both"/>
        <w:rPr>
          <w:rFonts w:ascii="Verdana" w:hAnsi="Verdana"/>
          <w:sz w:val="18"/>
          <w:szCs w:val="18"/>
        </w:rPr>
      </w:pPr>
      <w:r>
        <w:rPr>
          <w:rFonts w:ascii="Verdana" w:hAnsi="Verdana"/>
          <w:sz w:val="18"/>
          <w:szCs w:val="18"/>
        </w:rPr>
        <w:t xml:space="preserve">Figure </w:t>
      </w:r>
      <w:r w:rsidR="001C27FA">
        <w:rPr>
          <w:rFonts w:ascii="Verdana" w:hAnsi="Verdana"/>
          <w:sz w:val="18"/>
          <w:szCs w:val="18"/>
        </w:rPr>
        <w:t>22</w:t>
      </w:r>
      <w:r>
        <w:rPr>
          <w:rFonts w:ascii="Verdana" w:hAnsi="Verdana"/>
          <w:sz w:val="18"/>
          <w:szCs w:val="18"/>
        </w:rPr>
        <w:t xml:space="preserve"> showcases the</w:t>
      </w:r>
      <w:r w:rsidR="003A5E28">
        <w:rPr>
          <w:rFonts w:ascii="Verdana" w:hAnsi="Verdana"/>
          <w:sz w:val="18"/>
          <w:szCs w:val="18"/>
        </w:rPr>
        <w:t xml:space="preserve"> final</w:t>
      </w:r>
      <w:r w:rsidR="00DA49F5">
        <w:rPr>
          <w:rFonts w:ascii="Verdana" w:hAnsi="Verdana"/>
          <w:sz w:val="18"/>
          <w:szCs w:val="18"/>
        </w:rPr>
        <w:t xml:space="preserve"> </w:t>
      </w:r>
      <w:r w:rsidR="001E3B8A">
        <w:rPr>
          <w:rFonts w:ascii="Verdana" w:hAnsi="Verdana"/>
          <w:sz w:val="18"/>
          <w:szCs w:val="18"/>
        </w:rPr>
        <w:t>inspector layout for the “Pendulum Script” component</w:t>
      </w:r>
      <w:r w:rsidR="00F67DEA">
        <w:rPr>
          <w:rFonts w:ascii="Verdana" w:hAnsi="Verdana"/>
          <w:sz w:val="18"/>
          <w:szCs w:val="18"/>
        </w:rPr>
        <w:t>:</w:t>
      </w:r>
    </w:p>
    <w:p w14:paraId="3BBCCFD5" w14:textId="77777777" w:rsidR="007E5CFF" w:rsidRDefault="007E5CFF" w:rsidP="00D67C46">
      <w:pPr>
        <w:jc w:val="both"/>
        <w:rPr>
          <w:rFonts w:ascii="Verdana" w:hAnsi="Verdana"/>
          <w:sz w:val="18"/>
          <w:szCs w:val="18"/>
        </w:rPr>
      </w:pPr>
    </w:p>
    <w:p w14:paraId="50D24D4B" w14:textId="6C8EC231" w:rsidR="00DA3275" w:rsidRPr="008A1ABA" w:rsidRDefault="00E26D09" w:rsidP="00D67C46">
      <w:pPr>
        <w:jc w:val="both"/>
        <w:rPr>
          <w:rFonts w:ascii="Verdana" w:hAnsi="Verdana"/>
          <w:b/>
          <w:bCs/>
          <w:sz w:val="18"/>
          <w:szCs w:val="18"/>
        </w:rPr>
      </w:pPr>
      <w:r w:rsidRPr="00E26D09">
        <w:rPr>
          <w:rFonts w:ascii="Verdana" w:hAnsi="Verdana"/>
          <w:b/>
          <w:bCs/>
          <w:noProof/>
          <w:sz w:val="18"/>
          <w:szCs w:val="18"/>
        </w:rPr>
        <w:drawing>
          <wp:inline distT="0" distB="0" distL="0" distR="0" wp14:anchorId="1377B909" wp14:editId="73BFF9DE">
            <wp:extent cx="2867660" cy="2680335"/>
            <wp:effectExtent l="0" t="0" r="8890" b="5715"/>
            <wp:docPr id="65844157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41571" name="Picture 1" descr="A screenshot of a computer&#10;&#10;AI-generated content may be incorrect."/>
                    <pic:cNvPicPr/>
                  </pic:nvPicPr>
                  <pic:blipFill>
                    <a:blip r:embed="rId37"/>
                    <a:stretch>
                      <a:fillRect/>
                    </a:stretch>
                  </pic:blipFill>
                  <pic:spPr>
                    <a:xfrm>
                      <a:off x="0" y="0"/>
                      <a:ext cx="2867660" cy="2680335"/>
                    </a:xfrm>
                    <a:prstGeom prst="rect">
                      <a:avLst/>
                    </a:prstGeom>
                  </pic:spPr>
                </pic:pic>
              </a:graphicData>
            </a:graphic>
          </wp:inline>
        </w:drawing>
      </w:r>
    </w:p>
    <w:p w14:paraId="4692955E" w14:textId="4AC2A6E1" w:rsidR="00507E13" w:rsidRPr="009434A0" w:rsidRDefault="00DA3275" w:rsidP="00D67C46">
      <w:pPr>
        <w:jc w:val="both"/>
        <w:rPr>
          <w:rFonts w:ascii="Verdana" w:hAnsi="Verdana"/>
          <w:sz w:val="16"/>
          <w:szCs w:val="16"/>
        </w:rPr>
      </w:pPr>
      <w:r w:rsidRPr="009434A0">
        <w:rPr>
          <w:rFonts w:ascii="Verdana" w:hAnsi="Verdana"/>
          <w:sz w:val="16"/>
          <w:szCs w:val="16"/>
        </w:rPr>
        <w:t>Fig.</w:t>
      </w:r>
      <w:r w:rsidR="001C27FA">
        <w:rPr>
          <w:rFonts w:ascii="Verdana" w:hAnsi="Verdana"/>
          <w:sz w:val="16"/>
          <w:szCs w:val="16"/>
        </w:rPr>
        <w:t>22</w:t>
      </w:r>
      <w:r w:rsidRPr="009434A0">
        <w:rPr>
          <w:rFonts w:ascii="Verdana" w:hAnsi="Verdana"/>
          <w:sz w:val="16"/>
          <w:szCs w:val="16"/>
        </w:rPr>
        <w:t>:</w:t>
      </w:r>
      <w:r w:rsidR="00950A6F" w:rsidRPr="009434A0">
        <w:rPr>
          <w:rFonts w:ascii="Verdana" w:hAnsi="Verdana"/>
          <w:sz w:val="16"/>
          <w:szCs w:val="16"/>
        </w:rPr>
        <w:t xml:space="preserve"> </w:t>
      </w:r>
      <w:r w:rsidR="007D4247">
        <w:rPr>
          <w:rFonts w:ascii="Verdana" w:hAnsi="Verdana"/>
          <w:sz w:val="16"/>
          <w:szCs w:val="16"/>
        </w:rPr>
        <w:t>Screenshot of the i</w:t>
      </w:r>
      <w:r w:rsidRPr="009434A0">
        <w:rPr>
          <w:rFonts w:ascii="Verdana" w:hAnsi="Verdana"/>
          <w:sz w:val="16"/>
          <w:szCs w:val="16"/>
        </w:rPr>
        <w:t>nspector</w:t>
      </w:r>
      <w:r w:rsidR="00E56E11">
        <w:rPr>
          <w:rFonts w:ascii="Verdana" w:hAnsi="Verdana"/>
          <w:sz w:val="16"/>
          <w:szCs w:val="16"/>
        </w:rPr>
        <w:t xml:space="preserve"> layout</w:t>
      </w:r>
      <w:r w:rsidRPr="009434A0">
        <w:rPr>
          <w:rFonts w:ascii="Verdana" w:hAnsi="Verdana"/>
          <w:sz w:val="16"/>
          <w:szCs w:val="16"/>
        </w:rPr>
        <w:t xml:space="preserve"> </w:t>
      </w:r>
      <w:r w:rsidR="00582221" w:rsidRPr="009434A0">
        <w:rPr>
          <w:rFonts w:ascii="Verdana" w:hAnsi="Verdana"/>
          <w:sz w:val="16"/>
          <w:szCs w:val="16"/>
        </w:rPr>
        <w:t xml:space="preserve">for the “pendulum script” </w:t>
      </w:r>
      <w:r w:rsidR="00B7371D" w:rsidRPr="009434A0">
        <w:rPr>
          <w:rFonts w:ascii="Verdana" w:hAnsi="Verdana"/>
          <w:sz w:val="16"/>
          <w:szCs w:val="16"/>
        </w:rPr>
        <w:t>component</w:t>
      </w:r>
      <w:r w:rsidR="009434A0" w:rsidRPr="009434A0">
        <w:rPr>
          <w:rFonts w:ascii="Verdana" w:hAnsi="Verdana"/>
          <w:sz w:val="16"/>
          <w:szCs w:val="16"/>
        </w:rPr>
        <w:t>.</w:t>
      </w:r>
    </w:p>
    <w:p w14:paraId="6D1E49E4" w14:textId="77777777" w:rsidR="002B649C" w:rsidRDefault="002B649C" w:rsidP="002B649C">
      <w:pPr>
        <w:jc w:val="both"/>
        <w:rPr>
          <w:rFonts w:ascii="Verdana" w:hAnsi="Verdana"/>
          <w:sz w:val="18"/>
          <w:szCs w:val="18"/>
        </w:rPr>
      </w:pPr>
    </w:p>
    <w:p w14:paraId="66847543" w14:textId="13C6401E" w:rsidR="00844925" w:rsidRDefault="00844925" w:rsidP="002B649C">
      <w:pPr>
        <w:jc w:val="both"/>
        <w:rPr>
          <w:rFonts w:ascii="Verdana" w:hAnsi="Verdana"/>
          <w:sz w:val="18"/>
          <w:szCs w:val="18"/>
        </w:rPr>
      </w:pPr>
      <w:r>
        <w:rPr>
          <w:rFonts w:ascii="Verdana" w:hAnsi="Verdana"/>
          <w:sz w:val="18"/>
          <w:szCs w:val="18"/>
        </w:rPr>
        <w:t xml:space="preserve">A custom editor script was created for the “Pendulum Script” component in order to </w:t>
      </w:r>
      <w:r w:rsidR="006C26B9">
        <w:rPr>
          <w:rFonts w:ascii="Verdana" w:hAnsi="Verdana"/>
          <w:sz w:val="18"/>
          <w:szCs w:val="18"/>
        </w:rPr>
        <w:t>add the “Default Values” button</w:t>
      </w:r>
      <w:r w:rsidR="00677BE3">
        <w:rPr>
          <w:rFonts w:ascii="Verdana" w:hAnsi="Verdana"/>
          <w:sz w:val="18"/>
          <w:szCs w:val="18"/>
        </w:rPr>
        <w:t xml:space="preserve"> above </w:t>
      </w:r>
      <w:r w:rsidR="007B2B00">
        <w:rPr>
          <w:rFonts w:ascii="Verdana" w:hAnsi="Verdana"/>
          <w:sz w:val="18"/>
          <w:szCs w:val="18"/>
        </w:rPr>
        <w:t>information about th</w:t>
      </w:r>
      <w:r w:rsidR="00757859">
        <w:rPr>
          <w:rFonts w:ascii="Verdana" w:hAnsi="Verdana"/>
          <w:sz w:val="18"/>
          <w:szCs w:val="18"/>
        </w:rPr>
        <w:t xml:space="preserve">e net force equation and </w:t>
      </w:r>
      <w:r w:rsidR="00116207">
        <w:rPr>
          <w:rFonts w:ascii="Verdana" w:hAnsi="Verdana"/>
          <w:sz w:val="18"/>
          <w:szCs w:val="18"/>
        </w:rPr>
        <w:t xml:space="preserve">its current value during runtime. </w:t>
      </w:r>
      <w:r w:rsidR="00EE6AF9">
        <w:rPr>
          <w:rFonts w:ascii="Verdana" w:hAnsi="Verdana"/>
          <w:sz w:val="18"/>
          <w:szCs w:val="18"/>
        </w:rPr>
        <w:t xml:space="preserve">Pressing the button </w:t>
      </w:r>
      <w:r w:rsidR="00C42A35">
        <w:rPr>
          <w:rFonts w:ascii="Verdana" w:hAnsi="Verdana"/>
          <w:sz w:val="18"/>
          <w:szCs w:val="18"/>
        </w:rPr>
        <w:t>automatically sets all</w:t>
      </w:r>
      <w:r w:rsidR="00C33376">
        <w:rPr>
          <w:rFonts w:ascii="Verdana" w:hAnsi="Verdana"/>
          <w:sz w:val="18"/>
          <w:szCs w:val="18"/>
        </w:rPr>
        <w:t xml:space="preserve"> variables to values that allow the simulation to work </w:t>
      </w:r>
      <w:r w:rsidR="0028143F">
        <w:rPr>
          <w:rFonts w:ascii="Verdana" w:hAnsi="Verdana"/>
          <w:sz w:val="18"/>
          <w:szCs w:val="18"/>
        </w:rPr>
        <w:t>straight away.</w:t>
      </w:r>
      <w:r w:rsidR="00C33376">
        <w:rPr>
          <w:rFonts w:ascii="Verdana" w:hAnsi="Verdana"/>
          <w:sz w:val="18"/>
          <w:szCs w:val="18"/>
        </w:rPr>
        <w:t xml:space="preserve"> </w:t>
      </w:r>
      <w:r w:rsidR="00122EF4">
        <w:rPr>
          <w:rFonts w:ascii="Verdana" w:hAnsi="Verdana"/>
          <w:sz w:val="18"/>
          <w:szCs w:val="18"/>
        </w:rPr>
        <w:t>This provides the user with a base</w:t>
      </w:r>
      <w:r w:rsidR="00577421">
        <w:rPr>
          <w:rFonts w:ascii="Verdana" w:hAnsi="Verdana"/>
          <w:sz w:val="18"/>
          <w:szCs w:val="18"/>
        </w:rPr>
        <w:t xml:space="preserve"> </w:t>
      </w:r>
      <w:r w:rsidR="00763D73">
        <w:rPr>
          <w:rFonts w:ascii="Verdana" w:hAnsi="Verdana"/>
          <w:sz w:val="18"/>
          <w:szCs w:val="18"/>
        </w:rPr>
        <w:t xml:space="preserve">simulation to </w:t>
      </w:r>
      <w:r w:rsidR="00EC23C6">
        <w:rPr>
          <w:rFonts w:ascii="Verdana" w:hAnsi="Verdana"/>
          <w:sz w:val="18"/>
          <w:szCs w:val="18"/>
        </w:rPr>
        <w:t xml:space="preserve">tweak and expand upon using the parameters presented to them below. </w:t>
      </w:r>
    </w:p>
    <w:p w14:paraId="6CC859EE" w14:textId="77777777" w:rsidR="00844925" w:rsidRDefault="00844925" w:rsidP="002B649C">
      <w:pPr>
        <w:jc w:val="both"/>
        <w:rPr>
          <w:rFonts w:ascii="Verdana" w:hAnsi="Verdana"/>
          <w:sz w:val="18"/>
          <w:szCs w:val="18"/>
        </w:rPr>
      </w:pPr>
    </w:p>
    <w:p w14:paraId="7454174D" w14:textId="48F2C0A6" w:rsidR="00E46991" w:rsidRDefault="00124519" w:rsidP="002B649C">
      <w:pPr>
        <w:jc w:val="both"/>
        <w:rPr>
          <w:rFonts w:ascii="Verdana" w:hAnsi="Verdana"/>
          <w:sz w:val="18"/>
          <w:szCs w:val="18"/>
        </w:rPr>
      </w:pPr>
      <w:r>
        <w:rPr>
          <w:rFonts w:ascii="Verdana" w:hAnsi="Verdana"/>
          <w:sz w:val="18"/>
          <w:szCs w:val="18"/>
        </w:rPr>
        <w:t xml:space="preserve">In line with the Gestalt </w:t>
      </w:r>
      <w:r w:rsidR="006B186F">
        <w:rPr>
          <w:rFonts w:ascii="Verdana" w:hAnsi="Verdana"/>
          <w:sz w:val="18"/>
          <w:szCs w:val="18"/>
        </w:rPr>
        <w:t xml:space="preserve">Proximity </w:t>
      </w:r>
      <w:r>
        <w:rPr>
          <w:rFonts w:ascii="Verdana" w:hAnsi="Verdana"/>
          <w:sz w:val="18"/>
          <w:szCs w:val="18"/>
        </w:rPr>
        <w:t>Principle (</w:t>
      </w:r>
      <w:r w:rsidR="00AD262B">
        <w:rPr>
          <w:rFonts w:ascii="Verdana" w:hAnsi="Verdana"/>
          <w:sz w:val="18"/>
          <w:szCs w:val="18"/>
        </w:rPr>
        <w:t>Lowdermilk, 2024</w:t>
      </w:r>
      <w:r>
        <w:rPr>
          <w:rFonts w:ascii="Verdana" w:hAnsi="Verdana"/>
          <w:sz w:val="18"/>
          <w:szCs w:val="18"/>
        </w:rPr>
        <w:t xml:space="preserve">), </w:t>
      </w:r>
      <w:r w:rsidR="00CD354E">
        <w:rPr>
          <w:rFonts w:ascii="Verdana" w:hAnsi="Verdana"/>
          <w:sz w:val="18"/>
          <w:szCs w:val="18"/>
        </w:rPr>
        <w:t>the header</w:t>
      </w:r>
      <w:r w:rsidR="00607848">
        <w:rPr>
          <w:rFonts w:ascii="Verdana" w:hAnsi="Verdana"/>
          <w:sz w:val="18"/>
          <w:szCs w:val="18"/>
        </w:rPr>
        <w:t xml:space="preserve">, </w:t>
      </w:r>
      <w:r w:rsidR="00CD354E">
        <w:rPr>
          <w:rFonts w:ascii="Verdana" w:hAnsi="Verdana"/>
          <w:sz w:val="18"/>
          <w:szCs w:val="18"/>
        </w:rPr>
        <w:t xml:space="preserve">space </w:t>
      </w:r>
      <w:r w:rsidR="00607848">
        <w:rPr>
          <w:rFonts w:ascii="Verdana" w:hAnsi="Verdana"/>
          <w:sz w:val="18"/>
          <w:szCs w:val="18"/>
        </w:rPr>
        <w:t xml:space="preserve">and serialize field </w:t>
      </w:r>
      <w:r w:rsidR="00CD354E">
        <w:rPr>
          <w:rFonts w:ascii="Verdana" w:hAnsi="Verdana"/>
          <w:sz w:val="18"/>
          <w:szCs w:val="18"/>
        </w:rPr>
        <w:t>attributes have been used in order t</w:t>
      </w:r>
      <w:r w:rsidR="00C53D3B">
        <w:rPr>
          <w:rFonts w:ascii="Verdana" w:hAnsi="Verdana"/>
          <w:sz w:val="18"/>
          <w:szCs w:val="18"/>
        </w:rPr>
        <w:t xml:space="preserve">o organize </w:t>
      </w:r>
      <w:r w:rsidR="00C5018B">
        <w:rPr>
          <w:rFonts w:ascii="Verdana" w:hAnsi="Verdana"/>
          <w:sz w:val="18"/>
          <w:szCs w:val="18"/>
        </w:rPr>
        <w:t>information into relevant groups</w:t>
      </w:r>
      <w:r w:rsidR="005F163E">
        <w:rPr>
          <w:rFonts w:ascii="Verdana" w:hAnsi="Verdana"/>
          <w:sz w:val="18"/>
          <w:szCs w:val="18"/>
        </w:rPr>
        <w:t>.</w:t>
      </w:r>
      <w:r w:rsidR="00646E71">
        <w:rPr>
          <w:rFonts w:ascii="Verdana" w:hAnsi="Verdana"/>
          <w:sz w:val="18"/>
          <w:szCs w:val="18"/>
        </w:rPr>
        <w:t xml:space="preserve"> </w:t>
      </w:r>
      <w:r w:rsidR="006918D1">
        <w:rPr>
          <w:rFonts w:ascii="Verdana" w:hAnsi="Verdana"/>
          <w:sz w:val="18"/>
          <w:szCs w:val="18"/>
        </w:rPr>
        <w:t>Variables that directly</w:t>
      </w:r>
      <w:r w:rsidR="00D662EC">
        <w:rPr>
          <w:rFonts w:ascii="Verdana" w:hAnsi="Verdana"/>
          <w:sz w:val="18"/>
          <w:szCs w:val="18"/>
        </w:rPr>
        <w:t xml:space="preserve"> affect a specific </w:t>
      </w:r>
      <w:r w:rsidR="00E87F64">
        <w:rPr>
          <w:rFonts w:ascii="Verdana" w:hAnsi="Verdana"/>
          <w:sz w:val="18"/>
          <w:szCs w:val="18"/>
        </w:rPr>
        <w:t xml:space="preserve">aspect of the simulation, such as the </w:t>
      </w:r>
      <w:r w:rsidR="00733CD2">
        <w:rPr>
          <w:rFonts w:ascii="Verdana" w:hAnsi="Verdana"/>
          <w:sz w:val="18"/>
          <w:szCs w:val="18"/>
        </w:rPr>
        <w:t>“Jump On Start Swing” and “Start Jump Force” parameters, are visually grouped together</w:t>
      </w:r>
      <w:r w:rsidR="00D7063F">
        <w:rPr>
          <w:rFonts w:ascii="Verdana" w:hAnsi="Verdana"/>
          <w:sz w:val="18"/>
          <w:szCs w:val="18"/>
        </w:rPr>
        <w:t xml:space="preserve"> while </w:t>
      </w:r>
      <w:r w:rsidR="0047711D">
        <w:rPr>
          <w:rFonts w:ascii="Verdana" w:hAnsi="Verdana"/>
          <w:sz w:val="18"/>
          <w:szCs w:val="18"/>
        </w:rPr>
        <w:t>elements that are relatively unrelated to each other are placed away from each other.</w:t>
      </w:r>
      <w:r w:rsidR="00684973">
        <w:rPr>
          <w:rFonts w:ascii="Verdana" w:hAnsi="Verdana"/>
          <w:sz w:val="18"/>
          <w:szCs w:val="18"/>
        </w:rPr>
        <w:t xml:space="preserve"> </w:t>
      </w:r>
    </w:p>
    <w:p w14:paraId="30656BC5" w14:textId="77777777" w:rsidR="00C12605" w:rsidRDefault="00C12605" w:rsidP="002B649C">
      <w:pPr>
        <w:jc w:val="both"/>
        <w:rPr>
          <w:rFonts w:ascii="Verdana" w:hAnsi="Verdana"/>
          <w:sz w:val="18"/>
          <w:szCs w:val="18"/>
        </w:rPr>
      </w:pPr>
    </w:p>
    <w:p w14:paraId="2C722509" w14:textId="27C4BBD3" w:rsidR="00C12605" w:rsidRDefault="00C12605" w:rsidP="002B649C">
      <w:pPr>
        <w:jc w:val="both"/>
        <w:rPr>
          <w:rFonts w:ascii="Verdana" w:hAnsi="Verdana"/>
          <w:sz w:val="18"/>
          <w:szCs w:val="18"/>
        </w:rPr>
      </w:pPr>
      <w:r>
        <w:rPr>
          <w:rFonts w:ascii="Verdana" w:hAnsi="Verdana"/>
          <w:sz w:val="18"/>
          <w:szCs w:val="18"/>
        </w:rPr>
        <w:t xml:space="preserve">The tooltips attribute has also been </w:t>
      </w:r>
      <w:r w:rsidR="00605397">
        <w:rPr>
          <w:rFonts w:ascii="Verdana" w:hAnsi="Verdana"/>
          <w:sz w:val="18"/>
          <w:szCs w:val="18"/>
        </w:rPr>
        <w:t>used</w:t>
      </w:r>
      <w:r>
        <w:rPr>
          <w:rFonts w:ascii="Verdana" w:hAnsi="Verdana"/>
          <w:sz w:val="18"/>
          <w:szCs w:val="18"/>
        </w:rPr>
        <w:t xml:space="preserve"> </w:t>
      </w:r>
      <w:r w:rsidR="00605397">
        <w:rPr>
          <w:rFonts w:ascii="Verdana" w:hAnsi="Verdana"/>
          <w:sz w:val="18"/>
          <w:szCs w:val="18"/>
        </w:rPr>
        <w:t>to</w:t>
      </w:r>
      <w:r>
        <w:rPr>
          <w:rFonts w:ascii="Verdana" w:hAnsi="Verdana"/>
          <w:sz w:val="18"/>
          <w:szCs w:val="18"/>
        </w:rPr>
        <w:t xml:space="preserve"> provide information about how each variable affects the simulation</w:t>
      </w:r>
      <w:r w:rsidR="008A63CA">
        <w:rPr>
          <w:rFonts w:ascii="Verdana" w:hAnsi="Verdana"/>
          <w:sz w:val="18"/>
          <w:szCs w:val="18"/>
        </w:rPr>
        <w:t xml:space="preserve"> (see figure </w:t>
      </w:r>
      <w:r w:rsidR="004F6C27">
        <w:rPr>
          <w:rFonts w:ascii="Verdana" w:hAnsi="Verdana"/>
          <w:sz w:val="18"/>
          <w:szCs w:val="18"/>
        </w:rPr>
        <w:t>23</w:t>
      </w:r>
      <w:r w:rsidR="008A63CA">
        <w:rPr>
          <w:rFonts w:ascii="Verdana" w:hAnsi="Verdana"/>
          <w:sz w:val="18"/>
          <w:szCs w:val="18"/>
        </w:rPr>
        <w:t>)</w:t>
      </w:r>
      <w:r w:rsidR="00FF1DEC">
        <w:rPr>
          <w:rFonts w:ascii="Verdana" w:hAnsi="Verdana"/>
          <w:sz w:val="18"/>
          <w:szCs w:val="18"/>
        </w:rPr>
        <w:t>.</w:t>
      </w:r>
      <w:r w:rsidR="004B6E4A">
        <w:rPr>
          <w:rFonts w:ascii="Verdana" w:hAnsi="Verdana"/>
          <w:sz w:val="18"/>
          <w:szCs w:val="18"/>
        </w:rPr>
        <w:t xml:space="preserve"> </w:t>
      </w:r>
      <w:r w:rsidR="00DD5716">
        <w:rPr>
          <w:rFonts w:ascii="Verdana" w:hAnsi="Verdana"/>
          <w:sz w:val="18"/>
          <w:szCs w:val="18"/>
        </w:rPr>
        <w:t>Alongside th</w:t>
      </w:r>
      <w:r w:rsidR="008A4EA2">
        <w:rPr>
          <w:rFonts w:ascii="Verdana" w:hAnsi="Verdana"/>
          <w:sz w:val="18"/>
          <w:szCs w:val="18"/>
        </w:rPr>
        <w:t xml:space="preserve">e addition of the force equation and current net force at the top of the inspector, this allows users to observe in detail </w:t>
      </w:r>
      <w:r w:rsidR="00D57333">
        <w:rPr>
          <w:rFonts w:ascii="Verdana" w:hAnsi="Verdana"/>
          <w:sz w:val="18"/>
          <w:szCs w:val="18"/>
        </w:rPr>
        <w:t xml:space="preserve">the behaviour of the simulation and </w:t>
      </w:r>
      <w:r w:rsidR="00C6335E">
        <w:rPr>
          <w:rFonts w:ascii="Verdana" w:hAnsi="Verdana"/>
          <w:sz w:val="18"/>
          <w:szCs w:val="18"/>
        </w:rPr>
        <w:t xml:space="preserve">adjust </w:t>
      </w:r>
      <w:r w:rsidR="00345827">
        <w:rPr>
          <w:rFonts w:ascii="Verdana" w:hAnsi="Verdana"/>
          <w:sz w:val="18"/>
          <w:szCs w:val="18"/>
        </w:rPr>
        <w:t xml:space="preserve">parameters </w:t>
      </w:r>
      <w:r w:rsidR="00C6335E">
        <w:rPr>
          <w:rFonts w:ascii="Verdana" w:hAnsi="Verdana"/>
          <w:sz w:val="18"/>
          <w:szCs w:val="18"/>
        </w:rPr>
        <w:t xml:space="preserve">accordingly. </w:t>
      </w:r>
    </w:p>
    <w:p w14:paraId="61F9BD5B" w14:textId="77777777" w:rsidR="00FA3A56" w:rsidRDefault="00FA3A56" w:rsidP="002B649C">
      <w:pPr>
        <w:jc w:val="both"/>
        <w:rPr>
          <w:rFonts w:ascii="Verdana" w:hAnsi="Verdana"/>
          <w:sz w:val="18"/>
          <w:szCs w:val="18"/>
        </w:rPr>
      </w:pPr>
    </w:p>
    <w:p w14:paraId="341C6B7C" w14:textId="77777777" w:rsidR="00FA3A56" w:rsidRDefault="00FA3A56" w:rsidP="002B649C">
      <w:pPr>
        <w:jc w:val="both"/>
        <w:rPr>
          <w:rFonts w:ascii="Verdana" w:hAnsi="Verdana"/>
          <w:sz w:val="18"/>
          <w:szCs w:val="18"/>
        </w:rPr>
      </w:pPr>
    </w:p>
    <w:p w14:paraId="286CE446" w14:textId="4E1B65EB" w:rsidR="00E46991" w:rsidRDefault="004A282B" w:rsidP="002B649C">
      <w:pPr>
        <w:jc w:val="both"/>
        <w:rPr>
          <w:rFonts w:ascii="Verdana" w:hAnsi="Verdana"/>
          <w:sz w:val="18"/>
          <w:szCs w:val="18"/>
        </w:rPr>
      </w:pPr>
      <w:r w:rsidRPr="004A282B">
        <w:rPr>
          <w:rFonts w:ascii="Verdana" w:hAnsi="Verdana"/>
          <w:noProof/>
          <w:sz w:val="18"/>
          <w:szCs w:val="18"/>
        </w:rPr>
        <w:drawing>
          <wp:inline distT="0" distB="0" distL="0" distR="0" wp14:anchorId="0C21C0B7" wp14:editId="26E1A2A0">
            <wp:extent cx="2867660" cy="664210"/>
            <wp:effectExtent l="0" t="0" r="8890" b="2540"/>
            <wp:docPr id="161205137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051379" name="Picture 1" descr="A screenshot of a computer&#10;&#10;AI-generated content may be incorrect."/>
                    <pic:cNvPicPr/>
                  </pic:nvPicPr>
                  <pic:blipFill>
                    <a:blip r:embed="rId38"/>
                    <a:stretch>
                      <a:fillRect/>
                    </a:stretch>
                  </pic:blipFill>
                  <pic:spPr>
                    <a:xfrm>
                      <a:off x="0" y="0"/>
                      <a:ext cx="2867660" cy="664210"/>
                    </a:xfrm>
                    <a:prstGeom prst="rect">
                      <a:avLst/>
                    </a:prstGeom>
                  </pic:spPr>
                </pic:pic>
              </a:graphicData>
            </a:graphic>
          </wp:inline>
        </w:drawing>
      </w:r>
    </w:p>
    <w:p w14:paraId="26AA72AD" w14:textId="79476781" w:rsidR="00FB291F" w:rsidRDefault="004D5290" w:rsidP="00D67C46">
      <w:pPr>
        <w:jc w:val="both"/>
        <w:rPr>
          <w:rFonts w:ascii="Verdana" w:hAnsi="Verdana"/>
          <w:sz w:val="18"/>
          <w:szCs w:val="18"/>
        </w:rPr>
      </w:pPr>
      <w:r>
        <w:rPr>
          <w:rFonts w:ascii="Verdana" w:hAnsi="Verdana"/>
          <w:sz w:val="18"/>
          <w:szCs w:val="18"/>
        </w:rPr>
        <w:t>Fig.</w:t>
      </w:r>
      <w:r w:rsidR="004F6C27">
        <w:rPr>
          <w:rFonts w:ascii="Verdana" w:hAnsi="Verdana"/>
          <w:sz w:val="18"/>
          <w:szCs w:val="18"/>
        </w:rPr>
        <w:t>23</w:t>
      </w:r>
      <w:r>
        <w:rPr>
          <w:rFonts w:ascii="Verdana" w:hAnsi="Verdana"/>
          <w:sz w:val="18"/>
          <w:szCs w:val="18"/>
        </w:rPr>
        <w:t>: Tooltip for the “interpolate” value</w:t>
      </w:r>
    </w:p>
    <w:p w14:paraId="0D2C7C78" w14:textId="77777777" w:rsidR="002D05E9" w:rsidRDefault="002D05E9" w:rsidP="00D67C46">
      <w:pPr>
        <w:jc w:val="both"/>
        <w:rPr>
          <w:rFonts w:ascii="Verdana" w:hAnsi="Verdana"/>
          <w:sz w:val="18"/>
          <w:szCs w:val="18"/>
        </w:rPr>
      </w:pPr>
    </w:p>
    <w:p w14:paraId="377E5D74" w14:textId="06BE6F74" w:rsidR="00FA3194" w:rsidRDefault="00FA3194" w:rsidP="00D67C46">
      <w:pPr>
        <w:jc w:val="both"/>
        <w:rPr>
          <w:rFonts w:ascii="Verdana" w:hAnsi="Verdana"/>
          <w:sz w:val="18"/>
          <w:szCs w:val="18"/>
        </w:rPr>
      </w:pPr>
      <w:r>
        <w:rPr>
          <w:rFonts w:ascii="Verdana" w:hAnsi="Verdana"/>
          <w:sz w:val="18"/>
          <w:szCs w:val="18"/>
        </w:rPr>
        <w:t xml:space="preserve">Floats restricted between two values, </w:t>
      </w:r>
      <w:r w:rsidR="005F5BFC">
        <w:rPr>
          <w:rFonts w:ascii="Verdana" w:hAnsi="Verdana"/>
          <w:sz w:val="18"/>
          <w:szCs w:val="18"/>
        </w:rPr>
        <w:t xml:space="preserve">such as the </w:t>
      </w:r>
      <w:r w:rsidR="007F770B">
        <w:rPr>
          <w:rFonts w:ascii="Verdana" w:hAnsi="Verdana"/>
          <w:sz w:val="18"/>
          <w:szCs w:val="18"/>
        </w:rPr>
        <w:t xml:space="preserve">“Custom </w:t>
      </w:r>
      <w:proofErr w:type="spellStart"/>
      <w:r w:rsidR="007F770B">
        <w:rPr>
          <w:rFonts w:ascii="Verdana" w:hAnsi="Verdana"/>
          <w:sz w:val="18"/>
          <w:szCs w:val="18"/>
        </w:rPr>
        <w:t>TimeStep</w:t>
      </w:r>
      <w:proofErr w:type="spellEnd"/>
      <w:r w:rsidR="007F770B">
        <w:rPr>
          <w:rFonts w:ascii="Verdana" w:hAnsi="Verdana"/>
          <w:sz w:val="18"/>
          <w:szCs w:val="18"/>
        </w:rPr>
        <w:t xml:space="preserve"> Value</w:t>
      </w:r>
      <w:r w:rsidR="009469C2">
        <w:rPr>
          <w:rFonts w:ascii="Verdana" w:hAnsi="Verdana"/>
          <w:sz w:val="18"/>
          <w:szCs w:val="18"/>
        </w:rPr>
        <w:t>”, are displayed using sliders</w:t>
      </w:r>
      <w:r w:rsidR="001F76F1">
        <w:rPr>
          <w:rFonts w:ascii="Verdana" w:hAnsi="Verdana"/>
          <w:sz w:val="18"/>
          <w:szCs w:val="18"/>
        </w:rPr>
        <w:t xml:space="preserve"> with the </w:t>
      </w:r>
      <w:r w:rsidR="009E677E">
        <w:rPr>
          <w:rFonts w:ascii="Verdana" w:hAnsi="Verdana"/>
          <w:sz w:val="18"/>
          <w:szCs w:val="18"/>
        </w:rPr>
        <w:t>r</w:t>
      </w:r>
      <w:r w:rsidR="001F76F1">
        <w:rPr>
          <w:rFonts w:ascii="Verdana" w:hAnsi="Verdana"/>
          <w:sz w:val="18"/>
          <w:szCs w:val="18"/>
        </w:rPr>
        <w:t>ange attribute</w:t>
      </w:r>
      <w:r w:rsidR="004840FE">
        <w:rPr>
          <w:rFonts w:ascii="Verdana" w:hAnsi="Verdana"/>
          <w:sz w:val="18"/>
          <w:szCs w:val="18"/>
        </w:rPr>
        <w:t xml:space="preserve"> (</w:t>
      </w:r>
      <w:r w:rsidR="00267459">
        <w:rPr>
          <w:rFonts w:ascii="Verdana" w:hAnsi="Verdana"/>
          <w:sz w:val="18"/>
          <w:szCs w:val="18"/>
        </w:rPr>
        <w:t>Unity Technologies, 2024</w:t>
      </w:r>
      <w:r w:rsidR="004840FE">
        <w:rPr>
          <w:rFonts w:ascii="Verdana" w:hAnsi="Verdana"/>
          <w:sz w:val="18"/>
          <w:szCs w:val="18"/>
        </w:rPr>
        <w:t>)</w:t>
      </w:r>
      <w:r w:rsidR="009469C2">
        <w:rPr>
          <w:rFonts w:ascii="Verdana" w:hAnsi="Verdana"/>
          <w:sz w:val="18"/>
          <w:szCs w:val="18"/>
        </w:rPr>
        <w:t>.</w:t>
      </w:r>
      <w:r w:rsidR="002742F5">
        <w:rPr>
          <w:rFonts w:ascii="Verdana" w:hAnsi="Verdana"/>
          <w:sz w:val="18"/>
          <w:szCs w:val="18"/>
        </w:rPr>
        <w:t xml:space="preserve"> While using </w:t>
      </w:r>
      <w:r w:rsidR="0025418B">
        <w:rPr>
          <w:rFonts w:ascii="Verdana" w:hAnsi="Verdana"/>
          <w:sz w:val="18"/>
          <w:szCs w:val="18"/>
        </w:rPr>
        <w:t>a</w:t>
      </w:r>
      <w:r w:rsidR="002742F5">
        <w:rPr>
          <w:rFonts w:ascii="Verdana" w:hAnsi="Verdana"/>
          <w:sz w:val="18"/>
          <w:szCs w:val="18"/>
        </w:rPr>
        <w:t xml:space="preserve"> default serialized float field was passable, allowing the users</w:t>
      </w:r>
      <w:r w:rsidR="00AA5735">
        <w:rPr>
          <w:rFonts w:ascii="Verdana" w:hAnsi="Verdana"/>
          <w:sz w:val="18"/>
          <w:szCs w:val="18"/>
        </w:rPr>
        <w:t xml:space="preserve"> to </w:t>
      </w:r>
      <w:r w:rsidR="00B65E21">
        <w:rPr>
          <w:rFonts w:ascii="Verdana" w:hAnsi="Verdana"/>
          <w:sz w:val="18"/>
          <w:szCs w:val="18"/>
        </w:rPr>
        <w:t xml:space="preserve">adjust </w:t>
      </w:r>
      <w:r w:rsidR="00AA5735">
        <w:rPr>
          <w:rFonts w:ascii="Verdana" w:hAnsi="Verdana"/>
          <w:sz w:val="18"/>
          <w:szCs w:val="18"/>
        </w:rPr>
        <w:t>values</w:t>
      </w:r>
      <w:r w:rsidR="000C2C58">
        <w:rPr>
          <w:rFonts w:ascii="Verdana" w:hAnsi="Verdana"/>
          <w:sz w:val="18"/>
          <w:szCs w:val="18"/>
        </w:rPr>
        <w:t xml:space="preserve"> </w:t>
      </w:r>
      <w:r w:rsidR="00A82945">
        <w:rPr>
          <w:rFonts w:ascii="Verdana" w:hAnsi="Verdana"/>
          <w:sz w:val="18"/>
          <w:szCs w:val="18"/>
        </w:rPr>
        <w:t>and</w:t>
      </w:r>
      <w:r w:rsidR="000C2C58">
        <w:rPr>
          <w:rFonts w:ascii="Verdana" w:hAnsi="Verdana"/>
          <w:sz w:val="18"/>
          <w:szCs w:val="18"/>
        </w:rPr>
        <w:t xml:space="preserve"> still restricting said value with the max attribute,</w:t>
      </w:r>
      <w:r w:rsidR="007F08FD">
        <w:rPr>
          <w:rFonts w:ascii="Verdana" w:hAnsi="Verdana"/>
          <w:sz w:val="18"/>
          <w:szCs w:val="18"/>
        </w:rPr>
        <w:t xml:space="preserve"> inputting a </w:t>
      </w:r>
      <w:r w:rsidR="00A01CA3">
        <w:rPr>
          <w:rFonts w:ascii="Verdana" w:hAnsi="Verdana"/>
          <w:sz w:val="18"/>
          <w:szCs w:val="18"/>
        </w:rPr>
        <w:t>float</w:t>
      </w:r>
      <w:r w:rsidR="007F08FD">
        <w:rPr>
          <w:rFonts w:ascii="Verdana" w:hAnsi="Verdana"/>
          <w:sz w:val="18"/>
          <w:szCs w:val="18"/>
        </w:rPr>
        <w:t xml:space="preserve"> </w:t>
      </w:r>
      <w:r w:rsidR="008E0E75">
        <w:rPr>
          <w:rFonts w:ascii="Verdana" w:hAnsi="Verdana"/>
          <w:sz w:val="18"/>
          <w:szCs w:val="18"/>
        </w:rPr>
        <w:t xml:space="preserve">higher than the specified maximum </w:t>
      </w:r>
      <w:r w:rsidR="00EF368B">
        <w:rPr>
          <w:rFonts w:ascii="Verdana" w:hAnsi="Verdana"/>
          <w:sz w:val="18"/>
          <w:szCs w:val="18"/>
        </w:rPr>
        <w:t xml:space="preserve">value </w:t>
      </w:r>
      <w:r w:rsidR="008A4C2E">
        <w:rPr>
          <w:rFonts w:ascii="Verdana" w:hAnsi="Verdana"/>
          <w:sz w:val="18"/>
          <w:szCs w:val="18"/>
        </w:rPr>
        <w:t xml:space="preserve">and pressing enter </w:t>
      </w:r>
      <w:r w:rsidR="00F04924">
        <w:rPr>
          <w:rFonts w:ascii="Verdana" w:hAnsi="Verdana"/>
          <w:sz w:val="18"/>
          <w:szCs w:val="18"/>
        </w:rPr>
        <w:t>would inexplicably reset the value</w:t>
      </w:r>
      <w:r w:rsidR="00DD5A8E">
        <w:rPr>
          <w:rFonts w:ascii="Verdana" w:hAnsi="Verdana"/>
          <w:sz w:val="18"/>
          <w:szCs w:val="18"/>
        </w:rPr>
        <w:t xml:space="preserve"> to 0</w:t>
      </w:r>
      <w:r w:rsidR="00C628B2">
        <w:rPr>
          <w:rFonts w:ascii="Verdana" w:hAnsi="Verdana"/>
          <w:sz w:val="18"/>
          <w:szCs w:val="18"/>
        </w:rPr>
        <w:t>. This goes directly against the visibility principle (</w:t>
      </w:r>
      <w:r w:rsidR="005662C0">
        <w:rPr>
          <w:rFonts w:ascii="Verdana" w:hAnsi="Verdana"/>
          <w:sz w:val="18"/>
          <w:szCs w:val="18"/>
        </w:rPr>
        <w:t>Lowdermilk, 2024</w:t>
      </w:r>
      <w:r w:rsidR="00C628B2">
        <w:rPr>
          <w:rFonts w:ascii="Verdana" w:hAnsi="Verdana"/>
          <w:sz w:val="18"/>
          <w:szCs w:val="18"/>
        </w:rPr>
        <w:t>)</w:t>
      </w:r>
      <w:r w:rsidR="00564204">
        <w:rPr>
          <w:rFonts w:ascii="Verdana" w:hAnsi="Verdana"/>
          <w:sz w:val="18"/>
          <w:szCs w:val="18"/>
        </w:rPr>
        <w:t>.</w:t>
      </w:r>
      <w:r w:rsidR="00974234">
        <w:rPr>
          <w:rFonts w:ascii="Verdana" w:hAnsi="Verdana"/>
          <w:sz w:val="18"/>
          <w:szCs w:val="18"/>
        </w:rPr>
        <w:t xml:space="preserve"> </w:t>
      </w:r>
      <w:r w:rsidR="005E3529">
        <w:rPr>
          <w:rFonts w:ascii="Verdana" w:hAnsi="Verdana"/>
          <w:sz w:val="18"/>
          <w:szCs w:val="18"/>
        </w:rPr>
        <w:t>Using a slider, however, fixes this issue due to the visual feed</w:t>
      </w:r>
      <w:r w:rsidR="00822CD7">
        <w:rPr>
          <w:rFonts w:ascii="Verdana" w:hAnsi="Verdana"/>
          <w:sz w:val="18"/>
          <w:szCs w:val="18"/>
        </w:rPr>
        <w:t>back it provides</w:t>
      </w:r>
      <w:r w:rsidR="003B7490">
        <w:rPr>
          <w:rFonts w:ascii="Verdana" w:hAnsi="Verdana"/>
          <w:sz w:val="18"/>
          <w:szCs w:val="18"/>
        </w:rPr>
        <w:t xml:space="preserve">; </w:t>
      </w:r>
      <w:r w:rsidR="00DD45E4">
        <w:rPr>
          <w:rFonts w:ascii="Verdana" w:hAnsi="Verdana"/>
          <w:sz w:val="18"/>
          <w:szCs w:val="18"/>
        </w:rPr>
        <w:t>the slider’s place</w:t>
      </w:r>
      <w:r w:rsidR="002F2147">
        <w:rPr>
          <w:rFonts w:ascii="Verdana" w:hAnsi="Verdana"/>
          <w:sz w:val="18"/>
          <w:szCs w:val="18"/>
        </w:rPr>
        <w:t>ment on the line indicates how far it is from the minimum / maximum point</w:t>
      </w:r>
      <w:r w:rsidR="00D35754">
        <w:rPr>
          <w:rFonts w:ascii="Verdana" w:hAnsi="Verdana"/>
          <w:sz w:val="18"/>
          <w:szCs w:val="18"/>
        </w:rPr>
        <w:t>.</w:t>
      </w:r>
    </w:p>
    <w:p w14:paraId="143B88FD" w14:textId="77777777" w:rsidR="00323E03" w:rsidRDefault="00323E03" w:rsidP="00D67C46">
      <w:pPr>
        <w:jc w:val="both"/>
        <w:rPr>
          <w:rFonts w:ascii="Verdana" w:hAnsi="Verdana"/>
          <w:sz w:val="18"/>
          <w:szCs w:val="18"/>
        </w:rPr>
      </w:pPr>
    </w:p>
    <w:p w14:paraId="1627E09A" w14:textId="75515EA3" w:rsidR="00FB291F" w:rsidRDefault="009A6801" w:rsidP="00D67C46">
      <w:pPr>
        <w:jc w:val="both"/>
        <w:rPr>
          <w:rFonts w:ascii="Verdana" w:hAnsi="Verdana"/>
          <w:b/>
          <w:bCs/>
          <w:sz w:val="18"/>
          <w:szCs w:val="18"/>
        </w:rPr>
      </w:pPr>
      <w:r>
        <w:rPr>
          <w:rFonts w:ascii="Verdana" w:hAnsi="Verdana"/>
          <w:b/>
          <w:bCs/>
          <w:sz w:val="18"/>
          <w:szCs w:val="18"/>
        </w:rPr>
        <w:t>5.5</w:t>
      </w:r>
      <w:r w:rsidR="005D4FB6">
        <w:rPr>
          <w:rFonts w:ascii="Verdana" w:hAnsi="Verdana"/>
          <w:b/>
          <w:bCs/>
          <w:sz w:val="18"/>
          <w:szCs w:val="18"/>
        </w:rPr>
        <w:t xml:space="preserve"> </w:t>
      </w:r>
      <w:r w:rsidR="00093ABF">
        <w:rPr>
          <w:rFonts w:ascii="Verdana" w:hAnsi="Verdana"/>
          <w:b/>
          <w:bCs/>
          <w:sz w:val="18"/>
          <w:szCs w:val="18"/>
        </w:rPr>
        <w:t>Playground</w:t>
      </w:r>
      <w:r w:rsidR="005D4FB6">
        <w:rPr>
          <w:rFonts w:ascii="Verdana" w:hAnsi="Verdana"/>
          <w:b/>
          <w:bCs/>
          <w:sz w:val="18"/>
          <w:szCs w:val="18"/>
        </w:rPr>
        <w:t xml:space="preserve"> Scene</w:t>
      </w:r>
    </w:p>
    <w:p w14:paraId="46CED5D5" w14:textId="77777777" w:rsidR="00D93699" w:rsidRDefault="00D93699" w:rsidP="00D67C46">
      <w:pPr>
        <w:jc w:val="both"/>
        <w:rPr>
          <w:rFonts w:ascii="Verdana" w:hAnsi="Verdana"/>
          <w:b/>
          <w:bCs/>
          <w:sz w:val="18"/>
          <w:szCs w:val="18"/>
        </w:rPr>
      </w:pPr>
    </w:p>
    <w:p w14:paraId="57C3F26D" w14:textId="547AA2D0" w:rsidR="00D93699" w:rsidRDefault="002E22C3" w:rsidP="00D67C46">
      <w:pPr>
        <w:jc w:val="both"/>
        <w:rPr>
          <w:rFonts w:ascii="Verdana" w:hAnsi="Verdana"/>
          <w:sz w:val="18"/>
          <w:szCs w:val="18"/>
        </w:rPr>
      </w:pPr>
      <w:r>
        <w:rPr>
          <w:rFonts w:ascii="Verdana" w:hAnsi="Verdana"/>
          <w:sz w:val="18"/>
          <w:szCs w:val="18"/>
        </w:rPr>
        <w:t>A</w:t>
      </w:r>
      <w:r w:rsidR="009D2102">
        <w:rPr>
          <w:rFonts w:ascii="Verdana" w:hAnsi="Verdana"/>
          <w:sz w:val="18"/>
          <w:szCs w:val="18"/>
        </w:rPr>
        <w:t xml:space="preserve"> </w:t>
      </w:r>
      <w:r w:rsidR="00F23BBF">
        <w:rPr>
          <w:rFonts w:ascii="Verdana" w:hAnsi="Verdana"/>
          <w:sz w:val="18"/>
          <w:szCs w:val="18"/>
        </w:rPr>
        <w:t>playground</w:t>
      </w:r>
      <w:r w:rsidR="009D2102">
        <w:rPr>
          <w:rFonts w:ascii="Verdana" w:hAnsi="Verdana"/>
          <w:sz w:val="18"/>
          <w:szCs w:val="18"/>
        </w:rPr>
        <w:t xml:space="preserve"> scene has been created alongside development in order to </w:t>
      </w:r>
      <w:r w:rsidR="00DA1591">
        <w:rPr>
          <w:rFonts w:ascii="Verdana" w:hAnsi="Verdana"/>
          <w:sz w:val="18"/>
          <w:szCs w:val="18"/>
        </w:rPr>
        <w:t xml:space="preserve">effectively test the simulation working under various conditions. </w:t>
      </w:r>
    </w:p>
    <w:p w14:paraId="34DE5E15" w14:textId="77777777" w:rsidR="00DA1591" w:rsidRDefault="00DA1591" w:rsidP="00D67C46">
      <w:pPr>
        <w:jc w:val="both"/>
        <w:rPr>
          <w:rFonts w:ascii="Verdana" w:hAnsi="Verdana"/>
          <w:sz w:val="18"/>
          <w:szCs w:val="18"/>
        </w:rPr>
      </w:pPr>
    </w:p>
    <w:p w14:paraId="3CB8FBD2" w14:textId="0FF816C7" w:rsidR="00814FB7" w:rsidRDefault="00DA1591" w:rsidP="00814FB7">
      <w:pPr>
        <w:jc w:val="both"/>
        <w:rPr>
          <w:rFonts w:ascii="Verdana" w:hAnsi="Verdana"/>
          <w:sz w:val="18"/>
          <w:szCs w:val="18"/>
        </w:rPr>
      </w:pPr>
      <w:r>
        <w:rPr>
          <w:rFonts w:ascii="Verdana" w:hAnsi="Verdana"/>
          <w:sz w:val="18"/>
          <w:szCs w:val="18"/>
        </w:rPr>
        <w:t>Th</w:t>
      </w:r>
      <w:r w:rsidR="00A1334F">
        <w:rPr>
          <w:rFonts w:ascii="Verdana" w:hAnsi="Verdana"/>
          <w:sz w:val="18"/>
          <w:szCs w:val="18"/>
        </w:rPr>
        <w:t xml:space="preserve">e environment for this scene (figure </w:t>
      </w:r>
      <w:r w:rsidR="009E455D">
        <w:rPr>
          <w:rFonts w:ascii="Verdana" w:hAnsi="Verdana"/>
          <w:sz w:val="18"/>
          <w:szCs w:val="18"/>
        </w:rPr>
        <w:t>24</w:t>
      </w:r>
      <w:r w:rsidR="00A1334F">
        <w:rPr>
          <w:rFonts w:ascii="Verdana" w:hAnsi="Verdana"/>
          <w:sz w:val="18"/>
          <w:szCs w:val="18"/>
        </w:rPr>
        <w:t>) consists of</w:t>
      </w:r>
      <w:r w:rsidR="004036DD">
        <w:rPr>
          <w:rFonts w:ascii="Verdana" w:hAnsi="Verdana"/>
          <w:sz w:val="18"/>
          <w:szCs w:val="18"/>
        </w:rPr>
        <w:t xml:space="preserve"> </w:t>
      </w:r>
      <w:r w:rsidR="004216A1">
        <w:rPr>
          <w:rFonts w:ascii="Verdana" w:hAnsi="Verdana"/>
          <w:sz w:val="18"/>
          <w:szCs w:val="18"/>
        </w:rPr>
        <w:t>default shapes in various scales, rotations and positions</w:t>
      </w:r>
      <w:r w:rsidR="00E65B1A">
        <w:rPr>
          <w:rFonts w:ascii="Verdana" w:hAnsi="Verdana"/>
          <w:sz w:val="18"/>
          <w:szCs w:val="18"/>
        </w:rPr>
        <w:t>.</w:t>
      </w:r>
      <w:r w:rsidR="00814FB7" w:rsidRPr="00814FB7">
        <w:rPr>
          <w:rFonts w:ascii="Verdana" w:hAnsi="Verdana"/>
          <w:sz w:val="18"/>
          <w:szCs w:val="18"/>
        </w:rPr>
        <w:t xml:space="preserve"> </w:t>
      </w:r>
      <w:r w:rsidR="00814FB7">
        <w:rPr>
          <w:rFonts w:ascii="Verdana" w:hAnsi="Verdana"/>
          <w:sz w:val="18"/>
          <w:szCs w:val="18"/>
        </w:rPr>
        <w:t>Each “Game Object” in the scene, excluding the floor object, is part of the “world object” layer. Consequently, any point on the surface of these objects can be passed though as a pivot point by the Character Controller Interface (discussed in 5.6).</w:t>
      </w:r>
    </w:p>
    <w:p w14:paraId="1F420438" w14:textId="1FA17451" w:rsidR="00DA1591" w:rsidRDefault="00DA1591" w:rsidP="00D67C46">
      <w:pPr>
        <w:jc w:val="both"/>
        <w:rPr>
          <w:rFonts w:ascii="Verdana" w:hAnsi="Verdana"/>
          <w:sz w:val="18"/>
          <w:szCs w:val="18"/>
        </w:rPr>
      </w:pPr>
    </w:p>
    <w:p w14:paraId="4528327E" w14:textId="77777777" w:rsidR="00935F42" w:rsidRDefault="00935F42" w:rsidP="00D67C46">
      <w:pPr>
        <w:jc w:val="both"/>
        <w:rPr>
          <w:rFonts w:ascii="Verdana" w:hAnsi="Verdana"/>
          <w:sz w:val="18"/>
          <w:szCs w:val="18"/>
        </w:rPr>
      </w:pPr>
    </w:p>
    <w:p w14:paraId="19757304" w14:textId="2CA5D246" w:rsidR="00A1334F" w:rsidRPr="002E22C3" w:rsidRDefault="00A1334F" w:rsidP="00D67C46">
      <w:pPr>
        <w:jc w:val="both"/>
        <w:rPr>
          <w:rFonts w:ascii="Verdana" w:hAnsi="Verdana"/>
          <w:sz w:val="18"/>
          <w:szCs w:val="18"/>
        </w:rPr>
      </w:pPr>
      <w:r w:rsidRPr="00A1334F">
        <w:rPr>
          <w:rFonts w:ascii="Verdana" w:hAnsi="Verdana"/>
          <w:noProof/>
          <w:sz w:val="18"/>
          <w:szCs w:val="18"/>
        </w:rPr>
        <w:drawing>
          <wp:inline distT="0" distB="0" distL="0" distR="0" wp14:anchorId="70809547" wp14:editId="39289A09">
            <wp:extent cx="2995054" cy="1463040"/>
            <wp:effectExtent l="0" t="0" r="0" b="3810"/>
            <wp:docPr id="48206103" name="Picture 1" descr="A video game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06103" name="Picture 1" descr="A video game of a game&#10;&#10;AI-generated content may be incorrect."/>
                    <pic:cNvPicPr/>
                  </pic:nvPicPr>
                  <pic:blipFill>
                    <a:blip r:embed="rId39"/>
                    <a:stretch>
                      <a:fillRect/>
                    </a:stretch>
                  </pic:blipFill>
                  <pic:spPr>
                    <a:xfrm>
                      <a:off x="0" y="0"/>
                      <a:ext cx="2996043" cy="1463523"/>
                    </a:xfrm>
                    <a:prstGeom prst="rect">
                      <a:avLst/>
                    </a:prstGeom>
                  </pic:spPr>
                </pic:pic>
              </a:graphicData>
            </a:graphic>
          </wp:inline>
        </w:drawing>
      </w:r>
    </w:p>
    <w:p w14:paraId="7F688B12" w14:textId="1A8D79E3" w:rsidR="000635DC" w:rsidRDefault="00190358" w:rsidP="00D67C46">
      <w:pPr>
        <w:jc w:val="both"/>
        <w:rPr>
          <w:rFonts w:ascii="Verdana" w:hAnsi="Verdana"/>
          <w:sz w:val="16"/>
          <w:szCs w:val="16"/>
        </w:rPr>
      </w:pPr>
      <w:r w:rsidRPr="00943502">
        <w:rPr>
          <w:rFonts w:ascii="Verdana" w:hAnsi="Verdana"/>
          <w:sz w:val="16"/>
          <w:szCs w:val="16"/>
        </w:rPr>
        <w:t>Fig.</w:t>
      </w:r>
      <w:r w:rsidR="001C0750">
        <w:rPr>
          <w:rFonts w:ascii="Verdana" w:hAnsi="Verdana"/>
          <w:sz w:val="16"/>
          <w:szCs w:val="16"/>
        </w:rPr>
        <w:t>24</w:t>
      </w:r>
      <w:r w:rsidRPr="00943502">
        <w:rPr>
          <w:rFonts w:ascii="Verdana" w:hAnsi="Verdana"/>
          <w:sz w:val="16"/>
          <w:szCs w:val="16"/>
        </w:rPr>
        <w:t>: The test scene environment</w:t>
      </w:r>
    </w:p>
    <w:p w14:paraId="579383F9" w14:textId="77777777" w:rsidR="00383C5E" w:rsidRDefault="00383C5E" w:rsidP="00D67C46">
      <w:pPr>
        <w:jc w:val="both"/>
        <w:rPr>
          <w:rFonts w:ascii="Verdana" w:hAnsi="Verdana"/>
          <w:sz w:val="16"/>
          <w:szCs w:val="16"/>
        </w:rPr>
      </w:pPr>
    </w:p>
    <w:p w14:paraId="4B9AE8E7" w14:textId="2874120D" w:rsidR="008036D7" w:rsidRDefault="008036D7" w:rsidP="00D67C46">
      <w:pPr>
        <w:jc w:val="both"/>
        <w:rPr>
          <w:rFonts w:ascii="Verdana" w:hAnsi="Verdana"/>
          <w:sz w:val="18"/>
          <w:szCs w:val="18"/>
        </w:rPr>
      </w:pPr>
    </w:p>
    <w:p w14:paraId="4358DC99" w14:textId="2B0A7BF5" w:rsidR="00F61F98" w:rsidRPr="00383C5E" w:rsidRDefault="00F61F98" w:rsidP="00D67C46">
      <w:pPr>
        <w:jc w:val="both"/>
        <w:rPr>
          <w:rFonts w:ascii="Verdana" w:hAnsi="Verdana"/>
          <w:sz w:val="18"/>
          <w:szCs w:val="18"/>
        </w:rPr>
      </w:pPr>
      <w:r>
        <w:rPr>
          <w:rFonts w:ascii="Verdana" w:hAnsi="Verdana"/>
          <w:sz w:val="18"/>
          <w:szCs w:val="18"/>
        </w:rPr>
        <w:t xml:space="preserve">In order to test the flexibility of the </w:t>
      </w:r>
      <w:r w:rsidR="003A1A54">
        <w:rPr>
          <w:rFonts w:ascii="Verdana" w:hAnsi="Verdana"/>
          <w:sz w:val="18"/>
          <w:szCs w:val="18"/>
        </w:rPr>
        <w:t xml:space="preserve">simulation and the different ways </w:t>
      </w:r>
      <w:r w:rsidR="002044BB">
        <w:rPr>
          <w:rFonts w:ascii="Verdana" w:hAnsi="Verdana"/>
          <w:sz w:val="18"/>
          <w:szCs w:val="18"/>
        </w:rPr>
        <w:t xml:space="preserve">it can be integrated into a </w:t>
      </w:r>
      <w:r w:rsidR="00B9197F">
        <w:rPr>
          <w:rFonts w:ascii="Verdana" w:hAnsi="Verdana"/>
          <w:sz w:val="18"/>
          <w:szCs w:val="18"/>
        </w:rPr>
        <w:t>projec</w:t>
      </w:r>
      <w:r w:rsidR="005A28A0">
        <w:rPr>
          <w:rFonts w:ascii="Verdana" w:hAnsi="Verdana"/>
          <w:sz w:val="18"/>
          <w:szCs w:val="18"/>
        </w:rPr>
        <w:t>t,</w:t>
      </w:r>
      <w:r w:rsidR="002044BB">
        <w:rPr>
          <w:rFonts w:ascii="Verdana" w:hAnsi="Verdana"/>
          <w:sz w:val="18"/>
          <w:szCs w:val="18"/>
        </w:rPr>
        <w:t xml:space="preserve"> two interfaces were created: the “Character Controller Interface” and the “Swing from Start Interface”. </w:t>
      </w:r>
    </w:p>
    <w:p w14:paraId="0696D784" w14:textId="77777777" w:rsidR="00AC4D13" w:rsidRDefault="00AC4D13" w:rsidP="00D67C46">
      <w:pPr>
        <w:jc w:val="both"/>
        <w:rPr>
          <w:rFonts w:ascii="Verdana" w:hAnsi="Verdana"/>
          <w:sz w:val="18"/>
          <w:szCs w:val="18"/>
        </w:rPr>
      </w:pPr>
    </w:p>
    <w:p w14:paraId="297D65B1" w14:textId="2CF59985" w:rsidR="00AC2C56" w:rsidRDefault="00F01B6C" w:rsidP="00D67C46">
      <w:pPr>
        <w:jc w:val="both"/>
        <w:rPr>
          <w:rFonts w:ascii="Verdana" w:hAnsi="Verdana"/>
          <w:b/>
          <w:bCs/>
          <w:sz w:val="18"/>
          <w:szCs w:val="18"/>
        </w:rPr>
      </w:pPr>
      <w:r>
        <w:rPr>
          <w:rFonts w:ascii="Verdana" w:hAnsi="Verdana"/>
          <w:b/>
          <w:bCs/>
          <w:sz w:val="18"/>
          <w:szCs w:val="18"/>
        </w:rPr>
        <w:t>5.</w:t>
      </w:r>
      <w:r w:rsidR="009A6801">
        <w:rPr>
          <w:rFonts w:ascii="Verdana" w:hAnsi="Verdana"/>
          <w:b/>
          <w:bCs/>
          <w:sz w:val="18"/>
          <w:szCs w:val="18"/>
        </w:rPr>
        <w:t>6</w:t>
      </w:r>
      <w:r>
        <w:rPr>
          <w:rFonts w:ascii="Verdana" w:hAnsi="Verdana"/>
          <w:b/>
          <w:bCs/>
          <w:sz w:val="18"/>
          <w:szCs w:val="18"/>
        </w:rPr>
        <w:t xml:space="preserve"> </w:t>
      </w:r>
      <w:r w:rsidR="00080CE8">
        <w:rPr>
          <w:rFonts w:ascii="Verdana" w:hAnsi="Verdana"/>
          <w:b/>
          <w:bCs/>
          <w:sz w:val="18"/>
          <w:szCs w:val="18"/>
        </w:rPr>
        <w:t>Character Controller Interface</w:t>
      </w:r>
    </w:p>
    <w:p w14:paraId="7CAFEE43" w14:textId="1AA0AFA7" w:rsidR="00C722BD" w:rsidRDefault="00C722BD" w:rsidP="00D67C46">
      <w:pPr>
        <w:jc w:val="both"/>
        <w:rPr>
          <w:rFonts w:ascii="Verdana" w:hAnsi="Verdana"/>
          <w:sz w:val="18"/>
          <w:szCs w:val="18"/>
        </w:rPr>
      </w:pPr>
    </w:p>
    <w:p w14:paraId="2BE4CB70" w14:textId="21200B75" w:rsidR="00C722BD" w:rsidRDefault="00C722BD" w:rsidP="00D67C46">
      <w:pPr>
        <w:jc w:val="both"/>
        <w:rPr>
          <w:rFonts w:ascii="Verdana" w:hAnsi="Verdana"/>
          <w:sz w:val="18"/>
          <w:szCs w:val="18"/>
        </w:rPr>
      </w:pPr>
      <w:r>
        <w:rPr>
          <w:rFonts w:ascii="Verdana" w:hAnsi="Verdana"/>
          <w:sz w:val="18"/>
          <w:szCs w:val="18"/>
        </w:rPr>
        <w:t>The “Charac</w:t>
      </w:r>
      <w:r w:rsidR="00580B2F">
        <w:rPr>
          <w:rFonts w:ascii="Verdana" w:hAnsi="Verdana"/>
          <w:sz w:val="18"/>
          <w:szCs w:val="18"/>
        </w:rPr>
        <w:t>ter Controller Interfac</w:t>
      </w:r>
      <w:r w:rsidR="009A6C66">
        <w:rPr>
          <w:rFonts w:ascii="Verdana" w:hAnsi="Verdana"/>
          <w:sz w:val="18"/>
          <w:szCs w:val="18"/>
        </w:rPr>
        <w:t>e</w:t>
      </w:r>
      <w:r w:rsidR="00580B2F">
        <w:rPr>
          <w:rFonts w:ascii="Verdana" w:hAnsi="Verdana"/>
          <w:sz w:val="18"/>
          <w:szCs w:val="18"/>
        </w:rPr>
        <w:t xml:space="preserve">” </w:t>
      </w:r>
      <w:r w:rsidR="00F2237B">
        <w:rPr>
          <w:rFonts w:ascii="Verdana" w:hAnsi="Verdana"/>
          <w:sz w:val="18"/>
          <w:szCs w:val="18"/>
        </w:rPr>
        <w:t>contains functionality for a basic, force-based character contr</w:t>
      </w:r>
      <w:r w:rsidR="00812E42">
        <w:rPr>
          <w:rFonts w:ascii="Verdana" w:hAnsi="Verdana"/>
          <w:sz w:val="18"/>
          <w:szCs w:val="18"/>
        </w:rPr>
        <w:t>oller and</w:t>
      </w:r>
      <w:r w:rsidR="00525693">
        <w:rPr>
          <w:rFonts w:ascii="Verdana" w:hAnsi="Verdana"/>
          <w:sz w:val="18"/>
          <w:szCs w:val="18"/>
        </w:rPr>
        <w:t xml:space="preserve"> dynamic </w:t>
      </w:r>
      <w:r w:rsidR="007C3B0D">
        <w:rPr>
          <w:rFonts w:ascii="Verdana" w:hAnsi="Verdana"/>
          <w:sz w:val="18"/>
          <w:szCs w:val="18"/>
        </w:rPr>
        <w:t>target</w:t>
      </w:r>
      <w:r w:rsidR="00812E42">
        <w:rPr>
          <w:rFonts w:ascii="Verdana" w:hAnsi="Verdana"/>
          <w:sz w:val="18"/>
          <w:szCs w:val="18"/>
        </w:rPr>
        <w:t xml:space="preserve"> detection system. </w:t>
      </w:r>
      <w:r w:rsidR="006D6F46">
        <w:rPr>
          <w:rFonts w:ascii="Verdana" w:hAnsi="Verdana"/>
          <w:sz w:val="18"/>
          <w:szCs w:val="18"/>
        </w:rPr>
        <w:t xml:space="preserve">The </w:t>
      </w:r>
      <w:r w:rsidR="000B4AC3">
        <w:rPr>
          <w:rFonts w:ascii="Verdana" w:hAnsi="Verdana"/>
          <w:sz w:val="18"/>
          <w:szCs w:val="18"/>
        </w:rPr>
        <w:t>player can</w:t>
      </w:r>
      <w:r w:rsidR="00CB52C2">
        <w:rPr>
          <w:rFonts w:ascii="Verdana" w:hAnsi="Verdana"/>
          <w:sz w:val="18"/>
          <w:szCs w:val="18"/>
        </w:rPr>
        <w:t xml:space="preserve"> move in four directions using WASD</w:t>
      </w:r>
      <w:r w:rsidR="00A45570">
        <w:rPr>
          <w:rFonts w:ascii="Verdana" w:hAnsi="Verdana"/>
          <w:sz w:val="18"/>
          <w:szCs w:val="18"/>
        </w:rPr>
        <w:t xml:space="preserve"> and press </w:t>
      </w:r>
      <w:r w:rsidR="00853F42">
        <w:rPr>
          <w:rFonts w:ascii="Verdana" w:hAnsi="Verdana"/>
          <w:sz w:val="18"/>
          <w:szCs w:val="18"/>
        </w:rPr>
        <w:t xml:space="preserve">the left mouse button to “swing”. </w:t>
      </w:r>
      <w:r w:rsidR="0008439D">
        <w:rPr>
          <w:rFonts w:ascii="Verdana" w:hAnsi="Verdana"/>
          <w:sz w:val="18"/>
          <w:szCs w:val="18"/>
        </w:rPr>
        <w:t xml:space="preserve"> </w:t>
      </w:r>
    </w:p>
    <w:p w14:paraId="7FCDDA2A" w14:textId="77777777" w:rsidR="0008439D" w:rsidRDefault="0008439D" w:rsidP="00D67C46">
      <w:pPr>
        <w:jc w:val="both"/>
        <w:rPr>
          <w:rFonts w:ascii="Verdana" w:hAnsi="Verdana"/>
          <w:sz w:val="18"/>
          <w:szCs w:val="18"/>
        </w:rPr>
      </w:pPr>
    </w:p>
    <w:p w14:paraId="62F67C7B" w14:textId="75555545" w:rsidR="0033607D" w:rsidRDefault="00774DAF" w:rsidP="00D67C46">
      <w:pPr>
        <w:jc w:val="both"/>
        <w:rPr>
          <w:rFonts w:ascii="Verdana" w:hAnsi="Verdana"/>
          <w:sz w:val="18"/>
          <w:szCs w:val="18"/>
        </w:rPr>
      </w:pPr>
      <w:r>
        <w:rPr>
          <w:rFonts w:ascii="Verdana" w:hAnsi="Verdana"/>
          <w:sz w:val="18"/>
          <w:szCs w:val="18"/>
        </w:rPr>
        <w:t xml:space="preserve">As mentioned in </w:t>
      </w:r>
      <w:r w:rsidR="00120BE8">
        <w:rPr>
          <w:rFonts w:ascii="Verdana" w:hAnsi="Verdana"/>
          <w:sz w:val="18"/>
          <w:szCs w:val="18"/>
        </w:rPr>
        <w:t xml:space="preserve">5.1, the “StartSwing()” and “EndSwing()” functions </w:t>
      </w:r>
      <w:r w:rsidR="000166A5">
        <w:rPr>
          <w:rFonts w:ascii="Verdana" w:hAnsi="Verdana"/>
          <w:sz w:val="18"/>
          <w:szCs w:val="18"/>
        </w:rPr>
        <w:t>are public and can consequently be called by any interface</w:t>
      </w:r>
      <w:r w:rsidR="0056011C">
        <w:rPr>
          <w:rFonts w:ascii="Verdana" w:hAnsi="Verdana"/>
          <w:sz w:val="18"/>
          <w:szCs w:val="18"/>
        </w:rPr>
        <w:t>.</w:t>
      </w:r>
      <w:r w:rsidR="00F04AE5">
        <w:rPr>
          <w:rFonts w:ascii="Verdana" w:hAnsi="Verdana"/>
          <w:sz w:val="18"/>
          <w:szCs w:val="18"/>
        </w:rPr>
        <w:t xml:space="preserve"> When the left mouse button is clicked, a Raycast is carried out from the camera’s position to the cursor’s world position. In the event that the </w:t>
      </w:r>
      <w:r w:rsidR="00574FDB">
        <w:rPr>
          <w:rFonts w:ascii="Verdana" w:hAnsi="Verdana"/>
          <w:sz w:val="18"/>
          <w:szCs w:val="18"/>
        </w:rPr>
        <w:t>Ray hits a</w:t>
      </w:r>
      <w:r w:rsidR="009644D0">
        <w:rPr>
          <w:rFonts w:ascii="Verdana" w:hAnsi="Verdana"/>
          <w:sz w:val="18"/>
          <w:szCs w:val="18"/>
        </w:rPr>
        <w:t xml:space="preserve"> “</w:t>
      </w:r>
      <w:proofErr w:type="spellStart"/>
      <w:r w:rsidR="009644D0">
        <w:rPr>
          <w:rFonts w:ascii="Verdana" w:hAnsi="Verdana"/>
          <w:sz w:val="18"/>
          <w:szCs w:val="18"/>
        </w:rPr>
        <w:t>GameObject</w:t>
      </w:r>
      <w:proofErr w:type="spellEnd"/>
      <w:r w:rsidR="009644D0">
        <w:rPr>
          <w:rFonts w:ascii="Verdana" w:hAnsi="Verdana"/>
          <w:sz w:val="18"/>
          <w:szCs w:val="18"/>
        </w:rPr>
        <w:t>” with the tag “</w:t>
      </w:r>
      <w:r w:rsidR="00662A18">
        <w:rPr>
          <w:rFonts w:ascii="Verdana" w:hAnsi="Verdana"/>
          <w:sz w:val="18"/>
          <w:szCs w:val="18"/>
        </w:rPr>
        <w:t xml:space="preserve">world object”, </w:t>
      </w:r>
      <w:r w:rsidR="007B080C">
        <w:rPr>
          <w:rFonts w:ascii="Verdana" w:hAnsi="Verdana"/>
          <w:sz w:val="18"/>
          <w:szCs w:val="18"/>
        </w:rPr>
        <w:t xml:space="preserve">the attached script’s “StartSwing()” function is </w:t>
      </w:r>
      <w:r w:rsidR="00936C74">
        <w:rPr>
          <w:rFonts w:ascii="Verdana" w:hAnsi="Verdana"/>
          <w:sz w:val="18"/>
          <w:szCs w:val="18"/>
        </w:rPr>
        <w:t>called,</w:t>
      </w:r>
      <w:r w:rsidR="007B080C">
        <w:rPr>
          <w:rFonts w:ascii="Verdana" w:hAnsi="Verdana"/>
          <w:sz w:val="18"/>
          <w:szCs w:val="18"/>
        </w:rPr>
        <w:t xml:space="preserve"> and the hit position</w:t>
      </w:r>
      <w:r w:rsidR="00A22CC9">
        <w:rPr>
          <w:rFonts w:ascii="Verdana" w:hAnsi="Verdana"/>
          <w:sz w:val="18"/>
          <w:szCs w:val="18"/>
        </w:rPr>
        <w:t xml:space="preserve"> is passed through as the </w:t>
      </w:r>
      <w:r w:rsidR="003F08EE">
        <w:rPr>
          <w:rFonts w:ascii="Verdana" w:hAnsi="Verdana"/>
          <w:sz w:val="18"/>
          <w:szCs w:val="18"/>
        </w:rPr>
        <w:t>pivot</w:t>
      </w:r>
      <w:r w:rsidR="00A22CC9">
        <w:rPr>
          <w:rFonts w:ascii="Verdana" w:hAnsi="Verdana"/>
          <w:sz w:val="18"/>
          <w:szCs w:val="18"/>
        </w:rPr>
        <w:t xml:space="preserve"> point.</w:t>
      </w:r>
      <w:r w:rsidR="009644D0">
        <w:rPr>
          <w:rFonts w:ascii="Verdana" w:hAnsi="Verdana"/>
          <w:sz w:val="18"/>
          <w:szCs w:val="18"/>
        </w:rPr>
        <w:t xml:space="preserve"> </w:t>
      </w:r>
      <w:r w:rsidR="00090AFA">
        <w:rPr>
          <w:rFonts w:ascii="Verdana" w:hAnsi="Verdana"/>
          <w:sz w:val="18"/>
          <w:szCs w:val="18"/>
        </w:rPr>
        <w:t xml:space="preserve">When the left mouse button is released, </w:t>
      </w:r>
      <w:r w:rsidR="00BE1924">
        <w:rPr>
          <w:rFonts w:ascii="Verdana" w:hAnsi="Verdana"/>
          <w:sz w:val="18"/>
          <w:szCs w:val="18"/>
        </w:rPr>
        <w:t xml:space="preserve">“EndSwing()” is called </w:t>
      </w:r>
      <w:r w:rsidR="00173491">
        <w:rPr>
          <w:rFonts w:ascii="Verdana" w:hAnsi="Verdana"/>
          <w:sz w:val="18"/>
          <w:szCs w:val="18"/>
        </w:rPr>
        <w:t xml:space="preserve">which stops the simulation and clears all </w:t>
      </w:r>
      <w:r w:rsidR="00282B6B">
        <w:rPr>
          <w:rFonts w:ascii="Verdana" w:hAnsi="Verdana"/>
          <w:sz w:val="18"/>
          <w:szCs w:val="18"/>
        </w:rPr>
        <w:t>relevant variables in the</w:t>
      </w:r>
      <w:r w:rsidR="005F1559">
        <w:rPr>
          <w:rFonts w:ascii="Verdana" w:hAnsi="Verdana"/>
          <w:sz w:val="18"/>
          <w:szCs w:val="18"/>
        </w:rPr>
        <w:t xml:space="preserve"> references</w:t>
      </w:r>
      <w:r w:rsidR="00282B6B">
        <w:rPr>
          <w:rFonts w:ascii="Verdana" w:hAnsi="Verdana"/>
          <w:sz w:val="18"/>
          <w:szCs w:val="18"/>
        </w:rPr>
        <w:t xml:space="preserve"> “Pendulum Script”. </w:t>
      </w:r>
    </w:p>
    <w:p w14:paraId="2AF53977" w14:textId="77777777" w:rsidR="00A32545" w:rsidRDefault="00A32545" w:rsidP="00D67C46">
      <w:pPr>
        <w:jc w:val="both"/>
        <w:rPr>
          <w:rFonts w:ascii="Verdana" w:hAnsi="Verdana"/>
          <w:sz w:val="18"/>
          <w:szCs w:val="18"/>
        </w:rPr>
      </w:pPr>
    </w:p>
    <w:p w14:paraId="22524670" w14:textId="4AC8C555" w:rsidR="007700AC" w:rsidRDefault="00E8341A" w:rsidP="00D67C46">
      <w:pPr>
        <w:jc w:val="both"/>
        <w:rPr>
          <w:rFonts w:ascii="Verdana" w:hAnsi="Verdana"/>
          <w:sz w:val="18"/>
          <w:szCs w:val="18"/>
        </w:rPr>
      </w:pPr>
      <w:r>
        <w:rPr>
          <w:rFonts w:ascii="Verdana" w:hAnsi="Verdana"/>
          <w:sz w:val="18"/>
          <w:szCs w:val="18"/>
        </w:rPr>
        <w:t xml:space="preserve">The “air control” parameter on the </w:t>
      </w:r>
      <w:r w:rsidR="00B559BF">
        <w:rPr>
          <w:rFonts w:ascii="Verdana" w:hAnsi="Verdana"/>
          <w:sz w:val="18"/>
          <w:szCs w:val="18"/>
        </w:rPr>
        <w:t>Character Controller Interface was implemented to showcas</w:t>
      </w:r>
      <w:r w:rsidR="0050555A">
        <w:rPr>
          <w:rFonts w:ascii="Verdana" w:hAnsi="Verdana"/>
          <w:sz w:val="18"/>
          <w:szCs w:val="18"/>
        </w:rPr>
        <w:t xml:space="preserve">e </w:t>
      </w:r>
      <w:r w:rsidR="005C0D6E">
        <w:rPr>
          <w:rFonts w:ascii="Verdana" w:hAnsi="Verdana"/>
          <w:sz w:val="18"/>
          <w:szCs w:val="18"/>
        </w:rPr>
        <w:t>one way</w:t>
      </w:r>
      <w:r w:rsidR="0050555A">
        <w:rPr>
          <w:rFonts w:ascii="Verdana" w:hAnsi="Verdana"/>
          <w:sz w:val="18"/>
          <w:szCs w:val="18"/>
        </w:rPr>
        <w:t xml:space="preserve"> </w:t>
      </w:r>
      <w:r w:rsidR="002C1E5B">
        <w:rPr>
          <w:rFonts w:ascii="Verdana" w:hAnsi="Verdana"/>
          <w:sz w:val="18"/>
          <w:szCs w:val="18"/>
        </w:rPr>
        <w:t>the simulation can be expanded upon</w:t>
      </w:r>
      <w:r w:rsidR="008243E0">
        <w:rPr>
          <w:rFonts w:ascii="Verdana" w:hAnsi="Verdana"/>
          <w:sz w:val="18"/>
          <w:szCs w:val="18"/>
        </w:rPr>
        <w:t xml:space="preserve">. </w:t>
      </w:r>
      <w:r w:rsidR="00720656">
        <w:rPr>
          <w:rFonts w:ascii="Verdana" w:hAnsi="Verdana"/>
          <w:sz w:val="18"/>
          <w:szCs w:val="18"/>
        </w:rPr>
        <w:t xml:space="preserve">The </w:t>
      </w:r>
      <w:r w:rsidR="007013C1">
        <w:rPr>
          <w:rFonts w:ascii="Verdana" w:hAnsi="Verdana"/>
          <w:sz w:val="18"/>
          <w:szCs w:val="18"/>
        </w:rPr>
        <w:t>player</w:t>
      </w:r>
      <w:r w:rsidR="007B38C6">
        <w:rPr>
          <w:rFonts w:ascii="Verdana" w:hAnsi="Verdana"/>
          <w:sz w:val="18"/>
          <w:szCs w:val="18"/>
        </w:rPr>
        <w:t xml:space="preserve"> </w:t>
      </w:r>
      <w:r w:rsidR="007013C1">
        <w:rPr>
          <w:rFonts w:ascii="Verdana" w:hAnsi="Verdana"/>
          <w:sz w:val="18"/>
          <w:szCs w:val="18"/>
        </w:rPr>
        <w:t>can</w:t>
      </w:r>
      <w:r w:rsidR="007B38C6">
        <w:rPr>
          <w:rFonts w:ascii="Verdana" w:hAnsi="Verdana"/>
          <w:sz w:val="18"/>
          <w:szCs w:val="18"/>
        </w:rPr>
        <w:t xml:space="preserve"> enter a </w:t>
      </w:r>
      <w:r w:rsidR="00A85641">
        <w:rPr>
          <w:rFonts w:ascii="Verdana" w:hAnsi="Verdana"/>
          <w:sz w:val="18"/>
          <w:szCs w:val="18"/>
        </w:rPr>
        <w:t>value between 0 and 1</w:t>
      </w:r>
      <w:r w:rsidR="009F5BD5">
        <w:rPr>
          <w:rFonts w:ascii="Verdana" w:hAnsi="Verdana"/>
          <w:sz w:val="18"/>
          <w:szCs w:val="18"/>
        </w:rPr>
        <w:t>, which determines the extent to which t</w:t>
      </w:r>
      <w:r w:rsidR="00F606EE">
        <w:rPr>
          <w:rFonts w:ascii="Verdana" w:hAnsi="Verdana"/>
          <w:sz w:val="18"/>
          <w:szCs w:val="18"/>
        </w:rPr>
        <w:t xml:space="preserve">hey can </w:t>
      </w:r>
      <w:r w:rsidR="00B408C6">
        <w:rPr>
          <w:rFonts w:ascii="Verdana" w:hAnsi="Verdana"/>
          <w:sz w:val="18"/>
          <w:szCs w:val="18"/>
        </w:rPr>
        <w:t xml:space="preserve">control the player object during a swing. </w:t>
      </w:r>
    </w:p>
    <w:p w14:paraId="160AF9DF" w14:textId="77777777" w:rsidR="00C605FD" w:rsidRDefault="00C605FD" w:rsidP="00D67C46">
      <w:pPr>
        <w:jc w:val="both"/>
        <w:rPr>
          <w:rFonts w:ascii="Verdana" w:hAnsi="Verdana"/>
          <w:sz w:val="18"/>
          <w:szCs w:val="18"/>
        </w:rPr>
      </w:pPr>
    </w:p>
    <w:p w14:paraId="3C1D7BC1" w14:textId="73C6A630" w:rsidR="005461F0" w:rsidRDefault="00342727" w:rsidP="00D67C46">
      <w:pPr>
        <w:jc w:val="both"/>
        <w:rPr>
          <w:rFonts w:ascii="Verdana" w:hAnsi="Verdana"/>
          <w:sz w:val="18"/>
          <w:szCs w:val="18"/>
        </w:rPr>
      </w:pPr>
      <w:r>
        <w:rPr>
          <w:rFonts w:ascii="Verdana" w:hAnsi="Verdana"/>
          <w:sz w:val="18"/>
          <w:szCs w:val="18"/>
        </w:rPr>
        <w:t xml:space="preserve">In the </w:t>
      </w:r>
      <w:r w:rsidR="00FE67DD">
        <w:rPr>
          <w:rFonts w:ascii="Verdana" w:hAnsi="Verdana"/>
          <w:sz w:val="18"/>
          <w:szCs w:val="18"/>
        </w:rPr>
        <w:t>playground</w:t>
      </w:r>
      <w:r>
        <w:rPr>
          <w:rFonts w:ascii="Verdana" w:hAnsi="Verdana"/>
          <w:sz w:val="18"/>
          <w:szCs w:val="18"/>
        </w:rPr>
        <w:t xml:space="preserve"> scene, the</w:t>
      </w:r>
      <w:r w:rsidR="00077F54">
        <w:rPr>
          <w:rFonts w:ascii="Verdana" w:hAnsi="Verdana"/>
          <w:sz w:val="18"/>
          <w:szCs w:val="18"/>
        </w:rPr>
        <w:t xml:space="preserve"> “</w:t>
      </w:r>
      <w:proofErr w:type="spellStart"/>
      <w:r w:rsidR="00077F54">
        <w:rPr>
          <w:rFonts w:ascii="Verdana" w:hAnsi="Verdana"/>
          <w:sz w:val="18"/>
          <w:szCs w:val="18"/>
        </w:rPr>
        <w:t>GameObject</w:t>
      </w:r>
      <w:proofErr w:type="spellEnd"/>
      <w:r w:rsidR="00077F54">
        <w:rPr>
          <w:rFonts w:ascii="Verdana" w:hAnsi="Verdana"/>
          <w:sz w:val="18"/>
          <w:szCs w:val="18"/>
        </w:rPr>
        <w:t>” referenced in the</w:t>
      </w:r>
      <w:r>
        <w:rPr>
          <w:rFonts w:ascii="Verdana" w:hAnsi="Verdana"/>
          <w:sz w:val="18"/>
          <w:szCs w:val="18"/>
        </w:rPr>
        <w:t xml:space="preserve"> </w:t>
      </w:r>
      <w:r w:rsidR="009E3EA0">
        <w:rPr>
          <w:rFonts w:ascii="Verdana" w:hAnsi="Verdana"/>
          <w:sz w:val="18"/>
          <w:szCs w:val="18"/>
        </w:rPr>
        <w:t xml:space="preserve">“Character Controller Interface” </w:t>
      </w:r>
      <w:r w:rsidR="006C26C3">
        <w:rPr>
          <w:rFonts w:ascii="Verdana" w:hAnsi="Verdana"/>
          <w:sz w:val="18"/>
          <w:szCs w:val="18"/>
        </w:rPr>
        <w:t>is a default cylinder shape.</w:t>
      </w:r>
      <w:r w:rsidR="006224AF">
        <w:rPr>
          <w:rFonts w:ascii="Verdana" w:hAnsi="Verdana"/>
          <w:sz w:val="18"/>
          <w:szCs w:val="18"/>
        </w:rPr>
        <w:t xml:space="preserve"> The </w:t>
      </w:r>
      <w:r w:rsidR="005D3791">
        <w:rPr>
          <w:rFonts w:ascii="Verdana" w:hAnsi="Verdana"/>
          <w:sz w:val="18"/>
          <w:szCs w:val="18"/>
        </w:rPr>
        <w:t>“</w:t>
      </w:r>
      <w:r w:rsidR="006224AF">
        <w:rPr>
          <w:rFonts w:ascii="Verdana" w:hAnsi="Verdana"/>
          <w:sz w:val="18"/>
          <w:szCs w:val="18"/>
        </w:rPr>
        <w:t>Pendulum Script</w:t>
      </w:r>
      <w:r w:rsidR="005D3791">
        <w:rPr>
          <w:rFonts w:ascii="Verdana" w:hAnsi="Verdana"/>
          <w:sz w:val="18"/>
          <w:szCs w:val="18"/>
        </w:rPr>
        <w:t xml:space="preserve">” </w:t>
      </w:r>
      <w:r w:rsidR="00936C74">
        <w:rPr>
          <w:rFonts w:ascii="Verdana" w:hAnsi="Verdana"/>
          <w:sz w:val="18"/>
          <w:szCs w:val="18"/>
        </w:rPr>
        <w:t>component</w:t>
      </w:r>
      <w:r w:rsidR="006224AF">
        <w:rPr>
          <w:rFonts w:ascii="Verdana" w:hAnsi="Verdana"/>
          <w:sz w:val="18"/>
          <w:szCs w:val="18"/>
        </w:rPr>
        <w:t xml:space="preserve"> was applied to </w:t>
      </w:r>
      <w:r w:rsidR="000209D4">
        <w:rPr>
          <w:rFonts w:ascii="Verdana" w:hAnsi="Verdana"/>
          <w:sz w:val="18"/>
          <w:szCs w:val="18"/>
        </w:rPr>
        <w:t xml:space="preserve">the cylinder, </w:t>
      </w:r>
      <w:r w:rsidR="0035144B">
        <w:rPr>
          <w:rFonts w:ascii="Verdana" w:hAnsi="Verdana"/>
          <w:sz w:val="18"/>
          <w:szCs w:val="18"/>
        </w:rPr>
        <w:t xml:space="preserve">referenced in interface, and the following configuration of the “Pendulum Script” values was used: </w:t>
      </w:r>
    </w:p>
    <w:p w14:paraId="7389B87A" w14:textId="77777777" w:rsidR="0018443C" w:rsidRDefault="0018443C" w:rsidP="00D67C46">
      <w:pPr>
        <w:jc w:val="both"/>
        <w:rPr>
          <w:rFonts w:ascii="Verdana" w:hAnsi="Verdana"/>
          <w:sz w:val="18"/>
          <w:szCs w:val="18"/>
        </w:rPr>
      </w:pPr>
    </w:p>
    <w:p w14:paraId="4691E191" w14:textId="77777777" w:rsidR="0018443C" w:rsidRDefault="0018443C" w:rsidP="00D67C46">
      <w:pPr>
        <w:jc w:val="both"/>
        <w:rPr>
          <w:rFonts w:ascii="Verdana" w:hAnsi="Verdana"/>
          <w:sz w:val="18"/>
          <w:szCs w:val="18"/>
        </w:rPr>
      </w:pPr>
    </w:p>
    <w:tbl>
      <w:tblPr>
        <w:tblStyle w:val="TableGrid"/>
        <w:tblW w:w="0" w:type="auto"/>
        <w:tblLook w:val="04A0" w:firstRow="1" w:lastRow="0" w:firstColumn="1" w:lastColumn="0" w:noHBand="0" w:noVBand="1"/>
      </w:tblPr>
      <w:tblGrid>
        <w:gridCol w:w="2253"/>
        <w:gridCol w:w="2253"/>
      </w:tblGrid>
      <w:tr w:rsidR="00FA0BF1" w14:paraId="150A2136" w14:textId="77777777" w:rsidTr="008E5B6D">
        <w:trPr>
          <w:trHeight w:val="335"/>
        </w:trPr>
        <w:tc>
          <w:tcPr>
            <w:tcW w:w="2253" w:type="dxa"/>
          </w:tcPr>
          <w:p w14:paraId="15C0CC33" w14:textId="4517AD0E" w:rsidR="00FA0BF1" w:rsidRPr="008E5B6D" w:rsidRDefault="008E5B6D" w:rsidP="00D67C46">
            <w:pPr>
              <w:jc w:val="both"/>
              <w:rPr>
                <w:rFonts w:ascii="Verdana" w:hAnsi="Verdana"/>
                <w:b/>
                <w:bCs/>
                <w:sz w:val="18"/>
                <w:szCs w:val="18"/>
              </w:rPr>
            </w:pPr>
            <w:r w:rsidRPr="008E5B6D">
              <w:rPr>
                <w:rFonts w:ascii="Verdana" w:hAnsi="Verdana"/>
                <w:b/>
                <w:bCs/>
                <w:sz w:val="18"/>
                <w:szCs w:val="18"/>
              </w:rPr>
              <w:t>Variable</w:t>
            </w:r>
          </w:p>
        </w:tc>
        <w:tc>
          <w:tcPr>
            <w:tcW w:w="2253" w:type="dxa"/>
          </w:tcPr>
          <w:p w14:paraId="20667102" w14:textId="32418509" w:rsidR="00FA0BF1" w:rsidRPr="008E5B6D" w:rsidRDefault="008E5B6D" w:rsidP="00D67C46">
            <w:pPr>
              <w:jc w:val="both"/>
              <w:rPr>
                <w:rFonts w:ascii="Verdana" w:hAnsi="Verdana"/>
                <w:b/>
                <w:bCs/>
                <w:sz w:val="18"/>
                <w:szCs w:val="18"/>
              </w:rPr>
            </w:pPr>
            <w:r w:rsidRPr="008E5B6D">
              <w:rPr>
                <w:rFonts w:ascii="Verdana" w:hAnsi="Verdana"/>
                <w:b/>
                <w:bCs/>
                <w:sz w:val="18"/>
                <w:szCs w:val="18"/>
              </w:rPr>
              <w:t>Value</w:t>
            </w:r>
          </w:p>
        </w:tc>
      </w:tr>
      <w:tr w:rsidR="008E5B6D" w14:paraId="19A2F47C" w14:textId="77777777" w:rsidTr="008E5B6D">
        <w:trPr>
          <w:trHeight w:val="335"/>
        </w:trPr>
        <w:tc>
          <w:tcPr>
            <w:tcW w:w="2253" w:type="dxa"/>
          </w:tcPr>
          <w:p w14:paraId="2DC10905" w14:textId="7EC46A1F" w:rsidR="008E5B6D" w:rsidRDefault="008E5B6D" w:rsidP="008E5B6D">
            <w:pPr>
              <w:jc w:val="both"/>
              <w:rPr>
                <w:rFonts w:ascii="Verdana" w:hAnsi="Verdana"/>
                <w:sz w:val="18"/>
                <w:szCs w:val="18"/>
              </w:rPr>
            </w:pPr>
            <w:r>
              <w:rPr>
                <w:rFonts w:ascii="Verdana" w:hAnsi="Verdana"/>
                <w:sz w:val="18"/>
                <w:szCs w:val="18"/>
              </w:rPr>
              <w:t>Mass</w:t>
            </w:r>
          </w:p>
        </w:tc>
        <w:tc>
          <w:tcPr>
            <w:tcW w:w="2253" w:type="dxa"/>
          </w:tcPr>
          <w:p w14:paraId="6183D583" w14:textId="502820DF" w:rsidR="008E5B6D" w:rsidRDefault="008E5B6D" w:rsidP="008E5B6D">
            <w:pPr>
              <w:jc w:val="both"/>
              <w:rPr>
                <w:rFonts w:ascii="Verdana" w:hAnsi="Verdana"/>
                <w:sz w:val="18"/>
                <w:szCs w:val="18"/>
              </w:rPr>
            </w:pPr>
            <w:r>
              <w:rPr>
                <w:rFonts w:ascii="Verdana" w:hAnsi="Verdana"/>
                <w:sz w:val="18"/>
                <w:szCs w:val="18"/>
              </w:rPr>
              <w:t>1</w:t>
            </w:r>
          </w:p>
        </w:tc>
      </w:tr>
      <w:tr w:rsidR="008E5B6D" w14:paraId="5C23C3C1" w14:textId="77777777" w:rsidTr="00690D4B">
        <w:trPr>
          <w:trHeight w:val="395"/>
        </w:trPr>
        <w:tc>
          <w:tcPr>
            <w:tcW w:w="2253" w:type="dxa"/>
          </w:tcPr>
          <w:p w14:paraId="40A8D308" w14:textId="73F1BDA7" w:rsidR="008E5B6D" w:rsidRDefault="008E5B6D" w:rsidP="008E5B6D">
            <w:pPr>
              <w:jc w:val="both"/>
              <w:rPr>
                <w:rFonts w:ascii="Verdana" w:hAnsi="Verdana"/>
                <w:sz w:val="18"/>
                <w:szCs w:val="18"/>
              </w:rPr>
            </w:pPr>
            <w:r>
              <w:rPr>
                <w:rFonts w:ascii="Verdana" w:hAnsi="Verdana"/>
                <w:sz w:val="18"/>
                <w:szCs w:val="18"/>
              </w:rPr>
              <w:t>Drag</w:t>
            </w:r>
          </w:p>
        </w:tc>
        <w:tc>
          <w:tcPr>
            <w:tcW w:w="2253" w:type="dxa"/>
          </w:tcPr>
          <w:p w14:paraId="27B4BF83" w14:textId="1C503830" w:rsidR="008E5B6D" w:rsidRDefault="008E5B6D" w:rsidP="008E5B6D">
            <w:pPr>
              <w:jc w:val="both"/>
              <w:rPr>
                <w:rFonts w:ascii="Verdana" w:hAnsi="Verdana"/>
                <w:sz w:val="18"/>
                <w:szCs w:val="18"/>
              </w:rPr>
            </w:pPr>
            <w:r>
              <w:rPr>
                <w:rFonts w:ascii="Verdana" w:hAnsi="Verdana"/>
                <w:sz w:val="18"/>
                <w:szCs w:val="18"/>
              </w:rPr>
              <w:t>0.001</w:t>
            </w:r>
          </w:p>
        </w:tc>
      </w:tr>
      <w:tr w:rsidR="008E5B6D" w14:paraId="0F30FB91" w14:textId="77777777" w:rsidTr="00690D4B">
        <w:trPr>
          <w:trHeight w:val="455"/>
        </w:trPr>
        <w:tc>
          <w:tcPr>
            <w:tcW w:w="2253" w:type="dxa"/>
          </w:tcPr>
          <w:p w14:paraId="6319A1AC" w14:textId="6CC7A2FA" w:rsidR="008E5B6D" w:rsidRDefault="008E5B6D" w:rsidP="008E5B6D">
            <w:pPr>
              <w:jc w:val="both"/>
              <w:rPr>
                <w:rFonts w:ascii="Verdana" w:hAnsi="Verdana"/>
                <w:sz w:val="18"/>
                <w:szCs w:val="18"/>
              </w:rPr>
            </w:pPr>
            <w:r>
              <w:rPr>
                <w:rFonts w:ascii="Verdana" w:hAnsi="Verdana"/>
                <w:sz w:val="18"/>
                <w:szCs w:val="18"/>
              </w:rPr>
              <w:lastRenderedPageBreak/>
              <w:t>Interpolate</w:t>
            </w:r>
          </w:p>
        </w:tc>
        <w:tc>
          <w:tcPr>
            <w:tcW w:w="2253" w:type="dxa"/>
          </w:tcPr>
          <w:p w14:paraId="695C262A" w14:textId="55C21730" w:rsidR="008E5B6D" w:rsidRDefault="008E5B6D" w:rsidP="008E5B6D">
            <w:pPr>
              <w:jc w:val="both"/>
              <w:rPr>
                <w:rFonts w:ascii="Verdana" w:hAnsi="Verdana"/>
                <w:sz w:val="18"/>
                <w:szCs w:val="18"/>
              </w:rPr>
            </w:pPr>
            <w:r>
              <w:rPr>
                <w:rFonts w:ascii="Verdana" w:hAnsi="Verdana"/>
                <w:sz w:val="18"/>
                <w:szCs w:val="18"/>
              </w:rPr>
              <w:t>True</w:t>
            </w:r>
          </w:p>
        </w:tc>
      </w:tr>
      <w:tr w:rsidR="008E5B6D" w14:paraId="5E57EA00" w14:textId="77777777" w:rsidTr="00690D4B">
        <w:trPr>
          <w:trHeight w:val="365"/>
        </w:trPr>
        <w:tc>
          <w:tcPr>
            <w:tcW w:w="2253" w:type="dxa"/>
          </w:tcPr>
          <w:p w14:paraId="652FA923" w14:textId="098669D5" w:rsidR="008E5B6D" w:rsidRDefault="008E5B6D" w:rsidP="008E5B6D">
            <w:pPr>
              <w:jc w:val="both"/>
              <w:rPr>
                <w:rFonts w:ascii="Verdana" w:hAnsi="Verdana"/>
                <w:sz w:val="18"/>
                <w:szCs w:val="18"/>
              </w:rPr>
            </w:pPr>
            <w:r>
              <w:rPr>
                <w:rFonts w:ascii="Verdana" w:hAnsi="Verdana"/>
                <w:sz w:val="18"/>
                <w:szCs w:val="18"/>
              </w:rPr>
              <w:t>Use Custom Timestep</w:t>
            </w:r>
          </w:p>
        </w:tc>
        <w:tc>
          <w:tcPr>
            <w:tcW w:w="2253" w:type="dxa"/>
          </w:tcPr>
          <w:p w14:paraId="70789E25" w14:textId="207FEAE6" w:rsidR="008E5B6D" w:rsidRDefault="008E5B6D" w:rsidP="008E5B6D">
            <w:pPr>
              <w:jc w:val="both"/>
              <w:rPr>
                <w:rFonts w:ascii="Verdana" w:hAnsi="Verdana"/>
                <w:sz w:val="18"/>
                <w:szCs w:val="18"/>
              </w:rPr>
            </w:pPr>
            <w:r>
              <w:rPr>
                <w:rFonts w:ascii="Verdana" w:hAnsi="Verdana"/>
                <w:sz w:val="18"/>
                <w:szCs w:val="18"/>
              </w:rPr>
              <w:t>True</w:t>
            </w:r>
          </w:p>
        </w:tc>
      </w:tr>
      <w:tr w:rsidR="008E5B6D" w14:paraId="678B5107" w14:textId="77777777" w:rsidTr="00FA0BF1">
        <w:tc>
          <w:tcPr>
            <w:tcW w:w="2253" w:type="dxa"/>
          </w:tcPr>
          <w:p w14:paraId="6DB8E5E0" w14:textId="46A2B688" w:rsidR="008E5B6D" w:rsidRDefault="008E5B6D" w:rsidP="008E5B6D">
            <w:pPr>
              <w:jc w:val="both"/>
              <w:rPr>
                <w:rFonts w:ascii="Verdana" w:hAnsi="Verdana"/>
                <w:sz w:val="18"/>
                <w:szCs w:val="18"/>
              </w:rPr>
            </w:pPr>
            <w:r>
              <w:rPr>
                <w:rFonts w:ascii="Verdana" w:hAnsi="Verdana"/>
                <w:sz w:val="18"/>
                <w:szCs w:val="18"/>
              </w:rPr>
              <w:t>Custom Timestep Value</w:t>
            </w:r>
          </w:p>
        </w:tc>
        <w:tc>
          <w:tcPr>
            <w:tcW w:w="2253" w:type="dxa"/>
          </w:tcPr>
          <w:p w14:paraId="6957C772" w14:textId="0058C923" w:rsidR="008E5B6D" w:rsidRDefault="008E5B6D" w:rsidP="008E5B6D">
            <w:pPr>
              <w:jc w:val="both"/>
              <w:rPr>
                <w:rFonts w:ascii="Verdana" w:hAnsi="Verdana"/>
                <w:sz w:val="18"/>
                <w:szCs w:val="18"/>
              </w:rPr>
            </w:pPr>
            <w:r>
              <w:rPr>
                <w:rFonts w:ascii="Verdana" w:hAnsi="Verdana"/>
                <w:sz w:val="18"/>
                <w:szCs w:val="18"/>
              </w:rPr>
              <w:t>0.001</w:t>
            </w:r>
          </w:p>
        </w:tc>
      </w:tr>
      <w:tr w:rsidR="008E5B6D" w14:paraId="1B9A6483" w14:textId="77777777" w:rsidTr="00690D4B">
        <w:trPr>
          <w:trHeight w:val="383"/>
        </w:trPr>
        <w:tc>
          <w:tcPr>
            <w:tcW w:w="2253" w:type="dxa"/>
          </w:tcPr>
          <w:p w14:paraId="66B079F8" w14:textId="3C7A0EBB" w:rsidR="008E5B6D" w:rsidRDefault="008E5B6D" w:rsidP="008E5B6D">
            <w:pPr>
              <w:jc w:val="both"/>
              <w:rPr>
                <w:rFonts w:ascii="Verdana" w:hAnsi="Verdana"/>
                <w:sz w:val="18"/>
                <w:szCs w:val="18"/>
              </w:rPr>
            </w:pPr>
            <w:r>
              <w:rPr>
                <w:rFonts w:ascii="Verdana" w:hAnsi="Verdana"/>
                <w:sz w:val="18"/>
                <w:szCs w:val="18"/>
              </w:rPr>
              <w:t>Jump on Start Swing</w:t>
            </w:r>
          </w:p>
        </w:tc>
        <w:tc>
          <w:tcPr>
            <w:tcW w:w="2253" w:type="dxa"/>
          </w:tcPr>
          <w:p w14:paraId="1B4405AC" w14:textId="69BA229F" w:rsidR="008E5B6D" w:rsidRDefault="008E5B6D" w:rsidP="008E5B6D">
            <w:pPr>
              <w:jc w:val="both"/>
              <w:rPr>
                <w:rFonts w:ascii="Verdana" w:hAnsi="Verdana"/>
                <w:sz w:val="18"/>
                <w:szCs w:val="18"/>
              </w:rPr>
            </w:pPr>
            <w:r>
              <w:rPr>
                <w:rFonts w:ascii="Verdana" w:hAnsi="Verdana"/>
                <w:sz w:val="18"/>
                <w:szCs w:val="18"/>
              </w:rPr>
              <w:t>True</w:t>
            </w:r>
          </w:p>
        </w:tc>
      </w:tr>
      <w:tr w:rsidR="008E5B6D" w14:paraId="70BF9EF2" w14:textId="77777777" w:rsidTr="00690D4B">
        <w:trPr>
          <w:trHeight w:val="301"/>
        </w:trPr>
        <w:tc>
          <w:tcPr>
            <w:tcW w:w="2253" w:type="dxa"/>
          </w:tcPr>
          <w:p w14:paraId="4C4F4AC5" w14:textId="7360373B" w:rsidR="008E5B6D" w:rsidRDefault="008E5B6D" w:rsidP="008E5B6D">
            <w:pPr>
              <w:jc w:val="both"/>
              <w:rPr>
                <w:rFonts w:ascii="Verdana" w:hAnsi="Verdana"/>
                <w:sz w:val="18"/>
                <w:szCs w:val="18"/>
              </w:rPr>
            </w:pPr>
            <w:r>
              <w:rPr>
                <w:rFonts w:ascii="Verdana" w:hAnsi="Verdana"/>
                <w:sz w:val="18"/>
                <w:szCs w:val="18"/>
              </w:rPr>
              <w:t>Start Jump Force</w:t>
            </w:r>
          </w:p>
        </w:tc>
        <w:tc>
          <w:tcPr>
            <w:tcW w:w="2253" w:type="dxa"/>
          </w:tcPr>
          <w:p w14:paraId="18F45723" w14:textId="7C219D22" w:rsidR="008E5B6D" w:rsidRDefault="008E5B6D" w:rsidP="008E5B6D">
            <w:pPr>
              <w:jc w:val="both"/>
              <w:rPr>
                <w:rFonts w:ascii="Verdana" w:hAnsi="Verdana"/>
                <w:sz w:val="18"/>
                <w:szCs w:val="18"/>
              </w:rPr>
            </w:pPr>
            <w:r>
              <w:rPr>
                <w:rFonts w:ascii="Verdana" w:hAnsi="Verdana"/>
                <w:sz w:val="18"/>
                <w:szCs w:val="18"/>
              </w:rPr>
              <w:t>4,6,4</w:t>
            </w:r>
          </w:p>
        </w:tc>
      </w:tr>
      <w:tr w:rsidR="008E5B6D" w14:paraId="601A60B1" w14:textId="77777777" w:rsidTr="00690D4B">
        <w:trPr>
          <w:trHeight w:val="360"/>
        </w:trPr>
        <w:tc>
          <w:tcPr>
            <w:tcW w:w="2253" w:type="dxa"/>
          </w:tcPr>
          <w:p w14:paraId="6945657C" w14:textId="49201837" w:rsidR="008E5B6D" w:rsidRDefault="008E5B6D" w:rsidP="008E5B6D">
            <w:pPr>
              <w:jc w:val="both"/>
              <w:rPr>
                <w:rFonts w:ascii="Verdana" w:hAnsi="Verdana"/>
                <w:sz w:val="18"/>
                <w:szCs w:val="18"/>
              </w:rPr>
            </w:pPr>
            <w:r>
              <w:rPr>
                <w:rFonts w:ascii="Verdana" w:hAnsi="Verdana"/>
                <w:sz w:val="18"/>
                <w:szCs w:val="18"/>
              </w:rPr>
              <w:t>Swing Force Multiplier</w:t>
            </w:r>
          </w:p>
        </w:tc>
        <w:tc>
          <w:tcPr>
            <w:tcW w:w="2253" w:type="dxa"/>
          </w:tcPr>
          <w:p w14:paraId="26532E0D" w14:textId="5215C0C9" w:rsidR="008E5B6D" w:rsidRDefault="008E5B6D" w:rsidP="008E5B6D">
            <w:pPr>
              <w:jc w:val="both"/>
              <w:rPr>
                <w:rFonts w:ascii="Verdana" w:hAnsi="Verdana"/>
                <w:sz w:val="18"/>
                <w:szCs w:val="18"/>
              </w:rPr>
            </w:pPr>
            <w:r>
              <w:rPr>
                <w:rFonts w:ascii="Verdana" w:hAnsi="Verdana"/>
                <w:sz w:val="18"/>
                <w:szCs w:val="18"/>
              </w:rPr>
              <w:t>1.25</w:t>
            </w:r>
          </w:p>
        </w:tc>
      </w:tr>
      <w:tr w:rsidR="008E5B6D" w14:paraId="76348867" w14:textId="77777777" w:rsidTr="00690D4B">
        <w:trPr>
          <w:trHeight w:val="407"/>
        </w:trPr>
        <w:tc>
          <w:tcPr>
            <w:tcW w:w="2253" w:type="dxa"/>
          </w:tcPr>
          <w:p w14:paraId="12487A7B" w14:textId="6D02C216" w:rsidR="008E5B6D" w:rsidRDefault="008E5B6D" w:rsidP="008E5B6D">
            <w:pPr>
              <w:jc w:val="both"/>
              <w:rPr>
                <w:rFonts w:ascii="Verdana" w:hAnsi="Verdana"/>
                <w:sz w:val="18"/>
                <w:szCs w:val="18"/>
              </w:rPr>
            </w:pPr>
            <w:r>
              <w:rPr>
                <w:rFonts w:ascii="Verdana" w:hAnsi="Verdana"/>
                <w:sz w:val="18"/>
                <w:szCs w:val="18"/>
              </w:rPr>
              <w:t>Max Force</w:t>
            </w:r>
          </w:p>
        </w:tc>
        <w:tc>
          <w:tcPr>
            <w:tcW w:w="2253" w:type="dxa"/>
          </w:tcPr>
          <w:p w14:paraId="018F6C25" w14:textId="46244F61" w:rsidR="008E5B6D" w:rsidRDefault="008E5B6D" w:rsidP="008E5B6D">
            <w:pPr>
              <w:jc w:val="both"/>
              <w:rPr>
                <w:rFonts w:ascii="Verdana" w:hAnsi="Verdana"/>
                <w:sz w:val="18"/>
                <w:szCs w:val="18"/>
              </w:rPr>
            </w:pPr>
            <w:r>
              <w:rPr>
                <w:rFonts w:ascii="Verdana" w:hAnsi="Verdana"/>
                <w:sz w:val="18"/>
                <w:szCs w:val="18"/>
              </w:rPr>
              <w:t>80</w:t>
            </w:r>
          </w:p>
        </w:tc>
      </w:tr>
      <w:tr w:rsidR="008E5B6D" w14:paraId="552CFE46" w14:textId="77777777" w:rsidTr="00690D4B">
        <w:trPr>
          <w:trHeight w:val="325"/>
        </w:trPr>
        <w:tc>
          <w:tcPr>
            <w:tcW w:w="2253" w:type="dxa"/>
          </w:tcPr>
          <w:p w14:paraId="044F0FB5" w14:textId="469EDB37" w:rsidR="008E5B6D" w:rsidRDefault="008E5B6D" w:rsidP="008E5B6D">
            <w:pPr>
              <w:jc w:val="both"/>
              <w:rPr>
                <w:rFonts w:ascii="Verdana" w:hAnsi="Verdana"/>
                <w:sz w:val="18"/>
                <w:szCs w:val="18"/>
              </w:rPr>
            </w:pPr>
            <w:r>
              <w:rPr>
                <w:rFonts w:ascii="Verdana" w:hAnsi="Verdana"/>
                <w:sz w:val="18"/>
                <w:szCs w:val="18"/>
              </w:rPr>
              <w:t>Min Force</w:t>
            </w:r>
          </w:p>
        </w:tc>
        <w:tc>
          <w:tcPr>
            <w:tcW w:w="2253" w:type="dxa"/>
          </w:tcPr>
          <w:p w14:paraId="681A549D" w14:textId="574CA7CB" w:rsidR="008E5B6D" w:rsidRDefault="008E5B6D" w:rsidP="008E5B6D">
            <w:pPr>
              <w:jc w:val="both"/>
              <w:rPr>
                <w:rFonts w:ascii="Verdana" w:hAnsi="Verdana"/>
                <w:sz w:val="18"/>
                <w:szCs w:val="18"/>
              </w:rPr>
            </w:pPr>
            <w:r>
              <w:rPr>
                <w:rFonts w:ascii="Verdana" w:hAnsi="Verdana"/>
                <w:sz w:val="18"/>
                <w:szCs w:val="18"/>
              </w:rPr>
              <w:t>5</w:t>
            </w:r>
          </w:p>
        </w:tc>
      </w:tr>
      <w:tr w:rsidR="008E5B6D" w14:paraId="01F66625" w14:textId="77777777" w:rsidTr="00690D4B">
        <w:trPr>
          <w:trHeight w:val="527"/>
        </w:trPr>
        <w:tc>
          <w:tcPr>
            <w:tcW w:w="2253" w:type="dxa"/>
          </w:tcPr>
          <w:p w14:paraId="72EBCDC3" w14:textId="6FFDA1AB" w:rsidR="008E5B6D" w:rsidRDefault="008E5B6D" w:rsidP="008E5B6D">
            <w:pPr>
              <w:jc w:val="both"/>
              <w:rPr>
                <w:rFonts w:ascii="Verdana" w:hAnsi="Verdana"/>
                <w:sz w:val="18"/>
                <w:szCs w:val="18"/>
              </w:rPr>
            </w:pPr>
            <w:r>
              <w:rPr>
                <w:rFonts w:ascii="Verdana" w:hAnsi="Verdana"/>
                <w:sz w:val="18"/>
                <w:szCs w:val="18"/>
              </w:rPr>
              <w:t>Show Cord</w:t>
            </w:r>
          </w:p>
        </w:tc>
        <w:tc>
          <w:tcPr>
            <w:tcW w:w="2253" w:type="dxa"/>
          </w:tcPr>
          <w:p w14:paraId="5B41AF7E" w14:textId="6F18D4CA" w:rsidR="008E5B6D" w:rsidRDefault="004E4D29" w:rsidP="008E5B6D">
            <w:pPr>
              <w:jc w:val="both"/>
              <w:rPr>
                <w:rFonts w:ascii="Verdana" w:hAnsi="Verdana"/>
                <w:sz w:val="18"/>
                <w:szCs w:val="18"/>
              </w:rPr>
            </w:pPr>
            <w:r>
              <w:rPr>
                <w:rFonts w:ascii="Verdana" w:hAnsi="Verdana"/>
                <w:sz w:val="18"/>
                <w:szCs w:val="18"/>
              </w:rPr>
              <w:t>True</w:t>
            </w:r>
          </w:p>
        </w:tc>
      </w:tr>
      <w:tr w:rsidR="008E5B6D" w14:paraId="7A39C05D" w14:textId="77777777" w:rsidTr="00690D4B">
        <w:trPr>
          <w:trHeight w:val="572"/>
        </w:trPr>
        <w:tc>
          <w:tcPr>
            <w:tcW w:w="2253" w:type="dxa"/>
          </w:tcPr>
          <w:p w14:paraId="5E0AD45F" w14:textId="4CCA44E5" w:rsidR="008E5B6D" w:rsidRDefault="008E5B6D" w:rsidP="008E5B6D">
            <w:pPr>
              <w:jc w:val="both"/>
              <w:rPr>
                <w:rFonts w:ascii="Verdana" w:hAnsi="Verdana"/>
                <w:sz w:val="18"/>
                <w:szCs w:val="18"/>
              </w:rPr>
            </w:pPr>
            <w:r>
              <w:rPr>
                <w:rFonts w:ascii="Verdana" w:hAnsi="Verdana"/>
                <w:sz w:val="18"/>
                <w:szCs w:val="18"/>
              </w:rPr>
              <w:t>Cord Width</w:t>
            </w:r>
          </w:p>
        </w:tc>
        <w:tc>
          <w:tcPr>
            <w:tcW w:w="2253" w:type="dxa"/>
          </w:tcPr>
          <w:p w14:paraId="60821A59" w14:textId="12CDFDF3" w:rsidR="008E5B6D" w:rsidRDefault="00A855F7" w:rsidP="008E5B6D">
            <w:pPr>
              <w:jc w:val="both"/>
              <w:rPr>
                <w:rFonts w:ascii="Verdana" w:hAnsi="Verdana"/>
                <w:sz w:val="18"/>
                <w:szCs w:val="18"/>
              </w:rPr>
            </w:pPr>
            <w:r>
              <w:rPr>
                <w:rFonts w:ascii="Verdana" w:hAnsi="Verdana"/>
                <w:sz w:val="18"/>
                <w:szCs w:val="18"/>
              </w:rPr>
              <w:t>0.1</w:t>
            </w:r>
          </w:p>
        </w:tc>
      </w:tr>
    </w:tbl>
    <w:p w14:paraId="732A25D9" w14:textId="013F4CB2" w:rsidR="0018443C" w:rsidRPr="006B7944" w:rsidRDefault="00936C74" w:rsidP="00D67C46">
      <w:pPr>
        <w:jc w:val="both"/>
        <w:rPr>
          <w:rFonts w:ascii="Verdana" w:hAnsi="Verdana"/>
          <w:sz w:val="16"/>
          <w:szCs w:val="16"/>
        </w:rPr>
      </w:pPr>
      <w:r w:rsidRPr="006B7944">
        <w:rPr>
          <w:rFonts w:ascii="Verdana" w:hAnsi="Verdana"/>
          <w:sz w:val="16"/>
          <w:szCs w:val="16"/>
        </w:rPr>
        <w:t>Fig.</w:t>
      </w:r>
      <w:r w:rsidR="00A30A80" w:rsidRPr="006B7944">
        <w:rPr>
          <w:rFonts w:ascii="Verdana" w:hAnsi="Verdana"/>
          <w:sz w:val="16"/>
          <w:szCs w:val="16"/>
        </w:rPr>
        <w:t>25</w:t>
      </w:r>
      <w:r w:rsidR="00096D1C" w:rsidRPr="006B7944">
        <w:rPr>
          <w:rFonts w:ascii="Verdana" w:hAnsi="Verdana"/>
          <w:sz w:val="16"/>
          <w:szCs w:val="16"/>
        </w:rPr>
        <w:t xml:space="preserve"> variable configurations for the “Character Controller Interface”</w:t>
      </w:r>
    </w:p>
    <w:p w14:paraId="5FA3D5B0" w14:textId="77777777" w:rsidR="0018443C" w:rsidRDefault="0018443C" w:rsidP="00D67C46">
      <w:pPr>
        <w:jc w:val="both"/>
        <w:rPr>
          <w:rFonts w:ascii="Verdana" w:hAnsi="Verdana"/>
          <w:sz w:val="18"/>
          <w:szCs w:val="18"/>
        </w:rPr>
      </w:pPr>
    </w:p>
    <w:p w14:paraId="45C5C7CC" w14:textId="086ED9AD" w:rsidR="0018443C" w:rsidRDefault="00BB5EB8" w:rsidP="00D67C46">
      <w:pPr>
        <w:jc w:val="both"/>
        <w:rPr>
          <w:rFonts w:ascii="Verdana" w:hAnsi="Verdana"/>
          <w:sz w:val="18"/>
          <w:szCs w:val="18"/>
        </w:rPr>
      </w:pPr>
      <w:r>
        <w:rPr>
          <w:rFonts w:ascii="Verdana" w:hAnsi="Verdana"/>
          <w:sz w:val="18"/>
          <w:szCs w:val="18"/>
        </w:rPr>
        <w:t xml:space="preserve">A </w:t>
      </w:r>
      <w:r w:rsidR="00CD1C05">
        <w:rPr>
          <w:rFonts w:ascii="Verdana" w:hAnsi="Verdana"/>
          <w:sz w:val="18"/>
          <w:szCs w:val="18"/>
        </w:rPr>
        <w:t>trail</w:t>
      </w:r>
      <w:r>
        <w:rPr>
          <w:rFonts w:ascii="Verdana" w:hAnsi="Verdana"/>
          <w:sz w:val="18"/>
          <w:szCs w:val="18"/>
        </w:rPr>
        <w:t xml:space="preserve"> renderer was also added to the cylinder object to </w:t>
      </w:r>
      <w:r w:rsidR="00CD1C05">
        <w:rPr>
          <w:rFonts w:ascii="Verdana" w:hAnsi="Verdana"/>
          <w:sz w:val="18"/>
          <w:szCs w:val="18"/>
        </w:rPr>
        <w:t>observe</w:t>
      </w:r>
      <w:r>
        <w:rPr>
          <w:rFonts w:ascii="Verdana" w:hAnsi="Verdana"/>
          <w:sz w:val="18"/>
          <w:szCs w:val="18"/>
        </w:rPr>
        <w:t xml:space="preserve"> its path when swinging</w:t>
      </w:r>
      <w:r w:rsidR="00725468">
        <w:rPr>
          <w:rFonts w:ascii="Verdana" w:hAnsi="Verdana"/>
          <w:sz w:val="18"/>
          <w:szCs w:val="18"/>
        </w:rPr>
        <w:t xml:space="preserve">. </w:t>
      </w:r>
      <w:r w:rsidR="0018443C">
        <w:rPr>
          <w:rFonts w:ascii="Verdana" w:hAnsi="Verdana"/>
          <w:sz w:val="18"/>
          <w:szCs w:val="18"/>
        </w:rPr>
        <w:t xml:space="preserve">As shown in the </w:t>
      </w:r>
      <w:r w:rsidR="006E10B7">
        <w:rPr>
          <w:rFonts w:ascii="Verdana" w:hAnsi="Verdana"/>
          <w:sz w:val="18"/>
          <w:szCs w:val="18"/>
        </w:rPr>
        <w:t xml:space="preserve">figures below, </w:t>
      </w:r>
      <w:r w:rsidR="004A2C7C">
        <w:rPr>
          <w:rFonts w:ascii="Verdana" w:hAnsi="Verdana"/>
          <w:sz w:val="18"/>
          <w:szCs w:val="18"/>
        </w:rPr>
        <w:t>th</w:t>
      </w:r>
      <w:r w:rsidR="00B774BB">
        <w:rPr>
          <w:rFonts w:ascii="Verdana" w:hAnsi="Verdana"/>
          <w:sz w:val="18"/>
          <w:szCs w:val="18"/>
        </w:rPr>
        <w:t xml:space="preserve">is interface </w:t>
      </w:r>
      <w:r w:rsidR="000F31D0">
        <w:rPr>
          <w:rFonts w:ascii="Verdana" w:hAnsi="Verdana"/>
          <w:sz w:val="18"/>
          <w:szCs w:val="18"/>
        </w:rPr>
        <w:t>paired with the</w:t>
      </w:r>
      <w:r w:rsidR="00FA6B6E">
        <w:rPr>
          <w:rFonts w:ascii="Verdana" w:hAnsi="Verdana"/>
          <w:sz w:val="18"/>
          <w:szCs w:val="18"/>
        </w:rPr>
        <w:t xml:space="preserve"> pendulum script </w:t>
      </w:r>
      <w:r w:rsidR="00711D46">
        <w:rPr>
          <w:rFonts w:ascii="Verdana" w:hAnsi="Verdana"/>
          <w:sz w:val="18"/>
          <w:szCs w:val="18"/>
        </w:rPr>
        <w:t xml:space="preserve">allows the player </w:t>
      </w:r>
      <w:r w:rsidR="00A97C54">
        <w:rPr>
          <w:rFonts w:ascii="Verdana" w:hAnsi="Verdana"/>
          <w:sz w:val="18"/>
          <w:szCs w:val="18"/>
        </w:rPr>
        <w:t>to swing around objects along any ax</w:t>
      </w:r>
      <w:r w:rsidR="009F33FA">
        <w:rPr>
          <w:rFonts w:ascii="Verdana" w:hAnsi="Verdana"/>
          <w:sz w:val="18"/>
          <w:szCs w:val="18"/>
        </w:rPr>
        <w:t>is</w:t>
      </w:r>
      <w:r w:rsidR="00681C7E">
        <w:rPr>
          <w:rFonts w:ascii="Verdana" w:hAnsi="Verdana"/>
          <w:sz w:val="18"/>
          <w:szCs w:val="18"/>
        </w:rPr>
        <w:t xml:space="preserve">: </w:t>
      </w:r>
    </w:p>
    <w:p w14:paraId="65CA1ABC" w14:textId="77777777" w:rsidR="0018443C" w:rsidRDefault="0018443C" w:rsidP="00D67C46">
      <w:pPr>
        <w:jc w:val="both"/>
        <w:rPr>
          <w:rFonts w:ascii="Verdana" w:hAnsi="Verdana"/>
          <w:sz w:val="18"/>
          <w:szCs w:val="18"/>
        </w:rPr>
      </w:pPr>
    </w:p>
    <w:p w14:paraId="6A40BB93" w14:textId="29255A09" w:rsidR="00301B81" w:rsidRDefault="00301B81" w:rsidP="00D67C46">
      <w:pPr>
        <w:jc w:val="both"/>
        <w:rPr>
          <w:rFonts w:ascii="Verdana" w:hAnsi="Verdana"/>
          <w:sz w:val="18"/>
          <w:szCs w:val="18"/>
        </w:rPr>
      </w:pPr>
    </w:p>
    <w:p w14:paraId="11DAEF94" w14:textId="5EF5BD50" w:rsidR="005461F0" w:rsidRDefault="005461F0" w:rsidP="00D67C46">
      <w:pPr>
        <w:jc w:val="both"/>
        <w:rPr>
          <w:rFonts w:ascii="Verdana" w:hAnsi="Verdana"/>
          <w:sz w:val="18"/>
          <w:szCs w:val="18"/>
        </w:rPr>
      </w:pPr>
      <w:r w:rsidRPr="005461F0">
        <w:rPr>
          <w:rFonts w:ascii="Verdana" w:hAnsi="Verdana"/>
          <w:noProof/>
          <w:sz w:val="18"/>
          <w:szCs w:val="18"/>
        </w:rPr>
        <w:drawing>
          <wp:inline distT="0" distB="0" distL="0" distR="0" wp14:anchorId="146C8D77" wp14:editId="65AA10CD">
            <wp:extent cx="2867660" cy="2176780"/>
            <wp:effectExtent l="0" t="0" r="8890" b="0"/>
            <wp:docPr id="629191834"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191834" name="Picture 1" descr="A screenshot of a video game&#10;&#10;AI-generated content may be incorrect."/>
                    <pic:cNvPicPr/>
                  </pic:nvPicPr>
                  <pic:blipFill>
                    <a:blip r:embed="rId40"/>
                    <a:stretch>
                      <a:fillRect/>
                    </a:stretch>
                  </pic:blipFill>
                  <pic:spPr>
                    <a:xfrm>
                      <a:off x="0" y="0"/>
                      <a:ext cx="2867660" cy="2176780"/>
                    </a:xfrm>
                    <a:prstGeom prst="rect">
                      <a:avLst/>
                    </a:prstGeom>
                  </pic:spPr>
                </pic:pic>
              </a:graphicData>
            </a:graphic>
          </wp:inline>
        </w:drawing>
      </w:r>
    </w:p>
    <w:p w14:paraId="0A8ABEA1" w14:textId="63394847" w:rsidR="00B23333" w:rsidRDefault="00FD59CB" w:rsidP="00D67C46">
      <w:pPr>
        <w:jc w:val="both"/>
        <w:rPr>
          <w:rFonts w:ascii="Verdana" w:hAnsi="Verdana"/>
          <w:sz w:val="16"/>
          <w:szCs w:val="16"/>
        </w:rPr>
      </w:pPr>
      <w:r w:rsidRPr="00AA0035">
        <w:rPr>
          <w:rFonts w:ascii="Verdana" w:hAnsi="Verdana"/>
          <w:sz w:val="16"/>
          <w:szCs w:val="16"/>
        </w:rPr>
        <w:t xml:space="preserve">Fig </w:t>
      </w:r>
      <w:r w:rsidR="007A3015">
        <w:rPr>
          <w:rFonts w:ascii="Verdana" w:hAnsi="Verdana"/>
          <w:sz w:val="16"/>
          <w:szCs w:val="16"/>
        </w:rPr>
        <w:t>26</w:t>
      </w:r>
      <w:r w:rsidRPr="00AA0035">
        <w:rPr>
          <w:rFonts w:ascii="Verdana" w:hAnsi="Verdana"/>
          <w:sz w:val="16"/>
          <w:szCs w:val="16"/>
        </w:rPr>
        <w:t xml:space="preserve">: A screenshot of </w:t>
      </w:r>
      <w:r w:rsidR="00530F5A">
        <w:rPr>
          <w:rFonts w:ascii="Verdana" w:hAnsi="Verdana"/>
          <w:sz w:val="16"/>
          <w:szCs w:val="16"/>
        </w:rPr>
        <w:t>playground</w:t>
      </w:r>
      <w:r w:rsidRPr="00AA0035">
        <w:rPr>
          <w:rFonts w:ascii="Verdana" w:hAnsi="Verdana"/>
          <w:sz w:val="16"/>
          <w:szCs w:val="16"/>
        </w:rPr>
        <w:t xml:space="preserve"> scene gameplay where the player is swinging across a horizontal axis.</w:t>
      </w:r>
    </w:p>
    <w:p w14:paraId="551C6599" w14:textId="77777777" w:rsidR="006941F7" w:rsidRPr="00AA0035" w:rsidRDefault="006941F7" w:rsidP="00D67C46">
      <w:pPr>
        <w:jc w:val="both"/>
        <w:rPr>
          <w:rFonts w:ascii="Verdana" w:hAnsi="Verdana"/>
          <w:sz w:val="16"/>
          <w:szCs w:val="16"/>
        </w:rPr>
      </w:pPr>
    </w:p>
    <w:p w14:paraId="3E3B8613" w14:textId="24E80F0A" w:rsidR="00FD59CB" w:rsidRDefault="006941F7" w:rsidP="00D67C46">
      <w:pPr>
        <w:jc w:val="both"/>
        <w:rPr>
          <w:rFonts w:ascii="Verdana" w:hAnsi="Verdana"/>
          <w:sz w:val="18"/>
          <w:szCs w:val="18"/>
        </w:rPr>
      </w:pPr>
      <w:r w:rsidRPr="00301B81">
        <w:rPr>
          <w:rFonts w:ascii="Verdana" w:hAnsi="Verdana"/>
          <w:b/>
          <w:bCs/>
          <w:noProof/>
          <w:sz w:val="18"/>
          <w:szCs w:val="18"/>
        </w:rPr>
        <w:drawing>
          <wp:inline distT="0" distB="0" distL="0" distR="0" wp14:anchorId="64DEE6AF" wp14:editId="485377E4">
            <wp:extent cx="1973580" cy="3017183"/>
            <wp:effectExtent l="0" t="0" r="7620" b="0"/>
            <wp:docPr id="1952850590"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50590" name="Picture 1" descr="A screenshot of a video game&#10;&#10;AI-generated content may be incorrect."/>
                    <pic:cNvPicPr/>
                  </pic:nvPicPr>
                  <pic:blipFill>
                    <a:blip r:embed="rId41"/>
                    <a:stretch>
                      <a:fillRect/>
                    </a:stretch>
                  </pic:blipFill>
                  <pic:spPr>
                    <a:xfrm>
                      <a:off x="0" y="0"/>
                      <a:ext cx="1979143" cy="3025688"/>
                    </a:xfrm>
                    <a:prstGeom prst="rect">
                      <a:avLst/>
                    </a:prstGeom>
                  </pic:spPr>
                </pic:pic>
              </a:graphicData>
            </a:graphic>
          </wp:inline>
        </w:drawing>
      </w:r>
    </w:p>
    <w:p w14:paraId="73A30833" w14:textId="555D6642" w:rsidR="00110C9E" w:rsidRPr="00DE4766" w:rsidRDefault="00C83074" w:rsidP="00D67C46">
      <w:pPr>
        <w:jc w:val="both"/>
        <w:rPr>
          <w:rFonts w:ascii="Verdana" w:hAnsi="Verdana"/>
          <w:sz w:val="16"/>
          <w:szCs w:val="16"/>
        </w:rPr>
      </w:pPr>
      <w:r w:rsidRPr="0018443C">
        <w:rPr>
          <w:rFonts w:ascii="Verdana" w:hAnsi="Verdana"/>
          <w:sz w:val="16"/>
          <w:szCs w:val="16"/>
        </w:rPr>
        <w:t>Fig.</w:t>
      </w:r>
      <w:r w:rsidR="007A3015">
        <w:rPr>
          <w:rFonts w:ascii="Verdana" w:hAnsi="Verdana"/>
          <w:sz w:val="16"/>
          <w:szCs w:val="16"/>
        </w:rPr>
        <w:t>27</w:t>
      </w:r>
      <w:r w:rsidRPr="0018443C">
        <w:rPr>
          <w:rFonts w:ascii="Verdana" w:hAnsi="Verdana"/>
          <w:sz w:val="16"/>
          <w:szCs w:val="16"/>
        </w:rPr>
        <w:t xml:space="preserve">: </w:t>
      </w:r>
      <w:r w:rsidR="008F4CD3" w:rsidRPr="0018443C">
        <w:rPr>
          <w:rFonts w:ascii="Verdana" w:hAnsi="Verdana"/>
          <w:sz w:val="16"/>
          <w:szCs w:val="16"/>
        </w:rPr>
        <w:t xml:space="preserve">A screenshot of </w:t>
      </w:r>
      <w:r w:rsidR="00530F5A">
        <w:rPr>
          <w:rFonts w:ascii="Verdana" w:hAnsi="Verdana"/>
          <w:sz w:val="16"/>
          <w:szCs w:val="16"/>
        </w:rPr>
        <w:t>playground</w:t>
      </w:r>
      <w:r w:rsidR="008F4CD3" w:rsidRPr="0018443C">
        <w:rPr>
          <w:rFonts w:ascii="Verdana" w:hAnsi="Verdana"/>
          <w:sz w:val="16"/>
          <w:szCs w:val="16"/>
        </w:rPr>
        <w:t xml:space="preserve"> scene gameplay where the player is swinging across a </w:t>
      </w:r>
      <w:r w:rsidR="00654A33">
        <w:rPr>
          <w:rFonts w:ascii="Verdana" w:hAnsi="Verdana"/>
          <w:sz w:val="16"/>
          <w:szCs w:val="16"/>
        </w:rPr>
        <w:t>vertical</w:t>
      </w:r>
      <w:r w:rsidR="008F4CD3" w:rsidRPr="0018443C">
        <w:rPr>
          <w:rFonts w:ascii="Verdana" w:hAnsi="Verdana"/>
          <w:sz w:val="16"/>
          <w:szCs w:val="16"/>
        </w:rPr>
        <w:t xml:space="preserve"> axis.</w:t>
      </w:r>
    </w:p>
    <w:p w14:paraId="1E78BDF9" w14:textId="77777777" w:rsidR="00C339DA" w:rsidRDefault="00C339DA" w:rsidP="00D67C46">
      <w:pPr>
        <w:jc w:val="both"/>
        <w:rPr>
          <w:rFonts w:ascii="Verdana" w:hAnsi="Verdana"/>
          <w:sz w:val="18"/>
          <w:szCs w:val="18"/>
        </w:rPr>
      </w:pPr>
    </w:p>
    <w:p w14:paraId="7BDB41BA" w14:textId="2A276719" w:rsidR="00C339DA" w:rsidRDefault="00C339DA" w:rsidP="00D67C46">
      <w:pPr>
        <w:jc w:val="both"/>
        <w:rPr>
          <w:rFonts w:ascii="Verdana" w:hAnsi="Verdana"/>
          <w:sz w:val="18"/>
          <w:szCs w:val="18"/>
        </w:rPr>
      </w:pPr>
    </w:p>
    <w:p w14:paraId="31455118" w14:textId="77777777" w:rsidR="00AD1E5B" w:rsidRDefault="00AD1E5B" w:rsidP="00D67C46">
      <w:pPr>
        <w:jc w:val="both"/>
        <w:rPr>
          <w:rFonts w:ascii="Verdana" w:hAnsi="Verdana"/>
          <w:sz w:val="18"/>
          <w:szCs w:val="18"/>
        </w:rPr>
      </w:pPr>
    </w:p>
    <w:p w14:paraId="2CB15D94" w14:textId="77777777" w:rsidR="00AD1E5B" w:rsidRDefault="00AD1E5B" w:rsidP="00D67C46">
      <w:pPr>
        <w:jc w:val="both"/>
        <w:rPr>
          <w:rFonts w:ascii="Verdana" w:hAnsi="Verdana"/>
          <w:sz w:val="18"/>
          <w:szCs w:val="18"/>
        </w:rPr>
      </w:pPr>
    </w:p>
    <w:p w14:paraId="14AA894E" w14:textId="77777777" w:rsidR="00AD1E5B" w:rsidRDefault="00AD1E5B" w:rsidP="00D67C46">
      <w:pPr>
        <w:jc w:val="both"/>
        <w:rPr>
          <w:rFonts w:ascii="Verdana" w:hAnsi="Verdana"/>
          <w:sz w:val="18"/>
          <w:szCs w:val="18"/>
        </w:rPr>
      </w:pPr>
    </w:p>
    <w:p w14:paraId="699B3738" w14:textId="5807D2A5" w:rsidR="009A2886" w:rsidRDefault="003F4592" w:rsidP="00D67C46">
      <w:pPr>
        <w:jc w:val="both"/>
        <w:rPr>
          <w:rFonts w:ascii="Verdana" w:hAnsi="Verdana"/>
          <w:sz w:val="18"/>
          <w:szCs w:val="18"/>
        </w:rPr>
      </w:pPr>
      <w:r w:rsidRPr="003F4592">
        <w:rPr>
          <w:rFonts w:ascii="Verdana" w:hAnsi="Verdana"/>
          <w:noProof/>
          <w:sz w:val="18"/>
          <w:szCs w:val="18"/>
        </w:rPr>
        <w:drawing>
          <wp:inline distT="0" distB="0" distL="0" distR="0" wp14:anchorId="3F28E2E0" wp14:editId="452B437D">
            <wp:extent cx="2867660" cy="1748790"/>
            <wp:effectExtent l="0" t="0" r="8890" b="3810"/>
            <wp:docPr id="2076057930" name="Picture 1" descr="A drawing of a red line on a white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57930" name="Picture 1" descr="A drawing of a red line on a white surface&#10;&#10;AI-generated content may be incorrect."/>
                    <pic:cNvPicPr/>
                  </pic:nvPicPr>
                  <pic:blipFill>
                    <a:blip r:embed="rId42"/>
                    <a:stretch>
                      <a:fillRect/>
                    </a:stretch>
                  </pic:blipFill>
                  <pic:spPr>
                    <a:xfrm>
                      <a:off x="0" y="0"/>
                      <a:ext cx="2867660" cy="1748790"/>
                    </a:xfrm>
                    <a:prstGeom prst="rect">
                      <a:avLst/>
                    </a:prstGeom>
                  </pic:spPr>
                </pic:pic>
              </a:graphicData>
            </a:graphic>
          </wp:inline>
        </w:drawing>
      </w:r>
    </w:p>
    <w:p w14:paraId="5548034F" w14:textId="09615DE3" w:rsidR="00A855F7" w:rsidRDefault="00091271" w:rsidP="00D67C46">
      <w:pPr>
        <w:jc w:val="both"/>
        <w:rPr>
          <w:rFonts w:ascii="Verdana" w:hAnsi="Verdana"/>
          <w:sz w:val="16"/>
          <w:szCs w:val="16"/>
        </w:rPr>
      </w:pPr>
      <w:r w:rsidRPr="003E4366">
        <w:rPr>
          <w:rFonts w:ascii="Verdana" w:hAnsi="Verdana"/>
          <w:sz w:val="16"/>
          <w:szCs w:val="16"/>
        </w:rPr>
        <w:t>Fig.</w:t>
      </w:r>
      <w:r w:rsidR="0006750B">
        <w:rPr>
          <w:rFonts w:ascii="Verdana" w:hAnsi="Verdana"/>
          <w:sz w:val="16"/>
          <w:szCs w:val="16"/>
        </w:rPr>
        <w:t>28</w:t>
      </w:r>
      <w:r w:rsidRPr="003E4366">
        <w:rPr>
          <w:rFonts w:ascii="Verdana" w:hAnsi="Verdana"/>
          <w:sz w:val="16"/>
          <w:szCs w:val="16"/>
        </w:rPr>
        <w:t xml:space="preserve"> A screenshot of </w:t>
      </w:r>
      <w:r w:rsidR="00630EE0">
        <w:rPr>
          <w:rFonts w:ascii="Verdana" w:hAnsi="Verdana"/>
          <w:sz w:val="16"/>
          <w:szCs w:val="16"/>
        </w:rPr>
        <w:t>playground</w:t>
      </w:r>
      <w:r w:rsidRPr="003E4366">
        <w:rPr>
          <w:rFonts w:ascii="Verdana" w:hAnsi="Verdana"/>
          <w:sz w:val="16"/>
          <w:szCs w:val="16"/>
        </w:rPr>
        <w:t xml:space="preserve"> scene gameplay where</w:t>
      </w:r>
      <w:r w:rsidR="00BE5F8A" w:rsidRPr="003E4366">
        <w:rPr>
          <w:rFonts w:ascii="Verdana" w:hAnsi="Verdana"/>
          <w:sz w:val="16"/>
          <w:szCs w:val="16"/>
        </w:rPr>
        <w:t xml:space="preserve"> </w:t>
      </w:r>
      <w:r w:rsidR="003D580D" w:rsidRPr="003E4366">
        <w:rPr>
          <w:rFonts w:ascii="Verdana" w:hAnsi="Verdana"/>
          <w:sz w:val="16"/>
          <w:szCs w:val="16"/>
        </w:rPr>
        <w:t xml:space="preserve">the player </w:t>
      </w:r>
      <w:r w:rsidR="003F4592">
        <w:rPr>
          <w:rFonts w:ascii="Verdana" w:hAnsi="Verdana"/>
          <w:sz w:val="16"/>
          <w:szCs w:val="16"/>
        </w:rPr>
        <w:t>ha</w:t>
      </w:r>
      <w:r w:rsidR="00021890">
        <w:rPr>
          <w:rFonts w:ascii="Verdana" w:hAnsi="Verdana"/>
          <w:sz w:val="16"/>
          <w:szCs w:val="16"/>
        </w:rPr>
        <w:t>s</w:t>
      </w:r>
      <w:r w:rsidR="004C5DAF">
        <w:rPr>
          <w:rFonts w:ascii="Verdana" w:hAnsi="Verdana"/>
          <w:sz w:val="16"/>
          <w:szCs w:val="16"/>
        </w:rPr>
        <w:t xml:space="preserve"> used the swinging mechanic </w:t>
      </w:r>
      <w:r w:rsidR="00984B5D">
        <w:rPr>
          <w:rFonts w:ascii="Verdana" w:hAnsi="Verdana"/>
          <w:sz w:val="16"/>
          <w:szCs w:val="16"/>
        </w:rPr>
        <w:t xml:space="preserve">and </w:t>
      </w:r>
      <w:r w:rsidR="002D5AEB">
        <w:rPr>
          <w:rFonts w:ascii="Verdana" w:hAnsi="Verdana"/>
          <w:sz w:val="16"/>
          <w:szCs w:val="16"/>
        </w:rPr>
        <w:t xml:space="preserve">the movement system </w:t>
      </w:r>
      <w:r w:rsidR="004C5DAF">
        <w:rPr>
          <w:rFonts w:ascii="Verdana" w:hAnsi="Verdana"/>
          <w:sz w:val="16"/>
          <w:szCs w:val="16"/>
        </w:rPr>
        <w:t xml:space="preserve">to </w:t>
      </w:r>
      <w:r w:rsidR="00BC3A8C">
        <w:rPr>
          <w:rFonts w:ascii="Verdana" w:hAnsi="Verdana"/>
          <w:sz w:val="16"/>
          <w:szCs w:val="16"/>
        </w:rPr>
        <w:t>get up onto a platform</w:t>
      </w:r>
      <w:r w:rsidR="00CC6B24">
        <w:rPr>
          <w:rFonts w:ascii="Verdana" w:hAnsi="Verdana"/>
          <w:sz w:val="16"/>
          <w:szCs w:val="16"/>
        </w:rPr>
        <w:t>.</w:t>
      </w:r>
    </w:p>
    <w:p w14:paraId="0DB19F97" w14:textId="068E10C8" w:rsidR="00091271" w:rsidRDefault="00091271" w:rsidP="00D67C46">
      <w:pPr>
        <w:jc w:val="both"/>
        <w:rPr>
          <w:rFonts w:ascii="Verdana" w:hAnsi="Verdana"/>
          <w:sz w:val="16"/>
          <w:szCs w:val="16"/>
        </w:rPr>
      </w:pPr>
    </w:p>
    <w:p w14:paraId="337F9E6B" w14:textId="376BA221" w:rsidR="00011EC7" w:rsidRPr="0068328F" w:rsidRDefault="00637513" w:rsidP="00D67C46">
      <w:pPr>
        <w:jc w:val="both"/>
        <w:rPr>
          <w:rFonts w:ascii="Verdana" w:hAnsi="Verdana"/>
          <w:sz w:val="18"/>
          <w:szCs w:val="18"/>
        </w:rPr>
      </w:pPr>
      <w:r>
        <w:rPr>
          <w:rFonts w:ascii="Verdana" w:hAnsi="Verdana"/>
          <w:sz w:val="18"/>
          <w:szCs w:val="18"/>
        </w:rPr>
        <w:t xml:space="preserve">Figures </w:t>
      </w:r>
      <w:proofErr w:type="spellStart"/>
      <w:r>
        <w:rPr>
          <w:rFonts w:ascii="Verdana" w:hAnsi="Verdana"/>
          <w:sz w:val="18"/>
          <w:szCs w:val="18"/>
        </w:rPr>
        <w:t>x,y,z,a</w:t>
      </w:r>
      <w:proofErr w:type="spellEnd"/>
      <w:r>
        <w:rPr>
          <w:rFonts w:ascii="Verdana" w:hAnsi="Verdana"/>
          <w:sz w:val="18"/>
          <w:szCs w:val="18"/>
        </w:rPr>
        <w:t xml:space="preserve"> all show the </w:t>
      </w:r>
      <w:r w:rsidR="00D92A82">
        <w:rPr>
          <w:rFonts w:ascii="Verdana" w:hAnsi="Verdana"/>
          <w:sz w:val="18"/>
          <w:szCs w:val="18"/>
        </w:rPr>
        <w:t>simulatio</w:t>
      </w:r>
      <w:r w:rsidR="002F4AFD">
        <w:rPr>
          <w:rFonts w:ascii="Verdana" w:hAnsi="Verdana"/>
          <w:sz w:val="18"/>
          <w:szCs w:val="18"/>
        </w:rPr>
        <w:t>n</w:t>
      </w:r>
      <w:r w:rsidR="00832570">
        <w:rPr>
          <w:rFonts w:ascii="Verdana" w:hAnsi="Verdana"/>
          <w:sz w:val="18"/>
          <w:szCs w:val="18"/>
        </w:rPr>
        <w:t xml:space="preserve"> </w:t>
      </w:r>
      <w:r w:rsidR="00F9607F">
        <w:rPr>
          <w:rFonts w:ascii="Verdana" w:hAnsi="Verdana"/>
          <w:sz w:val="18"/>
          <w:szCs w:val="18"/>
        </w:rPr>
        <w:t xml:space="preserve">functioning </w:t>
      </w:r>
      <w:r w:rsidR="007F2C1D">
        <w:rPr>
          <w:rFonts w:ascii="Verdana" w:hAnsi="Verdana"/>
          <w:sz w:val="18"/>
          <w:szCs w:val="18"/>
        </w:rPr>
        <w:t>across different axes</w:t>
      </w:r>
      <w:r w:rsidR="003652F9">
        <w:rPr>
          <w:rFonts w:ascii="Verdana" w:hAnsi="Verdana"/>
          <w:sz w:val="18"/>
          <w:szCs w:val="18"/>
        </w:rPr>
        <w:t xml:space="preserve"> and speeds, showcasing its dynamic nature.</w:t>
      </w:r>
      <w:r w:rsidR="0086630B">
        <w:rPr>
          <w:rFonts w:ascii="Verdana" w:hAnsi="Verdana"/>
          <w:sz w:val="18"/>
          <w:szCs w:val="18"/>
        </w:rPr>
        <w:t xml:space="preserve"> Significantly, </w:t>
      </w:r>
      <w:r w:rsidR="00797FBA">
        <w:rPr>
          <w:rFonts w:ascii="Verdana" w:hAnsi="Verdana"/>
          <w:sz w:val="18"/>
          <w:szCs w:val="18"/>
        </w:rPr>
        <w:t>fig</w:t>
      </w:r>
      <w:r w:rsidR="00803B1B">
        <w:rPr>
          <w:rFonts w:ascii="Verdana" w:hAnsi="Verdana"/>
          <w:sz w:val="18"/>
          <w:szCs w:val="18"/>
        </w:rPr>
        <w:t>ure</w:t>
      </w:r>
      <w:r w:rsidR="00797FBA">
        <w:rPr>
          <w:rFonts w:ascii="Verdana" w:hAnsi="Verdana"/>
          <w:sz w:val="18"/>
          <w:szCs w:val="18"/>
        </w:rPr>
        <w:t xml:space="preserve"> </w:t>
      </w:r>
      <w:r w:rsidR="00C76CAC">
        <w:rPr>
          <w:rFonts w:ascii="Verdana" w:hAnsi="Verdana"/>
          <w:sz w:val="18"/>
          <w:szCs w:val="18"/>
        </w:rPr>
        <w:t>28</w:t>
      </w:r>
      <w:r w:rsidR="00797FBA">
        <w:rPr>
          <w:rFonts w:ascii="Verdana" w:hAnsi="Verdana"/>
          <w:sz w:val="18"/>
          <w:szCs w:val="18"/>
        </w:rPr>
        <w:t xml:space="preserve"> shows the </w:t>
      </w:r>
      <w:r w:rsidR="00195262">
        <w:rPr>
          <w:rFonts w:ascii="Verdana" w:hAnsi="Verdana"/>
          <w:sz w:val="18"/>
          <w:szCs w:val="18"/>
        </w:rPr>
        <w:t>swinging</w:t>
      </w:r>
      <w:r w:rsidR="00797FBA">
        <w:rPr>
          <w:rFonts w:ascii="Verdana" w:hAnsi="Verdana"/>
          <w:sz w:val="18"/>
          <w:szCs w:val="18"/>
        </w:rPr>
        <w:t xml:space="preserve"> </w:t>
      </w:r>
      <w:r w:rsidR="006A4757">
        <w:rPr>
          <w:rFonts w:ascii="Verdana" w:hAnsi="Verdana"/>
          <w:sz w:val="18"/>
          <w:szCs w:val="18"/>
        </w:rPr>
        <w:t>functioning alongside the</w:t>
      </w:r>
      <w:r w:rsidR="00DF7A0F">
        <w:rPr>
          <w:rFonts w:ascii="Verdana" w:hAnsi="Verdana"/>
          <w:sz w:val="18"/>
          <w:szCs w:val="18"/>
        </w:rPr>
        <w:t xml:space="preserve"> movement</w:t>
      </w:r>
      <w:r w:rsidR="006A4757">
        <w:rPr>
          <w:rFonts w:ascii="Verdana" w:hAnsi="Verdana"/>
          <w:sz w:val="18"/>
          <w:szCs w:val="18"/>
        </w:rPr>
        <w:t xml:space="preserve"> forces added by the character controller interface</w:t>
      </w:r>
      <w:r w:rsidR="00136E02">
        <w:rPr>
          <w:rFonts w:ascii="Verdana" w:hAnsi="Verdana"/>
          <w:sz w:val="18"/>
          <w:szCs w:val="18"/>
        </w:rPr>
        <w:t xml:space="preserve"> as well as colliding with other </w:t>
      </w:r>
      <w:r w:rsidR="00214BC6">
        <w:rPr>
          <w:rFonts w:ascii="Verdana" w:hAnsi="Verdana"/>
          <w:sz w:val="18"/>
          <w:szCs w:val="18"/>
        </w:rPr>
        <w:t>“</w:t>
      </w:r>
      <w:proofErr w:type="spellStart"/>
      <w:r w:rsidR="00214BC6">
        <w:rPr>
          <w:rFonts w:ascii="Verdana" w:hAnsi="Verdana"/>
          <w:sz w:val="18"/>
          <w:szCs w:val="18"/>
        </w:rPr>
        <w:t>GameObjects</w:t>
      </w:r>
      <w:proofErr w:type="spellEnd"/>
      <w:r w:rsidR="00214BC6">
        <w:rPr>
          <w:rFonts w:ascii="Verdana" w:hAnsi="Verdana"/>
          <w:sz w:val="18"/>
          <w:szCs w:val="18"/>
        </w:rPr>
        <w:t>”</w:t>
      </w:r>
      <w:r w:rsidR="0048222D">
        <w:rPr>
          <w:rFonts w:ascii="Verdana" w:hAnsi="Verdana"/>
          <w:sz w:val="18"/>
          <w:szCs w:val="18"/>
        </w:rPr>
        <w:t xml:space="preserve"> in the scene. </w:t>
      </w:r>
      <w:r w:rsidR="00A64311">
        <w:rPr>
          <w:rFonts w:ascii="Verdana" w:hAnsi="Verdana"/>
          <w:sz w:val="18"/>
          <w:szCs w:val="18"/>
        </w:rPr>
        <w:t>Instead of these</w:t>
      </w:r>
      <w:r w:rsidR="00E70EF9">
        <w:rPr>
          <w:rFonts w:ascii="Verdana" w:hAnsi="Verdana"/>
          <w:sz w:val="18"/>
          <w:szCs w:val="18"/>
        </w:rPr>
        <w:t xml:space="preserve"> additional force</w:t>
      </w:r>
      <w:r w:rsidR="00CA1D77">
        <w:rPr>
          <w:rFonts w:ascii="Verdana" w:hAnsi="Verdana"/>
          <w:sz w:val="18"/>
          <w:szCs w:val="18"/>
        </w:rPr>
        <w:t>s / obstacles</w:t>
      </w:r>
      <w:r w:rsidR="00A64311">
        <w:rPr>
          <w:rFonts w:ascii="Verdana" w:hAnsi="Verdana"/>
          <w:sz w:val="18"/>
          <w:szCs w:val="18"/>
        </w:rPr>
        <w:t xml:space="preserve"> being overridden</w:t>
      </w:r>
      <w:r w:rsidR="00CA1D77">
        <w:rPr>
          <w:rFonts w:ascii="Verdana" w:hAnsi="Verdana"/>
          <w:sz w:val="18"/>
          <w:szCs w:val="18"/>
        </w:rPr>
        <w:t xml:space="preserve"> or ignored</w:t>
      </w:r>
      <w:r w:rsidR="00A64311">
        <w:rPr>
          <w:rFonts w:ascii="Verdana" w:hAnsi="Verdana"/>
          <w:sz w:val="18"/>
          <w:szCs w:val="18"/>
        </w:rPr>
        <w:t xml:space="preserve">, as with the </w:t>
      </w:r>
      <w:r w:rsidR="00975ADA">
        <w:rPr>
          <w:rFonts w:ascii="Verdana" w:hAnsi="Verdana"/>
          <w:sz w:val="18"/>
          <w:szCs w:val="18"/>
        </w:rPr>
        <w:t>position-based</w:t>
      </w:r>
      <w:r w:rsidR="00A64311">
        <w:rPr>
          <w:rFonts w:ascii="Verdana" w:hAnsi="Verdana"/>
          <w:sz w:val="18"/>
          <w:szCs w:val="18"/>
        </w:rPr>
        <w:t xml:space="preserve"> approach </w:t>
      </w:r>
      <w:r w:rsidR="00C538DA">
        <w:rPr>
          <w:rFonts w:ascii="Verdana" w:hAnsi="Verdana"/>
          <w:sz w:val="18"/>
          <w:szCs w:val="18"/>
        </w:rPr>
        <w:t xml:space="preserve">previously </w:t>
      </w:r>
      <w:r w:rsidR="001676E2">
        <w:rPr>
          <w:rFonts w:ascii="Verdana" w:hAnsi="Verdana"/>
          <w:sz w:val="18"/>
          <w:szCs w:val="18"/>
        </w:rPr>
        <w:t>discussed</w:t>
      </w:r>
      <w:r w:rsidR="00A64311">
        <w:rPr>
          <w:rFonts w:ascii="Verdana" w:hAnsi="Verdana"/>
          <w:sz w:val="18"/>
          <w:szCs w:val="18"/>
        </w:rPr>
        <w:t xml:space="preserve">, </w:t>
      </w:r>
      <w:r w:rsidR="00B10FD6">
        <w:rPr>
          <w:rFonts w:ascii="Verdana" w:hAnsi="Verdana"/>
          <w:sz w:val="18"/>
          <w:szCs w:val="18"/>
        </w:rPr>
        <w:t>they work al</w:t>
      </w:r>
      <w:r w:rsidR="00442E34">
        <w:rPr>
          <w:rFonts w:ascii="Verdana" w:hAnsi="Verdana"/>
          <w:sz w:val="18"/>
          <w:szCs w:val="18"/>
        </w:rPr>
        <w:t>ongside the simulation</w:t>
      </w:r>
      <w:r w:rsidR="00B10FD6">
        <w:rPr>
          <w:rFonts w:ascii="Verdana" w:hAnsi="Verdana"/>
          <w:sz w:val="18"/>
          <w:szCs w:val="18"/>
        </w:rPr>
        <w:t xml:space="preserve">. </w:t>
      </w:r>
    </w:p>
    <w:p w14:paraId="4D3FF8FC" w14:textId="77777777" w:rsidR="00301B81" w:rsidRPr="003E4366" w:rsidRDefault="00301B81" w:rsidP="00D67C46">
      <w:pPr>
        <w:jc w:val="both"/>
        <w:rPr>
          <w:rFonts w:ascii="Verdana" w:hAnsi="Verdana"/>
          <w:sz w:val="16"/>
          <w:szCs w:val="16"/>
        </w:rPr>
      </w:pPr>
    </w:p>
    <w:p w14:paraId="0D4CEC53" w14:textId="1182E30A" w:rsidR="0013492E" w:rsidRDefault="003248B2" w:rsidP="00D67C46">
      <w:pPr>
        <w:jc w:val="both"/>
        <w:rPr>
          <w:rFonts w:ascii="Verdana" w:hAnsi="Verdana"/>
          <w:b/>
          <w:bCs/>
          <w:sz w:val="18"/>
          <w:szCs w:val="18"/>
        </w:rPr>
      </w:pPr>
      <w:r>
        <w:rPr>
          <w:rFonts w:ascii="Verdana" w:hAnsi="Verdana"/>
          <w:sz w:val="18"/>
          <w:szCs w:val="18"/>
        </w:rPr>
        <w:t xml:space="preserve">Overall, </w:t>
      </w:r>
      <w:r w:rsidR="00CE5281">
        <w:rPr>
          <w:rFonts w:ascii="Verdana" w:hAnsi="Verdana"/>
          <w:sz w:val="18"/>
          <w:szCs w:val="18"/>
        </w:rPr>
        <w:t>the “Character Controller Interface” is used in this test scene to effectively show</w:t>
      </w:r>
      <w:r w:rsidR="00FC63BE">
        <w:rPr>
          <w:rFonts w:ascii="Verdana" w:hAnsi="Verdana"/>
          <w:sz w:val="18"/>
          <w:szCs w:val="18"/>
        </w:rPr>
        <w:t xml:space="preserve">case the dynamic nature of the simulation. </w:t>
      </w:r>
      <w:r w:rsidR="00BD4CF7">
        <w:rPr>
          <w:rFonts w:ascii="Verdana" w:hAnsi="Verdana"/>
          <w:sz w:val="18"/>
          <w:szCs w:val="18"/>
        </w:rPr>
        <w:t xml:space="preserve">It </w:t>
      </w:r>
      <w:r w:rsidR="006076EF">
        <w:rPr>
          <w:rFonts w:ascii="Verdana" w:hAnsi="Verdana"/>
          <w:sz w:val="18"/>
          <w:szCs w:val="18"/>
        </w:rPr>
        <w:t>can</w:t>
      </w:r>
      <w:r w:rsidR="00BD4CF7">
        <w:rPr>
          <w:rFonts w:ascii="Verdana" w:hAnsi="Verdana"/>
          <w:sz w:val="18"/>
          <w:szCs w:val="18"/>
        </w:rPr>
        <w:t xml:space="preserve"> work in a variety of different contexts and alongside a variety of different inputs</w:t>
      </w:r>
      <w:r w:rsidR="00233E63">
        <w:rPr>
          <w:rFonts w:ascii="Verdana" w:hAnsi="Verdana"/>
          <w:sz w:val="18"/>
          <w:szCs w:val="18"/>
        </w:rPr>
        <w:t xml:space="preserve"> as a result of a </w:t>
      </w:r>
      <w:r w:rsidR="00A011CC">
        <w:rPr>
          <w:rFonts w:ascii="Verdana" w:hAnsi="Verdana"/>
          <w:sz w:val="18"/>
          <w:szCs w:val="18"/>
        </w:rPr>
        <w:t>force-based</w:t>
      </w:r>
      <w:r w:rsidR="00233E63">
        <w:rPr>
          <w:rFonts w:ascii="Verdana" w:hAnsi="Verdana"/>
          <w:sz w:val="18"/>
          <w:szCs w:val="18"/>
        </w:rPr>
        <w:t xml:space="preserve"> approach. </w:t>
      </w:r>
    </w:p>
    <w:p w14:paraId="002DBD3D" w14:textId="77777777" w:rsidR="0013492E" w:rsidRDefault="0013492E" w:rsidP="00D67C46">
      <w:pPr>
        <w:jc w:val="both"/>
        <w:rPr>
          <w:rFonts w:ascii="Verdana" w:hAnsi="Verdana"/>
          <w:b/>
          <w:bCs/>
          <w:sz w:val="18"/>
          <w:szCs w:val="18"/>
        </w:rPr>
      </w:pPr>
    </w:p>
    <w:p w14:paraId="32D6798F" w14:textId="2C9A81AE" w:rsidR="00A011CC" w:rsidRPr="008A1BD0" w:rsidRDefault="00713C16" w:rsidP="00D67C46">
      <w:pPr>
        <w:jc w:val="both"/>
        <w:rPr>
          <w:rFonts w:ascii="Verdana" w:hAnsi="Verdana"/>
          <w:b/>
          <w:bCs/>
          <w:sz w:val="18"/>
          <w:szCs w:val="18"/>
        </w:rPr>
      </w:pPr>
      <w:r>
        <w:rPr>
          <w:rFonts w:ascii="Verdana" w:hAnsi="Verdana"/>
          <w:b/>
          <w:bCs/>
          <w:sz w:val="18"/>
          <w:szCs w:val="18"/>
        </w:rPr>
        <w:t>5.</w:t>
      </w:r>
      <w:r w:rsidR="009A6801">
        <w:rPr>
          <w:rFonts w:ascii="Verdana" w:hAnsi="Verdana"/>
          <w:b/>
          <w:bCs/>
          <w:sz w:val="18"/>
          <w:szCs w:val="18"/>
        </w:rPr>
        <w:t>7</w:t>
      </w:r>
      <w:r>
        <w:rPr>
          <w:rFonts w:ascii="Verdana" w:hAnsi="Verdana"/>
          <w:b/>
          <w:bCs/>
          <w:sz w:val="18"/>
          <w:szCs w:val="18"/>
        </w:rPr>
        <w:t xml:space="preserve"> Swing </w:t>
      </w:r>
      <w:r w:rsidR="00BC6DAF">
        <w:rPr>
          <w:rFonts w:ascii="Verdana" w:hAnsi="Verdana"/>
          <w:b/>
          <w:bCs/>
          <w:sz w:val="18"/>
          <w:szCs w:val="18"/>
        </w:rPr>
        <w:t>from</w:t>
      </w:r>
      <w:r>
        <w:rPr>
          <w:rFonts w:ascii="Verdana" w:hAnsi="Verdana"/>
          <w:b/>
          <w:bCs/>
          <w:sz w:val="18"/>
          <w:szCs w:val="18"/>
        </w:rPr>
        <w:t xml:space="preserve"> Start Interface</w:t>
      </w:r>
    </w:p>
    <w:p w14:paraId="64BCEF81" w14:textId="77777777" w:rsidR="009A1A9B" w:rsidRPr="00A011CC" w:rsidRDefault="009A1A9B" w:rsidP="00D67C46">
      <w:pPr>
        <w:jc w:val="both"/>
        <w:rPr>
          <w:rFonts w:ascii="Verdana" w:hAnsi="Verdana"/>
          <w:sz w:val="18"/>
          <w:szCs w:val="18"/>
        </w:rPr>
      </w:pPr>
    </w:p>
    <w:p w14:paraId="7E1AAC21" w14:textId="4B80BF2A" w:rsidR="00713C16" w:rsidRDefault="00713C16" w:rsidP="00D67C46">
      <w:pPr>
        <w:jc w:val="both"/>
        <w:rPr>
          <w:rFonts w:ascii="Verdana" w:hAnsi="Verdana"/>
          <w:sz w:val="18"/>
          <w:szCs w:val="18"/>
        </w:rPr>
      </w:pPr>
      <w:r>
        <w:rPr>
          <w:rFonts w:ascii="Verdana" w:hAnsi="Verdana"/>
          <w:sz w:val="18"/>
          <w:szCs w:val="18"/>
        </w:rPr>
        <w:t xml:space="preserve">The “Swing </w:t>
      </w:r>
      <w:r w:rsidR="00BC6DAF">
        <w:rPr>
          <w:rFonts w:ascii="Verdana" w:hAnsi="Verdana"/>
          <w:sz w:val="18"/>
          <w:szCs w:val="18"/>
        </w:rPr>
        <w:t>from</w:t>
      </w:r>
      <w:r>
        <w:rPr>
          <w:rFonts w:ascii="Verdana" w:hAnsi="Verdana"/>
          <w:sz w:val="18"/>
          <w:szCs w:val="18"/>
        </w:rPr>
        <w:t xml:space="preserve"> Start Interface”</w:t>
      </w:r>
      <w:r w:rsidR="00D4107C">
        <w:rPr>
          <w:rFonts w:ascii="Verdana" w:hAnsi="Verdana"/>
          <w:sz w:val="18"/>
          <w:szCs w:val="18"/>
        </w:rPr>
        <w:t xml:space="preserve"> </w:t>
      </w:r>
      <w:r w:rsidR="00A647EE">
        <w:rPr>
          <w:rFonts w:ascii="Verdana" w:hAnsi="Verdana"/>
          <w:sz w:val="18"/>
          <w:szCs w:val="18"/>
        </w:rPr>
        <w:t xml:space="preserve">was developed to showcase the simulation working </w:t>
      </w:r>
      <w:r w:rsidR="00F54A2E">
        <w:rPr>
          <w:rFonts w:ascii="Verdana" w:hAnsi="Verdana"/>
          <w:sz w:val="18"/>
          <w:szCs w:val="18"/>
        </w:rPr>
        <w:t xml:space="preserve">in </w:t>
      </w:r>
      <w:r w:rsidR="00D97A7B">
        <w:rPr>
          <w:rFonts w:ascii="Verdana" w:hAnsi="Verdana"/>
          <w:sz w:val="18"/>
          <w:szCs w:val="18"/>
        </w:rPr>
        <w:t>isolation from outside forces a</w:t>
      </w:r>
      <w:r w:rsidR="00307FC6">
        <w:rPr>
          <w:rFonts w:ascii="Verdana" w:hAnsi="Verdana"/>
          <w:sz w:val="18"/>
          <w:szCs w:val="18"/>
        </w:rPr>
        <w:t xml:space="preserve">nd over an extended </w:t>
      </w:r>
      <w:r w:rsidR="00D85A71">
        <w:rPr>
          <w:rFonts w:ascii="Verdana" w:hAnsi="Verdana"/>
          <w:sz w:val="18"/>
          <w:szCs w:val="18"/>
        </w:rPr>
        <w:t xml:space="preserve">time period. </w:t>
      </w:r>
    </w:p>
    <w:p w14:paraId="1793F7DD" w14:textId="77777777" w:rsidR="00F54A2E" w:rsidRDefault="00F54A2E" w:rsidP="00D67C46">
      <w:pPr>
        <w:jc w:val="both"/>
        <w:rPr>
          <w:rFonts w:ascii="Verdana" w:hAnsi="Verdana"/>
          <w:sz w:val="18"/>
          <w:szCs w:val="18"/>
        </w:rPr>
      </w:pPr>
    </w:p>
    <w:p w14:paraId="63409CC8" w14:textId="1CC2FF52" w:rsidR="00A2307C" w:rsidRDefault="00F54A2E" w:rsidP="00D67C46">
      <w:pPr>
        <w:jc w:val="both"/>
        <w:rPr>
          <w:rFonts w:ascii="Verdana" w:hAnsi="Verdana"/>
          <w:sz w:val="18"/>
          <w:szCs w:val="18"/>
        </w:rPr>
      </w:pPr>
      <w:r>
        <w:rPr>
          <w:rFonts w:ascii="Verdana" w:hAnsi="Verdana"/>
          <w:sz w:val="18"/>
          <w:szCs w:val="18"/>
        </w:rPr>
        <w:t>Th</w:t>
      </w:r>
      <w:r w:rsidR="00911D8A">
        <w:rPr>
          <w:rFonts w:ascii="Verdana" w:hAnsi="Verdana"/>
          <w:sz w:val="18"/>
          <w:szCs w:val="18"/>
        </w:rPr>
        <w:t xml:space="preserve">is interface requires </w:t>
      </w:r>
      <w:r w:rsidR="00DF5FF1">
        <w:rPr>
          <w:rFonts w:ascii="Verdana" w:hAnsi="Verdana"/>
          <w:sz w:val="18"/>
          <w:szCs w:val="18"/>
        </w:rPr>
        <w:t>the user to</w:t>
      </w:r>
      <w:r w:rsidR="004F5AF4">
        <w:rPr>
          <w:rFonts w:ascii="Verdana" w:hAnsi="Verdana"/>
          <w:sz w:val="18"/>
          <w:szCs w:val="18"/>
        </w:rPr>
        <w:t xml:space="preserve"> specify a “</w:t>
      </w:r>
      <w:proofErr w:type="spellStart"/>
      <w:r w:rsidR="004F5AF4">
        <w:rPr>
          <w:rFonts w:ascii="Verdana" w:hAnsi="Verdana"/>
          <w:sz w:val="18"/>
          <w:szCs w:val="18"/>
        </w:rPr>
        <w:t>GameObject</w:t>
      </w:r>
      <w:proofErr w:type="spellEnd"/>
      <w:r w:rsidR="004F5AF4">
        <w:rPr>
          <w:rFonts w:ascii="Verdana" w:hAnsi="Verdana"/>
          <w:sz w:val="18"/>
          <w:szCs w:val="18"/>
        </w:rPr>
        <w:t xml:space="preserve">” as a pivot </w:t>
      </w:r>
      <w:r w:rsidR="0002276A">
        <w:rPr>
          <w:rFonts w:ascii="Verdana" w:hAnsi="Verdana"/>
          <w:sz w:val="18"/>
          <w:szCs w:val="18"/>
        </w:rPr>
        <w:t xml:space="preserve">in the inspector </w:t>
      </w:r>
      <w:r w:rsidR="004F5AF4">
        <w:rPr>
          <w:rFonts w:ascii="Verdana" w:hAnsi="Verdana"/>
          <w:sz w:val="18"/>
          <w:szCs w:val="18"/>
        </w:rPr>
        <w:t xml:space="preserve">so that, </w:t>
      </w:r>
      <w:r w:rsidR="00EE3697">
        <w:rPr>
          <w:rFonts w:ascii="Verdana" w:hAnsi="Verdana"/>
          <w:sz w:val="18"/>
          <w:szCs w:val="18"/>
        </w:rPr>
        <w:t>upon pressing play</w:t>
      </w:r>
      <w:r w:rsidR="00CB2818">
        <w:rPr>
          <w:rFonts w:ascii="Verdana" w:hAnsi="Verdana"/>
          <w:sz w:val="18"/>
          <w:szCs w:val="18"/>
        </w:rPr>
        <w:t xml:space="preserve">. </w:t>
      </w:r>
      <w:r w:rsidR="000D1529">
        <w:rPr>
          <w:rFonts w:ascii="Verdana" w:hAnsi="Verdana"/>
          <w:sz w:val="18"/>
          <w:szCs w:val="18"/>
        </w:rPr>
        <w:t xml:space="preserve">“StartSwing()” is called </w:t>
      </w:r>
      <w:r w:rsidR="00787120">
        <w:rPr>
          <w:rFonts w:ascii="Verdana" w:hAnsi="Verdana"/>
          <w:sz w:val="18"/>
          <w:szCs w:val="18"/>
        </w:rPr>
        <w:t xml:space="preserve">on </w:t>
      </w:r>
      <w:r w:rsidR="00C07AC5">
        <w:rPr>
          <w:rFonts w:ascii="Verdana" w:hAnsi="Verdana"/>
          <w:sz w:val="18"/>
          <w:szCs w:val="18"/>
        </w:rPr>
        <w:t>“</w:t>
      </w:r>
      <w:r w:rsidR="00787120">
        <w:rPr>
          <w:rFonts w:ascii="Verdana" w:hAnsi="Verdana"/>
          <w:sz w:val="18"/>
          <w:szCs w:val="18"/>
        </w:rPr>
        <w:t>Awake</w:t>
      </w:r>
      <w:r w:rsidR="00C07AC5">
        <w:rPr>
          <w:rFonts w:ascii="Verdana" w:hAnsi="Verdana"/>
          <w:sz w:val="18"/>
          <w:szCs w:val="18"/>
        </w:rPr>
        <w:t xml:space="preserve">()”, </w:t>
      </w:r>
      <w:r w:rsidR="00F01D5A">
        <w:rPr>
          <w:rFonts w:ascii="Verdana" w:hAnsi="Verdana"/>
          <w:sz w:val="18"/>
          <w:szCs w:val="18"/>
        </w:rPr>
        <w:t>and the simulation plays indefinitel</w:t>
      </w:r>
      <w:r w:rsidR="00A2307C">
        <w:rPr>
          <w:rFonts w:ascii="Verdana" w:hAnsi="Verdana"/>
          <w:sz w:val="18"/>
          <w:szCs w:val="18"/>
        </w:rPr>
        <w:t>y.</w:t>
      </w:r>
    </w:p>
    <w:p w14:paraId="7A38BA61" w14:textId="77777777" w:rsidR="007E2756" w:rsidRDefault="007E2756" w:rsidP="00D67C46">
      <w:pPr>
        <w:jc w:val="both"/>
        <w:rPr>
          <w:rFonts w:ascii="Verdana" w:hAnsi="Verdana"/>
          <w:sz w:val="18"/>
          <w:szCs w:val="18"/>
        </w:rPr>
      </w:pPr>
    </w:p>
    <w:p w14:paraId="0B0444A2" w14:textId="5E4D1C35" w:rsidR="00C51349" w:rsidRDefault="004478DC" w:rsidP="00D67C46">
      <w:pPr>
        <w:jc w:val="both"/>
        <w:rPr>
          <w:rFonts w:ascii="Verdana" w:hAnsi="Verdana"/>
          <w:sz w:val="18"/>
          <w:szCs w:val="18"/>
        </w:rPr>
      </w:pPr>
      <w:r>
        <w:rPr>
          <w:rFonts w:ascii="Verdana" w:hAnsi="Verdana"/>
          <w:sz w:val="18"/>
          <w:szCs w:val="18"/>
        </w:rPr>
        <w:t xml:space="preserve">The </w:t>
      </w:r>
      <w:r w:rsidR="006C6E7A">
        <w:rPr>
          <w:rFonts w:ascii="Verdana" w:hAnsi="Verdana"/>
          <w:sz w:val="18"/>
          <w:szCs w:val="18"/>
        </w:rPr>
        <w:t xml:space="preserve">values of the parameters for this </w:t>
      </w:r>
      <w:r w:rsidR="003703A0">
        <w:rPr>
          <w:rFonts w:ascii="Verdana" w:hAnsi="Verdana"/>
          <w:sz w:val="18"/>
          <w:szCs w:val="18"/>
        </w:rPr>
        <w:t xml:space="preserve">scene are, excluding the drag value, </w:t>
      </w:r>
      <w:r w:rsidR="0008507C">
        <w:rPr>
          <w:rFonts w:ascii="Verdana" w:hAnsi="Verdana"/>
          <w:sz w:val="18"/>
          <w:szCs w:val="18"/>
        </w:rPr>
        <w:t xml:space="preserve">those entered </w:t>
      </w:r>
      <w:r w:rsidR="000B4B02">
        <w:rPr>
          <w:rFonts w:ascii="Verdana" w:hAnsi="Verdana"/>
          <w:sz w:val="18"/>
          <w:szCs w:val="18"/>
        </w:rPr>
        <w:t>when clicking the “Default Values” button</w:t>
      </w:r>
      <w:r w:rsidR="001A5D71">
        <w:rPr>
          <w:rFonts w:ascii="Verdana" w:hAnsi="Verdana"/>
          <w:sz w:val="18"/>
          <w:szCs w:val="18"/>
        </w:rPr>
        <w:t xml:space="preserve">: </w:t>
      </w:r>
    </w:p>
    <w:tbl>
      <w:tblPr>
        <w:tblStyle w:val="TableGrid"/>
        <w:tblW w:w="0" w:type="auto"/>
        <w:tblLook w:val="04A0" w:firstRow="1" w:lastRow="0" w:firstColumn="1" w:lastColumn="0" w:noHBand="0" w:noVBand="1"/>
      </w:tblPr>
      <w:tblGrid>
        <w:gridCol w:w="2253"/>
        <w:gridCol w:w="2253"/>
      </w:tblGrid>
      <w:tr w:rsidR="00C51349" w14:paraId="25D60202" w14:textId="77777777" w:rsidTr="003E65CB">
        <w:trPr>
          <w:trHeight w:val="335"/>
        </w:trPr>
        <w:tc>
          <w:tcPr>
            <w:tcW w:w="2253" w:type="dxa"/>
          </w:tcPr>
          <w:p w14:paraId="4BB1EAF2" w14:textId="77777777" w:rsidR="00C51349" w:rsidRPr="008E5B6D" w:rsidRDefault="00C51349" w:rsidP="003E65CB">
            <w:pPr>
              <w:jc w:val="both"/>
              <w:rPr>
                <w:rFonts w:ascii="Verdana" w:hAnsi="Verdana"/>
                <w:b/>
                <w:bCs/>
                <w:sz w:val="18"/>
                <w:szCs w:val="18"/>
              </w:rPr>
            </w:pPr>
            <w:r w:rsidRPr="008E5B6D">
              <w:rPr>
                <w:rFonts w:ascii="Verdana" w:hAnsi="Verdana"/>
                <w:b/>
                <w:bCs/>
                <w:sz w:val="18"/>
                <w:szCs w:val="18"/>
              </w:rPr>
              <w:t>Variable</w:t>
            </w:r>
          </w:p>
        </w:tc>
        <w:tc>
          <w:tcPr>
            <w:tcW w:w="2253" w:type="dxa"/>
          </w:tcPr>
          <w:p w14:paraId="038F26F4" w14:textId="77777777" w:rsidR="00C51349" w:rsidRPr="008E5B6D" w:rsidRDefault="00C51349" w:rsidP="003E65CB">
            <w:pPr>
              <w:jc w:val="both"/>
              <w:rPr>
                <w:rFonts w:ascii="Verdana" w:hAnsi="Verdana"/>
                <w:b/>
                <w:bCs/>
                <w:sz w:val="18"/>
                <w:szCs w:val="18"/>
              </w:rPr>
            </w:pPr>
            <w:r w:rsidRPr="008E5B6D">
              <w:rPr>
                <w:rFonts w:ascii="Verdana" w:hAnsi="Verdana"/>
                <w:b/>
                <w:bCs/>
                <w:sz w:val="18"/>
                <w:szCs w:val="18"/>
              </w:rPr>
              <w:t>Value</w:t>
            </w:r>
          </w:p>
        </w:tc>
      </w:tr>
      <w:tr w:rsidR="00C51349" w14:paraId="6325AA97" w14:textId="77777777" w:rsidTr="003E65CB">
        <w:trPr>
          <w:trHeight w:val="335"/>
        </w:trPr>
        <w:tc>
          <w:tcPr>
            <w:tcW w:w="2253" w:type="dxa"/>
          </w:tcPr>
          <w:p w14:paraId="1E17D661" w14:textId="77777777" w:rsidR="00C51349" w:rsidRDefault="00C51349" w:rsidP="003E65CB">
            <w:pPr>
              <w:jc w:val="both"/>
              <w:rPr>
                <w:rFonts w:ascii="Verdana" w:hAnsi="Verdana"/>
                <w:sz w:val="18"/>
                <w:szCs w:val="18"/>
              </w:rPr>
            </w:pPr>
            <w:r>
              <w:rPr>
                <w:rFonts w:ascii="Verdana" w:hAnsi="Verdana"/>
                <w:sz w:val="18"/>
                <w:szCs w:val="18"/>
              </w:rPr>
              <w:t>Mass</w:t>
            </w:r>
          </w:p>
        </w:tc>
        <w:tc>
          <w:tcPr>
            <w:tcW w:w="2253" w:type="dxa"/>
          </w:tcPr>
          <w:p w14:paraId="1387FDF0" w14:textId="77777777" w:rsidR="00C51349" w:rsidRDefault="00C51349" w:rsidP="003E65CB">
            <w:pPr>
              <w:jc w:val="both"/>
              <w:rPr>
                <w:rFonts w:ascii="Verdana" w:hAnsi="Verdana"/>
                <w:sz w:val="18"/>
                <w:szCs w:val="18"/>
              </w:rPr>
            </w:pPr>
            <w:r>
              <w:rPr>
                <w:rFonts w:ascii="Verdana" w:hAnsi="Verdana"/>
                <w:sz w:val="18"/>
                <w:szCs w:val="18"/>
              </w:rPr>
              <w:t>1</w:t>
            </w:r>
          </w:p>
        </w:tc>
      </w:tr>
      <w:tr w:rsidR="00C51349" w14:paraId="3F9BCBF8" w14:textId="77777777" w:rsidTr="003E65CB">
        <w:trPr>
          <w:trHeight w:val="395"/>
        </w:trPr>
        <w:tc>
          <w:tcPr>
            <w:tcW w:w="2253" w:type="dxa"/>
          </w:tcPr>
          <w:p w14:paraId="370E4ADB" w14:textId="77777777" w:rsidR="00C51349" w:rsidRDefault="00C51349" w:rsidP="003E65CB">
            <w:pPr>
              <w:jc w:val="both"/>
              <w:rPr>
                <w:rFonts w:ascii="Verdana" w:hAnsi="Verdana"/>
                <w:sz w:val="18"/>
                <w:szCs w:val="18"/>
              </w:rPr>
            </w:pPr>
            <w:r>
              <w:rPr>
                <w:rFonts w:ascii="Verdana" w:hAnsi="Verdana"/>
                <w:sz w:val="18"/>
                <w:szCs w:val="18"/>
              </w:rPr>
              <w:t>Drag</w:t>
            </w:r>
          </w:p>
        </w:tc>
        <w:tc>
          <w:tcPr>
            <w:tcW w:w="2253" w:type="dxa"/>
          </w:tcPr>
          <w:p w14:paraId="3A5A91E5" w14:textId="2E228455" w:rsidR="00C51349" w:rsidRDefault="00A23C4D" w:rsidP="003E65CB">
            <w:pPr>
              <w:jc w:val="both"/>
              <w:rPr>
                <w:rFonts w:ascii="Verdana" w:hAnsi="Verdana"/>
                <w:sz w:val="18"/>
                <w:szCs w:val="18"/>
              </w:rPr>
            </w:pPr>
            <w:r>
              <w:rPr>
                <w:rFonts w:ascii="Verdana" w:hAnsi="Verdana"/>
                <w:sz w:val="18"/>
                <w:szCs w:val="18"/>
              </w:rPr>
              <w:t>0</w:t>
            </w:r>
          </w:p>
        </w:tc>
      </w:tr>
      <w:tr w:rsidR="00C51349" w14:paraId="3098431D" w14:textId="77777777" w:rsidTr="003E65CB">
        <w:trPr>
          <w:trHeight w:val="455"/>
        </w:trPr>
        <w:tc>
          <w:tcPr>
            <w:tcW w:w="2253" w:type="dxa"/>
          </w:tcPr>
          <w:p w14:paraId="56ECB166" w14:textId="77777777" w:rsidR="00C51349" w:rsidRDefault="00C51349" w:rsidP="003E65CB">
            <w:pPr>
              <w:jc w:val="both"/>
              <w:rPr>
                <w:rFonts w:ascii="Verdana" w:hAnsi="Verdana"/>
                <w:sz w:val="18"/>
                <w:szCs w:val="18"/>
              </w:rPr>
            </w:pPr>
            <w:r>
              <w:rPr>
                <w:rFonts w:ascii="Verdana" w:hAnsi="Verdana"/>
                <w:sz w:val="18"/>
                <w:szCs w:val="18"/>
              </w:rPr>
              <w:t>Interpolate</w:t>
            </w:r>
          </w:p>
        </w:tc>
        <w:tc>
          <w:tcPr>
            <w:tcW w:w="2253" w:type="dxa"/>
          </w:tcPr>
          <w:p w14:paraId="515E7AC2" w14:textId="77777777" w:rsidR="00C51349" w:rsidRDefault="00C51349" w:rsidP="003E65CB">
            <w:pPr>
              <w:jc w:val="both"/>
              <w:rPr>
                <w:rFonts w:ascii="Verdana" w:hAnsi="Verdana"/>
                <w:sz w:val="18"/>
                <w:szCs w:val="18"/>
              </w:rPr>
            </w:pPr>
            <w:r>
              <w:rPr>
                <w:rFonts w:ascii="Verdana" w:hAnsi="Verdana"/>
                <w:sz w:val="18"/>
                <w:szCs w:val="18"/>
              </w:rPr>
              <w:t>True</w:t>
            </w:r>
          </w:p>
        </w:tc>
      </w:tr>
      <w:tr w:rsidR="00C51349" w14:paraId="35ACC829" w14:textId="77777777" w:rsidTr="003E65CB">
        <w:trPr>
          <w:trHeight w:val="365"/>
        </w:trPr>
        <w:tc>
          <w:tcPr>
            <w:tcW w:w="2253" w:type="dxa"/>
          </w:tcPr>
          <w:p w14:paraId="5C5372D2" w14:textId="77777777" w:rsidR="00C51349" w:rsidRDefault="00C51349" w:rsidP="003E65CB">
            <w:pPr>
              <w:jc w:val="both"/>
              <w:rPr>
                <w:rFonts w:ascii="Verdana" w:hAnsi="Verdana"/>
                <w:sz w:val="18"/>
                <w:szCs w:val="18"/>
              </w:rPr>
            </w:pPr>
            <w:r>
              <w:rPr>
                <w:rFonts w:ascii="Verdana" w:hAnsi="Verdana"/>
                <w:sz w:val="18"/>
                <w:szCs w:val="18"/>
              </w:rPr>
              <w:t>Use Custom Timestep</w:t>
            </w:r>
          </w:p>
        </w:tc>
        <w:tc>
          <w:tcPr>
            <w:tcW w:w="2253" w:type="dxa"/>
          </w:tcPr>
          <w:p w14:paraId="0868C07A" w14:textId="5873D379" w:rsidR="00C51349" w:rsidRDefault="00144525" w:rsidP="003E65CB">
            <w:pPr>
              <w:jc w:val="both"/>
              <w:rPr>
                <w:rFonts w:ascii="Verdana" w:hAnsi="Verdana"/>
                <w:sz w:val="18"/>
                <w:szCs w:val="18"/>
              </w:rPr>
            </w:pPr>
            <w:r>
              <w:rPr>
                <w:rFonts w:ascii="Verdana" w:hAnsi="Verdana"/>
                <w:sz w:val="18"/>
                <w:szCs w:val="18"/>
              </w:rPr>
              <w:t>False</w:t>
            </w:r>
          </w:p>
        </w:tc>
      </w:tr>
      <w:tr w:rsidR="00C51349" w14:paraId="4E97F80A" w14:textId="77777777" w:rsidTr="003E65CB">
        <w:tc>
          <w:tcPr>
            <w:tcW w:w="2253" w:type="dxa"/>
          </w:tcPr>
          <w:p w14:paraId="40879D71" w14:textId="77777777" w:rsidR="00C51349" w:rsidRDefault="00C51349" w:rsidP="003E65CB">
            <w:pPr>
              <w:jc w:val="both"/>
              <w:rPr>
                <w:rFonts w:ascii="Verdana" w:hAnsi="Verdana"/>
                <w:sz w:val="18"/>
                <w:szCs w:val="18"/>
              </w:rPr>
            </w:pPr>
            <w:r>
              <w:rPr>
                <w:rFonts w:ascii="Verdana" w:hAnsi="Verdana"/>
                <w:sz w:val="18"/>
                <w:szCs w:val="18"/>
              </w:rPr>
              <w:t>Custom Timestep Value</w:t>
            </w:r>
          </w:p>
        </w:tc>
        <w:tc>
          <w:tcPr>
            <w:tcW w:w="2253" w:type="dxa"/>
          </w:tcPr>
          <w:p w14:paraId="2DAFDC02" w14:textId="45221AB0" w:rsidR="00C51349" w:rsidRDefault="00144525" w:rsidP="003E65CB">
            <w:pPr>
              <w:jc w:val="both"/>
              <w:rPr>
                <w:rFonts w:ascii="Verdana" w:hAnsi="Verdana"/>
                <w:sz w:val="18"/>
                <w:szCs w:val="18"/>
              </w:rPr>
            </w:pPr>
            <w:r>
              <w:rPr>
                <w:rFonts w:ascii="Verdana" w:hAnsi="Verdana"/>
                <w:sz w:val="18"/>
                <w:szCs w:val="18"/>
              </w:rPr>
              <w:t>(N/A)</w:t>
            </w:r>
          </w:p>
        </w:tc>
      </w:tr>
      <w:tr w:rsidR="00C51349" w14:paraId="37A2F8A7" w14:textId="77777777" w:rsidTr="003E65CB">
        <w:trPr>
          <w:trHeight w:val="383"/>
        </w:trPr>
        <w:tc>
          <w:tcPr>
            <w:tcW w:w="2253" w:type="dxa"/>
          </w:tcPr>
          <w:p w14:paraId="37138421" w14:textId="77777777" w:rsidR="00C51349" w:rsidRDefault="00C51349" w:rsidP="003E65CB">
            <w:pPr>
              <w:jc w:val="both"/>
              <w:rPr>
                <w:rFonts w:ascii="Verdana" w:hAnsi="Verdana"/>
                <w:sz w:val="18"/>
                <w:szCs w:val="18"/>
              </w:rPr>
            </w:pPr>
            <w:r>
              <w:rPr>
                <w:rFonts w:ascii="Verdana" w:hAnsi="Verdana"/>
                <w:sz w:val="18"/>
                <w:szCs w:val="18"/>
              </w:rPr>
              <w:t>Jump on Start Swing</w:t>
            </w:r>
          </w:p>
        </w:tc>
        <w:tc>
          <w:tcPr>
            <w:tcW w:w="2253" w:type="dxa"/>
          </w:tcPr>
          <w:p w14:paraId="02C0C06E" w14:textId="7DC4532C" w:rsidR="00C51349" w:rsidRDefault="004A25CF" w:rsidP="003E65CB">
            <w:pPr>
              <w:jc w:val="both"/>
              <w:rPr>
                <w:rFonts w:ascii="Verdana" w:hAnsi="Verdana"/>
                <w:sz w:val="18"/>
                <w:szCs w:val="18"/>
              </w:rPr>
            </w:pPr>
            <w:r>
              <w:rPr>
                <w:rFonts w:ascii="Verdana" w:hAnsi="Verdana"/>
                <w:sz w:val="18"/>
                <w:szCs w:val="18"/>
              </w:rPr>
              <w:t>False</w:t>
            </w:r>
          </w:p>
        </w:tc>
      </w:tr>
      <w:tr w:rsidR="00C51349" w14:paraId="69D86A06" w14:textId="77777777" w:rsidTr="003E65CB">
        <w:trPr>
          <w:trHeight w:val="301"/>
        </w:trPr>
        <w:tc>
          <w:tcPr>
            <w:tcW w:w="2253" w:type="dxa"/>
          </w:tcPr>
          <w:p w14:paraId="0229FD75" w14:textId="77777777" w:rsidR="00C51349" w:rsidRDefault="00C51349" w:rsidP="003E65CB">
            <w:pPr>
              <w:jc w:val="both"/>
              <w:rPr>
                <w:rFonts w:ascii="Verdana" w:hAnsi="Verdana"/>
                <w:sz w:val="18"/>
                <w:szCs w:val="18"/>
              </w:rPr>
            </w:pPr>
            <w:r>
              <w:rPr>
                <w:rFonts w:ascii="Verdana" w:hAnsi="Verdana"/>
                <w:sz w:val="18"/>
                <w:szCs w:val="18"/>
              </w:rPr>
              <w:t>Start Jump Force</w:t>
            </w:r>
          </w:p>
        </w:tc>
        <w:tc>
          <w:tcPr>
            <w:tcW w:w="2253" w:type="dxa"/>
          </w:tcPr>
          <w:p w14:paraId="1FED335E" w14:textId="46B9D151" w:rsidR="00C51349" w:rsidRDefault="004A25CF" w:rsidP="003E65CB">
            <w:pPr>
              <w:jc w:val="both"/>
              <w:rPr>
                <w:rFonts w:ascii="Verdana" w:hAnsi="Verdana"/>
                <w:sz w:val="18"/>
                <w:szCs w:val="18"/>
              </w:rPr>
            </w:pPr>
            <w:r>
              <w:rPr>
                <w:rFonts w:ascii="Verdana" w:hAnsi="Verdana"/>
                <w:sz w:val="18"/>
                <w:szCs w:val="18"/>
              </w:rPr>
              <w:t>N/A</w:t>
            </w:r>
          </w:p>
        </w:tc>
      </w:tr>
      <w:tr w:rsidR="00C51349" w14:paraId="76C2FFE5" w14:textId="77777777" w:rsidTr="003E65CB">
        <w:trPr>
          <w:trHeight w:val="360"/>
        </w:trPr>
        <w:tc>
          <w:tcPr>
            <w:tcW w:w="2253" w:type="dxa"/>
          </w:tcPr>
          <w:p w14:paraId="2E6866F6" w14:textId="77777777" w:rsidR="00C51349" w:rsidRDefault="00C51349" w:rsidP="003E65CB">
            <w:pPr>
              <w:jc w:val="both"/>
              <w:rPr>
                <w:rFonts w:ascii="Verdana" w:hAnsi="Verdana"/>
                <w:sz w:val="18"/>
                <w:szCs w:val="18"/>
              </w:rPr>
            </w:pPr>
            <w:r>
              <w:rPr>
                <w:rFonts w:ascii="Verdana" w:hAnsi="Verdana"/>
                <w:sz w:val="18"/>
                <w:szCs w:val="18"/>
              </w:rPr>
              <w:t>Swing Force Multiplier</w:t>
            </w:r>
          </w:p>
        </w:tc>
        <w:tc>
          <w:tcPr>
            <w:tcW w:w="2253" w:type="dxa"/>
          </w:tcPr>
          <w:p w14:paraId="7642ABBA" w14:textId="3B0B8097" w:rsidR="00C51349" w:rsidRDefault="00C51349" w:rsidP="003E65CB">
            <w:pPr>
              <w:jc w:val="both"/>
              <w:rPr>
                <w:rFonts w:ascii="Verdana" w:hAnsi="Verdana"/>
                <w:sz w:val="18"/>
                <w:szCs w:val="18"/>
              </w:rPr>
            </w:pPr>
            <w:r>
              <w:rPr>
                <w:rFonts w:ascii="Verdana" w:hAnsi="Verdana"/>
                <w:sz w:val="18"/>
                <w:szCs w:val="18"/>
              </w:rPr>
              <w:t>1</w:t>
            </w:r>
          </w:p>
        </w:tc>
      </w:tr>
      <w:tr w:rsidR="00C51349" w14:paraId="52414C29" w14:textId="77777777" w:rsidTr="003E65CB">
        <w:trPr>
          <w:trHeight w:val="407"/>
        </w:trPr>
        <w:tc>
          <w:tcPr>
            <w:tcW w:w="2253" w:type="dxa"/>
          </w:tcPr>
          <w:p w14:paraId="31DFE1D0" w14:textId="77777777" w:rsidR="00C51349" w:rsidRDefault="00C51349" w:rsidP="003E65CB">
            <w:pPr>
              <w:jc w:val="both"/>
              <w:rPr>
                <w:rFonts w:ascii="Verdana" w:hAnsi="Verdana"/>
                <w:sz w:val="18"/>
                <w:szCs w:val="18"/>
              </w:rPr>
            </w:pPr>
            <w:r>
              <w:rPr>
                <w:rFonts w:ascii="Verdana" w:hAnsi="Verdana"/>
                <w:sz w:val="18"/>
                <w:szCs w:val="18"/>
              </w:rPr>
              <w:t>Max Force</w:t>
            </w:r>
          </w:p>
        </w:tc>
        <w:tc>
          <w:tcPr>
            <w:tcW w:w="2253" w:type="dxa"/>
          </w:tcPr>
          <w:p w14:paraId="74E6B882" w14:textId="6D45489A" w:rsidR="00C51349" w:rsidRDefault="000B61D1" w:rsidP="003E65CB">
            <w:pPr>
              <w:jc w:val="both"/>
              <w:rPr>
                <w:rFonts w:ascii="Verdana" w:hAnsi="Verdana"/>
                <w:sz w:val="18"/>
                <w:szCs w:val="18"/>
              </w:rPr>
            </w:pPr>
            <w:r>
              <w:rPr>
                <w:rFonts w:ascii="Verdana" w:hAnsi="Verdana"/>
                <w:sz w:val="18"/>
                <w:szCs w:val="18"/>
              </w:rPr>
              <w:t>100</w:t>
            </w:r>
          </w:p>
        </w:tc>
      </w:tr>
      <w:tr w:rsidR="00C51349" w14:paraId="02EE3CDE" w14:textId="77777777" w:rsidTr="003E65CB">
        <w:trPr>
          <w:trHeight w:val="325"/>
        </w:trPr>
        <w:tc>
          <w:tcPr>
            <w:tcW w:w="2253" w:type="dxa"/>
          </w:tcPr>
          <w:p w14:paraId="2E13A154" w14:textId="77777777" w:rsidR="00C51349" w:rsidRDefault="00C51349" w:rsidP="003E65CB">
            <w:pPr>
              <w:jc w:val="both"/>
              <w:rPr>
                <w:rFonts w:ascii="Verdana" w:hAnsi="Verdana"/>
                <w:sz w:val="18"/>
                <w:szCs w:val="18"/>
              </w:rPr>
            </w:pPr>
            <w:r>
              <w:rPr>
                <w:rFonts w:ascii="Verdana" w:hAnsi="Verdana"/>
                <w:sz w:val="18"/>
                <w:szCs w:val="18"/>
              </w:rPr>
              <w:t>Min Force</w:t>
            </w:r>
          </w:p>
        </w:tc>
        <w:tc>
          <w:tcPr>
            <w:tcW w:w="2253" w:type="dxa"/>
          </w:tcPr>
          <w:p w14:paraId="4220E497" w14:textId="77777777" w:rsidR="00C51349" w:rsidRDefault="00C51349" w:rsidP="003E65CB">
            <w:pPr>
              <w:jc w:val="both"/>
              <w:rPr>
                <w:rFonts w:ascii="Verdana" w:hAnsi="Verdana"/>
                <w:sz w:val="18"/>
                <w:szCs w:val="18"/>
              </w:rPr>
            </w:pPr>
            <w:r>
              <w:rPr>
                <w:rFonts w:ascii="Verdana" w:hAnsi="Verdana"/>
                <w:sz w:val="18"/>
                <w:szCs w:val="18"/>
              </w:rPr>
              <w:t>5</w:t>
            </w:r>
          </w:p>
        </w:tc>
      </w:tr>
      <w:tr w:rsidR="00C51349" w14:paraId="36135BD0" w14:textId="77777777" w:rsidTr="003E65CB">
        <w:trPr>
          <w:trHeight w:val="527"/>
        </w:trPr>
        <w:tc>
          <w:tcPr>
            <w:tcW w:w="2253" w:type="dxa"/>
          </w:tcPr>
          <w:p w14:paraId="08A1B31F" w14:textId="77777777" w:rsidR="00C51349" w:rsidRDefault="00C51349" w:rsidP="003E65CB">
            <w:pPr>
              <w:jc w:val="both"/>
              <w:rPr>
                <w:rFonts w:ascii="Verdana" w:hAnsi="Verdana"/>
                <w:sz w:val="18"/>
                <w:szCs w:val="18"/>
              </w:rPr>
            </w:pPr>
            <w:r>
              <w:rPr>
                <w:rFonts w:ascii="Verdana" w:hAnsi="Verdana"/>
                <w:sz w:val="18"/>
                <w:szCs w:val="18"/>
              </w:rPr>
              <w:t>Show Cord</w:t>
            </w:r>
          </w:p>
        </w:tc>
        <w:tc>
          <w:tcPr>
            <w:tcW w:w="2253" w:type="dxa"/>
          </w:tcPr>
          <w:p w14:paraId="3E614EA8" w14:textId="77777777" w:rsidR="00C51349" w:rsidRDefault="00C51349" w:rsidP="003E65CB">
            <w:pPr>
              <w:jc w:val="both"/>
              <w:rPr>
                <w:rFonts w:ascii="Verdana" w:hAnsi="Verdana"/>
                <w:sz w:val="18"/>
                <w:szCs w:val="18"/>
              </w:rPr>
            </w:pPr>
            <w:r>
              <w:rPr>
                <w:rFonts w:ascii="Verdana" w:hAnsi="Verdana"/>
                <w:sz w:val="18"/>
                <w:szCs w:val="18"/>
              </w:rPr>
              <w:t>True</w:t>
            </w:r>
          </w:p>
        </w:tc>
      </w:tr>
      <w:tr w:rsidR="00C51349" w14:paraId="5CF8EF62" w14:textId="77777777" w:rsidTr="003E65CB">
        <w:trPr>
          <w:trHeight w:val="572"/>
        </w:trPr>
        <w:tc>
          <w:tcPr>
            <w:tcW w:w="2253" w:type="dxa"/>
          </w:tcPr>
          <w:p w14:paraId="1FB60E7C" w14:textId="77777777" w:rsidR="00C51349" w:rsidRDefault="00C51349" w:rsidP="003E65CB">
            <w:pPr>
              <w:jc w:val="both"/>
              <w:rPr>
                <w:rFonts w:ascii="Verdana" w:hAnsi="Verdana"/>
                <w:sz w:val="18"/>
                <w:szCs w:val="18"/>
              </w:rPr>
            </w:pPr>
            <w:r>
              <w:rPr>
                <w:rFonts w:ascii="Verdana" w:hAnsi="Verdana"/>
                <w:sz w:val="18"/>
                <w:szCs w:val="18"/>
              </w:rPr>
              <w:t>Cord Width</w:t>
            </w:r>
          </w:p>
        </w:tc>
        <w:tc>
          <w:tcPr>
            <w:tcW w:w="2253" w:type="dxa"/>
          </w:tcPr>
          <w:p w14:paraId="26566F4F" w14:textId="77777777" w:rsidR="00C51349" w:rsidRDefault="00C51349" w:rsidP="003E65CB">
            <w:pPr>
              <w:jc w:val="both"/>
              <w:rPr>
                <w:rFonts w:ascii="Verdana" w:hAnsi="Verdana"/>
                <w:sz w:val="18"/>
                <w:szCs w:val="18"/>
              </w:rPr>
            </w:pPr>
            <w:r>
              <w:rPr>
                <w:rFonts w:ascii="Verdana" w:hAnsi="Verdana"/>
                <w:sz w:val="18"/>
                <w:szCs w:val="18"/>
              </w:rPr>
              <w:t>0.1</w:t>
            </w:r>
          </w:p>
        </w:tc>
      </w:tr>
    </w:tbl>
    <w:p w14:paraId="4CB90FB0" w14:textId="47CB98D7" w:rsidR="00557188" w:rsidRPr="004C19BF" w:rsidRDefault="00743A65" w:rsidP="00D67C46">
      <w:pPr>
        <w:jc w:val="both"/>
        <w:rPr>
          <w:rFonts w:ascii="Verdana" w:hAnsi="Verdana"/>
          <w:sz w:val="16"/>
          <w:szCs w:val="16"/>
        </w:rPr>
      </w:pPr>
      <w:r w:rsidRPr="004C19BF">
        <w:rPr>
          <w:rFonts w:ascii="Verdana" w:hAnsi="Verdana"/>
          <w:sz w:val="16"/>
          <w:szCs w:val="16"/>
        </w:rPr>
        <w:t xml:space="preserve">Fig. </w:t>
      </w:r>
      <w:r w:rsidR="00304E3D" w:rsidRPr="004C19BF">
        <w:rPr>
          <w:rFonts w:ascii="Verdana" w:hAnsi="Verdana"/>
          <w:sz w:val="16"/>
          <w:szCs w:val="16"/>
        </w:rPr>
        <w:t xml:space="preserve">29: Variable configurations for the </w:t>
      </w:r>
      <w:r w:rsidR="009A29CC">
        <w:rPr>
          <w:rFonts w:ascii="Verdana" w:hAnsi="Verdana"/>
          <w:sz w:val="16"/>
          <w:szCs w:val="16"/>
        </w:rPr>
        <w:t>“Swing from Start Interface”</w:t>
      </w:r>
    </w:p>
    <w:p w14:paraId="19FA8E4D" w14:textId="77777777" w:rsidR="00FF67AD" w:rsidRDefault="00FF67AD" w:rsidP="00D67C46">
      <w:pPr>
        <w:jc w:val="both"/>
        <w:rPr>
          <w:rFonts w:ascii="Verdana" w:hAnsi="Verdana"/>
          <w:sz w:val="18"/>
          <w:szCs w:val="18"/>
        </w:rPr>
      </w:pPr>
    </w:p>
    <w:p w14:paraId="554D786E" w14:textId="48FCC251" w:rsidR="00FD591C" w:rsidRDefault="00FD591C" w:rsidP="00D67C46">
      <w:pPr>
        <w:jc w:val="both"/>
        <w:rPr>
          <w:rFonts w:ascii="Verdana" w:hAnsi="Verdana"/>
          <w:sz w:val="18"/>
          <w:szCs w:val="18"/>
        </w:rPr>
      </w:pPr>
      <w:r>
        <w:rPr>
          <w:rFonts w:ascii="Verdana" w:hAnsi="Verdana"/>
          <w:sz w:val="18"/>
          <w:szCs w:val="18"/>
        </w:rPr>
        <w:t>The default drag</w:t>
      </w:r>
      <w:r w:rsidR="000555D6">
        <w:rPr>
          <w:rFonts w:ascii="Verdana" w:hAnsi="Verdana"/>
          <w:sz w:val="18"/>
          <w:szCs w:val="18"/>
        </w:rPr>
        <w:t xml:space="preserve"> value is 0.001. This </w:t>
      </w:r>
      <w:r w:rsidR="00342C27">
        <w:rPr>
          <w:rFonts w:ascii="Verdana" w:hAnsi="Verdana"/>
          <w:sz w:val="18"/>
          <w:szCs w:val="18"/>
        </w:rPr>
        <w:t>has been set to 0 for this example so the user can observe the simulation’s behaviour over time without damping.</w:t>
      </w:r>
    </w:p>
    <w:p w14:paraId="042A1426" w14:textId="77777777" w:rsidR="00FD591C" w:rsidRDefault="00FD591C" w:rsidP="00D67C46">
      <w:pPr>
        <w:jc w:val="both"/>
        <w:rPr>
          <w:rFonts w:ascii="Verdana" w:hAnsi="Verdana"/>
          <w:sz w:val="18"/>
          <w:szCs w:val="18"/>
        </w:rPr>
      </w:pPr>
    </w:p>
    <w:p w14:paraId="53F1F9F1" w14:textId="1129C963" w:rsidR="005D4B5F" w:rsidRDefault="0075223D" w:rsidP="00D67C46">
      <w:pPr>
        <w:jc w:val="both"/>
        <w:rPr>
          <w:rFonts w:ascii="Verdana" w:hAnsi="Verdana"/>
          <w:sz w:val="18"/>
          <w:szCs w:val="18"/>
        </w:rPr>
      </w:pPr>
      <w:r>
        <w:rPr>
          <w:rFonts w:ascii="Verdana" w:hAnsi="Verdana"/>
          <w:sz w:val="18"/>
          <w:szCs w:val="18"/>
        </w:rPr>
        <w:t>Inside the “</w:t>
      </w:r>
      <w:r w:rsidR="00F60D11">
        <w:rPr>
          <w:rFonts w:ascii="Verdana" w:hAnsi="Verdana"/>
          <w:sz w:val="18"/>
          <w:szCs w:val="18"/>
        </w:rPr>
        <w:t xml:space="preserve">Swing </w:t>
      </w:r>
      <w:r w:rsidR="004267E9">
        <w:rPr>
          <w:rFonts w:ascii="Verdana" w:hAnsi="Verdana"/>
          <w:sz w:val="18"/>
          <w:szCs w:val="18"/>
        </w:rPr>
        <w:t>f</w:t>
      </w:r>
      <w:r w:rsidR="00F60D11">
        <w:rPr>
          <w:rFonts w:ascii="Verdana" w:hAnsi="Verdana"/>
          <w:sz w:val="18"/>
          <w:szCs w:val="18"/>
        </w:rPr>
        <w:t>rom Start Scene”</w:t>
      </w:r>
      <w:r w:rsidR="006B2A58">
        <w:rPr>
          <w:rFonts w:ascii="Verdana" w:hAnsi="Verdana"/>
          <w:sz w:val="18"/>
          <w:szCs w:val="18"/>
        </w:rPr>
        <w:t xml:space="preserve"> </w:t>
      </w:r>
      <w:r w:rsidR="0086687D">
        <w:rPr>
          <w:rFonts w:ascii="Verdana" w:hAnsi="Verdana"/>
          <w:sz w:val="18"/>
          <w:szCs w:val="18"/>
        </w:rPr>
        <w:t>is a background wall and</w:t>
      </w:r>
      <w:r w:rsidR="006B2A58">
        <w:rPr>
          <w:rFonts w:ascii="Verdana" w:hAnsi="Verdana"/>
          <w:sz w:val="18"/>
          <w:szCs w:val="18"/>
        </w:rPr>
        <w:t xml:space="preserve"> two  “</w:t>
      </w:r>
      <w:proofErr w:type="spellStart"/>
      <w:r w:rsidR="006B2A58">
        <w:rPr>
          <w:rFonts w:ascii="Verdana" w:hAnsi="Verdana"/>
          <w:sz w:val="18"/>
          <w:szCs w:val="18"/>
        </w:rPr>
        <w:t>GameObjects</w:t>
      </w:r>
      <w:proofErr w:type="spellEnd"/>
      <w:r w:rsidR="006B2A58">
        <w:rPr>
          <w:rFonts w:ascii="Verdana" w:hAnsi="Verdana"/>
          <w:sz w:val="18"/>
          <w:szCs w:val="18"/>
        </w:rPr>
        <w:t xml:space="preserve">” </w:t>
      </w:r>
      <w:r w:rsidR="00466B45">
        <w:rPr>
          <w:rFonts w:ascii="Verdana" w:hAnsi="Verdana"/>
          <w:sz w:val="18"/>
          <w:szCs w:val="18"/>
        </w:rPr>
        <w:t>acting as the “bob” and the “pivot”</w:t>
      </w:r>
      <w:r w:rsidR="005D4B5F">
        <w:rPr>
          <w:rFonts w:ascii="Verdana" w:hAnsi="Verdana"/>
          <w:sz w:val="18"/>
          <w:szCs w:val="18"/>
        </w:rPr>
        <w:t xml:space="preserve"> (figure </w:t>
      </w:r>
      <w:r w:rsidR="00EC7631">
        <w:rPr>
          <w:rFonts w:ascii="Verdana" w:hAnsi="Verdana"/>
          <w:sz w:val="18"/>
          <w:szCs w:val="18"/>
        </w:rPr>
        <w:t>30</w:t>
      </w:r>
      <w:r w:rsidR="005D4B5F">
        <w:rPr>
          <w:rFonts w:ascii="Verdana" w:hAnsi="Verdana"/>
          <w:sz w:val="18"/>
          <w:szCs w:val="18"/>
        </w:rPr>
        <w:t>).</w:t>
      </w:r>
      <w:r w:rsidR="003200A0">
        <w:rPr>
          <w:rFonts w:ascii="Verdana" w:hAnsi="Verdana"/>
          <w:sz w:val="18"/>
          <w:szCs w:val="18"/>
        </w:rPr>
        <w:t xml:space="preserve"> The environment is kept intentionally bare, and no additional forces are added to the “bob” object in order to </w:t>
      </w:r>
      <w:r w:rsidR="00200E9F">
        <w:rPr>
          <w:rFonts w:ascii="Verdana" w:hAnsi="Verdana"/>
          <w:sz w:val="18"/>
          <w:szCs w:val="18"/>
        </w:rPr>
        <w:t>observe the behaviour of the simula</w:t>
      </w:r>
      <w:r w:rsidR="005D4B0E">
        <w:rPr>
          <w:rFonts w:ascii="Verdana" w:hAnsi="Verdana"/>
          <w:sz w:val="18"/>
          <w:szCs w:val="18"/>
        </w:rPr>
        <w:t xml:space="preserve">tion over a period of time. </w:t>
      </w:r>
    </w:p>
    <w:p w14:paraId="15EB03CC" w14:textId="77777777" w:rsidR="005D4B5F" w:rsidRDefault="005D4B5F" w:rsidP="00D67C46">
      <w:pPr>
        <w:jc w:val="both"/>
        <w:rPr>
          <w:rFonts w:ascii="Verdana" w:hAnsi="Verdana"/>
          <w:sz w:val="18"/>
          <w:szCs w:val="18"/>
        </w:rPr>
      </w:pPr>
    </w:p>
    <w:p w14:paraId="7FCC05BA" w14:textId="2C2FBFDC" w:rsidR="0075223D" w:rsidRDefault="00DF7437" w:rsidP="00D67C46">
      <w:pPr>
        <w:jc w:val="both"/>
        <w:rPr>
          <w:rFonts w:ascii="Verdana" w:hAnsi="Verdana"/>
          <w:sz w:val="18"/>
          <w:szCs w:val="18"/>
        </w:rPr>
      </w:pPr>
      <w:r w:rsidRPr="00DF7437">
        <w:rPr>
          <w:rFonts w:ascii="Verdana" w:hAnsi="Verdana"/>
          <w:noProof/>
          <w:sz w:val="18"/>
          <w:szCs w:val="18"/>
        </w:rPr>
        <w:drawing>
          <wp:inline distT="0" distB="0" distL="0" distR="0" wp14:anchorId="3EE01D9C" wp14:editId="27C8EE33">
            <wp:extent cx="2867660" cy="2378075"/>
            <wp:effectExtent l="0" t="0" r="8890" b="3175"/>
            <wp:docPr id="1988263429" name="Picture 1" descr="A white ball and blue cube with green line and a white b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63429" name="Picture 1" descr="A white ball and blue cube with green line and a white ball&#10;&#10;AI-generated content may be incorrect."/>
                    <pic:cNvPicPr/>
                  </pic:nvPicPr>
                  <pic:blipFill>
                    <a:blip r:embed="rId43"/>
                    <a:stretch>
                      <a:fillRect/>
                    </a:stretch>
                  </pic:blipFill>
                  <pic:spPr>
                    <a:xfrm>
                      <a:off x="0" y="0"/>
                      <a:ext cx="2867660" cy="2378075"/>
                    </a:xfrm>
                    <a:prstGeom prst="rect">
                      <a:avLst/>
                    </a:prstGeom>
                  </pic:spPr>
                </pic:pic>
              </a:graphicData>
            </a:graphic>
          </wp:inline>
        </w:drawing>
      </w:r>
    </w:p>
    <w:p w14:paraId="2D65E4C8" w14:textId="5816F506" w:rsidR="00FE1AFA" w:rsidRPr="005B4B30" w:rsidRDefault="00C967D2" w:rsidP="00D67C46">
      <w:pPr>
        <w:jc w:val="both"/>
        <w:rPr>
          <w:rFonts w:ascii="Verdana" w:hAnsi="Verdana"/>
          <w:sz w:val="16"/>
          <w:szCs w:val="16"/>
        </w:rPr>
      </w:pPr>
      <w:r w:rsidRPr="005B4B30">
        <w:rPr>
          <w:rFonts w:ascii="Verdana" w:hAnsi="Verdana"/>
          <w:sz w:val="16"/>
          <w:szCs w:val="16"/>
        </w:rPr>
        <w:t>Fig.</w:t>
      </w:r>
      <w:r w:rsidR="00384AB8">
        <w:rPr>
          <w:rFonts w:ascii="Verdana" w:hAnsi="Verdana"/>
          <w:sz w:val="16"/>
          <w:szCs w:val="16"/>
        </w:rPr>
        <w:t>30</w:t>
      </w:r>
      <w:r w:rsidRPr="005B4B30">
        <w:rPr>
          <w:rFonts w:ascii="Verdana" w:hAnsi="Verdana"/>
          <w:sz w:val="16"/>
          <w:szCs w:val="16"/>
        </w:rPr>
        <w:t xml:space="preserve">: </w:t>
      </w:r>
      <w:r w:rsidR="0071192F" w:rsidRPr="005B4B30">
        <w:rPr>
          <w:rFonts w:ascii="Verdana" w:hAnsi="Verdana"/>
          <w:sz w:val="16"/>
          <w:szCs w:val="16"/>
        </w:rPr>
        <w:t xml:space="preserve">A screenshot of the Swing from Start Scene, </w:t>
      </w:r>
      <w:r w:rsidR="00A0191A" w:rsidRPr="005B4B30">
        <w:rPr>
          <w:rFonts w:ascii="Verdana" w:hAnsi="Verdana"/>
          <w:sz w:val="16"/>
          <w:szCs w:val="16"/>
        </w:rPr>
        <w:t xml:space="preserve">after around </w:t>
      </w:r>
      <w:r w:rsidR="00B814B7">
        <w:rPr>
          <w:rFonts w:ascii="Verdana" w:hAnsi="Verdana"/>
          <w:sz w:val="16"/>
          <w:szCs w:val="16"/>
        </w:rPr>
        <w:t>1</w:t>
      </w:r>
      <w:r w:rsidR="00580E16">
        <w:rPr>
          <w:rFonts w:ascii="Verdana" w:hAnsi="Verdana"/>
          <w:sz w:val="16"/>
          <w:szCs w:val="16"/>
        </w:rPr>
        <w:t>5</w:t>
      </w:r>
      <w:r w:rsidR="00A0191A" w:rsidRPr="005B4B30">
        <w:rPr>
          <w:rFonts w:ascii="Verdana" w:hAnsi="Verdana"/>
          <w:sz w:val="16"/>
          <w:szCs w:val="16"/>
        </w:rPr>
        <w:t xml:space="preserve"> seconds have passed</w:t>
      </w:r>
    </w:p>
    <w:p w14:paraId="6D0FF6CE" w14:textId="77777777" w:rsidR="00C87935" w:rsidRDefault="00C87935" w:rsidP="00D67C46">
      <w:pPr>
        <w:jc w:val="both"/>
        <w:rPr>
          <w:rFonts w:ascii="Verdana" w:hAnsi="Verdana"/>
          <w:sz w:val="18"/>
          <w:szCs w:val="18"/>
        </w:rPr>
      </w:pPr>
    </w:p>
    <w:p w14:paraId="232C0354" w14:textId="2244F3E6" w:rsidR="00C87935" w:rsidRDefault="004A549F" w:rsidP="00DE6C4E">
      <w:pPr>
        <w:jc w:val="both"/>
        <w:rPr>
          <w:rFonts w:ascii="Verdana" w:hAnsi="Verdana"/>
          <w:sz w:val="18"/>
          <w:szCs w:val="18"/>
        </w:rPr>
      </w:pPr>
      <w:r>
        <w:rPr>
          <w:rFonts w:ascii="Verdana" w:hAnsi="Verdana"/>
          <w:sz w:val="18"/>
          <w:szCs w:val="18"/>
        </w:rPr>
        <w:t xml:space="preserve">Initially the </w:t>
      </w:r>
      <w:r w:rsidR="003F1817">
        <w:rPr>
          <w:rFonts w:ascii="Verdana" w:hAnsi="Verdana"/>
          <w:sz w:val="18"/>
          <w:szCs w:val="18"/>
        </w:rPr>
        <w:t>bob swings smoothly</w:t>
      </w:r>
      <w:r w:rsidR="00A376B3">
        <w:rPr>
          <w:rFonts w:ascii="Verdana" w:hAnsi="Verdana"/>
          <w:sz w:val="18"/>
          <w:szCs w:val="18"/>
        </w:rPr>
        <w:t xml:space="preserve"> and the amplitude is consistent, emulating the</w:t>
      </w:r>
      <w:r w:rsidR="00757EB7">
        <w:rPr>
          <w:rFonts w:ascii="Verdana" w:hAnsi="Verdana"/>
          <w:sz w:val="18"/>
          <w:szCs w:val="18"/>
        </w:rPr>
        <w:t xml:space="preserve"> Simple Pendulum’s </w:t>
      </w:r>
      <w:r w:rsidR="00E571D6">
        <w:rPr>
          <w:rFonts w:ascii="Verdana" w:hAnsi="Verdana"/>
          <w:sz w:val="18"/>
          <w:szCs w:val="18"/>
        </w:rPr>
        <w:t>H</w:t>
      </w:r>
      <w:r w:rsidR="00757EB7">
        <w:rPr>
          <w:rFonts w:ascii="Verdana" w:hAnsi="Verdana"/>
          <w:sz w:val="18"/>
          <w:szCs w:val="18"/>
        </w:rPr>
        <w:t xml:space="preserve">armonic </w:t>
      </w:r>
      <w:r w:rsidR="00E571D6">
        <w:rPr>
          <w:rFonts w:ascii="Verdana" w:hAnsi="Verdana"/>
          <w:sz w:val="18"/>
          <w:szCs w:val="18"/>
        </w:rPr>
        <w:t>M</w:t>
      </w:r>
      <w:r w:rsidR="00757EB7">
        <w:rPr>
          <w:rFonts w:ascii="Verdana" w:hAnsi="Verdana"/>
          <w:sz w:val="18"/>
          <w:szCs w:val="18"/>
        </w:rPr>
        <w:t xml:space="preserve">otion </w:t>
      </w:r>
      <w:r w:rsidR="001C1419">
        <w:rPr>
          <w:rFonts w:ascii="Verdana" w:hAnsi="Verdana"/>
          <w:sz w:val="18"/>
          <w:szCs w:val="18"/>
        </w:rPr>
        <w:t xml:space="preserve">in angles of &lt; 15 degrees </w:t>
      </w:r>
      <w:r w:rsidR="00E53228">
        <w:rPr>
          <w:rFonts w:ascii="Verdana" w:hAnsi="Verdana"/>
          <w:sz w:val="18"/>
          <w:szCs w:val="18"/>
        </w:rPr>
        <w:t>(</w:t>
      </w:r>
      <w:r w:rsidR="001C1419">
        <w:rPr>
          <w:rFonts w:ascii="Verdana" w:hAnsi="Verdana"/>
          <w:sz w:val="18"/>
          <w:szCs w:val="18"/>
        </w:rPr>
        <w:t>Huygens, 1672</w:t>
      </w:r>
      <w:r w:rsidR="00E53228">
        <w:rPr>
          <w:rFonts w:ascii="Verdana" w:hAnsi="Verdana"/>
          <w:sz w:val="18"/>
          <w:szCs w:val="18"/>
        </w:rPr>
        <w:t>)</w:t>
      </w:r>
      <w:r w:rsidR="00757EB7">
        <w:rPr>
          <w:rFonts w:ascii="Verdana" w:hAnsi="Verdana"/>
          <w:sz w:val="18"/>
          <w:szCs w:val="18"/>
        </w:rPr>
        <w:t>. However</w:t>
      </w:r>
      <w:r w:rsidR="009A1E28">
        <w:rPr>
          <w:rFonts w:ascii="Verdana" w:hAnsi="Verdana"/>
          <w:sz w:val="18"/>
          <w:szCs w:val="18"/>
        </w:rPr>
        <w:t>, t</w:t>
      </w:r>
      <w:r w:rsidR="00060D68">
        <w:rPr>
          <w:rFonts w:ascii="Verdana" w:hAnsi="Verdana"/>
          <w:sz w:val="18"/>
          <w:szCs w:val="18"/>
        </w:rPr>
        <w:t xml:space="preserve">he </w:t>
      </w:r>
      <w:r w:rsidR="009A1E28">
        <w:rPr>
          <w:rFonts w:ascii="Verdana" w:hAnsi="Verdana"/>
          <w:sz w:val="18"/>
          <w:szCs w:val="18"/>
        </w:rPr>
        <w:t>“bob”</w:t>
      </w:r>
      <w:r w:rsidR="001A7716">
        <w:rPr>
          <w:rFonts w:ascii="Verdana" w:hAnsi="Verdana"/>
          <w:sz w:val="18"/>
          <w:szCs w:val="18"/>
        </w:rPr>
        <w:t xml:space="preserve"> ‘</w:t>
      </w:r>
      <w:r w:rsidR="009A1E28">
        <w:rPr>
          <w:rFonts w:ascii="Verdana" w:hAnsi="Verdana"/>
          <w:sz w:val="18"/>
          <w:szCs w:val="18"/>
        </w:rPr>
        <w:t>s arc becomes increasingly more inconsistent as time passes (</w:t>
      </w:r>
      <w:r w:rsidR="00637AFF">
        <w:rPr>
          <w:rFonts w:ascii="Verdana" w:hAnsi="Verdana"/>
          <w:sz w:val="18"/>
          <w:szCs w:val="18"/>
        </w:rPr>
        <w:t>see figure 31</w:t>
      </w:r>
      <w:r w:rsidR="009A1E28">
        <w:rPr>
          <w:rFonts w:ascii="Verdana" w:hAnsi="Verdana"/>
          <w:sz w:val="18"/>
          <w:szCs w:val="18"/>
        </w:rPr>
        <w:t>).</w:t>
      </w:r>
    </w:p>
    <w:p w14:paraId="1F875C87" w14:textId="118EAD7A" w:rsidR="001C49CE" w:rsidRDefault="00C87935" w:rsidP="00DE6C4E">
      <w:pPr>
        <w:jc w:val="both"/>
        <w:rPr>
          <w:rFonts w:ascii="Verdana" w:hAnsi="Verdana"/>
          <w:sz w:val="18"/>
          <w:szCs w:val="18"/>
        </w:rPr>
      </w:pPr>
      <w:r w:rsidRPr="00C87935">
        <w:rPr>
          <w:rFonts w:ascii="Verdana" w:hAnsi="Verdana"/>
          <w:noProof/>
          <w:sz w:val="18"/>
          <w:szCs w:val="18"/>
        </w:rPr>
        <w:drawing>
          <wp:inline distT="0" distB="0" distL="0" distR="0" wp14:anchorId="29A1D94B" wp14:editId="6266E18F">
            <wp:extent cx="2867660" cy="3001010"/>
            <wp:effectExtent l="0" t="0" r="8890" b="8890"/>
            <wp:docPr id="2041275852" name="Picture 1" descr="A blue cube with green and purple lines and a white b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275852" name="Picture 1" descr="A blue cube with green and purple lines and a white ball&#10;&#10;AI-generated content may be incorrect."/>
                    <pic:cNvPicPr/>
                  </pic:nvPicPr>
                  <pic:blipFill>
                    <a:blip r:embed="rId44"/>
                    <a:stretch>
                      <a:fillRect/>
                    </a:stretch>
                  </pic:blipFill>
                  <pic:spPr>
                    <a:xfrm>
                      <a:off x="0" y="0"/>
                      <a:ext cx="2867660" cy="3001010"/>
                    </a:xfrm>
                    <a:prstGeom prst="rect">
                      <a:avLst/>
                    </a:prstGeom>
                  </pic:spPr>
                </pic:pic>
              </a:graphicData>
            </a:graphic>
          </wp:inline>
        </w:drawing>
      </w:r>
      <w:r w:rsidR="008C23AC">
        <w:rPr>
          <w:rFonts w:ascii="Verdana" w:hAnsi="Verdana"/>
          <w:sz w:val="18"/>
          <w:szCs w:val="18"/>
        </w:rPr>
        <w:t xml:space="preserve"> </w:t>
      </w:r>
    </w:p>
    <w:p w14:paraId="2D56E7DD" w14:textId="0DA282FE" w:rsidR="008C23AC" w:rsidRDefault="00CD72BD" w:rsidP="00DE6C4E">
      <w:pPr>
        <w:jc w:val="both"/>
        <w:rPr>
          <w:rFonts w:ascii="Verdana" w:hAnsi="Verdana"/>
          <w:sz w:val="16"/>
          <w:szCs w:val="16"/>
        </w:rPr>
      </w:pPr>
      <w:r>
        <w:rPr>
          <w:rFonts w:ascii="Verdana" w:hAnsi="Verdana"/>
          <w:sz w:val="16"/>
          <w:szCs w:val="16"/>
        </w:rPr>
        <w:t>Fig.</w:t>
      </w:r>
      <w:r w:rsidR="007A2CEC">
        <w:rPr>
          <w:rFonts w:ascii="Verdana" w:hAnsi="Verdana"/>
          <w:sz w:val="16"/>
          <w:szCs w:val="16"/>
        </w:rPr>
        <w:t>31</w:t>
      </w:r>
      <w:r>
        <w:rPr>
          <w:rFonts w:ascii="Verdana" w:hAnsi="Verdana"/>
          <w:sz w:val="16"/>
          <w:szCs w:val="16"/>
        </w:rPr>
        <w:t xml:space="preserve">: A screenshot of the Swing </w:t>
      </w:r>
      <w:r w:rsidR="007A2CEC">
        <w:rPr>
          <w:rFonts w:ascii="Verdana" w:hAnsi="Verdana"/>
          <w:sz w:val="16"/>
          <w:szCs w:val="16"/>
        </w:rPr>
        <w:t>f</w:t>
      </w:r>
      <w:r>
        <w:rPr>
          <w:rFonts w:ascii="Verdana" w:hAnsi="Verdana"/>
          <w:sz w:val="16"/>
          <w:szCs w:val="16"/>
        </w:rPr>
        <w:t xml:space="preserve">rom Start Scene after around </w:t>
      </w:r>
      <w:r w:rsidR="00D50CA2">
        <w:rPr>
          <w:rFonts w:ascii="Verdana" w:hAnsi="Verdana"/>
          <w:sz w:val="16"/>
          <w:szCs w:val="16"/>
        </w:rPr>
        <w:t>70</w:t>
      </w:r>
      <w:r>
        <w:rPr>
          <w:rFonts w:ascii="Verdana" w:hAnsi="Verdana"/>
          <w:sz w:val="16"/>
          <w:szCs w:val="16"/>
        </w:rPr>
        <w:t xml:space="preserve"> seconds have passed</w:t>
      </w:r>
    </w:p>
    <w:p w14:paraId="61ED1C15" w14:textId="569248D3" w:rsidR="00CD3324" w:rsidRPr="00CD72BD" w:rsidRDefault="00CD3324" w:rsidP="00DE6C4E">
      <w:pPr>
        <w:jc w:val="both"/>
        <w:rPr>
          <w:rFonts w:ascii="Verdana" w:hAnsi="Verdana"/>
          <w:sz w:val="16"/>
          <w:szCs w:val="16"/>
        </w:rPr>
      </w:pPr>
    </w:p>
    <w:p w14:paraId="317FD9D5" w14:textId="7584BA39" w:rsidR="00CA2167" w:rsidRDefault="00CA2167" w:rsidP="00DE6C4E">
      <w:pPr>
        <w:jc w:val="both"/>
        <w:rPr>
          <w:rFonts w:ascii="Verdana" w:hAnsi="Verdana"/>
          <w:sz w:val="18"/>
          <w:szCs w:val="18"/>
        </w:rPr>
      </w:pPr>
    </w:p>
    <w:p w14:paraId="201AB1A6" w14:textId="75F84ABF" w:rsidR="008C3B0C" w:rsidRDefault="002C1045" w:rsidP="00DE6C4E">
      <w:pPr>
        <w:jc w:val="both"/>
        <w:rPr>
          <w:rFonts w:ascii="Verdana" w:hAnsi="Verdana"/>
          <w:sz w:val="18"/>
          <w:szCs w:val="18"/>
        </w:rPr>
      </w:pPr>
      <w:r>
        <w:rPr>
          <w:rFonts w:ascii="Verdana" w:hAnsi="Verdana"/>
          <w:sz w:val="18"/>
          <w:szCs w:val="18"/>
        </w:rPr>
        <w:t xml:space="preserve">This </w:t>
      </w:r>
      <w:r w:rsidR="00B51C95">
        <w:rPr>
          <w:rFonts w:ascii="Verdana" w:hAnsi="Verdana"/>
          <w:sz w:val="18"/>
          <w:szCs w:val="18"/>
        </w:rPr>
        <w:t xml:space="preserve">could be for </w:t>
      </w:r>
      <w:r w:rsidR="00F5519C">
        <w:rPr>
          <w:rFonts w:ascii="Verdana" w:hAnsi="Verdana"/>
          <w:sz w:val="18"/>
          <w:szCs w:val="18"/>
        </w:rPr>
        <w:t>several</w:t>
      </w:r>
      <w:r w:rsidR="00B51C95">
        <w:rPr>
          <w:rFonts w:ascii="Verdana" w:hAnsi="Verdana"/>
          <w:sz w:val="18"/>
          <w:szCs w:val="18"/>
        </w:rPr>
        <w:t xml:space="preserve"> reaso</w:t>
      </w:r>
      <w:r w:rsidR="00575141">
        <w:rPr>
          <w:rFonts w:ascii="Verdana" w:hAnsi="Verdana"/>
          <w:sz w:val="18"/>
          <w:szCs w:val="18"/>
        </w:rPr>
        <w:t>ns</w:t>
      </w:r>
      <w:r w:rsidR="00811354">
        <w:rPr>
          <w:rFonts w:ascii="Verdana" w:hAnsi="Verdana"/>
          <w:sz w:val="18"/>
          <w:szCs w:val="18"/>
        </w:rPr>
        <w:t xml:space="preserve">. </w:t>
      </w:r>
      <w:r w:rsidR="00452733">
        <w:rPr>
          <w:rFonts w:ascii="Verdana" w:hAnsi="Verdana"/>
          <w:sz w:val="18"/>
          <w:szCs w:val="18"/>
        </w:rPr>
        <w:t xml:space="preserve">External forces that have been unaccounted for </w:t>
      </w:r>
      <w:r w:rsidR="00FD3DB8">
        <w:rPr>
          <w:rFonts w:ascii="Verdana" w:hAnsi="Verdana"/>
          <w:sz w:val="18"/>
          <w:szCs w:val="18"/>
        </w:rPr>
        <w:t>could be affecting the simulation as time goes on</w:t>
      </w:r>
      <w:r w:rsidR="00994734">
        <w:rPr>
          <w:rFonts w:ascii="Verdana" w:hAnsi="Verdana"/>
          <w:sz w:val="18"/>
          <w:szCs w:val="18"/>
        </w:rPr>
        <w:t>, as a result of the force-based approach</w:t>
      </w:r>
      <w:r w:rsidR="0016199E">
        <w:rPr>
          <w:rFonts w:ascii="Verdana" w:hAnsi="Verdana"/>
          <w:sz w:val="18"/>
          <w:szCs w:val="18"/>
        </w:rPr>
        <w:t>. Unity’s (Unity Technologies, 202</w:t>
      </w:r>
      <w:r w:rsidR="001F1DE4">
        <w:rPr>
          <w:rFonts w:ascii="Verdana" w:hAnsi="Verdana"/>
          <w:sz w:val="18"/>
          <w:szCs w:val="18"/>
        </w:rPr>
        <w:t>3</w:t>
      </w:r>
      <w:r w:rsidR="0016199E">
        <w:rPr>
          <w:rFonts w:ascii="Verdana" w:hAnsi="Verdana"/>
          <w:sz w:val="18"/>
          <w:szCs w:val="18"/>
        </w:rPr>
        <w:t>)</w:t>
      </w:r>
      <w:r w:rsidR="00ED28BF">
        <w:rPr>
          <w:rFonts w:ascii="Verdana" w:hAnsi="Verdana"/>
          <w:sz w:val="18"/>
          <w:szCs w:val="18"/>
        </w:rPr>
        <w:t xml:space="preserve"> physics system could also </w:t>
      </w:r>
      <w:r w:rsidR="001F1DE4">
        <w:rPr>
          <w:rFonts w:ascii="Verdana" w:hAnsi="Verdana"/>
          <w:sz w:val="18"/>
          <w:szCs w:val="18"/>
        </w:rPr>
        <w:t xml:space="preserve">be </w:t>
      </w:r>
      <w:r w:rsidR="002950E6">
        <w:rPr>
          <w:rFonts w:ascii="Verdana" w:hAnsi="Verdana"/>
          <w:sz w:val="18"/>
          <w:szCs w:val="18"/>
        </w:rPr>
        <w:t xml:space="preserve">automatically </w:t>
      </w:r>
      <w:r w:rsidR="001F1DE4">
        <w:rPr>
          <w:rFonts w:ascii="Verdana" w:hAnsi="Verdana"/>
          <w:sz w:val="18"/>
          <w:szCs w:val="18"/>
        </w:rPr>
        <w:t>discarding</w:t>
      </w:r>
      <w:r w:rsidR="00495070">
        <w:rPr>
          <w:rFonts w:ascii="Verdana" w:hAnsi="Verdana"/>
          <w:sz w:val="18"/>
          <w:szCs w:val="18"/>
        </w:rPr>
        <w:t xml:space="preserve"> queued</w:t>
      </w:r>
      <w:r w:rsidR="001F1DE4">
        <w:rPr>
          <w:rFonts w:ascii="Verdana" w:hAnsi="Verdana"/>
          <w:sz w:val="18"/>
          <w:szCs w:val="18"/>
        </w:rPr>
        <w:t xml:space="preserve"> physics </w:t>
      </w:r>
      <w:r w:rsidR="00954DDE">
        <w:rPr>
          <w:rFonts w:ascii="Verdana" w:hAnsi="Verdana"/>
          <w:sz w:val="18"/>
          <w:szCs w:val="18"/>
        </w:rPr>
        <w:t>loops</w:t>
      </w:r>
      <w:r w:rsidR="001F1DE4">
        <w:rPr>
          <w:rFonts w:ascii="Verdana" w:hAnsi="Verdana"/>
          <w:sz w:val="18"/>
          <w:szCs w:val="18"/>
        </w:rPr>
        <w:t xml:space="preserve"> </w:t>
      </w:r>
      <w:r w:rsidR="00954DDE">
        <w:rPr>
          <w:rFonts w:ascii="Verdana" w:hAnsi="Verdana"/>
          <w:sz w:val="18"/>
          <w:szCs w:val="18"/>
        </w:rPr>
        <w:t>to</w:t>
      </w:r>
      <w:r w:rsidR="001F1DE4">
        <w:rPr>
          <w:rFonts w:ascii="Verdana" w:hAnsi="Verdana"/>
          <w:sz w:val="18"/>
          <w:szCs w:val="18"/>
        </w:rPr>
        <w:t xml:space="preserve"> reduce the time </w:t>
      </w:r>
      <w:r w:rsidR="00C2015F">
        <w:rPr>
          <w:rFonts w:ascii="Verdana" w:hAnsi="Verdana"/>
          <w:sz w:val="18"/>
          <w:szCs w:val="18"/>
        </w:rPr>
        <w:t xml:space="preserve">taken </w:t>
      </w:r>
      <w:r w:rsidR="00954DDE">
        <w:rPr>
          <w:rFonts w:ascii="Verdana" w:hAnsi="Verdana"/>
          <w:sz w:val="18"/>
          <w:szCs w:val="18"/>
        </w:rPr>
        <w:t>to</w:t>
      </w:r>
      <w:r w:rsidR="00AE230C">
        <w:rPr>
          <w:rFonts w:ascii="Verdana" w:hAnsi="Verdana"/>
          <w:sz w:val="18"/>
          <w:szCs w:val="18"/>
        </w:rPr>
        <w:t xml:space="preserve"> </w:t>
      </w:r>
      <w:r w:rsidR="007A0CA9">
        <w:rPr>
          <w:rFonts w:ascii="Verdana" w:hAnsi="Verdana"/>
          <w:sz w:val="18"/>
          <w:szCs w:val="18"/>
        </w:rPr>
        <w:t xml:space="preserve">prepare a </w:t>
      </w:r>
      <w:r w:rsidR="00AF1585">
        <w:rPr>
          <w:rFonts w:ascii="Verdana" w:hAnsi="Verdana"/>
          <w:sz w:val="18"/>
          <w:szCs w:val="18"/>
        </w:rPr>
        <w:t>frame (</w:t>
      </w:r>
      <w:r w:rsidR="00A11802">
        <w:rPr>
          <w:rFonts w:ascii="Verdana" w:hAnsi="Verdana"/>
          <w:sz w:val="18"/>
          <w:szCs w:val="18"/>
        </w:rPr>
        <w:t>Unity Technologies, 2024</w:t>
      </w:r>
      <w:r w:rsidR="00AF1585">
        <w:rPr>
          <w:rFonts w:ascii="Verdana" w:hAnsi="Verdana"/>
          <w:sz w:val="18"/>
          <w:szCs w:val="18"/>
        </w:rPr>
        <w:t>)</w:t>
      </w:r>
      <w:r w:rsidR="00CD1C41">
        <w:rPr>
          <w:rFonts w:ascii="Verdana" w:hAnsi="Verdana"/>
          <w:sz w:val="18"/>
          <w:szCs w:val="18"/>
        </w:rPr>
        <w:t>.</w:t>
      </w:r>
      <w:r w:rsidR="00BC7BC0">
        <w:rPr>
          <w:rFonts w:ascii="Verdana" w:hAnsi="Verdana"/>
          <w:sz w:val="18"/>
          <w:szCs w:val="18"/>
        </w:rPr>
        <w:t xml:space="preserve"> </w:t>
      </w:r>
      <w:r w:rsidR="00AE230C">
        <w:rPr>
          <w:rFonts w:ascii="Verdana" w:hAnsi="Verdana"/>
          <w:sz w:val="18"/>
          <w:szCs w:val="18"/>
        </w:rPr>
        <w:t xml:space="preserve">Further research </w:t>
      </w:r>
      <w:r w:rsidR="003C1C55">
        <w:rPr>
          <w:rFonts w:ascii="Verdana" w:hAnsi="Verdana"/>
          <w:sz w:val="18"/>
          <w:szCs w:val="18"/>
        </w:rPr>
        <w:t xml:space="preserve">and </w:t>
      </w:r>
      <w:r w:rsidR="004149BC">
        <w:rPr>
          <w:rFonts w:ascii="Verdana" w:hAnsi="Verdana"/>
          <w:sz w:val="18"/>
          <w:szCs w:val="18"/>
        </w:rPr>
        <w:t xml:space="preserve">examination </w:t>
      </w:r>
      <w:r w:rsidR="00EF6E3F">
        <w:rPr>
          <w:rFonts w:ascii="Verdana" w:hAnsi="Verdana"/>
          <w:sz w:val="18"/>
          <w:szCs w:val="18"/>
        </w:rPr>
        <w:t>are</w:t>
      </w:r>
      <w:r w:rsidR="004149BC">
        <w:rPr>
          <w:rFonts w:ascii="Verdana" w:hAnsi="Verdana"/>
          <w:sz w:val="18"/>
          <w:szCs w:val="18"/>
        </w:rPr>
        <w:t xml:space="preserve"> needed in this area to </w:t>
      </w:r>
      <w:r w:rsidR="00D800D6">
        <w:rPr>
          <w:rFonts w:ascii="Verdana" w:hAnsi="Verdana"/>
          <w:sz w:val="18"/>
          <w:szCs w:val="18"/>
        </w:rPr>
        <w:t>identify the root cause of this issue</w:t>
      </w:r>
      <w:r w:rsidR="00894682">
        <w:rPr>
          <w:rFonts w:ascii="Verdana" w:hAnsi="Verdana"/>
          <w:sz w:val="18"/>
          <w:szCs w:val="18"/>
        </w:rPr>
        <w:t xml:space="preserve"> and</w:t>
      </w:r>
      <w:r w:rsidR="0078670E">
        <w:rPr>
          <w:rFonts w:ascii="Verdana" w:hAnsi="Verdana"/>
          <w:sz w:val="18"/>
          <w:szCs w:val="18"/>
        </w:rPr>
        <w:t xml:space="preserve"> </w:t>
      </w:r>
      <w:r w:rsidR="009C16DD">
        <w:rPr>
          <w:rFonts w:ascii="Verdana" w:hAnsi="Verdana"/>
          <w:sz w:val="18"/>
          <w:szCs w:val="18"/>
        </w:rPr>
        <w:t>implement an effective solution</w:t>
      </w:r>
      <w:r w:rsidR="00D800D6">
        <w:rPr>
          <w:rFonts w:ascii="Verdana" w:hAnsi="Verdana"/>
          <w:sz w:val="18"/>
          <w:szCs w:val="18"/>
        </w:rPr>
        <w:t>.</w:t>
      </w:r>
    </w:p>
    <w:p w14:paraId="28BF8C94" w14:textId="77777777" w:rsidR="00D60AF2" w:rsidRPr="00425221" w:rsidRDefault="00D60AF2" w:rsidP="00DE6C4E">
      <w:pPr>
        <w:jc w:val="both"/>
        <w:rPr>
          <w:rFonts w:ascii="Verdana" w:hAnsi="Verdana"/>
          <w:sz w:val="18"/>
          <w:szCs w:val="18"/>
        </w:rPr>
      </w:pPr>
    </w:p>
    <w:p w14:paraId="1773975C" w14:textId="79CE408A" w:rsidR="005D546E" w:rsidRDefault="00197C03" w:rsidP="000826BA">
      <w:pPr>
        <w:jc w:val="both"/>
        <w:rPr>
          <w:rFonts w:ascii="Verdana" w:hAnsi="Verdana"/>
          <w:sz w:val="18"/>
          <w:szCs w:val="18"/>
        </w:rPr>
      </w:pPr>
      <w:r>
        <w:rPr>
          <w:rFonts w:ascii="Verdana" w:hAnsi="Verdana"/>
          <w:sz w:val="18"/>
          <w:szCs w:val="18"/>
        </w:rPr>
        <w:lastRenderedPageBreak/>
        <w:t xml:space="preserve">Slight jittery behaviour was also </w:t>
      </w:r>
      <w:r w:rsidR="007468F9">
        <w:rPr>
          <w:rFonts w:ascii="Verdana" w:hAnsi="Verdana"/>
          <w:sz w:val="18"/>
          <w:szCs w:val="18"/>
        </w:rPr>
        <w:t xml:space="preserve">observed in </w:t>
      </w:r>
      <w:r w:rsidR="00736B26">
        <w:rPr>
          <w:rFonts w:ascii="Verdana" w:hAnsi="Verdana"/>
          <w:sz w:val="18"/>
          <w:szCs w:val="18"/>
        </w:rPr>
        <w:t>lower framerate devices</w:t>
      </w:r>
      <w:r>
        <w:rPr>
          <w:rFonts w:ascii="Verdana" w:hAnsi="Verdana"/>
          <w:sz w:val="18"/>
          <w:szCs w:val="18"/>
        </w:rPr>
        <w:t xml:space="preserve">. However, </w:t>
      </w:r>
      <w:r w:rsidR="00DF1D0C">
        <w:rPr>
          <w:rFonts w:ascii="Verdana" w:hAnsi="Verdana"/>
          <w:sz w:val="18"/>
          <w:szCs w:val="18"/>
        </w:rPr>
        <w:t xml:space="preserve">this was without the altering of </w:t>
      </w:r>
      <w:r w:rsidR="003A7420">
        <w:rPr>
          <w:rFonts w:ascii="Verdana" w:hAnsi="Verdana"/>
          <w:sz w:val="18"/>
          <w:szCs w:val="18"/>
        </w:rPr>
        <w:t xml:space="preserve">the </w:t>
      </w:r>
      <w:proofErr w:type="spellStart"/>
      <w:r w:rsidR="00DF1D0C">
        <w:rPr>
          <w:rFonts w:ascii="Verdana" w:hAnsi="Verdana"/>
          <w:sz w:val="18"/>
          <w:szCs w:val="18"/>
        </w:rPr>
        <w:t>Time.FixedDeltaTime</w:t>
      </w:r>
      <w:proofErr w:type="spellEnd"/>
      <w:r w:rsidR="003A7420">
        <w:rPr>
          <w:rFonts w:ascii="Verdana" w:hAnsi="Verdana"/>
          <w:sz w:val="18"/>
          <w:szCs w:val="18"/>
        </w:rPr>
        <w:t xml:space="preserve"> value</w:t>
      </w:r>
      <w:r w:rsidR="00DF1D0C">
        <w:rPr>
          <w:rFonts w:ascii="Verdana" w:hAnsi="Verdana"/>
          <w:sz w:val="18"/>
          <w:szCs w:val="18"/>
        </w:rPr>
        <w:t xml:space="preserve">. </w:t>
      </w:r>
      <w:r w:rsidR="00D4318E">
        <w:rPr>
          <w:rFonts w:ascii="Verdana" w:hAnsi="Verdana"/>
          <w:sz w:val="18"/>
          <w:szCs w:val="18"/>
        </w:rPr>
        <w:t xml:space="preserve">Checking the “Use Custom Timestep” value </w:t>
      </w:r>
      <w:r w:rsidR="009B2C13">
        <w:rPr>
          <w:rFonts w:ascii="Verdana" w:hAnsi="Verdana"/>
          <w:sz w:val="18"/>
          <w:szCs w:val="18"/>
        </w:rPr>
        <w:t>results in the simulation running for longer without the</w:t>
      </w:r>
      <w:r w:rsidR="00713C11">
        <w:rPr>
          <w:rFonts w:ascii="Verdana" w:hAnsi="Verdana"/>
          <w:sz w:val="18"/>
          <w:szCs w:val="18"/>
        </w:rPr>
        <w:t xml:space="preserve"> </w:t>
      </w:r>
      <w:r w:rsidR="008C3B0C">
        <w:rPr>
          <w:rFonts w:ascii="Verdana" w:hAnsi="Verdana"/>
          <w:sz w:val="18"/>
          <w:szCs w:val="18"/>
        </w:rPr>
        <w:t>inconsistent</w:t>
      </w:r>
      <w:r w:rsidR="009B2C13">
        <w:rPr>
          <w:rFonts w:ascii="Verdana" w:hAnsi="Verdana"/>
          <w:sz w:val="18"/>
          <w:szCs w:val="18"/>
        </w:rPr>
        <w:t xml:space="preserve"> behaviour.</w:t>
      </w:r>
    </w:p>
    <w:p w14:paraId="74056859" w14:textId="77777777" w:rsidR="00941821" w:rsidRPr="00197C03" w:rsidRDefault="00941821" w:rsidP="000826BA">
      <w:pPr>
        <w:jc w:val="both"/>
        <w:rPr>
          <w:rFonts w:ascii="Verdana" w:hAnsi="Verdana"/>
          <w:sz w:val="18"/>
          <w:szCs w:val="18"/>
        </w:rPr>
      </w:pPr>
    </w:p>
    <w:p w14:paraId="6477E0C6" w14:textId="77777777" w:rsidR="00310DEF" w:rsidRDefault="00310DEF" w:rsidP="00DE6C4E">
      <w:pPr>
        <w:jc w:val="both"/>
        <w:rPr>
          <w:rFonts w:ascii="Verdana" w:hAnsi="Verdana"/>
          <w:b/>
          <w:sz w:val="18"/>
          <w:szCs w:val="18"/>
        </w:rPr>
      </w:pPr>
    </w:p>
    <w:p w14:paraId="0B13C726" w14:textId="175E5D4E" w:rsidR="00065A6F" w:rsidRPr="00425221" w:rsidRDefault="000826BA" w:rsidP="00DE6C4E">
      <w:pPr>
        <w:jc w:val="both"/>
        <w:rPr>
          <w:rFonts w:ascii="Verdana" w:hAnsi="Verdana"/>
          <w:sz w:val="18"/>
          <w:szCs w:val="18"/>
        </w:rPr>
      </w:pPr>
      <w:r>
        <w:rPr>
          <w:rFonts w:ascii="Verdana" w:hAnsi="Verdana"/>
          <w:b/>
          <w:sz w:val="18"/>
          <w:szCs w:val="18"/>
        </w:rPr>
        <w:t>6</w:t>
      </w:r>
      <w:r w:rsidR="008314F3" w:rsidRPr="00425221">
        <w:rPr>
          <w:rFonts w:ascii="Verdana" w:hAnsi="Verdana"/>
          <w:b/>
          <w:sz w:val="18"/>
          <w:szCs w:val="18"/>
        </w:rPr>
        <w:t xml:space="preserve">. </w:t>
      </w:r>
      <w:r w:rsidR="00065A6F" w:rsidRPr="00425221">
        <w:rPr>
          <w:rFonts w:ascii="Verdana" w:hAnsi="Verdana"/>
          <w:b/>
          <w:sz w:val="18"/>
          <w:szCs w:val="18"/>
        </w:rPr>
        <w:t xml:space="preserve">Discussion of outcomes </w:t>
      </w:r>
    </w:p>
    <w:p w14:paraId="4117615C" w14:textId="19E28155" w:rsidR="00653646" w:rsidRDefault="00653646" w:rsidP="000678B2">
      <w:pPr>
        <w:jc w:val="both"/>
        <w:rPr>
          <w:rFonts w:ascii="Verdana" w:hAnsi="Verdana"/>
          <w:sz w:val="18"/>
          <w:szCs w:val="18"/>
        </w:rPr>
      </w:pPr>
    </w:p>
    <w:p w14:paraId="26B9B973" w14:textId="6F8FB96B" w:rsidR="00612380" w:rsidRDefault="00875470" w:rsidP="000678B2">
      <w:pPr>
        <w:jc w:val="both"/>
        <w:rPr>
          <w:rFonts w:ascii="Verdana" w:hAnsi="Verdana"/>
          <w:sz w:val="18"/>
          <w:szCs w:val="18"/>
        </w:rPr>
      </w:pPr>
      <w:r>
        <w:rPr>
          <w:rFonts w:ascii="Verdana" w:hAnsi="Verdana"/>
          <w:sz w:val="18"/>
          <w:szCs w:val="18"/>
        </w:rPr>
        <w:t xml:space="preserve">Overall, the objective of this research project was to </w:t>
      </w:r>
      <w:r w:rsidR="003A2686">
        <w:rPr>
          <w:rFonts w:ascii="Verdana" w:hAnsi="Verdana"/>
          <w:sz w:val="18"/>
          <w:szCs w:val="18"/>
        </w:rPr>
        <w:t xml:space="preserve">conduct in-depth research into </w:t>
      </w:r>
      <w:r w:rsidR="00736665">
        <w:rPr>
          <w:rFonts w:ascii="Verdana" w:hAnsi="Verdana"/>
          <w:sz w:val="18"/>
          <w:szCs w:val="18"/>
        </w:rPr>
        <w:t xml:space="preserve">software design principles and </w:t>
      </w:r>
      <w:r w:rsidR="003A2686">
        <w:rPr>
          <w:rFonts w:ascii="Verdana" w:hAnsi="Verdana"/>
          <w:sz w:val="18"/>
          <w:szCs w:val="18"/>
        </w:rPr>
        <w:t>the mechanics of The Pendulum swing</w:t>
      </w:r>
      <w:r w:rsidR="00017875">
        <w:rPr>
          <w:rFonts w:ascii="Verdana" w:hAnsi="Verdana"/>
          <w:sz w:val="18"/>
          <w:szCs w:val="18"/>
        </w:rPr>
        <w:t>,</w:t>
      </w:r>
      <w:r w:rsidR="003A2686">
        <w:rPr>
          <w:rFonts w:ascii="Verdana" w:hAnsi="Verdana"/>
          <w:sz w:val="18"/>
          <w:szCs w:val="18"/>
        </w:rPr>
        <w:t xml:space="preserve"> </w:t>
      </w:r>
      <w:r w:rsidR="000E7794">
        <w:rPr>
          <w:rFonts w:ascii="Verdana" w:hAnsi="Verdana"/>
          <w:sz w:val="18"/>
          <w:szCs w:val="18"/>
        </w:rPr>
        <w:t>to</w:t>
      </w:r>
      <w:r w:rsidR="003A2686">
        <w:rPr>
          <w:rFonts w:ascii="Verdana" w:hAnsi="Verdana"/>
          <w:sz w:val="18"/>
          <w:szCs w:val="18"/>
        </w:rPr>
        <w:t xml:space="preserve"> </w:t>
      </w:r>
      <w:r w:rsidR="00DD73EE">
        <w:rPr>
          <w:rFonts w:ascii="Verdana" w:hAnsi="Verdana"/>
          <w:sz w:val="18"/>
          <w:szCs w:val="18"/>
        </w:rPr>
        <w:t xml:space="preserve">develop a modular simulation of the pendulum that </w:t>
      </w:r>
      <w:r w:rsidR="00F61D3C">
        <w:rPr>
          <w:rFonts w:ascii="Verdana" w:hAnsi="Verdana"/>
          <w:sz w:val="18"/>
          <w:szCs w:val="18"/>
        </w:rPr>
        <w:t>can</w:t>
      </w:r>
      <w:r w:rsidR="00DD73EE">
        <w:rPr>
          <w:rFonts w:ascii="Verdana" w:hAnsi="Verdana"/>
          <w:sz w:val="18"/>
          <w:szCs w:val="18"/>
        </w:rPr>
        <w:t xml:space="preserve"> be integrated into other projects and used in the development of </w:t>
      </w:r>
      <w:r w:rsidR="00D56951">
        <w:rPr>
          <w:rFonts w:ascii="Verdana" w:hAnsi="Verdana"/>
          <w:sz w:val="18"/>
          <w:szCs w:val="18"/>
        </w:rPr>
        <w:t>dynamic swinging mechanics</w:t>
      </w:r>
      <w:r w:rsidR="00612380">
        <w:rPr>
          <w:rFonts w:ascii="Verdana" w:hAnsi="Verdana"/>
          <w:sz w:val="18"/>
          <w:szCs w:val="18"/>
        </w:rPr>
        <w:t xml:space="preserve"> in video games</w:t>
      </w:r>
      <w:r w:rsidR="00DD73EE">
        <w:rPr>
          <w:rFonts w:ascii="Verdana" w:hAnsi="Verdana"/>
          <w:sz w:val="18"/>
          <w:szCs w:val="18"/>
        </w:rPr>
        <w:t>.</w:t>
      </w:r>
      <w:r w:rsidR="00943223">
        <w:rPr>
          <w:rFonts w:ascii="Verdana" w:hAnsi="Verdana"/>
          <w:sz w:val="18"/>
          <w:szCs w:val="18"/>
        </w:rPr>
        <w:t xml:space="preserve"> </w:t>
      </w:r>
    </w:p>
    <w:p w14:paraId="74BD6D6D" w14:textId="77777777" w:rsidR="00612380" w:rsidRDefault="00612380" w:rsidP="000678B2">
      <w:pPr>
        <w:jc w:val="both"/>
        <w:rPr>
          <w:rFonts w:ascii="Verdana" w:hAnsi="Verdana"/>
          <w:sz w:val="18"/>
          <w:szCs w:val="18"/>
        </w:rPr>
      </w:pPr>
    </w:p>
    <w:p w14:paraId="3973CBBB" w14:textId="06AD81C5" w:rsidR="00D248D6" w:rsidRDefault="00943223" w:rsidP="000678B2">
      <w:pPr>
        <w:jc w:val="both"/>
        <w:rPr>
          <w:rFonts w:ascii="Verdana" w:hAnsi="Verdana"/>
          <w:sz w:val="18"/>
          <w:szCs w:val="18"/>
        </w:rPr>
      </w:pPr>
      <w:r>
        <w:rPr>
          <w:rFonts w:ascii="Verdana" w:hAnsi="Verdana"/>
          <w:sz w:val="18"/>
          <w:szCs w:val="18"/>
        </w:rPr>
        <w:t xml:space="preserve">The final artifact for this project </w:t>
      </w:r>
      <w:r w:rsidR="00FC208E">
        <w:rPr>
          <w:rFonts w:ascii="Verdana" w:hAnsi="Verdana"/>
          <w:sz w:val="18"/>
          <w:szCs w:val="18"/>
        </w:rPr>
        <w:t xml:space="preserve">consists of a </w:t>
      </w:r>
      <w:r w:rsidR="003967A9">
        <w:rPr>
          <w:rFonts w:ascii="Verdana" w:hAnsi="Verdana"/>
          <w:sz w:val="18"/>
          <w:szCs w:val="18"/>
        </w:rPr>
        <w:t xml:space="preserve">Unity project containing a </w:t>
      </w:r>
      <w:r w:rsidR="00FC208E">
        <w:rPr>
          <w:rFonts w:ascii="Verdana" w:hAnsi="Verdana"/>
          <w:sz w:val="18"/>
          <w:szCs w:val="18"/>
        </w:rPr>
        <w:t>“package” folder</w:t>
      </w:r>
      <w:r w:rsidR="00DB28F4">
        <w:rPr>
          <w:rFonts w:ascii="Verdana" w:hAnsi="Verdana"/>
          <w:sz w:val="18"/>
          <w:szCs w:val="18"/>
        </w:rPr>
        <w:t>. This folder holds</w:t>
      </w:r>
      <w:r w:rsidR="00BD4BD4">
        <w:rPr>
          <w:rFonts w:ascii="Verdana" w:hAnsi="Verdana"/>
          <w:sz w:val="18"/>
          <w:szCs w:val="18"/>
        </w:rPr>
        <w:t xml:space="preserve"> the “Pendulum Script” component and its editor extension </w:t>
      </w:r>
      <w:r w:rsidR="00D60D89">
        <w:rPr>
          <w:rFonts w:ascii="Verdana" w:hAnsi="Verdana"/>
          <w:sz w:val="18"/>
          <w:szCs w:val="18"/>
        </w:rPr>
        <w:t>script</w:t>
      </w:r>
      <w:r w:rsidR="00DB28F4">
        <w:rPr>
          <w:rFonts w:ascii="Verdana" w:hAnsi="Verdana"/>
          <w:sz w:val="18"/>
          <w:szCs w:val="18"/>
        </w:rPr>
        <w:t xml:space="preserve">. </w:t>
      </w:r>
      <w:r w:rsidR="00471286">
        <w:rPr>
          <w:rFonts w:ascii="Verdana" w:hAnsi="Verdana"/>
          <w:sz w:val="18"/>
          <w:szCs w:val="18"/>
        </w:rPr>
        <w:t xml:space="preserve"> </w:t>
      </w:r>
      <w:r w:rsidR="000E7794">
        <w:rPr>
          <w:rFonts w:ascii="Verdana" w:hAnsi="Verdana"/>
          <w:sz w:val="18"/>
          <w:szCs w:val="18"/>
        </w:rPr>
        <w:t>To</w:t>
      </w:r>
      <w:r w:rsidR="00521801">
        <w:rPr>
          <w:rFonts w:ascii="Verdana" w:hAnsi="Verdana"/>
          <w:sz w:val="18"/>
          <w:szCs w:val="18"/>
        </w:rPr>
        <w:t xml:space="preserve"> </w:t>
      </w:r>
      <w:r w:rsidR="000E7794">
        <w:rPr>
          <w:rFonts w:ascii="Verdana" w:hAnsi="Verdana"/>
          <w:sz w:val="18"/>
          <w:szCs w:val="18"/>
        </w:rPr>
        <w:t>demonstrate</w:t>
      </w:r>
      <w:r w:rsidR="00521801">
        <w:rPr>
          <w:rFonts w:ascii="Verdana" w:hAnsi="Verdana"/>
          <w:sz w:val="18"/>
          <w:szCs w:val="18"/>
        </w:rPr>
        <w:t xml:space="preserve"> the simulation’s </w:t>
      </w:r>
      <w:r w:rsidR="00AE6B0A">
        <w:rPr>
          <w:rFonts w:ascii="Verdana" w:hAnsi="Verdana"/>
          <w:sz w:val="18"/>
          <w:szCs w:val="18"/>
        </w:rPr>
        <w:t xml:space="preserve">flexibility, two test scenes were created </w:t>
      </w:r>
      <w:r w:rsidR="00D550AB">
        <w:rPr>
          <w:rFonts w:ascii="Verdana" w:hAnsi="Verdana"/>
          <w:sz w:val="18"/>
          <w:szCs w:val="18"/>
        </w:rPr>
        <w:t>featuring</w:t>
      </w:r>
      <w:r w:rsidR="00AE6B0A">
        <w:rPr>
          <w:rFonts w:ascii="Verdana" w:hAnsi="Verdana"/>
          <w:sz w:val="18"/>
          <w:szCs w:val="18"/>
        </w:rPr>
        <w:t xml:space="preserve"> t</w:t>
      </w:r>
      <w:r w:rsidR="00D550AB">
        <w:rPr>
          <w:rFonts w:ascii="Verdana" w:hAnsi="Verdana"/>
          <w:sz w:val="18"/>
          <w:szCs w:val="18"/>
        </w:rPr>
        <w:t>wo corresponding interfaces.</w:t>
      </w:r>
      <w:r w:rsidR="000632F8">
        <w:rPr>
          <w:rFonts w:ascii="Verdana" w:hAnsi="Verdana"/>
          <w:sz w:val="18"/>
          <w:szCs w:val="18"/>
        </w:rPr>
        <w:t xml:space="preserve"> </w:t>
      </w:r>
      <w:r w:rsidR="00D55A5A">
        <w:rPr>
          <w:rFonts w:ascii="Verdana" w:hAnsi="Verdana"/>
          <w:sz w:val="18"/>
          <w:szCs w:val="18"/>
        </w:rPr>
        <w:t>While the</w:t>
      </w:r>
      <w:r w:rsidR="009B31B9">
        <w:rPr>
          <w:rFonts w:ascii="Verdana" w:hAnsi="Verdana"/>
          <w:sz w:val="18"/>
          <w:szCs w:val="18"/>
        </w:rPr>
        <w:t xml:space="preserve"> “Playground Scene” showcases the simulation </w:t>
      </w:r>
      <w:r w:rsidR="00DC59FB">
        <w:rPr>
          <w:rFonts w:ascii="Verdana" w:hAnsi="Verdana"/>
          <w:sz w:val="18"/>
          <w:szCs w:val="18"/>
        </w:rPr>
        <w:t xml:space="preserve">acting in a more dynamic fashion, the </w:t>
      </w:r>
      <w:r w:rsidR="00D15C9A">
        <w:rPr>
          <w:rFonts w:ascii="Verdana" w:hAnsi="Verdana"/>
          <w:sz w:val="18"/>
          <w:szCs w:val="18"/>
        </w:rPr>
        <w:t>“Swing from Start</w:t>
      </w:r>
      <w:r w:rsidR="00677411">
        <w:rPr>
          <w:rFonts w:ascii="Verdana" w:hAnsi="Verdana"/>
          <w:sz w:val="18"/>
          <w:szCs w:val="18"/>
        </w:rPr>
        <w:t xml:space="preserve"> Scene” </w:t>
      </w:r>
      <w:r w:rsidR="00A65FE4">
        <w:rPr>
          <w:rFonts w:ascii="Verdana" w:hAnsi="Verdana"/>
          <w:sz w:val="18"/>
          <w:szCs w:val="18"/>
        </w:rPr>
        <w:t xml:space="preserve">displays the </w:t>
      </w:r>
      <w:r w:rsidR="008A599C">
        <w:rPr>
          <w:rFonts w:ascii="Verdana" w:hAnsi="Verdana"/>
          <w:sz w:val="18"/>
          <w:szCs w:val="18"/>
        </w:rPr>
        <w:t xml:space="preserve">simulation working in </w:t>
      </w:r>
      <w:r w:rsidR="001B233A">
        <w:rPr>
          <w:rFonts w:ascii="Verdana" w:hAnsi="Verdana"/>
          <w:sz w:val="18"/>
          <w:szCs w:val="18"/>
        </w:rPr>
        <w:t xml:space="preserve">isolation from other environment objects and impulses. </w:t>
      </w:r>
    </w:p>
    <w:p w14:paraId="6C1E3ABC" w14:textId="77777777" w:rsidR="000F1C8E" w:rsidRDefault="000F1C8E" w:rsidP="000678B2">
      <w:pPr>
        <w:jc w:val="both"/>
        <w:rPr>
          <w:rFonts w:ascii="Verdana" w:hAnsi="Verdana"/>
          <w:b/>
          <w:bCs/>
          <w:sz w:val="18"/>
          <w:szCs w:val="18"/>
        </w:rPr>
      </w:pPr>
    </w:p>
    <w:p w14:paraId="11F1C917" w14:textId="710CE93F" w:rsidR="000F1C8E" w:rsidRDefault="000F1C8E" w:rsidP="000F1C8E">
      <w:pPr>
        <w:jc w:val="both"/>
        <w:rPr>
          <w:rFonts w:ascii="Verdana" w:hAnsi="Verdana"/>
          <w:sz w:val="18"/>
          <w:szCs w:val="18"/>
        </w:rPr>
      </w:pPr>
      <w:r>
        <w:rPr>
          <w:rFonts w:ascii="Verdana" w:hAnsi="Verdana"/>
          <w:sz w:val="18"/>
          <w:szCs w:val="18"/>
        </w:rPr>
        <w:t>As discussed in the literature review, simulations of The Pendulum swing have been carried out using both The Simple and Compound models numerous times.  The simulation aspect of the artifact is not new and, due to the reasons discussed</w:t>
      </w:r>
      <w:r w:rsidR="00E8093C">
        <w:rPr>
          <w:rFonts w:ascii="Verdana" w:hAnsi="Verdana"/>
          <w:sz w:val="18"/>
          <w:szCs w:val="18"/>
        </w:rPr>
        <w:t xml:space="preserve"> in this report</w:t>
      </w:r>
      <w:r>
        <w:rPr>
          <w:rFonts w:ascii="Verdana" w:hAnsi="Verdana"/>
          <w:sz w:val="18"/>
          <w:szCs w:val="18"/>
        </w:rPr>
        <w:t>,</w:t>
      </w:r>
      <w:r w:rsidR="004D32EE">
        <w:rPr>
          <w:rFonts w:ascii="Verdana" w:hAnsi="Verdana"/>
          <w:sz w:val="18"/>
          <w:szCs w:val="18"/>
        </w:rPr>
        <w:t xml:space="preserve"> is</w:t>
      </w:r>
      <w:r>
        <w:rPr>
          <w:rFonts w:ascii="Verdana" w:hAnsi="Verdana"/>
          <w:sz w:val="18"/>
          <w:szCs w:val="18"/>
        </w:rPr>
        <w:t xml:space="preserve"> also not the most successful in achieving a </w:t>
      </w:r>
      <w:r w:rsidR="00CA4BF8">
        <w:rPr>
          <w:rFonts w:ascii="Verdana" w:hAnsi="Verdana"/>
          <w:sz w:val="18"/>
          <w:szCs w:val="18"/>
        </w:rPr>
        <w:t>perfectly</w:t>
      </w:r>
      <w:r>
        <w:rPr>
          <w:rFonts w:ascii="Verdana" w:hAnsi="Verdana"/>
          <w:sz w:val="18"/>
          <w:szCs w:val="18"/>
        </w:rPr>
        <w:t xml:space="preserve"> accurate </w:t>
      </w:r>
      <w:r w:rsidR="006A220E">
        <w:rPr>
          <w:rFonts w:ascii="Verdana" w:hAnsi="Verdana"/>
          <w:sz w:val="18"/>
          <w:szCs w:val="18"/>
        </w:rPr>
        <w:t>representation</w:t>
      </w:r>
      <w:r>
        <w:rPr>
          <w:rFonts w:ascii="Verdana" w:hAnsi="Verdana"/>
          <w:sz w:val="18"/>
          <w:szCs w:val="18"/>
        </w:rPr>
        <w:t xml:space="preserve"> of The Simple Pendulum. </w:t>
      </w:r>
    </w:p>
    <w:p w14:paraId="03BC352D" w14:textId="77777777" w:rsidR="000F1C8E" w:rsidRDefault="000F1C8E" w:rsidP="000F1C8E">
      <w:pPr>
        <w:jc w:val="both"/>
        <w:rPr>
          <w:rFonts w:ascii="Verdana" w:hAnsi="Verdana"/>
          <w:sz w:val="18"/>
          <w:szCs w:val="18"/>
        </w:rPr>
      </w:pPr>
    </w:p>
    <w:p w14:paraId="6650AD34" w14:textId="1CA3DD9B" w:rsidR="000F1C8E" w:rsidRDefault="000F1C8E" w:rsidP="000F1C8E">
      <w:pPr>
        <w:jc w:val="both"/>
        <w:rPr>
          <w:rFonts w:ascii="Verdana" w:hAnsi="Verdana"/>
          <w:sz w:val="18"/>
          <w:szCs w:val="18"/>
        </w:rPr>
      </w:pPr>
      <w:r>
        <w:rPr>
          <w:rFonts w:ascii="Verdana" w:hAnsi="Verdana"/>
          <w:sz w:val="18"/>
          <w:szCs w:val="18"/>
        </w:rPr>
        <w:t>The simulation itself is similar to those created by The Colorado Institute of Technology (</w:t>
      </w:r>
      <w:r w:rsidR="00594B3C">
        <w:rPr>
          <w:rFonts w:ascii="Verdana" w:hAnsi="Verdana"/>
          <w:sz w:val="18"/>
          <w:szCs w:val="18"/>
        </w:rPr>
        <w:t xml:space="preserve">Wijaya </w:t>
      </w:r>
      <w:r w:rsidR="00594B3C" w:rsidRPr="00F5241C">
        <w:rPr>
          <w:rFonts w:ascii="Verdana" w:hAnsi="Verdana"/>
          <w:i/>
          <w:iCs/>
          <w:sz w:val="18"/>
          <w:szCs w:val="18"/>
        </w:rPr>
        <w:t>et al</w:t>
      </w:r>
      <w:r w:rsidR="00594B3C">
        <w:rPr>
          <w:rFonts w:ascii="Verdana" w:hAnsi="Verdana"/>
          <w:sz w:val="18"/>
          <w:szCs w:val="18"/>
        </w:rPr>
        <w:t>, 2021</w:t>
      </w:r>
      <w:r>
        <w:rPr>
          <w:rFonts w:ascii="Verdana" w:hAnsi="Verdana"/>
          <w:sz w:val="18"/>
          <w:szCs w:val="18"/>
        </w:rPr>
        <w:t>) and The University of Stanford (</w:t>
      </w:r>
      <w:r w:rsidR="009C7280">
        <w:rPr>
          <w:rFonts w:ascii="Verdana" w:hAnsi="Verdana"/>
          <w:sz w:val="18"/>
          <w:szCs w:val="18"/>
        </w:rPr>
        <w:t xml:space="preserve">Johnson, </w:t>
      </w:r>
      <w:r w:rsidR="00A87923">
        <w:rPr>
          <w:rFonts w:ascii="Verdana" w:hAnsi="Verdana"/>
          <w:sz w:val="18"/>
          <w:szCs w:val="18"/>
        </w:rPr>
        <w:t>N.A</w:t>
      </w:r>
      <w:r>
        <w:rPr>
          <w:rFonts w:ascii="Verdana" w:hAnsi="Verdana"/>
          <w:sz w:val="18"/>
          <w:szCs w:val="18"/>
        </w:rPr>
        <w:t>) in how users can adjust its behaviour through the tweaking of certain variables. In both of these examples, as well as the artifact for this research project, parameters like the “bob” ‘s mass and drag values can be adjusted. Unique to this project are the gameplay-specific parameters; namely the “Jump on Start”, “</w:t>
      </w:r>
      <w:proofErr w:type="spellStart"/>
      <w:r>
        <w:rPr>
          <w:rFonts w:ascii="Verdana" w:hAnsi="Verdana"/>
          <w:sz w:val="18"/>
          <w:szCs w:val="18"/>
        </w:rPr>
        <w:t>SwingForceMultiplier</w:t>
      </w:r>
      <w:proofErr w:type="spellEnd"/>
      <w:r>
        <w:rPr>
          <w:rFonts w:ascii="Verdana" w:hAnsi="Verdana"/>
          <w:sz w:val="18"/>
          <w:szCs w:val="18"/>
        </w:rPr>
        <w:t xml:space="preserve">” and “Max/Min Force” variables. </w:t>
      </w:r>
    </w:p>
    <w:p w14:paraId="40118406" w14:textId="77777777" w:rsidR="000F1C8E" w:rsidRDefault="000F1C8E" w:rsidP="000F1C8E">
      <w:pPr>
        <w:jc w:val="both"/>
        <w:rPr>
          <w:rFonts w:ascii="Verdana" w:hAnsi="Verdana"/>
          <w:sz w:val="18"/>
          <w:szCs w:val="18"/>
        </w:rPr>
      </w:pPr>
    </w:p>
    <w:p w14:paraId="32031284" w14:textId="79777402" w:rsidR="000F1C8E" w:rsidRDefault="000F1C8E" w:rsidP="000F1C8E">
      <w:pPr>
        <w:jc w:val="both"/>
        <w:rPr>
          <w:rFonts w:ascii="Verdana" w:hAnsi="Verdana"/>
          <w:sz w:val="18"/>
          <w:szCs w:val="18"/>
        </w:rPr>
      </w:pPr>
      <w:r>
        <w:rPr>
          <w:rFonts w:ascii="Verdana" w:hAnsi="Verdana"/>
          <w:sz w:val="18"/>
          <w:szCs w:val="18"/>
        </w:rPr>
        <w:t>Also unique to this project, in an academic context, is the development of the Pendulum simulation directly in adherence with principles of OOD and User Centred Design. This has resulted in modular simulation that can be added as a component to any “</w:t>
      </w:r>
      <w:proofErr w:type="spellStart"/>
      <w:r>
        <w:rPr>
          <w:rFonts w:ascii="Verdana" w:hAnsi="Verdana"/>
          <w:sz w:val="18"/>
          <w:szCs w:val="18"/>
        </w:rPr>
        <w:t>GameObject</w:t>
      </w:r>
      <w:proofErr w:type="spellEnd"/>
      <w:r>
        <w:rPr>
          <w:rFonts w:ascii="Verdana" w:hAnsi="Verdana"/>
          <w:sz w:val="18"/>
          <w:szCs w:val="18"/>
        </w:rPr>
        <w:t xml:space="preserve">” in a Unity scene. </w:t>
      </w:r>
    </w:p>
    <w:p w14:paraId="0C78D0E0" w14:textId="77777777" w:rsidR="000F1C8E" w:rsidRDefault="000F1C8E" w:rsidP="000678B2">
      <w:pPr>
        <w:jc w:val="both"/>
        <w:rPr>
          <w:rFonts w:ascii="Verdana" w:hAnsi="Verdana"/>
          <w:b/>
          <w:bCs/>
          <w:sz w:val="18"/>
          <w:szCs w:val="18"/>
        </w:rPr>
      </w:pPr>
    </w:p>
    <w:p w14:paraId="7E0D646D" w14:textId="3176C446" w:rsidR="00FB3B47" w:rsidRPr="008E75EF" w:rsidRDefault="00D248D6" w:rsidP="000678B2">
      <w:pPr>
        <w:jc w:val="both"/>
        <w:rPr>
          <w:rFonts w:ascii="Verdana" w:hAnsi="Verdana"/>
          <w:b/>
          <w:bCs/>
          <w:sz w:val="18"/>
          <w:szCs w:val="18"/>
        </w:rPr>
      </w:pPr>
      <w:r>
        <w:rPr>
          <w:rFonts w:ascii="Verdana" w:hAnsi="Verdana"/>
          <w:b/>
          <w:bCs/>
          <w:sz w:val="18"/>
          <w:szCs w:val="18"/>
        </w:rPr>
        <w:t>6.1</w:t>
      </w:r>
      <w:r w:rsidR="00CD3522">
        <w:rPr>
          <w:rFonts w:ascii="Verdana" w:hAnsi="Verdana"/>
          <w:b/>
          <w:bCs/>
          <w:sz w:val="18"/>
          <w:szCs w:val="18"/>
        </w:rPr>
        <w:t xml:space="preserve"> Simulating the Pendulum</w:t>
      </w:r>
      <w:r>
        <w:rPr>
          <w:rFonts w:ascii="Verdana" w:hAnsi="Verdana"/>
          <w:b/>
          <w:bCs/>
          <w:sz w:val="18"/>
          <w:szCs w:val="18"/>
        </w:rPr>
        <w:t xml:space="preserve"> </w:t>
      </w:r>
    </w:p>
    <w:p w14:paraId="43C0D223" w14:textId="77777777" w:rsidR="00FB3B47" w:rsidRDefault="00FB3B47" w:rsidP="000678B2">
      <w:pPr>
        <w:jc w:val="both"/>
        <w:rPr>
          <w:rFonts w:ascii="Verdana" w:hAnsi="Verdana"/>
          <w:b/>
          <w:bCs/>
          <w:sz w:val="18"/>
          <w:szCs w:val="18"/>
        </w:rPr>
      </w:pPr>
    </w:p>
    <w:p w14:paraId="29346A03" w14:textId="3AE55DE0" w:rsidR="00CB16E1" w:rsidRDefault="00CB16E1" w:rsidP="000678B2">
      <w:pPr>
        <w:jc w:val="both"/>
        <w:rPr>
          <w:rFonts w:ascii="Verdana" w:hAnsi="Verdana"/>
          <w:bCs/>
          <w:sz w:val="18"/>
          <w:szCs w:val="18"/>
        </w:rPr>
      </w:pPr>
      <w:r>
        <w:rPr>
          <w:rFonts w:ascii="Verdana" w:hAnsi="Verdana"/>
          <w:sz w:val="18"/>
          <w:szCs w:val="18"/>
        </w:rPr>
        <w:t xml:space="preserve">The first research question asks </w:t>
      </w:r>
      <w:r w:rsidR="00FC1B05">
        <w:rPr>
          <w:rFonts w:ascii="Verdana" w:hAnsi="Verdana"/>
          <w:sz w:val="18"/>
          <w:szCs w:val="18"/>
        </w:rPr>
        <w:t>“</w:t>
      </w:r>
      <w:r w:rsidR="00FC1B05">
        <w:rPr>
          <w:rFonts w:ascii="Verdana" w:hAnsi="Verdana"/>
          <w:bCs/>
          <w:sz w:val="18"/>
          <w:szCs w:val="18"/>
        </w:rPr>
        <w:t>How successfully can The Pendulum Swing be simulated using the Unity game engine?”</w:t>
      </w:r>
    </w:p>
    <w:p w14:paraId="540365A1" w14:textId="77777777" w:rsidR="00FC1B05" w:rsidRDefault="00FC1B05" w:rsidP="000678B2">
      <w:pPr>
        <w:jc w:val="both"/>
        <w:rPr>
          <w:rFonts w:ascii="Verdana" w:hAnsi="Verdana"/>
          <w:bCs/>
          <w:sz w:val="18"/>
          <w:szCs w:val="18"/>
        </w:rPr>
      </w:pPr>
    </w:p>
    <w:p w14:paraId="245D6BF5" w14:textId="4F773C56" w:rsidR="00447CC3" w:rsidRDefault="000C255D" w:rsidP="000678B2">
      <w:pPr>
        <w:jc w:val="both"/>
        <w:rPr>
          <w:rFonts w:ascii="Verdana" w:hAnsi="Verdana"/>
          <w:bCs/>
          <w:sz w:val="18"/>
          <w:szCs w:val="18"/>
        </w:rPr>
      </w:pPr>
      <w:r>
        <w:rPr>
          <w:rFonts w:ascii="Verdana" w:hAnsi="Verdana"/>
          <w:bCs/>
          <w:sz w:val="18"/>
          <w:szCs w:val="18"/>
        </w:rPr>
        <w:t xml:space="preserve">This project </w:t>
      </w:r>
      <w:r w:rsidR="00873697">
        <w:rPr>
          <w:rFonts w:ascii="Verdana" w:hAnsi="Verdana"/>
          <w:bCs/>
          <w:sz w:val="18"/>
          <w:szCs w:val="18"/>
        </w:rPr>
        <w:t xml:space="preserve">attempts to </w:t>
      </w:r>
      <w:r>
        <w:rPr>
          <w:rFonts w:ascii="Verdana" w:hAnsi="Verdana"/>
          <w:bCs/>
          <w:sz w:val="18"/>
          <w:szCs w:val="18"/>
        </w:rPr>
        <w:t xml:space="preserve">answer this question by </w:t>
      </w:r>
      <w:r w:rsidR="00BD304E">
        <w:rPr>
          <w:rFonts w:ascii="Verdana" w:hAnsi="Verdana"/>
          <w:bCs/>
          <w:sz w:val="18"/>
          <w:szCs w:val="18"/>
        </w:rPr>
        <w:t xml:space="preserve">providing a simulation of </w:t>
      </w:r>
      <w:r w:rsidR="00EC138B">
        <w:rPr>
          <w:rFonts w:ascii="Verdana" w:hAnsi="Verdana"/>
          <w:bCs/>
          <w:sz w:val="18"/>
          <w:szCs w:val="18"/>
        </w:rPr>
        <w:t>The Simple Pendulum (</w:t>
      </w:r>
      <w:r w:rsidR="001A22CC">
        <w:rPr>
          <w:rFonts w:ascii="Verdana" w:hAnsi="Verdana"/>
          <w:bCs/>
          <w:sz w:val="18"/>
          <w:szCs w:val="18"/>
        </w:rPr>
        <w:t>Huygens, 1672</w:t>
      </w:r>
      <w:r w:rsidR="00EC138B">
        <w:rPr>
          <w:rFonts w:ascii="Verdana" w:hAnsi="Verdana"/>
          <w:bCs/>
          <w:sz w:val="18"/>
          <w:szCs w:val="18"/>
        </w:rPr>
        <w:t>)</w:t>
      </w:r>
      <w:r w:rsidR="00DA71EC">
        <w:rPr>
          <w:rFonts w:ascii="Verdana" w:hAnsi="Verdana"/>
          <w:bCs/>
          <w:sz w:val="18"/>
          <w:szCs w:val="18"/>
        </w:rPr>
        <w:t xml:space="preserve"> that functions by calculating its tension force and applying it directly to the </w:t>
      </w:r>
      <w:r w:rsidR="007A05F8">
        <w:rPr>
          <w:rFonts w:ascii="Verdana" w:hAnsi="Verdana"/>
          <w:bCs/>
          <w:sz w:val="18"/>
          <w:szCs w:val="18"/>
        </w:rPr>
        <w:t xml:space="preserve">“bob” ‘s </w:t>
      </w:r>
      <w:proofErr w:type="spellStart"/>
      <w:r w:rsidR="007A05F8">
        <w:rPr>
          <w:rFonts w:ascii="Verdana" w:hAnsi="Verdana"/>
          <w:bCs/>
          <w:sz w:val="18"/>
          <w:szCs w:val="18"/>
        </w:rPr>
        <w:t>RigidBody</w:t>
      </w:r>
      <w:proofErr w:type="spellEnd"/>
      <w:r w:rsidR="007A05F8">
        <w:rPr>
          <w:rFonts w:ascii="Verdana" w:hAnsi="Verdana"/>
          <w:bCs/>
          <w:sz w:val="18"/>
          <w:szCs w:val="18"/>
        </w:rPr>
        <w:t xml:space="preserve">. </w:t>
      </w:r>
    </w:p>
    <w:p w14:paraId="2E854A12" w14:textId="77777777" w:rsidR="00447CC3" w:rsidRDefault="00447CC3" w:rsidP="000678B2">
      <w:pPr>
        <w:jc w:val="both"/>
        <w:rPr>
          <w:rFonts w:ascii="Verdana" w:hAnsi="Verdana"/>
          <w:bCs/>
          <w:sz w:val="18"/>
          <w:szCs w:val="18"/>
        </w:rPr>
      </w:pPr>
    </w:p>
    <w:p w14:paraId="3CC98166" w14:textId="58CCB4CB" w:rsidR="000C255D" w:rsidRDefault="00C4440A" w:rsidP="000678B2">
      <w:pPr>
        <w:jc w:val="both"/>
        <w:rPr>
          <w:rFonts w:ascii="Verdana" w:hAnsi="Verdana"/>
          <w:bCs/>
          <w:sz w:val="18"/>
          <w:szCs w:val="18"/>
        </w:rPr>
      </w:pPr>
      <w:r>
        <w:rPr>
          <w:rFonts w:ascii="Verdana" w:hAnsi="Verdana"/>
          <w:bCs/>
          <w:sz w:val="18"/>
          <w:szCs w:val="18"/>
        </w:rPr>
        <w:t xml:space="preserve">This method was successful </w:t>
      </w:r>
      <w:r w:rsidR="00C13543">
        <w:rPr>
          <w:rFonts w:ascii="Verdana" w:hAnsi="Verdana"/>
          <w:bCs/>
          <w:sz w:val="18"/>
          <w:szCs w:val="18"/>
        </w:rPr>
        <w:t xml:space="preserve">in recreating </w:t>
      </w:r>
      <w:r w:rsidR="00085291">
        <w:rPr>
          <w:rFonts w:ascii="Verdana" w:hAnsi="Verdana"/>
          <w:bCs/>
          <w:sz w:val="18"/>
          <w:szCs w:val="18"/>
        </w:rPr>
        <w:t>the pendulum moveme</w:t>
      </w:r>
      <w:r w:rsidR="00C9328E">
        <w:rPr>
          <w:rFonts w:ascii="Verdana" w:hAnsi="Verdana"/>
          <w:bCs/>
          <w:sz w:val="18"/>
          <w:szCs w:val="18"/>
        </w:rPr>
        <w:t>n</w:t>
      </w:r>
      <w:r w:rsidR="00632977">
        <w:rPr>
          <w:rFonts w:ascii="Verdana" w:hAnsi="Verdana"/>
          <w:bCs/>
          <w:sz w:val="18"/>
          <w:szCs w:val="18"/>
        </w:rPr>
        <w:t>t</w:t>
      </w:r>
      <w:r w:rsidR="00447CC3">
        <w:rPr>
          <w:rFonts w:ascii="Verdana" w:hAnsi="Verdana"/>
          <w:bCs/>
          <w:sz w:val="18"/>
          <w:szCs w:val="18"/>
        </w:rPr>
        <w:t>.</w:t>
      </w:r>
      <w:r w:rsidR="006213C2">
        <w:rPr>
          <w:rFonts w:ascii="Verdana" w:hAnsi="Verdana"/>
          <w:bCs/>
          <w:sz w:val="18"/>
          <w:szCs w:val="18"/>
        </w:rPr>
        <w:t xml:space="preserve"> The “Playground Scene” in the artifact can</w:t>
      </w:r>
      <w:r w:rsidR="0051020D">
        <w:rPr>
          <w:rFonts w:ascii="Verdana" w:hAnsi="Verdana"/>
          <w:bCs/>
          <w:sz w:val="18"/>
          <w:szCs w:val="18"/>
        </w:rPr>
        <w:t xml:space="preserve"> be used to showcase the simulation running in multiple axes</w:t>
      </w:r>
      <w:r w:rsidR="009E4137">
        <w:rPr>
          <w:rFonts w:ascii="Verdana" w:hAnsi="Verdana"/>
          <w:bCs/>
          <w:sz w:val="18"/>
          <w:szCs w:val="18"/>
        </w:rPr>
        <w:t xml:space="preserve"> and speeds</w:t>
      </w:r>
      <w:r w:rsidR="009C7CFF">
        <w:rPr>
          <w:rFonts w:ascii="Verdana" w:hAnsi="Verdana"/>
          <w:bCs/>
          <w:sz w:val="18"/>
          <w:szCs w:val="18"/>
        </w:rPr>
        <w:t>, as discussed in the practice section</w:t>
      </w:r>
      <w:r w:rsidR="00CC323B">
        <w:rPr>
          <w:rFonts w:ascii="Verdana" w:hAnsi="Verdana"/>
          <w:bCs/>
          <w:sz w:val="18"/>
          <w:szCs w:val="18"/>
        </w:rPr>
        <w:t>.</w:t>
      </w:r>
    </w:p>
    <w:p w14:paraId="3E3B9478" w14:textId="77777777" w:rsidR="00B10295" w:rsidRDefault="00B10295" w:rsidP="000678B2">
      <w:pPr>
        <w:jc w:val="both"/>
        <w:rPr>
          <w:rFonts w:ascii="Verdana" w:hAnsi="Verdana"/>
          <w:bCs/>
          <w:sz w:val="18"/>
          <w:szCs w:val="18"/>
        </w:rPr>
      </w:pPr>
    </w:p>
    <w:p w14:paraId="4D6A4F76" w14:textId="17BC6BDD" w:rsidR="00B10295" w:rsidRPr="00FC1B05" w:rsidRDefault="00C42CF9" w:rsidP="000678B2">
      <w:pPr>
        <w:jc w:val="both"/>
        <w:rPr>
          <w:rFonts w:ascii="Verdana" w:hAnsi="Verdana"/>
          <w:bCs/>
          <w:sz w:val="18"/>
          <w:szCs w:val="18"/>
        </w:rPr>
      </w:pPr>
      <w:r>
        <w:rPr>
          <w:rFonts w:ascii="Verdana" w:hAnsi="Verdana"/>
          <w:bCs/>
          <w:sz w:val="18"/>
          <w:szCs w:val="18"/>
        </w:rPr>
        <w:t xml:space="preserve">Despite </w:t>
      </w:r>
      <w:r w:rsidR="00506970">
        <w:rPr>
          <w:rFonts w:ascii="Verdana" w:hAnsi="Verdana"/>
          <w:bCs/>
          <w:sz w:val="18"/>
          <w:szCs w:val="18"/>
        </w:rPr>
        <w:t>T</w:t>
      </w:r>
      <w:r>
        <w:rPr>
          <w:rFonts w:ascii="Verdana" w:hAnsi="Verdana"/>
          <w:bCs/>
          <w:sz w:val="18"/>
          <w:szCs w:val="18"/>
        </w:rPr>
        <w:t>he Pendulum swing being successfully implemented,</w:t>
      </w:r>
      <w:r w:rsidR="00B10295">
        <w:rPr>
          <w:rFonts w:ascii="Verdana" w:hAnsi="Verdana"/>
          <w:bCs/>
          <w:sz w:val="18"/>
          <w:szCs w:val="18"/>
        </w:rPr>
        <w:t xml:space="preserve"> are small issues with the smoothness of the </w:t>
      </w:r>
      <w:r w:rsidR="001A6B3C">
        <w:rPr>
          <w:rFonts w:ascii="Verdana" w:hAnsi="Verdana"/>
          <w:bCs/>
          <w:sz w:val="18"/>
          <w:szCs w:val="18"/>
        </w:rPr>
        <w:t xml:space="preserve">movement in instances where the </w:t>
      </w:r>
      <w:r w:rsidR="00C76FA6">
        <w:rPr>
          <w:rFonts w:ascii="Verdana" w:hAnsi="Verdana"/>
          <w:bCs/>
          <w:sz w:val="18"/>
          <w:szCs w:val="18"/>
        </w:rPr>
        <w:t xml:space="preserve">simulation is running for an extended </w:t>
      </w:r>
      <w:r w:rsidR="005A0778">
        <w:rPr>
          <w:rFonts w:ascii="Verdana" w:hAnsi="Verdana"/>
          <w:bCs/>
          <w:sz w:val="18"/>
          <w:szCs w:val="18"/>
        </w:rPr>
        <w:t>period of time</w:t>
      </w:r>
      <w:r w:rsidR="00C76FA6">
        <w:rPr>
          <w:rFonts w:ascii="Verdana" w:hAnsi="Verdana"/>
          <w:bCs/>
          <w:sz w:val="18"/>
          <w:szCs w:val="18"/>
        </w:rPr>
        <w:t xml:space="preserve">. </w:t>
      </w:r>
      <w:r w:rsidR="007C0BD0">
        <w:rPr>
          <w:rFonts w:ascii="Verdana" w:hAnsi="Verdana"/>
          <w:bCs/>
          <w:sz w:val="18"/>
          <w:szCs w:val="18"/>
        </w:rPr>
        <w:t>Considering the use of</w:t>
      </w:r>
      <w:r w:rsidR="00232703">
        <w:rPr>
          <w:rFonts w:ascii="Verdana" w:hAnsi="Verdana"/>
          <w:bCs/>
          <w:sz w:val="18"/>
          <w:szCs w:val="18"/>
        </w:rPr>
        <w:t xml:space="preserve"> a real-time physics engine</w:t>
      </w:r>
      <w:r w:rsidR="00307027">
        <w:rPr>
          <w:rFonts w:ascii="Verdana" w:hAnsi="Verdana"/>
          <w:bCs/>
          <w:sz w:val="18"/>
          <w:szCs w:val="18"/>
        </w:rPr>
        <w:t xml:space="preserve"> </w:t>
      </w:r>
      <w:r w:rsidR="007A0275">
        <w:rPr>
          <w:rFonts w:ascii="Verdana" w:hAnsi="Verdana"/>
          <w:bCs/>
          <w:sz w:val="18"/>
          <w:szCs w:val="18"/>
        </w:rPr>
        <w:t xml:space="preserve">for this project, it </w:t>
      </w:r>
      <w:r w:rsidR="006C26C8">
        <w:rPr>
          <w:rFonts w:ascii="Verdana" w:hAnsi="Verdana"/>
          <w:bCs/>
          <w:sz w:val="18"/>
          <w:szCs w:val="18"/>
        </w:rPr>
        <w:t xml:space="preserve">can be argued </w:t>
      </w:r>
      <w:r w:rsidR="007A0275">
        <w:rPr>
          <w:rFonts w:ascii="Verdana" w:hAnsi="Verdana"/>
          <w:bCs/>
          <w:sz w:val="18"/>
          <w:szCs w:val="18"/>
        </w:rPr>
        <w:t xml:space="preserve">that complete numerical accuracy is unobtainable due to </w:t>
      </w:r>
      <w:r w:rsidR="003162C4">
        <w:rPr>
          <w:rFonts w:ascii="Verdana" w:hAnsi="Verdana"/>
          <w:bCs/>
          <w:sz w:val="18"/>
          <w:szCs w:val="18"/>
        </w:rPr>
        <w:t xml:space="preserve">its </w:t>
      </w:r>
      <w:r w:rsidR="00257A75">
        <w:rPr>
          <w:rFonts w:ascii="Verdana" w:hAnsi="Verdana"/>
          <w:bCs/>
          <w:sz w:val="18"/>
          <w:szCs w:val="18"/>
        </w:rPr>
        <w:t xml:space="preserve">prioritisation </w:t>
      </w:r>
      <w:r w:rsidR="00062EA2">
        <w:rPr>
          <w:rFonts w:ascii="Verdana" w:hAnsi="Verdana"/>
          <w:bCs/>
          <w:sz w:val="18"/>
          <w:szCs w:val="18"/>
        </w:rPr>
        <w:t xml:space="preserve">of </w:t>
      </w:r>
      <w:r w:rsidR="009F31B6">
        <w:rPr>
          <w:rFonts w:ascii="Verdana" w:hAnsi="Verdana"/>
          <w:bCs/>
          <w:sz w:val="18"/>
          <w:szCs w:val="18"/>
        </w:rPr>
        <w:t xml:space="preserve">performance </w:t>
      </w:r>
      <w:r w:rsidR="005458FE">
        <w:rPr>
          <w:rFonts w:ascii="Verdana" w:hAnsi="Verdana"/>
          <w:bCs/>
          <w:sz w:val="18"/>
          <w:szCs w:val="18"/>
        </w:rPr>
        <w:t>over complete physical accuracy.</w:t>
      </w:r>
      <w:r w:rsidR="008D661D">
        <w:rPr>
          <w:rFonts w:ascii="Verdana" w:hAnsi="Verdana"/>
          <w:bCs/>
          <w:sz w:val="18"/>
          <w:szCs w:val="18"/>
        </w:rPr>
        <w:t xml:space="preserve"> The option to</w:t>
      </w:r>
      <w:r w:rsidR="00772318">
        <w:rPr>
          <w:rFonts w:ascii="Verdana" w:hAnsi="Verdana"/>
          <w:bCs/>
          <w:sz w:val="18"/>
          <w:szCs w:val="18"/>
        </w:rPr>
        <w:t xml:space="preserve"> increase the number of times the physics loop runs in a singular frame has been added to try and solve this issue</w:t>
      </w:r>
      <w:r w:rsidR="007642A6">
        <w:rPr>
          <w:rFonts w:ascii="Verdana" w:hAnsi="Verdana"/>
          <w:bCs/>
          <w:sz w:val="18"/>
          <w:szCs w:val="18"/>
        </w:rPr>
        <w:t>. In hindsight, however, this only mitigates the issue</w:t>
      </w:r>
      <w:r w:rsidR="00833073">
        <w:rPr>
          <w:rFonts w:ascii="Verdana" w:hAnsi="Verdana"/>
          <w:bCs/>
          <w:sz w:val="18"/>
          <w:szCs w:val="18"/>
        </w:rPr>
        <w:t xml:space="preserve">. </w:t>
      </w:r>
      <w:r w:rsidR="008A3F4C">
        <w:rPr>
          <w:rFonts w:ascii="Verdana" w:hAnsi="Verdana"/>
          <w:bCs/>
          <w:sz w:val="18"/>
          <w:szCs w:val="18"/>
        </w:rPr>
        <w:t xml:space="preserve">Instead </w:t>
      </w:r>
      <w:r w:rsidR="00A424E0">
        <w:rPr>
          <w:rFonts w:ascii="Verdana" w:hAnsi="Verdana"/>
          <w:bCs/>
          <w:sz w:val="18"/>
          <w:szCs w:val="18"/>
        </w:rPr>
        <w:t>of eliminating the smoothness issues completely, they are ju</w:t>
      </w:r>
      <w:r w:rsidR="00DB3E97">
        <w:rPr>
          <w:rFonts w:ascii="Verdana" w:hAnsi="Verdana"/>
          <w:bCs/>
          <w:sz w:val="18"/>
          <w:szCs w:val="18"/>
        </w:rPr>
        <w:t>st</w:t>
      </w:r>
      <w:r w:rsidR="00ED790E">
        <w:rPr>
          <w:rFonts w:ascii="Verdana" w:hAnsi="Verdana"/>
          <w:bCs/>
          <w:sz w:val="18"/>
          <w:szCs w:val="18"/>
        </w:rPr>
        <w:t xml:space="preserve"> </w:t>
      </w:r>
      <w:r w:rsidR="00255FD0">
        <w:rPr>
          <w:rFonts w:ascii="Verdana" w:hAnsi="Verdana"/>
          <w:bCs/>
          <w:sz w:val="18"/>
          <w:szCs w:val="18"/>
        </w:rPr>
        <w:t xml:space="preserve">absent for a longer </w:t>
      </w:r>
      <w:r w:rsidR="00A92768">
        <w:rPr>
          <w:rFonts w:ascii="Verdana" w:hAnsi="Verdana"/>
          <w:bCs/>
          <w:sz w:val="18"/>
          <w:szCs w:val="18"/>
        </w:rPr>
        <w:t>time period</w:t>
      </w:r>
      <w:r w:rsidR="00255FD0">
        <w:rPr>
          <w:rFonts w:ascii="Verdana" w:hAnsi="Verdana"/>
          <w:bCs/>
          <w:sz w:val="18"/>
          <w:szCs w:val="18"/>
        </w:rPr>
        <w:t xml:space="preserve">. </w:t>
      </w:r>
    </w:p>
    <w:p w14:paraId="04B38A37" w14:textId="20946B10" w:rsidR="003C1A09" w:rsidRDefault="003C1A09" w:rsidP="000678B2">
      <w:pPr>
        <w:jc w:val="both"/>
        <w:rPr>
          <w:rFonts w:ascii="Verdana" w:hAnsi="Verdana"/>
          <w:sz w:val="18"/>
          <w:szCs w:val="18"/>
        </w:rPr>
      </w:pPr>
    </w:p>
    <w:p w14:paraId="53C2B9F6" w14:textId="77777777" w:rsidR="009D2958" w:rsidRDefault="009D2958" w:rsidP="000678B2">
      <w:pPr>
        <w:jc w:val="both"/>
        <w:rPr>
          <w:rFonts w:ascii="Verdana" w:hAnsi="Verdana"/>
          <w:sz w:val="18"/>
          <w:szCs w:val="18"/>
        </w:rPr>
      </w:pPr>
    </w:p>
    <w:p w14:paraId="31DEF9A0" w14:textId="78DC02C6" w:rsidR="00102794" w:rsidRDefault="00F83070" w:rsidP="000678B2">
      <w:pPr>
        <w:jc w:val="both"/>
        <w:rPr>
          <w:rFonts w:ascii="Verdana" w:hAnsi="Verdana"/>
          <w:sz w:val="18"/>
          <w:szCs w:val="18"/>
        </w:rPr>
      </w:pPr>
      <w:r>
        <w:rPr>
          <w:rFonts w:ascii="Verdana" w:hAnsi="Verdana"/>
          <w:sz w:val="18"/>
          <w:szCs w:val="18"/>
        </w:rPr>
        <w:t xml:space="preserve">Given </w:t>
      </w:r>
      <w:r w:rsidR="008E0519">
        <w:rPr>
          <w:rFonts w:ascii="Verdana" w:hAnsi="Verdana"/>
          <w:sz w:val="18"/>
          <w:szCs w:val="18"/>
        </w:rPr>
        <w:t>a larger amount</w:t>
      </w:r>
      <w:r>
        <w:rPr>
          <w:rFonts w:ascii="Verdana" w:hAnsi="Verdana"/>
          <w:sz w:val="18"/>
          <w:szCs w:val="18"/>
        </w:rPr>
        <w:t xml:space="preserve"> </w:t>
      </w:r>
      <w:r w:rsidR="008E0519">
        <w:rPr>
          <w:rFonts w:ascii="Verdana" w:hAnsi="Verdana"/>
          <w:sz w:val="18"/>
          <w:szCs w:val="18"/>
        </w:rPr>
        <w:t xml:space="preserve">of </w:t>
      </w:r>
      <w:r>
        <w:rPr>
          <w:rFonts w:ascii="Verdana" w:hAnsi="Verdana"/>
          <w:sz w:val="18"/>
          <w:szCs w:val="18"/>
        </w:rPr>
        <w:t>time</w:t>
      </w:r>
      <w:r w:rsidR="00B62315">
        <w:rPr>
          <w:rFonts w:ascii="Verdana" w:hAnsi="Verdana"/>
          <w:sz w:val="18"/>
          <w:szCs w:val="18"/>
        </w:rPr>
        <w:t xml:space="preserve"> and resources, more</w:t>
      </w:r>
      <w:r w:rsidR="004C695E">
        <w:rPr>
          <w:rFonts w:ascii="Verdana" w:hAnsi="Verdana"/>
          <w:sz w:val="18"/>
          <w:szCs w:val="18"/>
        </w:rPr>
        <w:t xml:space="preserve"> in-depth research into the functionality of real-time physics engines in order to </w:t>
      </w:r>
      <w:r w:rsidR="008D4172">
        <w:rPr>
          <w:rFonts w:ascii="Verdana" w:hAnsi="Verdana"/>
          <w:sz w:val="18"/>
          <w:szCs w:val="18"/>
        </w:rPr>
        <w:t xml:space="preserve">better understand the topic and develop a more suitable </w:t>
      </w:r>
      <w:r w:rsidR="007F7008">
        <w:rPr>
          <w:rFonts w:ascii="Verdana" w:hAnsi="Verdana"/>
          <w:sz w:val="18"/>
          <w:szCs w:val="18"/>
        </w:rPr>
        <w:t>solution to this problem. While research was done into the general behaviour of real-time physics engines, the project would benefit f</w:t>
      </w:r>
      <w:r w:rsidR="005013D3">
        <w:rPr>
          <w:rFonts w:ascii="Verdana" w:hAnsi="Verdana"/>
          <w:sz w:val="18"/>
          <w:szCs w:val="18"/>
        </w:rPr>
        <w:t xml:space="preserve">rom more specialized </w:t>
      </w:r>
      <w:r w:rsidR="00CC2E4E">
        <w:rPr>
          <w:rFonts w:ascii="Verdana" w:hAnsi="Verdana"/>
          <w:sz w:val="18"/>
          <w:szCs w:val="18"/>
        </w:rPr>
        <w:t>knowledge.</w:t>
      </w:r>
    </w:p>
    <w:p w14:paraId="5D33B03B" w14:textId="7732812C" w:rsidR="009A141A" w:rsidRDefault="009A141A" w:rsidP="000678B2">
      <w:pPr>
        <w:jc w:val="both"/>
        <w:rPr>
          <w:rFonts w:ascii="Verdana" w:hAnsi="Verdana"/>
          <w:sz w:val="18"/>
          <w:szCs w:val="18"/>
        </w:rPr>
      </w:pPr>
    </w:p>
    <w:p w14:paraId="07DD8EFF" w14:textId="77777777" w:rsidR="00CC2E4E" w:rsidRDefault="00CC2E4E" w:rsidP="000678B2">
      <w:pPr>
        <w:jc w:val="both"/>
        <w:rPr>
          <w:rFonts w:ascii="Verdana" w:hAnsi="Verdana"/>
          <w:sz w:val="18"/>
          <w:szCs w:val="18"/>
        </w:rPr>
      </w:pPr>
    </w:p>
    <w:p w14:paraId="7E0E3366" w14:textId="3C20A238" w:rsidR="006B4863" w:rsidRDefault="009C44BC" w:rsidP="000678B2">
      <w:pPr>
        <w:jc w:val="both"/>
        <w:rPr>
          <w:rFonts w:ascii="Verdana" w:hAnsi="Verdana"/>
          <w:b/>
          <w:bCs/>
          <w:sz w:val="18"/>
          <w:szCs w:val="18"/>
        </w:rPr>
      </w:pPr>
      <w:r w:rsidRPr="009C44BC">
        <w:rPr>
          <w:rFonts w:ascii="Verdana" w:hAnsi="Verdana"/>
          <w:b/>
          <w:bCs/>
          <w:sz w:val="18"/>
          <w:szCs w:val="18"/>
        </w:rPr>
        <w:t xml:space="preserve">6.2 </w:t>
      </w:r>
      <w:r w:rsidR="00223D71">
        <w:rPr>
          <w:rFonts w:ascii="Verdana" w:hAnsi="Verdana"/>
          <w:b/>
          <w:bCs/>
          <w:sz w:val="18"/>
          <w:szCs w:val="18"/>
        </w:rPr>
        <w:t>User Centred Design</w:t>
      </w:r>
    </w:p>
    <w:p w14:paraId="0271BBC4" w14:textId="77777777" w:rsidR="000027F6" w:rsidRDefault="000027F6" w:rsidP="000678B2">
      <w:pPr>
        <w:jc w:val="both"/>
        <w:rPr>
          <w:rFonts w:ascii="Verdana" w:hAnsi="Verdana"/>
          <w:b/>
          <w:bCs/>
          <w:sz w:val="18"/>
          <w:szCs w:val="18"/>
        </w:rPr>
      </w:pPr>
    </w:p>
    <w:p w14:paraId="4656F43C" w14:textId="4B306881" w:rsidR="00C12E4E" w:rsidRDefault="00C12E4E" w:rsidP="000678B2">
      <w:pPr>
        <w:jc w:val="both"/>
        <w:rPr>
          <w:rFonts w:ascii="Verdana" w:hAnsi="Verdana"/>
          <w:bCs/>
          <w:sz w:val="18"/>
          <w:szCs w:val="18"/>
        </w:rPr>
      </w:pPr>
      <w:r>
        <w:rPr>
          <w:rFonts w:ascii="Verdana" w:hAnsi="Verdana"/>
          <w:sz w:val="18"/>
          <w:szCs w:val="18"/>
        </w:rPr>
        <w:t>The second research question</w:t>
      </w:r>
      <w:r w:rsidR="00B130DB">
        <w:rPr>
          <w:rFonts w:ascii="Verdana" w:hAnsi="Verdana"/>
          <w:sz w:val="18"/>
          <w:szCs w:val="18"/>
        </w:rPr>
        <w:t xml:space="preserve"> </w:t>
      </w:r>
      <w:r>
        <w:rPr>
          <w:rFonts w:ascii="Verdana" w:hAnsi="Verdana"/>
          <w:sz w:val="18"/>
          <w:szCs w:val="18"/>
        </w:rPr>
        <w:t xml:space="preserve">asks: </w:t>
      </w:r>
      <w:r w:rsidR="001D6029">
        <w:rPr>
          <w:rFonts w:ascii="Verdana" w:hAnsi="Verdana"/>
          <w:sz w:val="18"/>
          <w:szCs w:val="18"/>
        </w:rPr>
        <w:t>“</w:t>
      </w:r>
      <w:r w:rsidR="001D6029">
        <w:rPr>
          <w:rFonts w:ascii="Verdana" w:hAnsi="Verdana"/>
          <w:bCs/>
          <w:sz w:val="18"/>
          <w:szCs w:val="18"/>
        </w:rPr>
        <w:t>To what extent can the aforementioned simulation be developed in a way that allows for easy use and  integration into other video game developers’ projects, particularly those creating their own swinging mechanics?”</w:t>
      </w:r>
    </w:p>
    <w:p w14:paraId="7E3B2182" w14:textId="77777777" w:rsidR="001D6029" w:rsidRDefault="001D6029" w:rsidP="000678B2">
      <w:pPr>
        <w:jc w:val="both"/>
        <w:rPr>
          <w:rFonts w:ascii="Verdana" w:hAnsi="Verdana"/>
          <w:bCs/>
          <w:sz w:val="18"/>
          <w:szCs w:val="18"/>
        </w:rPr>
      </w:pPr>
    </w:p>
    <w:p w14:paraId="4465483C" w14:textId="3A87BB07" w:rsidR="00B130DB" w:rsidRDefault="00B130DB" w:rsidP="000678B2">
      <w:pPr>
        <w:jc w:val="both"/>
        <w:rPr>
          <w:rFonts w:ascii="Verdana" w:hAnsi="Verdana"/>
          <w:bCs/>
          <w:sz w:val="18"/>
          <w:szCs w:val="18"/>
        </w:rPr>
      </w:pPr>
      <w:r>
        <w:rPr>
          <w:rFonts w:ascii="Verdana" w:hAnsi="Verdana"/>
          <w:bCs/>
          <w:sz w:val="18"/>
          <w:szCs w:val="18"/>
        </w:rPr>
        <w:t>Th</w:t>
      </w:r>
      <w:r w:rsidR="009B16E2">
        <w:rPr>
          <w:rFonts w:ascii="Verdana" w:hAnsi="Verdana"/>
          <w:bCs/>
          <w:sz w:val="18"/>
          <w:szCs w:val="18"/>
        </w:rPr>
        <w:t>e</w:t>
      </w:r>
      <w:r>
        <w:rPr>
          <w:rFonts w:ascii="Verdana" w:hAnsi="Verdana"/>
          <w:bCs/>
          <w:sz w:val="18"/>
          <w:szCs w:val="18"/>
        </w:rPr>
        <w:t xml:space="preserve"> project’s attempt to answer this question involved the creation of the artifact </w:t>
      </w:r>
      <w:r w:rsidR="009637CB">
        <w:rPr>
          <w:rFonts w:ascii="Verdana" w:hAnsi="Verdana"/>
          <w:bCs/>
          <w:sz w:val="18"/>
          <w:szCs w:val="18"/>
        </w:rPr>
        <w:t xml:space="preserve">as an “object” </w:t>
      </w:r>
      <w:r>
        <w:rPr>
          <w:rFonts w:ascii="Verdana" w:hAnsi="Verdana"/>
          <w:bCs/>
          <w:sz w:val="18"/>
          <w:szCs w:val="18"/>
        </w:rPr>
        <w:t xml:space="preserve">in line with Object Orientated Design </w:t>
      </w:r>
      <w:r w:rsidR="00F57088">
        <w:rPr>
          <w:rFonts w:ascii="Verdana" w:hAnsi="Verdana"/>
          <w:bCs/>
          <w:sz w:val="18"/>
          <w:szCs w:val="18"/>
        </w:rPr>
        <w:t xml:space="preserve">(OOD) </w:t>
      </w:r>
      <w:r>
        <w:rPr>
          <w:rFonts w:ascii="Verdana" w:hAnsi="Verdana"/>
          <w:bCs/>
          <w:sz w:val="18"/>
          <w:szCs w:val="18"/>
        </w:rPr>
        <w:t>principles</w:t>
      </w:r>
      <w:r w:rsidR="009637CB">
        <w:rPr>
          <w:rFonts w:ascii="Verdana" w:hAnsi="Verdana"/>
          <w:bCs/>
          <w:sz w:val="18"/>
          <w:szCs w:val="18"/>
        </w:rPr>
        <w:t>, alongsid</w:t>
      </w:r>
      <w:r w:rsidR="009D7094">
        <w:rPr>
          <w:rFonts w:ascii="Verdana" w:hAnsi="Verdana"/>
          <w:bCs/>
          <w:sz w:val="18"/>
          <w:szCs w:val="18"/>
        </w:rPr>
        <w:t>e</w:t>
      </w:r>
      <w:r w:rsidR="004A7DBB">
        <w:rPr>
          <w:rFonts w:ascii="Verdana" w:hAnsi="Verdana"/>
          <w:bCs/>
          <w:sz w:val="18"/>
          <w:szCs w:val="18"/>
        </w:rPr>
        <w:t xml:space="preserve"> the</w:t>
      </w:r>
      <w:r w:rsidR="00EC204E">
        <w:rPr>
          <w:rFonts w:ascii="Verdana" w:hAnsi="Verdana"/>
          <w:bCs/>
          <w:sz w:val="18"/>
          <w:szCs w:val="18"/>
        </w:rPr>
        <w:t xml:space="preserve"> addition of several variables that the user can adjust to</w:t>
      </w:r>
      <w:r w:rsidR="00E75577">
        <w:rPr>
          <w:rFonts w:ascii="Verdana" w:hAnsi="Verdana"/>
          <w:bCs/>
          <w:sz w:val="18"/>
          <w:szCs w:val="18"/>
        </w:rPr>
        <w:t xml:space="preserve"> affect the simulation.</w:t>
      </w:r>
      <w:r w:rsidR="00742DF4">
        <w:rPr>
          <w:rFonts w:ascii="Verdana" w:hAnsi="Verdana"/>
          <w:bCs/>
          <w:sz w:val="18"/>
          <w:szCs w:val="18"/>
        </w:rPr>
        <w:t xml:space="preserve"> Th</w:t>
      </w:r>
      <w:r w:rsidR="00AA5DC6">
        <w:rPr>
          <w:rFonts w:ascii="Verdana" w:hAnsi="Verdana"/>
          <w:bCs/>
          <w:sz w:val="18"/>
          <w:szCs w:val="18"/>
        </w:rPr>
        <w:t xml:space="preserve">e inspector window for the </w:t>
      </w:r>
      <w:r w:rsidR="005A602B">
        <w:rPr>
          <w:rFonts w:ascii="Verdana" w:hAnsi="Verdana"/>
          <w:bCs/>
          <w:sz w:val="18"/>
          <w:szCs w:val="18"/>
        </w:rPr>
        <w:t>simulation was then extended</w:t>
      </w:r>
      <w:r w:rsidR="00034010">
        <w:rPr>
          <w:rFonts w:ascii="Verdana" w:hAnsi="Verdana"/>
          <w:bCs/>
          <w:sz w:val="18"/>
          <w:szCs w:val="18"/>
        </w:rPr>
        <w:t xml:space="preserve"> </w:t>
      </w:r>
      <w:r w:rsidR="00524320">
        <w:rPr>
          <w:rFonts w:ascii="Verdana" w:hAnsi="Verdana"/>
          <w:bCs/>
          <w:sz w:val="18"/>
          <w:szCs w:val="18"/>
        </w:rPr>
        <w:t>to present the variable</w:t>
      </w:r>
      <w:r w:rsidR="006D2773">
        <w:rPr>
          <w:rFonts w:ascii="Verdana" w:hAnsi="Verdana"/>
          <w:bCs/>
          <w:sz w:val="18"/>
          <w:szCs w:val="18"/>
        </w:rPr>
        <w:t xml:space="preserve">s in a way that aligns with User Centred Design (USD) principles. </w:t>
      </w:r>
    </w:p>
    <w:p w14:paraId="193C4509" w14:textId="3F7A7911" w:rsidR="000C458C" w:rsidRDefault="000C458C" w:rsidP="000678B2">
      <w:pPr>
        <w:jc w:val="both"/>
        <w:rPr>
          <w:rFonts w:ascii="Verdana" w:hAnsi="Verdana"/>
          <w:bCs/>
          <w:sz w:val="18"/>
          <w:szCs w:val="18"/>
        </w:rPr>
      </w:pPr>
    </w:p>
    <w:p w14:paraId="324B330F" w14:textId="3502962D" w:rsidR="0066039C" w:rsidRDefault="001B6783" w:rsidP="000678B2">
      <w:pPr>
        <w:jc w:val="both"/>
        <w:rPr>
          <w:rFonts w:ascii="Verdana" w:hAnsi="Verdana"/>
          <w:bCs/>
          <w:sz w:val="18"/>
          <w:szCs w:val="18"/>
        </w:rPr>
      </w:pPr>
      <w:r>
        <w:rPr>
          <w:rFonts w:ascii="Verdana" w:hAnsi="Verdana"/>
          <w:bCs/>
          <w:sz w:val="18"/>
          <w:szCs w:val="18"/>
        </w:rPr>
        <w:lastRenderedPageBreak/>
        <w:t xml:space="preserve">Development of the simulation </w:t>
      </w:r>
      <w:r w:rsidR="0006131E">
        <w:rPr>
          <w:rFonts w:ascii="Verdana" w:hAnsi="Verdana"/>
          <w:bCs/>
          <w:sz w:val="18"/>
          <w:szCs w:val="18"/>
        </w:rPr>
        <w:t xml:space="preserve">in a way that allows for easy integration into other Unity projects has been </w:t>
      </w:r>
      <w:r w:rsidR="00EA1896">
        <w:rPr>
          <w:rFonts w:ascii="Verdana" w:hAnsi="Verdana"/>
          <w:bCs/>
          <w:sz w:val="18"/>
          <w:szCs w:val="18"/>
        </w:rPr>
        <w:t>mostly</w:t>
      </w:r>
      <w:r w:rsidR="0006131E">
        <w:rPr>
          <w:rFonts w:ascii="Verdana" w:hAnsi="Verdana"/>
          <w:bCs/>
          <w:sz w:val="18"/>
          <w:szCs w:val="18"/>
        </w:rPr>
        <w:t xml:space="preserve"> successful. </w:t>
      </w:r>
      <w:r w:rsidR="005B37BB">
        <w:rPr>
          <w:rFonts w:ascii="Verdana" w:hAnsi="Verdana"/>
          <w:bCs/>
          <w:sz w:val="18"/>
          <w:szCs w:val="18"/>
        </w:rPr>
        <w:t xml:space="preserve">The </w:t>
      </w:r>
      <w:r w:rsidR="002C13E8">
        <w:rPr>
          <w:rFonts w:ascii="Verdana" w:hAnsi="Verdana"/>
          <w:bCs/>
          <w:sz w:val="18"/>
          <w:szCs w:val="18"/>
        </w:rPr>
        <w:t xml:space="preserve">force-based implementation of the Pendulum Swing results in a </w:t>
      </w:r>
      <w:r w:rsidR="004B2337">
        <w:rPr>
          <w:rFonts w:ascii="Verdana" w:hAnsi="Verdana"/>
          <w:bCs/>
          <w:sz w:val="18"/>
          <w:szCs w:val="18"/>
        </w:rPr>
        <w:t>simulation that functions</w:t>
      </w:r>
      <w:r w:rsidR="00B2350A">
        <w:rPr>
          <w:rFonts w:ascii="Verdana" w:hAnsi="Verdana"/>
          <w:bCs/>
          <w:sz w:val="18"/>
          <w:szCs w:val="18"/>
        </w:rPr>
        <w:t xml:space="preserve"> in the context of </w:t>
      </w:r>
      <w:r w:rsidR="004F64CC">
        <w:rPr>
          <w:rFonts w:ascii="Verdana" w:hAnsi="Verdana"/>
          <w:bCs/>
          <w:sz w:val="18"/>
          <w:szCs w:val="18"/>
        </w:rPr>
        <w:t xml:space="preserve">its physical environment, </w:t>
      </w:r>
      <w:r w:rsidR="007501F9">
        <w:rPr>
          <w:rFonts w:ascii="Verdana" w:hAnsi="Verdana"/>
          <w:bCs/>
          <w:sz w:val="18"/>
          <w:szCs w:val="18"/>
        </w:rPr>
        <w:t xml:space="preserve">reacting to additional forces and </w:t>
      </w:r>
      <w:r w:rsidR="0039084C">
        <w:rPr>
          <w:rFonts w:ascii="Verdana" w:hAnsi="Verdana"/>
          <w:bCs/>
          <w:sz w:val="18"/>
          <w:szCs w:val="18"/>
        </w:rPr>
        <w:t>colliding with other “</w:t>
      </w:r>
      <w:proofErr w:type="spellStart"/>
      <w:r w:rsidR="0039084C">
        <w:rPr>
          <w:rFonts w:ascii="Verdana" w:hAnsi="Verdana"/>
          <w:bCs/>
          <w:sz w:val="18"/>
          <w:szCs w:val="18"/>
        </w:rPr>
        <w:t>GameObjects</w:t>
      </w:r>
      <w:proofErr w:type="spellEnd"/>
      <w:r w:rsidR="0039084C">
        <w:rPr>
          <w:rFonts w:ascii="Verdana" w:hAnsi="Verdana"/>
          <w:bCs/>
          <w:sz w:val="18"/>
          <w:szCs w:val="18"/>
        </w:rPr>
        <w:t xml:space="preserve">” (see figure </w:t>
      </w:r>
      <w:r w:rsidR="008C05AA">
        <w:rPr>
          <w:rFonts w:ascii="Verdana" w:hAnsi="Verdana"/>
          <w:bCs/>
          <w:sz w:val="18"/>
          <w:szCs w:val="18"/>
        </w:rPr>
        <w:t>31</w:t>
      </w:r>
      <w:r w:rsidR="0039084C">
        <w:rPr>
          <w:rFonts w:ascii="Verdana" w:hAnsi="Verdana"/>
          <w:bCs/>
          <w:sz w:val="18"/>
          <w:szCs w:val="18"/>
        </w:rPr>
        <w:t>).</w:t>
      </w:r>
    </w:p>
    <w:p w14:paraId="4255AA79" w14:textId="7A3B0312" w:rsidR="00C12E4E" w:rsidRDefault="009842AB" w:rsidP="000678B2">
      <w:pPr>
        <w:jc w:val="both"/>
        <w:rPr>
          <w:rFonts w:ascii="Verdana" w:hAnsi="Verdana"/>
          <w:b/>
          <w:bCs/>
          <w:sz w:val="18"/>
          <w:szCs w:val="18"/>
        </w:rPr>
      </w:pPr>
      <w:r>
        <w:rPr>
          <w:rFonts w:ascii="Verdana" w:hAnsi="Verdana"/>
          <w:bCs/>
          <w:sz w:val="18"/>
          <w:szCs w:val="18"/>
        </w:rPr>
        <w:t xml:space="preserve"> </w:t>
      </w:r>
      <w:r w:rsidR="00243BBE" w:rsidRPr="000A5BD4">
        <w:rPr>
          <w:rFonts w:ascii="Verdana" w:hAnsi="Verdana"/>
          <w:noProof/>
          <w:sz w:val="18"/>
          <w:szCs w:val="18"/>
        </w:rPr>
        <w:drawing>
          <wp:inline distT="0" distB="0" distL="0" distR="0" wp14:anchorId="44F1B596" wp14:editId="1FE80C49">
            <wp:extent cx="2867660" cy="3025140"/>
            <wp:effectExtent l="0" t="0" r="8890" b="3810"/>
            <wp:docPr id="1475331350" name="Picture 1" descr="A computer generated image of a pole with ball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79975" name="Picture 1" descr="A computer generated image of a pole with balls and lines&#10;&#10;AI-generated content may be incorrect."/>
                    <pic:cNvPicPr/>
                  </pic:nvPicPr>
                  <pic:blipFill>
                    <a:blip r:embed="rId45"/>
                    <a:stretch>
                      <a:fillRect/>
                    </a:stretch>
                  </pic:blipFill>
                  <pic:spPr>
                    <a:xfrm>
                      <a:off x="0" y="0"/>
                      <a:ext cx="2867660" cy="3025140"/>
                    </a:xfrm>
                    <a:prstGeom prst="rect">
                      <a:avLst/>
                    </a:prstGeom>
                  </pic:spPr>
                </pic:pic>
              </a:graphicData>
            </a:graphic>
          </wp:inline>
        </w:drawing>
      </w:r>
    </w:p>
    <w:p w14:paraId="06C242DE" w14:textId="4E79B7F9" w:rsidR="00243BBE" w:rsidRPr="000E7794" w:rsidRDefault="00243BBE" w:rsidP="00243BBE">
      <w:pPr>
        <w:jc w:val="both"/>
        <w:rPr>
          <w:rFonts w:ascii="Verdana" w:hAnsi="Verdana"/>
          <w:sz w:val="14"/>
          <w:szCs w:val="14"/>
        </w:rPr>
      </w:pPr>
      <w:r w:rsidRPr="000E7794">
        <w:rPr>
          <w:rFonts w:ascii="Verdana" w:hAnsi="Verdana"/>
          <w:sz w:val="14"/>
          <w:szCs w:val="14"/>
        </w:rPr>
        <w:t>Fig.</w:t>
      </w:r>
      <w:r w:rsidR="008C05AA" w:rsidRPr="000E7794">
        <w:rPr>
          <w:rFonts w:ascii="Verdana" w:hAnsi="Verdana"/>
          <w:sz w:val="14"/>
          <w:szCs w:val="14"/>
        </w:rPr>
        <w:t>31</w:t>
      </w:r>
      <w:r w:rsidRPr="000E7794">
        <w:rPr>
          <w:rFonts w:ascii="Verdana" w:hAnsi="Verdana"/>
          <w:sz w:val="14"/>
          <w:szCs w:val="14"/>
        </w:rPr>
        <w:t xml:space="preserve">: A screenshot of Playground Scene gameplay, showing the player colliding with objects while swinging </w:t>
      </w:r>
    </w:p>
    <w:p w14:paraId="38A6CA74" w14:textId="77777777" w:rsidR="00C12E4E" w:rsidRDefault="00C12E4E" w:rsidP="000678B2">
      <w:pPr>
        <w:jc w:val="both"/>
        <w:rPr>
          <w:rFonts w:ascii="Verdana" w:hAnsi="Verdana"/>
          <w:b/>
          <w:bCs/>
          <w:sz w:val="18"/>
          <w:szCs w:val="18"/>
        </w:rPr>
      </w:pPr>
    </w:p>
    <w:p w14:paraId="3188F2CD" w14:textId="77777777" w:rsidR="00D940BF" w:rsidRDefault="00D86198" w:rsidP="000678B2">
      <w:pPr>
        <w:jc w:val="both"/>
        <w:rPr>
          <w:rFonts w:ascii="Verdana" w:hAnsi="Verdana"/>
          <w:sz w:val="18"/>
          <w:szCs w:val="18"/>
        </w:rPr>
      </w:pPr>
      <w:r>
        <w:rPr>
          <w:rFonts w:ascii="Verdana" w:hAnsi="Verdana"/>
          <w:sz w:val="18"/>
          <w:szCs w:val="18"/>
        </w:rPr>
        <w:t>The</w:t>
      </w:r>
      <w:r w:rsidR="00377062">
        <w:rPr>
          <w:rFonts w:ascii="Verdana" w:hAnsi="Verdana"/>
          <w:sz w:val="18"/>
          <w:szCs w:val="18"/>
        </w:rPr>
        <w:t xml:space="preserve"> “default values” button </w:t>
      </w:r>
      <w:r w:rsidR="008A2663">
        <w:rPr>
          <w:rFonts w:ascii="Verdana" w:hAnsi="Verdana"/>
          <w:sz w:val="18"/>
          <w:szCs w:val="18"/>
        </w:rPr>
        <w:t xml:space="preserve">in the inspector </w:t>
      </w:r>
      <w:r w:rsidR="006B1710">
        <w:rPr>
          <w:rFonts w:ascii="Verdana" w:hAnsi="Verdana"/>
          <w:sz w:val="18"/>
          <w:szCs w:val="18"/>
        </w:rPr>
        <w:t>also</w:t>
      </w:r>
      <w:r w:rsidR="005A5B0F">
        <w:rPr>
          <w:rFonts w:ascii="Verdana" w:hAnsi="Verdana"/>
          <w:sz w:val="18"/>
          <w:szCs w:val="18"/>
        </w:rPr>
        <w:t xml:space="preserve"> adds </w:t>
      </w:r>
      <w:r w:rsidR="00A75EFC">
        <w:rPr>
          <w:rFonts w:ascii="Verdana" w:hAnsi="Verdana"/>
          <w:sz w:val="18"/>
          <w:szCs w:val="18"/>
        </w:rPr>
        <w:t xml:space="preserve">to </w:t>
      </w:r>
      <w:r w:rsidR="00377062">
        <w:rPr>
          <w:rFonts w:ascii="Verdana" w:hAnsi="Verdana"/>
          <w:sz w:val="18"/>
          <w:szCs w:val="18"/>
        </w:rPr>
        <w:t>the project’s success i</w:t>
      </w:r>
      <w:r w:rsidR="004329FC">
        <w:rPr>
          <w:rFonts w:ascii="Verdana" w:hAnsi="Verdana"/>
          <w:sz w:val="18"/>
          <w:szCs w:val="18"/>
        </w:rPr>
        <w:t xml:space="preserve">n answering the second research question due to the ease of implementation it </w:t>
      </w:r>
      <w:r w:rsidR="002074FB">
        <w:rPr>
          <w:rFonts w:ascii="Verdana" w:hAnsi="Verdana"/>
          <w:sz w:val="18"/>
          <w:szCs w:val="18"/>
        </w:rPr>
        <w:t>allows for</w:t>
      </w:r>
      <w:r w:rsidR="004329FC">
        <w:rPr>
          <w:rFonts w:ascii="Verdana" w:hAnsi="Verdana"/>
          <w:sz w:val="18"/>
          <w:szCs w:val="18"/>
        </w:rPr>
        <w:t xml:space="preserve">. </w:t>
      </w:r>
      <w:r w:rsidR="00DF4D1C">
        <w:rPr>
          <w:rFonts w:ascii="Verdana" w:hAnsi="Verdana"/>
          <w:sz w:val="18"/>
          <w:szCs w:val="18"/>
        </w:rPr>
        <w:t>T</w:t>
      </w:r>
      <w:r w:rsidR="00617F03">
        <w:rPr>
          <w:rFonts w:ascii="Verdana" w:hAnsi="Verdana"/>
          <w:sz w:val="18"/>
          <w:szCs w:val="18"/>
        </w:rPr>
        <w:t xml:space="preserve">he “Swing from Start” scene in particular </w:t>
      </w:r>
      <w:r w:rsidR="00D940BF">
        <w:rPr>
          <w:rFonts w:ascii="Verdana" w:hAnsi="Verdana"/>
          <w:sz w:val="18"/>
          <w:szCs w:val="18"/>
        </w:rPr>
        <w:t>demonstrates this.</w:t>
      </w:r>
    </w:p>
    <w:p w14:paraId="7FA350E7" w14:textId="77777777" w:rsidR="00D940BF" w:rsidRDefault="00D940BF" w:rsidP="000678B2">
      <w:pPr>
        <w:jc w:val="both"/>
        <w:rPr>
          <w:rFonts w:ascii="Verdana" w:hAnsi="Verdana"/>
          <w:sz w:val="18"/>
          <w:szCs w:val="18"/>
        </w:rPr>
      </w:pPr>
    </w:p>
    <w:p w14:paraId="1FEF5E93" w14:textId="23D9ED3C" w:rsidR="00184DF3" w:rsidRDefault="00822EE8" w:rsidP="000678B2">
      <w:pPr>
        <w:jc w:val="both"/>
        <w:rPr>
          <w:rFonts w:ascii="Verdana" w:hAnsi="Verdana"/>
          <w:sz w:val="18"/>
          <w:szCs w:val="18"/>
        </w:rPr>
      </w:pPr>
      <w:r>
        <w:rPr>
          <w:rFonts w:ascii="Verdana" w:hAnsi="Verdana"/>
          <w:sz w:val="18"/>
          <w:szCs w:val="18"/>
        </w:rPr>
        <w:t>Admittedly, the overriding of</w:t>
      </w:r>
      <w:r w:rsidR="007179F4">
        <w:rPr>
          <w:rFonts w:ascii="Verdana" w:hAnsi="Verdana"/>
          <w:sz w:val="18"/>
          <w:szCs w:val="18"/>
        </w:rPr>
        <w:t xml:space="preserve"> the mass and drag values on the “bob” ‘s </w:t>
      </w:r>
      <w:r w:rsidR="00025B40">
        <w:rPr>
          <w:rFonts w:ascii="Verdana" w:hAnsi="Verdana"/>
          <w:sz w:val="18"/>
          <w:szCs w:val="18"/>
        </w:rPr>
        <w:t>“</w:t>
      </w:r>
      <w:proofErr w:type="spellStart"/>
      <w:r w:rsidR="007179F4">
        <w:rPr>
          <w:rFonts w:ascii="Verdana" w:hAnsi="Verdana"/>
          <w:sz w:val="18"/>
          <w:szCs w:val="18"/>
        </w:rPr>
        <w:t>RigidBody</w:t>
      </w:r>
      <w:proofErr w:type="spellEnd"/>
      <w:r w:rsidR="00025B40">
        <w:rPr>
          <w:rFonts w:ascii="Verdana" w:hAnsi="Verdana"/>
          <w:sz w:val="18"/>
          <w:szCs w:val="18"/>
        </w:rPr>
        <w:t>”</w:t>
      </w:r>
      <w:r w:rsidR="007179F4">
        <w:rPr>
          <w:rFonts w:ascii="Verdana" w:hAnsi="Verdana"/>
          <w:sz w:val="18"/>
          <w:szCs w:val="18"/>
        </w:rPr>
        <w:t xml:space="preserve"> component can be problematic in cases where the </w:t>
      </w:r>
      <w:r w:rsidR="007C6827">
        <w:rPr>
          <w:rFonts w:ascii="Verdana" w:hAnsi="Verdana"/>
          <w:sz w:val="18"/>
          <w:szCs w:val="18"/>
        </w:rPr>
        <w:t>simulation is being added to a pre-configured physics object</w:t>
      </w:r>
      <w:r w:rsidR="00C122BB">
        <w:rPr>
          <w:rFonts w:ascii="Verdana" w:hAnsi="Verdana"/>
          <w:sz w:val="18"/>
          <w:szCs w:val="18"/>
        </w:rPr>
        <w:t xml:space="preserve">. </w:t>
      </w:r>
      <w:r w:rsidR="00EB1928">
        <w:rPr>
          <w:rFonts w:ascii="Verdana" w:hAnsi="Verdana"/>
          <w:sz w:val="18"/>
          <w:szCs w:val="18"/>
        </w:rPr>
        <w:t xml:space="preserve">For example, </w:t>
      </w:r>
      <w:r w:rsidR="00143F66">
        <w:rPr>
          <w:rFonts w:ascii="Verdana" w:hAnsi="Verdana"/>
          <w:sz w:val="18"/>
          <w:szCs w:val="18"/>
        </w:rPr>
        <w:t xml:space="preserve">adding the “Pendulum Script” component </w:t>
      </w:r>
      <w:r w:rsidR="009B33F3">
        <w:rPr>
          <w:rFonts w:ascii="Verdana" w:hAnsi="Verdana"/>
          <w:sz w:val="18"/>
          <w:szCs w:val="18"/>
        </w:rPr>
        <w:t xml:space="preserve">with its default configuration </w:t>
      </w:r>
      <w:r w:rsidR="00143F66">
        <w:rPr>
          <w:rFonts w:ascii="Verdana" w:hAnsi="Verdana"/>
          <w:sz w:val="18"/>
          <w:szCs w:val="18"/>
        </w:rPr>
        <w:t>to</w:t>
      </w:r>
      <w:r w:rsidR="00AA3F07">
        <w:rPr>
          <w:rFonts w:ascii="Verdana" w:hAnsi="Verdana"/>
          <w:sz w:val="18"/>
          <w:szCs w:val="18"/>
        </w:rPr>
        <w:t xml:space="preserve"> a</w:t>
      </w:r>
      <w:r w:rsidR="00B707D9">
        <w:rPr>
          <w:rFonts w:ascii="Verdana" w:hAnsi="Verdana"/>
          <w:sz w:val="18"/>
          <w:szCs w:val="18"/>
        </w:rPr>
        <w:t xml:space="preserve">n </w:t>
      </w:r>
      <w:r w:rsidR="004E413A">
        <w:rPr>
          <w:rFonts w:ascii="Verdana" w:hAnsi="Verdana"/>
          <w:sz w:val="18"/>
          <w:szCs w:val="18"/>
        </w:rPr>
        <w:t xml:space="preserve">object that has its mass </w:t>
      </w:r>
      <w:r w:rsidR="00201051">
        <w:rPr>
          <w:rFonts w:ascii="Verdana" w:hAnsi="Verdana"/>
          <w:sz w:val="18"/>
          <w:szCs w:val="18"/>
        </w:rPr>
        <w:t xml:space="preserve">set to 5 in the inspector would cause the mass to be set to 1 </w:t>
      </w:r>
      <w:r w:rsidR="00BE0AA7">
        <w:rPr>
          <w:rFonts w:ascii="Verdana" w:hAnsi="Verdana"/>
          <w:sz w:val="18"/>
          <w:szCs w:val="18"/>
        </w:rPr>
        <w:t xml:space="preserve">once the play button is pressed. </w:t>
      </w:r>
      <w:r w:rsidR="00F708B3">
        <w:rPr>
          <w:rFonts w:ascii="Verdana" w:hAnsi="Verdana"/>
          <w:sz w:val="18"/>
          <w:szCs w:val="18"/>
        </w:rPr>
        <w:t xml:space="preserve">A </w:t>
      </w:r>
      <w:r w:rsidR="006357D0">
        <w:rPr>
          <w:rFonts w:ascii="Verdana" w:hAnsi="Verdana"/>
          <w:sz w:val="18"/>
          <w:szCs w:val="18"/>
        </w:rPr>
        <w:t>viable solution to this problem, if the project was to be extended, is to</w:t>
      </w:r>
      <w:r w:rsidR="00392FAF">
        <w:rPr>
          <w:rFonts w:ascii="Verdana" w:hAnsi="Verdana"/>
          <w:sz w:val="18"/>
          <w:szCs w:val="18"/>
        </w:rPr>
        <w:t xml:space="preserve"> make th</w:t>
      </w:r>
      <w:r w:rsidR="00297973">
        <w:rPr>
          <w:rFonts w:ascii="Verdana" w:hAnsi="Verdana"/>
          <w:sz w:val="18"/>
          <w:szCs w:val="18"/>
        </w:rPr>
        <w:t>e overriding</w:t>
      </w:r>
      <w:r w:rsidR="00392FAF">
        <w:rPr>
          <w:rFonts w:ascii="Verdana" w:hAnsi="Verdana"/>
          <w:sz w:val="18"/>
          <w:szCs w:val="18"/>
        </w:rPr>
        <w:t xml:space="preserve"> optional and </w:t>
      </w:r>
      <w:r w:rsidR="00516925">
        <w:rPr>
          <w:rFonts w:ascii="Verdana" w:hAnsi="Verdana"/>
          <w:sz w:val="18"/>
          <w:szCs w:val="18"/>
        </w:rPr>
        <w:t>implement custom mass</w:t>
      </w:r>
      <w:r w:rsidR="00BD0740">
        <w:rPr>
          <w:rFonts w:ascii="Verdana" w:hAnsi="Verdana"/>
          <w:sz w:val="18"/>
          <w:szCs w:val="18"/>
        </w:rPr>
        <w:t xml:space="preserve"> and drag values</w:t>
      </w:r>
      <w:r w:rsidR="00665B0C">
        <w:rPr>
          <w:rFonts w:ascii="Verdana" w:hAnsi="Verdana"/>
          <w:sz w:val="18"/>
          <w:szCs w:val="18"/>
        </w:rPr>
        <w:t xml:space="preserve"> </w:t>
      </w:r>
      <w:r w:rsidR="00E819CF">
        <w:rPr>
          <w:rFonts w:ascii="Verdana" w:hAnsi="Verdana"/>
          <w:sz w:val="18"/>
          <w:szCs w:val="18"/>
        </w:rPr>
        <w:t>that</w:t>
      </w:r>
      <w:r w:rsidR="00D53181">
        <w:rPr>
          <w:rFonts w:ascii="Verdana" w:hAnsi="Verdana"/>
          <w:sz w:val="18"/>
          <w:szCs w:val="18"/>
        </w:rPr>
        <w:t xml:space="preserve"> affect the simulation</w:t>
      </w:r>
      <w:r w:rsidR="00D973A0">
        <w:rPr>
          <w:rFonts w:ascii="Verdana" w:hAnsi="Verdana"/>
          <w:sz w:val="18"/>
          <w:szCs w:val="18"/>
        </w:rPr>
        <w:t xml:space="preserve"> exclusively</w:t>
      </w:r>
      <w:r w:rsidR="00E819CF">
        <w:rPr>
          <w:rFonts w:ascii="Verdana" w:hAnsi="Verdana"/>
          <w:sz w:val="18"/>
          <w:szCs w:val="18"/>
        </w:rPr>
        <w:t xml:space="preserve">. </w:t>
      </w:r>
    </w:p>
    <w:p w14:paraId="5DD7C2C2" w14:textId="32B2319B" w:rsidR="00184DF3" w:rsidRDefault="00184DF3" w:rsidP="000678B2">
      <w:pPr>
        <w:jc w:val="both"/>
        <w:rPr>
          <w:rFonts w:ascii="Verdana" w:hAnsi="Verdana"/>
          <w:sz w:val="18"/>
          <w:szCs w:val="18"/>
        </w:rPr>
      </w:pPr>
    </w:p>
    <w:p w14:paraId="6AD18E04" w14:textId="77777777" w:rsidR="00184DF3" w:rsidRDefault="00184DF3" w:rsidP="000678B2">
      <w:pPr>
        <w:jc w:val="both"/>
        <w:rPr>
          <w:rFonts w:ascii="Verdana" w:hAnsi="Verdana"/>
          <w:sz w:val="18"/>
          <w:szCs w:val="18"/>
        </w:rPr>
      </w:pPr>
    </w:p>
    <w:p w14:paraId="6E59A3D4" w14:textId="73BF0F9C" w:rsidR="00B5780F" w:rsidRDefault="00B5780F" w:rsidP="000678B2">
      <w:pPr>
        <w:jc w:val="both"/>
        <w:rPr>
          <w:rFonts w:ascii="Verdana" w:hAnsi="Verdana"/>
          <w:sz w:val="18"/>
          <w:szCs w:val="18"/>
        </w:rPr>
      </w:pPr>
      <w:r>
        <w:rPr>
          <w:rFonts w:ascii="Verdana" w:hAnsi="Verdana"/>
          <w:sz w:val="18"/>
          <w:szCs w:val="18"/>
        </w:rPr>
        <w:t xml:space="preserve">Unity’s IMGUI system has been used alongside Engine Attributes </w:t>
      </w:r>
      <w:r w:rsidR="006D02B7">
        <w:rPr>
          <w:rFonts w:ascii="Verdana" w:hAnsi="Verdana"/>
          <w:sz w:val="18"/>
          <w:szCs w:val="18"/>
        </w:rPr>
        <w:t>in an</w:t>
      </w:r>
      <w:r w:rsidR="00C35654">
        <w:rPr>
          <w:rFonts w:ascii="Verdana" w:hAnsi="Verdana"/>
          <w:sz w:val="18"/>
          <w:szCs w:val="18"/>
        </w:rPr>
        <w:t xml:space="preserve"> </w:t>
      </w:r>
      <w:r w:rsidR="000F5454">
        <w:rPr>
          <w:rFonts w:ascii="Verdana" w:hAnsi="Verdana"/>
          <w:sz w:val="18"/>
          <w:szCs w:val="18"/>
        </w:rPr>
        <w:t xml:space="preserve">attempt to </w:t>
      </w:r>
      <w:r w:rsidR="004B7143">
        <w:rPr>
          <w:rFonts w:ascii="Verdana" w:hAnsi="Verdana"/>
          <w:sz w:val="18"/>
          <w:szCs w:val="18"/>
        </w:rPr>
        <w:t>provide a high level of</w:t>
      </w:r>
      <w:r w:rsidR="00C35654">
        <w:rPr>
          <w:rFonts w:ascii="Verdana" w:hAnsi="Verdana"/>
          <w:sz w:val="18"/>
          <w:szCs w:val="18"/>
        </w:rPr>
        <w:t xml:space="preserve"> user experience when </w:t>
      </w:r>
      <w:r w:rsidR="00AB2B5E">
        <w:rPr>
          <w:rFonts w:ascii="Verdana" w:hAnsi="Verdana"/>
          <w:sz w:val="18"/>
          <w:szCs w:val="18"/>
        </w:rPr>
        <w:t>adjusting</w:t>
      </w:r>
      <w:r w:rsidR="00AD7C8E">
        <w:rPr>
          <w:rFonts w:ascii="Verdana" w:hAnsi="Verdana"/>
          <w:sz w:val="18"/>
          <w:szCs w:val="18"/>
        </w:rPr>
        <w:t xml:space="preserve"> the simulation. </w:t>
      </w:r>
      <w:r w:rsidR="00E37DEA">
        <w:rPr>
          <w:rFonts w:ascii="Verdana" w:hAnsi="Verdana"/>
          <w:sz w:val="18"/>
          <w:szCs w:val="18"/>
        </w:rPr>
        <w:t>This has been moderately successful</w:t>
      </w:r>
      <w:r w:rsidR="00720F5B">
        <w:rPr>
          <w:rFonts w:ascii="Verdana" w:hAnsi="Verdana"/>
          <w:sz w:val="18"/>
          <w:szCs w:val="18"/>
        </w:rPr>
        <w:t>.</w:t>
      </w:r>
      <w:r w:rsidR="00E37DEA">
        <w:rPr>
          <w:rFonts w:ascii="Verdana" w:hAnsi="Verdana"/>
          <w:sz w:val="18"/>
          <w:szCs w:val="18"/>
        </w:rPr>
        <w:t xml:space="preserve"> </w:t>
      </w:r>
      <w:r w:rsidR="00720F5B">
        <w:rPr>
          <w:rFonts w:ascii="Verdana" w:hAnsi="Verdana"/>
          <w:sz w:val="18"/>
          <w:szCs w:val="18"/>
        </w:rPr>
        <w:t>T</w:t>
      </w:r>
      <w:r w:rsidR="003C6D7E">
        <w:rPr>
          <w:rFonts w:ascii="Verdana" w:hAnsi="Verdana"/>
          <w:sz w:val="18"/>
          <w:szCs w:val="18"/>
        </w:rPr>
        <w:t>he overall layout of the</w:t>
      </w:r>
      <w:r w:rsidR="009657B1">
        <w:rPr>
          <w:rFonts w:ascii="Verdana" w:hAnsi="Verdana"/>
          <w:sz w:val="18"/>
          <w:szCs w:val="18"/>
        </w:rPr>
        <w:t xml:space="preserve"> </w:t>
      </w:r>
      <w:r w:rsidR="00FB52FA">
        <w:rPr>
          <w:rFonts w:ascii="Verdana" w:hAnsi="Verdana"/>
          <w:sz w:val="18"/>
          <w:szCs w:val="18"/>
        </w:rPr>
        <w:t>inspector</w:t>
      </w:r>
      <w:r w:rsidR="00691466">
        <w:rPr>
          <w:rFonts w:ascii="Verdana" w:hAnsi="Verdana"/>
          <w:sz w:val="18"/>
          <w:szCs w:val="18"/>
        </w:rPr>
        <w:t xml:space="preserve"> display</w:t>
      </w:r>
      <w:r w:rsidR="00720F5B">
        <w:rPr>
          <w:rFonts w:ascii="Verdana" w:hAnsi="Verdana"/>
          <w:sz w:val="18"/>
          <w:szCs w:val="18"/>
        </w:rPr>
        <w:t>s</w:t>
      </w:r>
      <w:r w:rsidR="006F69BA">
        <w:rPr>
          <w:rFonts w:ascii="Verdana" w:hAnsi="Verdana"/>
          <w:sz w:val="18"/>
          <w:szCs w:val="18"/>
        </w:rPr>
        <w:t xml:space="preserve"> relevant variables close to each other</w:t>
      </w:r>
      <w:r w:rsidR="00720F5B">
        <w:rPr>
          <w:rFonts w:ascii="Verdana" w:hAnsi="Verdana"/>
          <w:sz w:val="18"/>
          <w:szCs w:val="18"/>
        </w:rPr>
        <w:t xml:space="preserve"> (figure </w:t>
      </w:r>
      <w:r w:rsidR="00017A73">
        <w:rPr>
          <w:rFonts w:ascii="Verdana" w:hAnsi="Verdana"/>
          <w:sz w:val="18"/>
          <w:szCs w:val="18"/>
        </w:rPr>
        <w:t>32</w:t>
      </w:r>
      <w:r w:rsidR="00720F5B">
        <w:rPr>
          <w:rFonts w:ascii="Verdana" w:hAnsi="Verdana"/>
          <w:sz w:val="18"/>
          <w:szCs w:val="18"/>
        </w:rPr>
        <w:t>)</w:t>
      </w:r>
      <w:r w:rsidR="006F69BA">
        <w:rPr>
          <w:rFonts w:ascii="Verdana" w:hAnsi="Verdana"/>
          <w:sz w:val="18"/>
          <w:szCs w:val="18"/>
        </w:rPr>
        <w:t>, in line with the Gestalt Proximity Principle</w:t>
      </w:r>
      <w:r w:rsidR="00720F5B">
        <w:rPr>
          <w:rFonts w:ascii="Verdana" w:hAnsi="Verdana"/>
          <w:sz w:val="18"/>
          <w:szCs w:val="18"/>
        </w:rPr>
        <w:t xml:space="preserve"> (</w:t>
      </w:r>
      <w:r w:rsidR="00811A40">
        <w:rPr>
          <w:rFonts w:ascii="Verdana" w:hAnsi="Verdana"/>
          <w:sz w:val="18"/>
          <w:szCs w:val="18"/>
        </w:rPr>
        <w:t>Lowdermilk, 2023</w:t>
      </w:r>
      <w:r w:rsidR="005D7BD2">
        <w:rPr>
          <w:rFonts w:ascii="Verdana" w:hAnsi="Verdana"/>
          <w:sz w:val="18"/>
          <w:szCs w:val="18"/>
        </w:rPr>
        <w:t>) and</w:t>
      </w:r>
      <w:r w:rsidR="00BB0953">
        <w:rPr>
          <w:rFonts w:ascii="Verdana" w:hAnsi="Verdana"/>
          <w:sz w:val="18"/>
          <w:szCs w:val="18"/>
        </w:rPr>
        <w:t xml:space="preserve"> makes use of serialized fields in order to </w:t>
      </w:r>
      <w:r w:rsidR="001D1A95">
        <w:rPr>
          <w:rFonts w:ascii="Verdana" w:hAnsi="Verdana"/>
          <w:sz w:val="18"/>
          <w:szCs w:val="18"/>
        </w:rPr>
        <w:t xml:space="preserve">allow private variables </w:t>
      </w:r>
      <w:r w:rsidR="00582DD2">
        <w:rPr>
          <w:rFonts w:ascii="Verdana" w:hAnsi="Verdana"/>
          <w:sz w:val="18"/>
          <w:szCs w:val="18"/>
        </w:rPr>
        <w:t xml:space="preserve">like the </w:t>
      </w:r>
      <w:r w:rsidR="00582DD2">
        <w:rPr>
          <w:rFonts w:ascii="Verdana" w:hAnsi="Verdana"/>
          <w:sz w:val="18"/>
          <w:szCs w:val="18"/>
        </w:rPr>
        <w:t xml:space="preserve">“Start Jump Force” to be altered. Floats restricted between two values </w:t>
      </w:r>
      <w:r w:rsidR="00006858">
        <w:rPr>
          <w:rFonts w:ascii="Verdana" w:hAnsi="Verdana"/>
          <w:sz w:val="18"/>
          <w:szCs w:val="18"/>
        </w:rPr>
        <w:t>a</w:t>
      </w:r>
      <w:r w:rsidR="00A417A1">
        <w:rPr>
          <w:rFonts w:ascii="Verdana" w:hAnsi="Verdana"/>
          <w:sz w:val="18"/>
          <w:szCs w:val="18"/>
        </w:rPr>
        <w:t>re displayed using sliders</w:t>
      </w:r>
      <w:r w:rsidR="0097510B">
        <w:rPr>
          <w:rFonts w:ascii="Verdana" w:hAnsi="Verdana"/>
          <w:sz w:val="18"/>
          <w:szCs w:val="18"/>
        </w:rPr>
        <w:t xml:space="preserve"> (figure </w:t>
      </w:r>
      <w:r w:rsidR="00876E19">
        <w:rPr>
          <w:rFonts w:ascii="Verdana" w:hAnsi="Verdana"/>
          <w:sz w:val="18"/>
          <w:szCs w:val="18"/>
        </w:rPr>
        <w:t>32</w:t>
      </w:r>
      <w:r w:rsidR="0097510B">
        <w:rPr>
          <w:rFonts w:ascii="Verdana" w:hAnsi="Verdana"/>
          <w:sz w:val="18"/>
          <w:szCs w:val="18"/>
        </w:rPr>
        <w:t>)</w:t>
      </w:r>
      <w:r w:rsidR="00A417A1">
        <w:rPr>
          <w:rFonts w:ascii="Verdana" w:hAnsi="Verdana"/>
          <w:sz w:val="18"/>
          <w:szCs w:val="18"/>
        </w:rPr>
        <w:t xml:space="preserve">, </w:t>
      </w:r>
      <w:r w:rsidR="004556A5">
        <w:rPr>
          <w:rFonts w:ascii="Verdana" w:hAnsi="Verdana"/>
          <w:sz w:val="18"/>
          <w:szCs w:val="18"/>
        </w:rPr>
        <w:t>communicating this restriction without</w:t>
      </w:r>
      <w:r w:rsidR="00F225AC">
        <w:rPr>
          <w:rFonts w:ascii="Verdana" w:hAnsi="Verdana"/>
          <w:sz w:val="18"/>
          <w:szCs w:val="18"/>
        </w:rPr>
        <w:t xml:space="preserve"> an</w:t>
      </w:r>
      <w:r w:rsidR="004556A5">
        <w:rPr>
          <w:rFonts w:ascii="Verdana" w:hAnsi="Verdana"/>
          <w:sz w:val="18"/>
          <w:szCs w:val="18"/>
        </w:rPr>
        <w:t xml:space="preserve"> </w:t>
      </w:r>
      <w:r w:rsidR="002447B4">
        <w:rPr>
          <w:rFonts w:ascii="Verdana" w:hAnsi="Verdana"/>
          <w:sz w:val="18"/>
          <w:szCs w:val="18"/>
        </w:rPr>
        <w:t>excessive use of text.</w:t>
      </w:r>
    </w:p>
    <w:p w14:paraId="7AA28DDF" w14:textId="77777777" w:rsidR="00184DF3" w:rsidRDefault="00184DF3" w:rsidP="000678B2">
      <w:pPr>
        <w:jc w:val="both"/>
        <w:rPr>
          <w:rFonts w:ascii="Verdana" w:hAnsi="Verdana"/>
          <w:sz w:val="18"/>
          <w:szCs w:val="18"/>
        </w:rPr>
      </w:pPr>
    </w:p>
    <w:p w14:paraId="5A51C8F9" w14:textId="77777777" w:rsidR="00184DF3" w:rsidRDefault="00184DF3" w:rsidP="000678B2">
      <w:pPr>
        <w:jc w:val="both"/>
        <w:rPr>
          <w:rFonts w:ascii="Verdana" w:hAnsi="Verdana"/>
          <w:sz w:val="18"/>
          <w:szCs w:val="18"/>
        </w:rPr>
      </w:pPr>
    </w:p>
    <w:p w14:paraId="16AA7B08" w14:textId="0241C91B" w:rsidR="00BA1D2F" w:rsidRDefault="00184DF3" w:rsidP="000678B2">
      <w:pPr>
        <w:jc w:val="both"/>
        <w:rPr>
          <w:rFonts w:ascii="Verdana" w:hAnsi="Verdana"/>
          <w:sz w:val="18"/>
          <w:szCs w:val="18"/>
        </w:rPr>
      </w:pPr>
      <w:r w:rsidRPr="00184DF3">
        <w:rPr>
          <w:rFonts w:ascii="Verdana" w:hAnsi="Verdana"/>
          <w:noProof/>
          <w:sz w:val="18"/>
          <w:szCs w:val="18"/>
        </w:rPr>
        <w:drawing>
          <wp:inline distT="0" distB="0" distL="0" distR="0" wp14:anchorId="30CCCDCD" wp14:editId="242BFE20">
            <wp:extent cx="2867660" cy="1090930"/>
            <wp:effectExtent l="0" t="0" r="8890" b="0"/>
            <wp:docPr id="10776397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639739" name="Picture 1" descr="A screenshot of a computer&#10;&#10;AI-generated content may be incorrect."/>
                    <pic:cNvPicPr/>
                  </pic:nvPicPr>
                  <pic:blipFill>
                    <a:blip r:embed="rId46"/>
                    <a:stretch>
                      <a:fillRect/>
                    </a:stretch>
                  </pic:blipFill>
                  <pic:spPr>
                    <a:xfrm>
                      <a:off x="0" y="0"/>
                      <a:ext cx="2867660" cy="1090930"/>
                    </a:xfrm>
                    <a:prstGeom prst="rect">
                      <a:avLst/>
                    </a:prstGeom>
                  </pic:spPr>
                </pic:pic>
              </a:graphicData>
            </a:graphic>
          </wp:inline>
        </w:drawing>
      </w:r>
    </w:p>
    <w:p w14:paraId="280952E1" w14:textId="55889CC0" w:rsidR="00200D78" w:rsidRPr="00231940" w:rsidRDefault="00231940" w:rsidP="000678B2">
      <w:pPr>
        <w:jc w:val="both"/>
        <w:rPr>
          <w:rFonts w:ascii="Verdana" w:hAnsi="Verdana"/>
          <w:sz w:val="16"/>
          <w:szCs w:val="16"/>
        </w:rPr>
      </w:pPr>
      <w:r w:rsidRPr="00231940">
        <w:rPr>
          <w:rFonts w:ascii="Verdana" w:hAnsi="Verdana"/>
          <w:sz w:val="16"/>
          <w:szCs w:val="16"/>
        </w:rPr>
        <w:t>Fig.32: Sliders in the</w:t>
      </w:r>
      <w:r w:rsidR="000844F9">
        <w:rPr>
          <w:rFonts w:ascii="Verdana" w:hAnsi="Verdana"/>
          <w:sz w:val="16"/>
          <w:szCs w:val="16"/>
        </w:rPr>
        <w:t xml:space="preserve"> “Pendulum Script”</w:t>
      </w:r>
      <w:r w:rsidRPr="00231940">
        <w:rPr>
          <w:rFonts w:ascii="Verdana" w:hAnsi="Verdana"/>
          <w:sz w:val="16"/>
          <w:szCs w:val="16"/>
        </w:rPr>
        <w:t xml:space="preserve"> inspector</w:t>
      </w:r>
      <w:r w:rsidR="007D4F90">
        <w:rPr>
          <w:rFonts w:ascii="Verdana" w:hAnsi="Verdana"/>
          <w:sz w:val="16"/>
          <w:szCs w:val="16"/>
        </w:rPr>
        <w:t xml:space="preserve"> window</w:t>
      </w:r>
    </w:p>
    <w:p w14:paraId="0763C18C" w14:textId="77777777" w:rsidR="006612C6" w:rsidRDefault="006612C6" w:rsidP="000678B2">
      <w:pPr>
        <w:jc w:val="both"/>
        <w:rPr>
          <w:rFonts w:ascii="Verdana" w:hAnsi="Verdana"/>
          <w:sz w:val="18"/>
          <w:szCs w:val="18"/>
        </w:rPr>
      </w:pPr>
    </w:p>
    <w:p w14:paraId="731DEEE4" w14:textId="1ABC5DE9" w:rsidR="00DB7128" w:rsidRDefault="00C222C0" w:rsidP="000678B2">
      <w:pPr>
        <w:jc w:val="both"/>
        <w:rPr>
          <w:rFonts w:ascii="Verdana" w:hAnsi="Verdana"/>
          <w:sz w:val="18"/>
          <w:szCs w:val="18"/>
        </w:rPr>
      </w:pPr>
      <w:r>
        <w:rPr>
          <w:rFonts w:ascii="Verdana" w:hAnsi="Verdana"/>
          <w:sz w:val="18"/>
          <w:szCs w:val="18"/>
        </w:rPr>
        <w:t xml:space="preserve">However, there are </w:t>
      </w:r>
      <w:r w:rsidR="00655295">
        <w:rPr>
          <w:rFonts w:ascii="Verdana" w:hAnsi="Verdana"/>
          <w:sz w:val="18"/>
          <w:szCs w:val="18"/>
        </w:rPr>
        <w:t xml:space="preserve">also </w:t>
      </w:r>
      <w:r>
        <w:rPr>
          <w:rFonts w:ascii="Verdana" w:hAnsi="Verdana"/>
          <w:sz w:val="18"/>
          <w:szCs w:val="18"/>
        </w:rPr>
        <w:t>elements of the inspector that are lacking when considering USD.</w:t>
      </w:r>
      <w:r w:rsidR="00770AFC">
        <w:rPr>
          <w:rFonts w:ascii="Verdana" w:hAnsi="Verdana"/>
          <w:sz w:val="18"/>
          <w:szCs w:val="18"/>
        </w:rPr>
        <w:t xml:space="preserve"> The lack of progressive disclosure (</w:t>
      </w:r>
      <w:r w:rsidR="00B0197E">
        <w:rPr>
          <w:rFonts w:ascii="Verdana" w:hAnsi="Verdana"/>
          <w:sz w:val="18"/>
          <w:szCs w:val="18"/>
        </w:rPr>
        <w:t>Nielson, 2006</w:t>
      </w:r>
      <w:r w:rsidR="00770AFC">
        <w:rPr>
          <w:rFonts w:ascii="Verdana" w:hAnsi="Verdana"/>
          <w:sz w:val="18"/>
          <w:szCs w:val="18"/>
        </w:rPr>
        <w:t>)</w:t>
      </w:r>
      <w:r w:rsidR="008F6CD3">
        <w:rPr>
          <w:rFonts w:ascii="Verdana" w:hAnsi="Verdana"/>
          <w:sz w:val="18"/>
          <w:szCs w:val="18"/>
        </w:rPr>
        <w:t xml:space="preserve"> </w:t>
      </w:r>
      <w:r w:rsidR="00551188">
        <w:rPr>
          <w:rFonts w:ascii="Verdana" w:hAnsi="Verdana"/>
          <w:sz w:val="18"/>
          <w:szCs w:val="18"/>
        </w:rPr>
        <w:t xml:space="preserve">of variables such as the “Start Jump Force” and “Custom Timestep Value” </w:t>
      </w:r>
      <w:r w:rsidR="0078144F">
        <w:rPr>
          <w:rFonts w:ascii="Verdana" w:hAnsi="Verdana"/>
          <w:sz w:val="18"/>
          <w:szCs w:val="18"/>
        </w:rPr>
        <w:t xml:space="preserve">make it </w:t>
      </w:r>
      <w:r w:rsidR="0065433D">
        <w:rPr>
          <w:rFonts w:ascii="Verdana" w:hAnsi="Verdana"/>
          <w:sz w:val="18"/>
          <w:szCs w:val="18"/>
        </w:rPr>
        <w:t xml:space="preserve">immediately </w:t>
      </w:r>
      <w:r w:rsidR="0078144F">
        <w:rPr>
          <w:rFonts w:ascii="Verdana" w:hAnsi="Verdana"/>
          <w:sz w:val="18"/>
          <w:szCs w:val="18"/>
        </w:rPr>
        <w:t xml:space="preserve">unclear </w:t>
      </w:r>
      <w:r w:rsidR="00310C3E">
        <w:rPr>
          <w:rFonts w:ascii="Verdana" w:hAnsi="Verdana"/>
          <w:sz w:val="18"/>
          <w:szCs w:val="18"/>
        </w:rPr>
        <w:t>w</w:t>
      </w:r>
      <w:r w:rsidR="0055114C">
        <w:rPr>
          <w:rFonts w:ascii="Verdana" w:hAnsi="Verdana"/>
          <w:sz w:val="18"/>
          <w:szCs w:val="18"/>
        </w:rPr>
        <w:t>hether these values are in</w:t>
      </w:r>
      <w:r w:rsidR="0065433D">
        <w:rPr>
          <w:rFonts w:ascii="Verdana" w:hAnsi="Verdana"/>
          <w:sz w:val="18"/>
          <w:szCs w:val="18"/>
        </w:rPr>
        <w:t xml:space="preserve"> use</w:t>
      </w:r>
      <w:r w:rsidR="002443E6">
        <w:rPr>
          <w:rFonts w:ascii="Verdana" w:hAnsi="Verdana"/>
          <w:sz w:val="18"/>
          <w:szCs w:val="18"/>
        </w:rPr>
        <w:t xml:space="preserve">. </w:t>
      </w:r>
      <w:r w:rsidR="004D4409">
        <w:rPr>
          <w:rFonts w:ascii="Verdana" w:hAnsi="Verdana"/>
          <w:sz w:val="18"/>
          <w:szCs w:val="18"/>
        </w:rPr>
        <w:t>Toggling t</w:t>
      </w:r>
      <w:r w:rsidR="001879DD">
        <w:rPr>
          <w:rFonts w:ascii="Verdana" w:hAnsi="Verdana"/>
          <w:sz w:val="18"/>
          <w:szCs w:val="18"/>
        </w:rPr>
        <w:t>he visibility of these variables based whether their corresponding Booleans are checked</w:t>
      </w:r>
      <w:r w:rsidR="00893ECE">
        <w:rPr>
          <w:rFonts w:ascii="Verdana" w:hAnsi="Verdana"/>
          <w:sz w:val="18"/>
          <w:szCs w:val="18"/>
        </w:rPr>
        <w:t xml:space="preserve"> is a </w:t>
      </w:r>
      <w:r w:rsidR="00282180">
        <w:rPr>
          <w:rFonts w:ascii="Verdana" w:hAnsi="Verdana"/>
          <w:sz w:val="18"/>
          <w:szCs w:val="18"/>
        </w:rPr>
        <w:t>viable solution for this issue.</w:t>
      </w:r>
      <w:r w:rsidR="00DB7128">
        <w:rPr>
          <w:rFonts w:ascii="Verdana" w:hAnsi="Verdana"/>
          <w:sz w:val="18"/>
          <w:szCs w:val="18"/>
        </w:rPr>
        <w:t xml:space="preserve"> </w:t>
      </w:r>
      <w:r w:rsidR="001879DD">
        <w:rPr>
          <w:rFonts w:ascii="Verdana" w:hAnsi="Verdana"/>
          <w:sz w:val="18"/>
          <w:szCs w:val="18"/>
        </w:rPr>
        <w:t xml:space="preserve"> </w:t>
      </w:r>
    </w:p>
    <w:p w14:paraId="5F307F52" w14:textId="77777777" w:rsidR="00200D78" w:rsidRDefault="00200D78" w:rsidP="000678B2">
      <w:pPr>
        <w:jc w:val="both"/>
        <w:rPr>
          <w:rFonts w:ascii="Verdana" w:hAnsi="Verdana"/>
          <w:sz w:val="18"/>
          <w:szCs w:val="18"/>
        </w:rPr>
      </w:pPr>
    </w:p>
    <w:p w14:paraId="44D92A45" w14:textId="59DD1B70" w:rsidR="00D6670D" w:rsidRPr="005A05BF" w:rsidRDefault="00ED201D" w:rsidP="000678B2">
      <w:pPr>
        <w:jc w:val="both"/>
        <w:rPr>
          <w:rFonts w:ascii="Verdana" w:hAnsi="Verdana"/>
          <w:sz w:val="18"/>
          <w:szCs w:val="18"/>
        </w:rPr>
      </w:pPr>
      <w:r>
        <w:rPr>
          <w:rFonts w:ascii="Verdana" w:hAnsi="Verdana"/>
          <w:sz w:val="18"/>
          <w:szCs w:val="18"/>
        </w:rPr>
        <w:t>It is important to note that</w:t>
      </w:r>
      <w:r w:rsidR="002A40D8">
        <w:rPr>
          <w:rFonts w:ascii="Verdana" w:hAnsi="Verdana"/>
          <w:sz w:val="18"/>
          <w:szCs w:val="18"/>
        </w:rPr>
        <w:t>, overall,</w:t>
      </w:r>
      <w:r>
        <w:rPr>
          <w:rFonts w:ascii="Verdana" w:hAnsi="Verdana"/>
          <w:sz w:val="18"/>
          <w:szCs w:val="18"/>
        </w:rPr>
        <w:t xml:space="preserve"> </w:t>
      </w:r>
      <w:r w:rsidR="000C436B">
        <w:rPr>
          <w:rFonts w:ascii="Verdana" w:hAnsi="Verdana"/>
          <w:sz w:val="18"/>
          <w:szCs w:val="18"/>
        </w:rPr>
        <w:t xml:space="preserve">evaluation of the </w:t>
      </w:r>
      <w:r w:rsidR="000A443A">
        <w:rPr>
          <w:rFonts w:ascii="Verdana" w:hAnsi="Verdana"/>
          <w:sz w:val="18"/>
          <w:szCs w:val="18"/>
        </w:rPr>
        <w:t>project’s success in answering the second research question is</w:t>
      </w:r>
      <w:r w:rsidR="001F785F">
        <w:rPr>
          <w:rFonts w:ascii="Verdana" w:hAnsi="Verdana"/>
          <w:sz w:val="18"/>
          <w:szCs w:val="18"/>
        </w:rPr>
        <w:t xml:space="preserve"> significantly limited by the lack of user testing.</w:t>
      </w:r>
      <w:r w:rsidR="008E47B6">
        <w:rPr>
          <w:rFonts w:ascii="Verdana" w:hAnsi="Verdana"/>
          <w:sz w:val="18"/>
          <w:szCs w:val="18"/>
        </w:rPr>
        <w:t xml:space="preserve"> </w:t>
      </w:r>
      <w:r w:rsidR="005A067A">
        <w:rPr>
          <w:rFonts w:ascii="Verdana" w:hAnsi="Verdana"/>
          <w:sz w:val="18"/>
          <w:szCs w:val="18"/>
        </w:rPr>
        <w:t>Comparison of the artifact’s</w:t>
      </w:r>
      <w:r w:rsidR="00AB13A9">
        <w:rPr>
          <w:rFonts w:ascii="Verdana" w:hAnsi="Verdana"/>
          <w:sz w:val="18"/>
          <w:szCs w:val="18"/>
        </w:rPr>
        <w:t xml:space="preserve"> adherence with principles of OOD and UCD can only prove its</w:t>
      </w:r>
      <w:r w:rsidR="00210989">
        <w:rPr>
          <w:rFonts w:ascii="Verdana" w:hAnsi="Verdana"/>
          <w:sz w:val="18"/>
          <w:szCs w:val="18"/>
        </w:rPr>
        <w:t xml:space="preserve"> theoretical</w:t>
      </w:r>
      <w:r w:rsidR="00A46216">
        <w:rPr>
          <w:rFonts w:ascii="Verdana" w:hAnsi="Verdana"/>
          <w:sz w:val="18"/>
          <w:szCs w:val="18"/>
        </w:rPr>
        <w:t xml:space="preserve"> position. Given more time</w:t>
      </w:r>
      <w:r w:rsidR="00650D0A">
        <w:rPr>
          <w:rFonts w:ascii="Verdana" w:hAnsi="Verdana"/>
          <w:sz w:val="18"/>
          <w:szCs w:val="18"/>
        </w:rPr>
        <w:t xml:space="preserve"> and resources, focus should be placed on </w:t>
      </w:r>
      <w:r w:rsidR="0074519E">
        <w:rPr>
          <w:rFonts w:ascii="Verdana" w:hAnsi="Verdana"/>
          <w:sz w:val="18"/>
          <w:szCs w:val="18"/>
        </w:rPr>
        <w:t xml:space="preserve">conducting extensive user testing </w:t>
      </w:r>
      <w:r w:rsidR="00F550C3">
        <w:rPr>
          <w:rFonts w:ascii="Verdana" w:hAnsi="Verdana"/>
          <w:sz w:val="18"/>
          <w:szCs w:val="18"/>
        </w:rPr>
        <w:t>to</w:t>
      </w:r>
      <w:r w:rsidR="0074519E">
        <w:rPr>
          <w:rFonts w:ascii="Verdana" w:hAnsi="Verdana"/>
          <w:sz w:val="18"/>
          <w:szCs w:val="18"/>
        </w:rPr>
        <w:t xml:space="preserve"> determine </w:t>
      </w:r>
      <w:r w:rsidR="00200A24">
        <w:rPr>
          <w:rFonts w:ascii="Verdana" w:hAnsi="Verdana"/>
          <w:sz w:val="18"/>
          <w:szCs w:val="18"/>
        </w:rPr>
        <w:t xml:space="preserve">the extent to which issues like the overriding of </w:t>
      </w:r>
      <w:r w:rsidR="00025B40">
        <w:rPr>
          <w:rFonts w:ascii="Verdana" w:hAnsi="Verdana"/>
          <w:sz w:val="18"/>
          <w:szCs w:val="18"/>
        </w:rPr>
        <w:t>“</w:t>
      </w:r>
      <w:proofErr w:type="spellStart"/>
      <w:r w:rsidR="00200A24">
        <w:rPr>
          <w:rFonts w:ascii="Verdana" w:hAnsi="Verdana"/>
          <w:sz w:val="18"/>
          <w:szCs w:val="18"/>
        </w:rPr>
        <w:t>RigidBody</w:t>
      </w:r>
      <w:proofErr w:type="spellEnd"/>
      <w:r w:rsidR="00025B40">
        <w:rPr>
          <w:rFonts w:ascii="Verdana" w:hAnsi="Verdana"/>
          <w:sz w:val="18"/>
          <w:szCs w:val="18"/>
        </w:rPr>
        <w:t>”</w:t>
      </w:r>
      <w:r w:rsidR="00200A24">
        <w:rPr>
          <w:rFonts w:ascii="Verdana" w:hAnsi="Verdana"/>
          <w:sz w:val="18"/>
          <w:szCs w:val="18"/>
        </w:rPr>
        <w:t xml:space="preserve"> values and lack of progressive disclosure effect the overall usability of the simulation for developers.</w:t>
      </w:r>
    </w:p>
    <w:p w14:paraId="274B499F" w14:textId="77777777" w:rsidR="005B567E" w:rsidRDefault="005B567E" w:rsidP="00DE6C4E">
      <w:pPr>
        <w:jc w:val="both"/>
        <w:rPr>
          <w:rFonts w:ascii="Verdana" w:hAnsi="Verdana"/>
          <w:b/>
          <w:sz w:val="18"/>
          <w:szCs w:val="18"/>
        </w:rPr>
      </w:pPr>
    </w:p>
    <w:p w14:paraId="1ACD7198" w14:textId="1A2E48EA" w:rsidR="00065A6F" w:rsidRPr="00425221" w:rsidRDefault="000826BA" w:rsidP="00DE6C4E">
      <w:pPr>
        <w:jc w:val="both"/>
        <w:rPr>
          <w:rFonts w:ascii="Verdana" w:hAnsi="Verdana"/>
          <w:sz w:val="18"/>
          <w:szCs w:val="18"/>
        </w:rPr>
      </w:pPr>
      <w:r>
        <w:rPr>
          <w:rFonts w:ascii="Verdana" w:hAnsi="Verdana"/>
          <w:b/>
          <w:sz w:val="18"/>
          <w:szCs w:val="18"/>
        </w:rPr>
        <w:t>7</w:t>
      </w:r>
      <w:r w:rsidR="008314F3" w:rsidRPr="00425221">
        <w:rPr>
          <w:rFonts w:ascii="Verdana" w:hAnsi="Verdana"/>
          <w:b/>
          <w:sz w:val="18"/>
          <w:szCs w:val="18"/>
        </w:rPr>
        <w:t xml:space="preserve">. </w:t>
      </w:r>
      <w:r w:rsidR="00065A6F" w:rsidRPr="00425221">
        <w:rPr>
          <w:rFonts w:ascii="Verdana" w:hAnsi="Verdana"/>
          <w:b/>
          <w:sz w:val="18"/>
          <w:szCs w:val="18"/>
        </w:rPr>
        <w:t>Conclusion and recommendations</w:t>
      </w:r>
      <w:r w:rsidR="00C809CE">
        <w:rPr>
          <w:rFonts w:ascii="Verdana" w:hAnsi="Verdana"/>
          <w:sz w:val="18"/>
          <w:szCs w:val="18"/>
        </w:rPr>
        <w:t xml:space="preserve"> </w:t>
      </w:r>
    </w:p>
    <w:p w14:paraId="4229661A" w14:textId="77777777" w:rsidR="00065A6F" w:rsidRDefault="00065A6F" w:rsidP="00DE6C4E">
      <w:pPr>
        <w:jc w:val="both"/>
        <w:rPr>
          <w:rFonts w:ascii="Verdana" w:hAnsi="Verdana"/>
          <w:sz w:val="18"/>
          <w:szCs w:val="18"/>
        </w:rPr>
      </w:pPr>
    </w:p>
    <w:p w14:paraId="5FF60BBE" w14:textId="0320BBE9" w:rsidR="007A417C" w:rsidRDefault="00922B4E" w:rsidP="007A417C">
      <w:pPr>
        <w:jc w:val="both"/>
        <w:rPr>
          <w:rFonts w:ascii="Verdana" w:hAnsi="Verdana"/>
          <w:sz w:val="18"/>
          <w:szCs w:val="18"/>
        </w:rPr>
      </w:pPr>
      <w:r>
        <w:rPr>
          <w:rFonts w:ascii="Verdana" w:hAnsi="Verdana"/>
          <w:sz w:val="18"/>
          <w:szCs w:val="18"/>
        </w:rPr>
        <w:t xml:space="preserve">In conclusion, this project presents </w:t>
      </w:r>
      <w:r w:rsidR="00D37313">
        <w:rPr>
          <w:rFonts w:ascii="Verdana" w:hAnsi="Verdana"/>
          <w:sz w:val="18"/>
          <w:szCs w:val="18"/>
        </w:rPr>
        <w:t xml:space="preserve">a </w:t>
      </w:r>
      <w:r w:rsidR="00163BCE">
        <w:rPr>
          <w:rFonts w:ascii="Verdana" w:hAnsi="Verdana"/>
          <w:sz w:val="18"/>
          <w:szCs w:val="18"/>
        </w:rPr>
        <w:t>dynamic, modular simulation of The Simple Pendulum th</w:t>
      </w:r>
      <w:r w:rsidR="00587978">
        <w:rPr>
          <w:rFonts w:ascii="Verdana" w:hAnsi="Verdana"/>
          <w:sz w:val="18"/>
          <w:szCs w:val="18"/>
        </w:rPr>
        <w:t>at</w:t>
      </w:r>
      <w:r w:rsidR="004E1156">
        <w:rPr>
          <w:rFonts w:ascii="Verdana" w:hAnsi="Verdana"/>
          <w:sz w:val="18"/>
          <w:szCs w:val="18"/>
        </w:rPr>
        <w:t xml:space="preserve"> can theoretically be </w:t>
      </w:r>
      <w:r w:rsidR="00C80811">
        <w:rPr>
          <w:rFonts w:ascii="Verdana" w:hAnsi="Verdana"/>
          <w:sz w:val="18"/>
          <w:szCs w:val="18"/>
        </w:rPr>
        <w:t xml:space="preserve">integrated into other </w:t>
      </w:r>
      <w:r w:rsidR="001F3A9E">
        <w:rPr>
          <w:rFonts w:ascii="Verdana" w:hAnsi="Verdana"/>
          <w:sz w:val="18"/>
          <w:szCs w:val="18"/>
        </w:rPr>
        <w:t>projects</w:t>
      </w:r>
      <w:r w:rsidR="00EE294C">
        <w:rPr>
          <w:rFonts w:ascii="Verdana" w:hAnsi="Verdana"/>
          <w:sz w:val="18"/>
          <w:szCs w:val="18"/>
        </w:rPr>
        <w:t xml:space="preserve"> </w:t>
      </w:r>
      <w:r w:rsidR="00C76820">
        <w:rPr>
          <w:rFonts w:ascii="Verdana" w:hAnsi="Verdana"/>
          <w:sz w:val="18"/>
          <w:szCs w:val="18"/>
        </w:rPr>
        <w:t xml:space="preserve">for use </w:t>
      </w:r>
      <w:r w:rsidR="008F1E59">
        <w:rPr>
          <w:rFonts w:ascii="Verdana" w:hAnsi="Verdana"/>
          <w:sz w:val="18"/>
          <w:szCs w:val="18"/>
        </w:rPr>
        <w:t>by other video game developers.</w:t>
      </w:r>
    </w:p>
    <w:p w14:paraId="2FE457D3" w14:textId="77777777" w:rsidR="001C4285" w:rsidRDefault="001C4285" w:rsidP="007A417C">
      <w:pPr>
        <w:jc w:val="both"/>
        <w:rPr>
          <w:rFonts w:ascii="Verdana" w:hAnsi="Verdana"/>
          <w:sz w:val="18"/>
          <w:szCs w:val="18"/>
        </w:rPr>
      </w:pPr>
    </w:p>
    <w:p w14:paraId="762860E4" w14:textId="0A1A8A9D" w:rsidR="00922B4E" w:rsidRDefault="001C4285" w:rsidP="007A417C">
      <w:pPr>
        <w:jc w:val="both"/>
        <w:rPr>
          <w:rFonts w:ascii="Verdana" w:hAnsi="Verdana"/>
          <w:sz w:val="18"/>
          <w:szCs w:val="18"/>
        </w:rPr>
      </w:pPr>
      <w:r>
        <w:rPr>
          <w:rFonts w:ascii="Verdana" w:hAnsi="Verdana"/>
          <w:sz w:val="18"/>
          <w:szCs w:val="18"/>
        </w:rPr>
        <w:t>The initial position-based</w:t>
      </w:r>
      <w:r w:rsidR="00946F1F">
        <w:rPr>
          <w:rFonts w:ascii="Verdana" w:hAnsi="Verdana"/>
          <w:sz w:val="18"/>
          <w:szCs w:val="18"/>
        </w:rPr>
        <w:t xml:space="preserve"> simulation of The </w:t>
      </w:r>
      <w:r w:rsidR="008B6B55">
        <w:rPr>
          <w:rFonts w:ascii="Verdana" w:hAnsi="Verdana"/>
          <w:sz w:val="18"/>
          <w:szCs w:val="18"/>
        </w:rPr>
        <w:t>Pendulum, while</w:t>
      </w:r>
      <w:r w:rsidR="00C04BC7">
        <w:rPr>
          <w:rFonts w:ascii="Verdana" w:hAnsi="Verdana"/>
          <w:sz w:val="18"/>
          <w:szCs w:val="18"/>
        </w:rPr>
        <w:t xml:space="preserve"> </w:t>
      </w:r>
      <w:r w:rsidR="0024045B">
        <w:rPr>
          <w:rFonts w:ascii="Verdana" w:hAnsi="Verdana"/>
          <w:sz w:val="18"/>
          <w:szCs w:val="18"/>
        </w:rPr>
        <w:t xml:space="preserve">successful in </w:t>
      </w:r>
      <w:r w:rsidR="008B6B55">
        <w:rPr>
          <w:rFonts w:ascii="Verdana" w:hAnsi="Verdana"/>
          <w:sz w:val="18"/>
          <w:szCs w:val="18"/>
        </w:rPr>
        <w:t xml:space="preserve">answering the first research question, </w:t>
      </w:r>
      <w:r w:rsidR="001738EA">
        <w:rPr>
          <w:rFonts w:ascii="Verdana" w:hAnsi="Verdana"/>
          <w:sz w:val="18"/>
          <w:szCs w:val="18"/>
        </w:rPr>
        <w:t xml:space="preserve">could not be used in numerous contexts due to </w:t>
      </w:r>
      <w:r w:rsidR="00D46DD2">
        <w:rPr>
          <w:rFonts w:ascii="Verdana" w:hAnsi="Verdana"/>
          <w:sz w:val="18"/>
          <w:szCs w:val="18"/>
        </w:rPr>
        <w:t>the “Set Position()” function overriding an</w:t>
      </w:r>
      <w:r w:rsidR="00312F52">
        <w:rPr>
          <w:rFonts w:ascii="Verdana" w:hAnsi="Verdana"/>
          <w:sz w:val="18"/>
          <w:szCs w:val="18"/>
        </w:rPr>
        <w:t xml:space="preserve">y forces working on the “bob” and not </w:t>
      </w:r>
      <w:r w:rsidR="000104D0">
        <w:rPr>
          <w:rFonts w:ascii="Verdana" w:hAnsi="Verdana"/>
          <w:sz w:val="18"/>
          <w:szCs w:val="18"/>
        </w:rPr>
        <w:t>considering</w:t>
      </w:r>
      <w:r w:rsidR="00312F52">
        <w:rPr>
          <w:rFonts w:ascii="Verdana" w:hAnsi="Verdana"/>
          <w:sz w:val="18"/>
          <w:szCs w:val="18"/>
        </w:rPr>
        <w:t xml:space="preserve"> collisions.</w:t>
      </w:r>
      <w:r w:rsidR="000104D0">
        <w:rPr>
          <w:rFonts w:ascii="Verdana" w:hAnsi="Verdana"/>
          <w:sz w:val="18"/>
          <w:szCs w:val="18"/>
        </w:rPr>
        <w:t xml:space="preserve"> Consequently, </w:t>
      </w:r>
      <w:r w:rsidR="005C4D98">
        <w:rPr>
          <w:rFonts w:ascii="Verdana" w:hAnsi="Verdana"/>
          <w:sz w:val="18"/>
          <w:szCs w:val="18"/>
        </w:rPr>
        <w:t>this approach was abandoned for a force-based approach.</w:t>
      </w:r>
    </w:p>
    <w:p w14:paraId="5621EDCD" w14:textId="77777777" w:rsidR="005C4D98" w:rsidRDefault="005C4D98" w:rsidP="007A417C">
      <w:pPr>
        <w:jc w:val="both"/>
        <w:rPr>
          <w:rFonts w:ascii="Verdana" w:hAnsi="Verdana"/>
          <w:sz w:val="18"/>
          <w:szCs w:val="18"/>
        </w:rPr>
      </w:pPr>
    </w:p>
    <w:p w14:paraId="67A6329C" w14:textId="3169F226" w:rsidR="004A05E9" w:rsidRDefault="005C4D98" w:rsidP="007A417C">
      <w:pPr>
        <w:jc w:val="both"/>
        <w:rPr>
          <w:rFonts w:ascii="Verdana" w:hAnsi="Verdana"/>
          <w:sz w:val="18"/>
          <w:szCs w:val="18"/>
        </w:rPr>
      </w:pPr>
      <w:r>
        <w:rPr>
          <w:rFonts w:ascii="Verdana" w:hAnsi="Verdana"/>
          <w:sz w:val="18"/>
          <w:szCs w:val="18"/>
        </w:rPr>
        <w:t xml:space="preserve">The force-based approach for this </w:t>
      </w:r>
      <w:r w:rsidR="00EC0D85">
        <w:rPr>
          <w:rFonts w:ascii="Verdana" w:hAnsi="Verdana"/>
          <w:sz w:val="18"/>
          <w:szCs w:val="18"/>
        </w:rPr>
        <w:t>project was mostly successfu</w:t>
      </w:r>
      <w:r w:rsidR="004A05E9">
        <w:rPr>
          <w:rFonts w:ascii="Verdana" w:hAnsi="Verdana"/>
          <w:sz w:val="18"/>
          <w:szCs w:val="18"/>
        </w:rPr>
        <w:t xml:space="preserve">l, with only slight smoothing issues observed after an extended amount of time. </w:t>
      </w:r>
    </w:p>
    <w:p w14:paraId="4431C30B" w14:textId="77777777" w:rsidR="00DE4094" w:rsidRDefault="00DE4094" w:rsidP="007A417C">
      <w:pPr>
        <w:jc w:val="both"/>
        <w:rPr>
          <w:rFonts w:ascii="Verdana" w:hAnsi="Verdana"/>
          <w:sz w:val="18"/>
          <w:szCs w:val="18"/>
        </w:rPr>
      </w:pPr>
    </w:p>
    <w:p w14:paraId="57B3F066" w14:textId="2E5FD96A" w:rsidR="00664317" w:rsidRDefault="004A05E9" w:rsidP="007A417C">
      <w:pPr>
        <w:jc w:val="both"/>
        <w:rPr>
          <w:rFonts w:ascii="Verdana" w:hAnsi="Verdana"/>
          <w:sz w:val="18"/>
          <w:szCs w:val="18"/>
        </w:rPr>
      </w:pPr>
      <w:r>
        <w:rPr>
          <w:rFonts w:ascii="Verdana" w:hAnsi="Verdana"/>
          <w:sz w:val="18"/>
          <w:szCs w:val="18"/>
        </w:rPr>
        <w:t>The simulation’s</w:t>
      </w:r>
      <w:r w:rsidR="00853BE3">
        <w:rPr>
          <w:rFonts w:ascii="Verdana" w:hAnsi="Verdana"/>
          <w:sz w:val="18"/>
          <w:szCs w:val="18"/>
        </w:rPr>
        <w:t xml:space="preserve"> modular nature alongside its</w:t>
      </w:r>
      <w:r>
        <w:rPr>
          <w:rFonts w:ascii="Verdana" w:hAnsi="Verdana"/>
          <w:sz w:val="18"/>
          <w:szCs w:val="18"/>
        </w:rPr>
        <w:t xml:space="preserve"> ability to work in a variety of contexts</w:t>
      </w:r>
      <w:r w:rsidR="005E13DC">
        <w:rPr>
          <w:rFonts w:ascii="Verdana" w:hAnsi="Verdana"/>
          <w:sz w:val="18"/>
          <w:szCs w:val="18"/>
        </w:rPr>
        <w:t xml:space="preserve"> and with different interface</w:t>
      </w:r>
      <w:r w:rsidR="00F11EAC">
        <w:rPr>
          <w:rFonts w:ascii="Verdana" w:hAnsi="Verdana"/>
          <w:sz w:val="18"/>
          <w:szCs w:val="18"/>
        </w:rPr>
        <w:t>s exemplifies</w:t>
      </w:r>
      <w:r w:rsidR="005C26CC">
        <w:rPr>
          <w:rFonts w:ascii="Verdana" w:hAnsi="Verdana"/>
          <w:sz w:val="18"/>
          <w:szCs w:val="18"/>
        </w:rPr>
        <w:t xml:space="preserve"> the project’s </w:t>
      </w:r>
      <w:r w:rsidR="00F11EAC">
        <w:rPr>
          <w:rFonts w:ascii="Verdana" w:hAnsi="Verdana"/>
          <w:sz w:val="18"/>
          <w:szCs w:val="18"/>
        </w:rPr>
        <w:lastRenderedPageBreak/>
        <w:t>general success in answering the</w:t>
      </w:r>
      <w:r w:rsidR="008C7667">
        <w:rPr>
          <w:rFonts w:ascii="Verdana" w:hAnsi="Verdana"/>
          <w:sz w:val="18"/>
          <w:szCs w:val="18"/>
        </w:rPr>
        <w:t xml:space="preserve"> second research question</w:t>
      </w:r>
      <w:r w:rsidR="00664317">
        <w:rPr>
          <w:rFonts w:ascii="Verdana" w:hAnsi="Verdana"/>
          <w:sz w:val="18"/>
          <w:szCs w:val="18"/>
        </w:rPr>
        <w:t xml:space="preserve">. </w:t>
      </w:r>
      <w:r w:rsidR="00DE4094">
        <w:rPr>
          <w:rFonts w:ascii="Verdana" w:hAnsi="Verdana"/>
          <w:sz w:val="18"/>
          <w:szCs w:val="18"/>
        </w:rPr>
        <w:t>The artifact’s presentation of the adjustment options available</w:t>
      </w:r>
      <w:r w:rsidR="00CA4454">
        <w:rPr>
          <w:rFonts w:ascii="Verdana" w:hAnsi="Verdana"/>
          <w:sz w:val="18"/>
          <w:szCs w:val="18"/>
        </w:rPr>
        <w:t xml:space="preserve"> is passable</w:t>
      </w:r>
      <w:r w:rsidR="00F34259">
        <w:rPr>
          <w:rFonts w:ascii="Verdana" w:hAnsi="Verdana"/>
          <w:sz w:val="18"/>
          <w:szCs w:val="18"/>
        </w:rPr>
        <w:t>,</w:t>
      </w:r>
      <w:r w:rsidR="0011438C">
        <w:rPr>
          <w:rFonts w:ascii="Verdana" w:hAnsi="Verdana"/>
          <w:sz w:val="18"/>
          <w:szCs w:val="18"/>
        </w:rPr>
        <w:t xml:space="preserve"> being developed in line with common UCD principles, </w:t>
      </w:r>
      <w:r w:rsidR="00A47137">
        <w:rPr>
          <w:rFonts w:ascii="Verdana" w:hAnsi="Verdana"/>
          <w:sz w:val="18"/>
          <w:szCs w:val="18"/>
        </w:rPr>
        <w:t xml:space="preserve">but </w:t>
      </w:r>
      <w:r w:rsidR="000A3851">
        <w:rPr>
          <w:rFonts w:ascii="Verdana" w:hAnsi="Verdana"/>
          <w:sz w:val="18"/>
          <w:szCs w:val="18"/>
        </w:rPr>
        <w:t xml:space="preserve">it is not clear </w:t>
      </w:r>
      <w:r w:rsidR="008D3195">
        <w:rPr>
          <w:rFonts w:ascii="Verdana" w:hAnsi="Verdana"/>
          <w:sz w:val="18"/>
          <w:szCs w:val="18"/>
        </w:rPr>
        <w:t>when certain variables are used in the simulation and when they are deactivated.</w:t>
      </w:r>
      <w:r w:rsidR="00B747DD">
        <w:rPr>
          <w:rFonts w:ascii="Verdana" w:hAnsi="Verdana"/>
          <w:sz w:val="18"/>
          <w:szCs w:val="18"/>
        </w:rPr>
        <w:t xml:space="preserve"> </w:t>
      </w:r>
    </w:p>
    <w:p w14:paraId="39325ED9" w14:textId="77777777" w:rsidR="007C2898" w:rsidRDefault="007C2898" w:rsidP="007A417C">
      <w:pPr>
        <w:jc w:val="both"/>
        <w:rPr>
          <w:rFonts w:ascii="Verdana" w:hAnsi="Verdana"/>
          <w:sz w:val="18"/>
          <w:szCs w:val="18"/>
        </w:rPr>
      </w:pPr>
    </w:p>
    <w:p w14:paraId="326FAE0F" w14:textId="6921F9A5" w:rsidR="005D2DDB" w:rsidRDefault="007C2898" w:rsidP="007A417C">
      <w:pPr>
        <w:jc w:val="both"/>
        <w:rPr>
          <w:rFonts w:ascii="Verdana" w:hAnsi="Verdana"/>
          <w:sz w:val="18"/>
          <w:szCs w:val="18"/>
        </w:rPr>
      </w:pPr>
      <w:r>
        <w:rPr>
          <w:rFonts w:ascii="Verdana" w:hAnsi="Verdana"/>
          <w:sz w:val="18"/>
          <w:szCs w:val="18"/>
        </w:rPr>
        <w:t>The lack of user testing for this project</w:t>
      </w:r>
      <w:r w:rsidR="00AF3D96">
        <w:rPr>
          <w:rFonts w:ascii="Verdana" w:hAnsi="Verdana"/>
          <w:sz w:val="18"/>
          <w:szCs w:val="18"/>
        </w:rPr>
        <w:t xml:space="preserve"> </w:t>
      </w:r>
      <w:r w:rsidR="00316428">
        <w:rPr>
          <w:rFonts w:ascii="Verdana" w:hAnsi="Verdana"/>
          <w:sz w:val="18"/>
          <w:szCs w:val="18"/>
        </w:rPr>
        <w:t>means that a confident conclusion cannot be re</w:t>
      </w:r>
      <w:r w:rsidR="00250B17">
        <w:rPr>
          <w:rFonts w:ascii="Verdana" w:hAnsi="Verdana"/>
          <w:sz w:val="18"/>
          <w:szCs w:val="18"/>
        </w:rPr>
        <w:t>ached on</w:t>
      </w:r>
      <w:r w:rsidR="0080236A">
        <w:rPr>
          <w:rFonts w:ascii="Verdana" w:hAnsi="Verdana"/>
          <w:sz w:val="18"/>
          <w:szCs w:val="18"/>
        </w:rPr>
        <w:t xml:space="preserve"> the extent to which the simulation is easily integrable into other projects. Further work on this project should prioritise </w:t>
      </w:r>
      <w:r w:rsidR="00D41486">
        <w:rPr>
          <w:rFonts w:ascii="Verdana" w:hAnsi="Verdana"/>
          <w:sz w:val="18"/>
          <w:szCs w:val="18"/>
        </w:rPr>
        <w:t>this</w:t>
      </w:r>
      <w:r w:rsidR="0080236A">
        <w:rPr>
          <w:rFonts w:ascii="Verdana" w:hAnsi="Verdana"/>
          <w:sz w:val="18"/>
          <w:szCs w:val="18"/>
        </w:rPr>
        <w:t xml:space="preserve">, </w:t>
      </w:r>
      <w:r w:rsidR="0073644F">
        <w:rPr>
          <w:rFonts w:ascii="Verdana" w:hAnsi="Verdana"/>
          <w:sz w:val="18"/>
          <w:szCs w:val="18"/>
        </w:rPr>
        <w:t xml:space="preserve">preferably on a focus group of video game developers familiar with the Unity </w:t>
      </w:r>
      <w:r w:rsidR="000A41A1">
        <w:rPr>
          <w:rFonts w:ascii="Verdana" w:hAnsi="Verdana"/>
          <w:sz w:val="18"/>
          <w:szCs w:val="18"/>
        </w:rPr>
        <w:t>G</w:t>
      </w:r>
      <w:r w:rsidR="0073644F">
        <w:rPr>
          <w:rFonts w:ascii="Verdana" w:hAnsi="Verdana"/>
          <w:sz w:val="18"/>
          <w:szCs w:val="18"/>
        </w:rPr>
        <w:t xml:space="preserve">ame </w:t>
      </w:r>
      <w:r w:rsidR="000A41A1">
        <w:rPr>
          <w:rFonts w:ascii="Verdana" w:hAnsi="Verdana"/>
          <w:sz w:val="18"/>
          <w:szCs w:val="18"/>
        </w:rPr>
        <w:t>E</w:t>
      </w:r>
      <w:r w:rsidR="0073644F">
        <w:rPr>
          <w:rFonts w:ascii="Verdana" w:hAnsi="Verdana"/>
          <w:sz w:val="18"/>
          <w:szCs w:val="18"/>
        </w:rPr>
        <w:t>ngine</w:t>
      </w:r>
      <w:r w:rsidR="000A41A1">
        <w:rPr>
          <w:rFonts w:ascii="Verdana" w:hAnsi="Verdana"/>
          <w:sz w:val="18"/>
          <w:szCs w:val="18"/>
        </w:rPr>
        <w:t xml:space="preserve"> (Unity Technologies, 20</w:t>
      </w:r>
      <w:r w:rsidR="00D223FB">
        <w:rPr>
          <w:rFonts w:ascii="Verdana" w:hAnsi="Verdana"/>
          <w:sz w:val="18"/>
          <w:szCs w:val="18"/>
        </w:rPr>
        <w:t>23</w:t>
      </w:r>
      <w:r w:rsidR="000A41A1">
        <w:rPr>
          <w:rFonts w:ascii="Verdana" w:hAnsi="Verdana"/>
          <w:sz w:val="18"/>
          <w:szCs w:val="18"/>
        </w:rPr>
        <w:t>)</w:t>
      </w:r>
      <w:r w:rsidR="0073644F">
        <w:rPr>
          <w:rFonts w:ascii="Verdana" w:hAnsi="Verdana"/>
          <w:sz w:val="18"/>
          <w:szCs w:val="18"/>
        </w:rPr>
        <w:t xml:space="preserve">. </w:t>
      </w:r>
      <w:r w:rsidR="00706656">
        <w:rPr>
          <w:rFonts w:ascii="Verdana" w:hAnsi="Verdana"/>
          <w:sz w:val="18"/>
          <w:szCs w:val="18"/>
        </w:rPr>
        <w:t>Questions asked during this research phase</w:t>
      </w:r>
      <w:r w:rsidR="00A56C8B">
        <w:rPr>
          <w:rFonts w:ascii="Verdana" w:hAnsi="Verdana"/>
          <w:sz w:val="18"/>
          <w:szCs w:val="18"/>
        </w:rPr>
        <w:t xml:space="preserve"> should relate to user experience</w:t>
      </w:r>
      <w:r w:rsidR="00B90B3E">
        <w:rPr>
          <w:rFonts w:ascii="Verdana" w:hAnsi="Verdana"/>
          <w:sz w:val="18"/>
          <w:szCs w:val="18"/>
        </w:rPr>
        <w:t>, the clarity of parameters’ functions</w:t>
      </w:r>
      <w:r w:rsidR="007D0C74">
        <w:rPr>
          <w:rFonts w:ascii="Verdana" w:hAnsi="Verdana"/>
          <w:sz w:val="18"/>
          <w:szCs w:val="18"/>
        </w:rPr>
        <w:t>,</w:t>
      </w:r>
      <w:r w:rsidR="00B90B3E">
        <w:rPr>
          <w:rFonts w:ascii="Verdana" w:hAnsi="Verdana"/>
          <w:sz w:val="18"/>
          <w:szCs w:val="18"/>
        </w:rPr>
        <w:t xml:space="preserve"> ease of implementation of the simulation into the developers’ own projects</w:t>
      </w:r>
      <w:r w:rsidR="007D0C74">
        <w:rPr>
          <w:rFonts w:ascii="Verdana" w:hAnsi="Verdana"/>
          <w:sz w:val="18"/>
          <w:szCs w:val="18"/>
        </w:rPr>
        <w:t xml:space="preserve"> and overall User Experience</w:t>
      </w:r>
      <w:r w:rsidR="00725A0C">
        <w:rPr>
          <w:rFonts w:ascii="Verdana" w:hAnsi="Verdana"/>
          <w:sz w:val="18"/>
          <w:szCs w:val="18"/>
        </w:rPr>
        <w:t xml:space="preserve">. The data gathered can then be used to </w:t>
      </w:r>
      <w:r w:rsidR="00A83A2B">
        <w:rPr>
          <w:rFonts w:ascii="Verdana" w:hAnsi="Verdana"/>
          <w:sz w:val="18"/>
          <w:szCs w:val="18"/>
        </w:rPr>
        <w:t xml:space="preserve">ascertain </w:t>
      </w:r>
      <w:r w:rsidR="00AA390E">
        <w:rPr>
          <w:rFonts w:ascii="Verdana" w:hAnsi="Verdana"/>
          <w:sz w:val="18"/>
          <w:szCs w:val="18"/>
        </w:rPr>
        <w:t xml:space="preserve">the extent to which </w:t>
      </w:r>
      <w:r w:rsidR="006A0ED5">
        <w:rPr>
          <w:rFonts w:ascii="Verdana" w:hAnsi="Verdana"/>
          <w:sz w:val="18"/>
          <w:szCs w:val="18"/>
        </w:rPr>
        <w:t xml:space="preserve">issues </w:t>
      </w:r>
      <w:r w:rsidR="0066770C">
        <w:rPr>
          <w:rFonts w:ascii="Verdana" w:hAnsi="Verdana"/>
          <w:sz w:val="18"/>
          <w:szCs w:val="18"/>
        </w:rPr>
        <w:t xml:space="preserve">like </w:t>
      </w:r>
      <w:proofErr w:type="spellStart"/>
      <w:r w:rsidR="006A0ED5">
        <w:rPr>
          <w:rFonts w:ascii="Verdana" w:hAnsi="Verdana"/>
          <w:sz w:val="18"/>
          <w:szCs w:val="18"/>
        </w:rPr>
        <w:t>RigidBody</w:t>
      </w:r>
      <w:proofErr w:type="spellEnd"/>
      <w:r w:rsidR="006A0ED5">
        <w:rPr>
          <w:rFonts w:ascii="Verdana" w:hAnsi="Verdana"/>
          <w:sz w:val="18"/>
          <w:szCs w:val="18"/>
        </w:rPr>
        <w:t xml:space="preserve"> values being overridden affect the overall user experience, </w:t>
      </w:r>
      <w:r w:rsidR="00C81D3A">
        <w:rPr>
          <w:rFonts w:ascii="Verdana" w:hAnsi="Verdana"/>
          <w:sz w:val="18"/>
          <w:szCs w:val="18"/>
        </w:rPr>
        <w:t xml:space="preserve">and </w:t>
      </w:r>
      <w:r w:rsidR="001C6FA6">
        <w:rPr>
          <w:rFonts w:ascii="Verdana" w:hAnsi="Verdana"/>
          <w:sz w:val="18"/>
          <w:szCs w:val="18"/>
        </w:rPr>
        <w:t>well-informed, relevant solutions can be carried out.</w:t>
      </w:r>
      <w:r w:rsidR="00353F3D">
        <w:rPr>
          <w:rFonts w:ascii="Verdana" w:hAnsi="Verdana"/>
          <w:sz w:val="18"/>
          <w:szCs w:val="18"/>
        </w:rPr>
        <w:t xml:space="preserve"> </w:t>
      </w:r>
    </w:p>
    <w:p w14:paraId="081A0D7A" w14:textId="77777777" w:rsidR="005D2DDB" w:rsidRDefault="005D2DDB" w:rsidP="007A417C">
      <w:pPr>
        <w:jc w:val="both"/>
        <w:rPr>
          <w:rFonts w:ascii="Verdana" w:hAnsi="Verdana"/>
          <w:sz w:val="18"/>
          <w:szCs w:val="18"/>
        </w:rPr>
      </w:pPr>
    </w:p>
    <w:p w14:paraId="24D4C973" w14:textId="20CDA0C1" w:rsidR="00BF0DB7" w:rsidRDefault="00442813" w:rsidP="00710414">
      <w:pPr>
        <w:jc w:val="both"/>
        <w:rPr>
          <w:rFonts w:ascii="Verdana" w:hAnsi="Verdana"/>
          <w:sz w:val="18"/>
          <w:szCs w:val="18"/>
        </w:rPr>
      </w:pPr>
      <w:r>
        <w:rPr>
          <w:rFonts w:ascii="Verdana" w:hAnsi="Verdana"/>
          <w:sz w:val="18"/>
          <w:szCs w:val="18"/>
        </w:rPr>
        <w:t xml:space="preserve">Alongside user testing, the project would benefit from </w:t>
      </w:r>
      <w:r w:rsidR="001A55C8">
        <w:rPr>
          <w:rFonts w:ascii="Verdana" w:hAnsi="Verdana"/>
          <w:sz w:val="18"/>
          <w:szCs w:val="18"/>
        </w:rPr>
        <w:t>more specialized research into the functions of real-time physics engines so that the issues with the smoothness of the simulation over</w:t>
      </w:r>
      <w:r w:rsidR="0005514D">
        <w:rPr>
          <w:rFonts w:ascii="Verdana" w:hAnsi="Verdana"/>
          <w:sz w:val="18"/>
          <w:szCs w:val="18"/>
        </w:rPr>
        <w:t xml:space="preserve"> </w:t>
      </w:r>
      <w:r w:rsidR="00E6222B">
        <w:rPr>
          <w:rFonts w:ascii="Verdana" w:hAnsi="Verdana"/>
          <w:sz w:val="18"/>
          <w:szCs w:val="18"/>
        </w:rPr>
        <w:t xml:space="preserve">time </w:t>
      </w:r>
      <w:r w:rsidR="001A55C8">
        <w:rPr>
          <w:rFonts w:ascii="Verdana" w:hAnsi="Verdana"/>
          <w:sz w:val="18"/>
          <w:szCs w:val="18"/>
        </w:rPr>
        <w:t xml:space="preserve">can be </w:t>
      </w:r>
      <w:r w:rsidR="00B35D5F">
        <w:rPr>
          <w:rFonts w:ascii="Verdana" w:hAnsi="Verdana"/>
          <w:sz w:val="18"/>
          <w:szCs w:val="18"/>
        </w:rPr>
        <w:t xml:space="preserve">more </w:t>
      </w:r>
      <w:r w:rsidR="001A55C8">
        <w:rPr>
          <w:rFonts w:ascii="Verdana" w:hAnsi="Verdana"/>
          <w:sz w:val="18"/>
          <w:szCs w:val="18"/>
        </w:rPr>
        <w:t xml:space="preserve">effectively addressed. </w:t>
      </w:r>
    </w:p>
    <w:p w14:paraId="0CF3705A" w14:textId="77777777" w:rsidR="00363245" w:rsidRDefault="00363245" w:rsidP="00710414">
      <w:pPr>
        <w:jc w:val="both"/>
        <w:rPr>
          <w:rFonts w:ascii="Verdana" w:hAnsi="Verdana"/>
          <w:sz w:val="18"/>
          <w:szCs w:val="18"/>
        </w:rPr>
      </w:pPr>
    </w:p>
    <w:p w14:paraId="5B8BFDDB" w14:textId="433645A1" w:rsidR="005F05CA" w:rsidRDefault="00EB1659" w:rsidP="00B15E99">
      <w:pPr>
        <w:jc w:val="both"/>
        <w:rPr>
          <w:rFonts w:ascii="Verdana" w:hAnsi="Verdana"/>
          <w:sz w:val="18"/>
          <w:szCs w:val="18"/>
        </w:rPr>
      </w:pPr>
      <w:r>
        <w:rPr>
          <w:rFonts w:ascii="Verdana" w:hAnsi="Verdana"/>
          <w:sz w:val="18"/>
          <w:szCs w:val="18"/>
        </w:rPr>
        <w:t xml:space="preserve">Considering all functionality for the simulation is contained within the “Pendulum Script” alongside its modular nature </w:t>
      </w:r>
      <w:r w:rsidR="00581230">
        <w:rPr>
          <w:rFonts w:ascii="Verdana" w:hAnsi="Verdana"/>
          <w:sz w:val="18"/>
          <w:szCs w:val="18"/>
        </w:rPr>
        <w:t xml:space="preserve">reveals the potential for this artifact to be turned into an official </w:t>
      </w:r>
      <w:r w:rsidR="0018086A">
        <w:rPr>
          <w:rFonts w:ascii="Verdana" w:hAnsi="Verdana"/>
          <w:sz w:val="18"/>
          <w:szCs w:val="18"/>
        </w:rPr>
        <w:t xml:space="preserve">developer tool. After </w:t>
      </w:r>
      <w:r w:rsidR="00DC3B2D">
        <w:rPr>
          <w:rFonts w:ascii="Verdana" w:hAnsi="Verdana"/>
          <w:sz w:val="18"/>
          <w:szCs w:val="18"/>
        </w:rPr>
        <w:t>user</w:t>
      </w:r>
      <w:r w:rsidR="00EE475C">
        <w:rPr>
          <w:rFonts w:ascii="Verdana" w:hAnsi="Verdana"/>
          <w:sz w:val="18"/>
          <w:szCs w:val="18"/>
        </w:rPr>
        <w:t xml:space="preserve"> testing and addressing of the project’s key issues h</w:t>
      </w:r>
      <w:r w:rsidR="000A645D">
        <w:rPr>
          <w:rFonts w:ascii="Verdana" w:hAnsi="Verdana"/>
          <w:sz w:val="18"/>
          <w:szCs w:val="18"/>
        </w:rPr>
        <w:t xml:space="preserve">as taken place, the “package” folder containing the simulation functionality can be </w:t>
      </w:r>
      <w:r w:rsidR="003653EC">
        <w:rPr>
          <w:rFonts w:ascii="Verdana" w:hAnsi="Verdana"/>
          <w:sz w:val="18"/>
          <w:szCs w:val="18"/>
        </w:rPr>
        <w:t xml:space="preserve">converted into an asset package and put onto the Unity </w:t>
      </w:r>
      <w:r w:rsidR="00CC12A8">
        <w:rPr>
          <w:rFonts w:ascii="Verdana" w:hAnsi="Verdana"/>
          <w:sz w:val="18"/>
          <w:szCs w:val="18"/>
        </w:rPr>
        <w:t xml:space="preserve">Asset </w:t>
      </w:r>
      <w:r w:rsidR="003653EC">
        <w:rPr>
          <w:rFonts w:ascii="Verdana" w:hAnsi="Verdana"/>
          <w:sz w:val="18"/>
          <w:szCs w:val="18"/>
        </w:rPr>
        <w:t>Store (</w:t>
      </w:r>
      <w:r w:rsidR="00960390">
        <w:rPr>
          <w:rFonts w:ascii="Verdana" w:hAnsi="Verdana"/>
          <w:sz w:val="18"/>
          <w:szCs w:val="18"/>
        </w:rPr>
        <w:t>Unity Technologies, 2025</w:t>
      </w:r>
      <w:r w:rsidR="003653EC">
        <w:rPr>
          <w:rFonts w:ascii="Verdana" w:hAnsi="Verdana"/>
          <w:sz w:val="18"/>
          <w:szCs w:val="18"/>
        </w:rPr>
        <w:t>).</w:t>
      </w:r>
    </w:p>
    <w:p w14:paraId="43EF6EE0" w14:textId="77777777" w:rsidR="005F05CA" w:rsidRDefault="005F05CA" w:rsidP="00B15E99">
      <w:pPr>
        <w:jc w:val="both"/>
        <w:rPr>
          <w:rFonts w:ascii="Verdana" w:hAnsi="Verdana"/>
          <w:b/>
          <w:noProof/>
          <w:sz w:val="18"/>
          <w:szCs w:val="18"/>
        </w:rPr>
      </w:pPr>
    </w:p>
    <w:p w14:paraId="0D28A8CE" w14:textId="77777777" w:rsidR="00681090" w:rsidRDefault="00681090" w:rsidP="00B15E99">
      <w:pPr>
        <w:jc w:val="both"/>
        <w:rPr>
          <w:rFonts w:ascii="Verdana" w:hAnsi="Verdana"/>
          <w:b/>
          <w:noProof/>
          <w:sz w:val="18"/>
          <w:szCs w:val="18"/>
        </w:rPr>
      </w:pPr>
    </w:p>
    <w:p w14:paraId="66925B6C" w14:textId="77777777" w:rsidR="000D6E57" w:rsidRDefault="000826BA" w:rsidP="00B15E99">
      <w:pPr>
        <w:jc w:val="both"/>
        <w:rPr>
          <w:rFonts w:ascii="Verdana" w:hAnsi="Verdana"/>
          <w:b/>
          <w:noProof/>
          <w:sz w:val="18"/>
          <w:szCs w:val="18"/>
        </w:rPr>
      </w:pPr>
      <w:r>
        <w:rPr>
          <w:rFonts w:ascii="Verdana" w:hAnsi="Verdana"/>
          <w:b/>
          <w:noProof/>
          <w:sz w:val="18"/>
          <w:szCs w:val="18"/>
        </w:rPr>
        <w:t>8</w:t>
      </w:r>
      <w:r w:rsidR="008314F3" w:rsidRPr="00B15E99">
        <w:rPr>
          <w:rFonts w:ascii="Verdana" w:hAnsi="Verdana"/>
          <w:b/>
          <w:noProof/>
          <w:sz w:val="18"/>
          <w:szCs w:val="18"/>
        </w:rPr>
        <w:t xml:space="preserve">. </w:t>
      </w:r>
      <w:r w:rsidR="00976699" w:rsidRPr="00B15E99">
        <w:rPr>
          <w:rFonts w:ascii="Verdana" w:hAnsi="Verdana"/>
          <w:b/>
          <w:noProof/>
          <w:sz w:val="18"/>
          <w:szCs w:val="18"/>
        </w:rPr>
        <w:t>References</w:t>
      </w:r>
    </w:p>
    <w:p w14:paraId="3C51769B" w14:textId="77777777" w:rsidR="00364C34" w:rsidRDefault="00364C34" w:rsidP="00364C34">
      <w:pPr>
        <w:rPr>
          <w:rFonts w:ascii="Verdana" w:hAnsi="Verdana"/>
          <w:sz w:val="18"/>
          <w:szCs w:val="18"/>
        </w:rPr>
      </w:pPr>
      <w:r>
        <w:rPr>
          <w:rFonts w:ascii="Verdana" w:hAnsi="Verdana"/>
          <w:sz w:val="18"/>
          <w:szCs w:val="18"/>
        </w:rPr>
        <w:t xml:space="preserve">Academia, Inc (2008) </w:t>
      </w:r>
      <w:r>
        <w:rPr>
          <w:rFonts w:ascii="Verdana" w:hAnsi="Verdana"/>
          <w:i/>
          <w:iCs/>
          <w:sz w:val="18"/>
          <w:szCs w:val="18"/>
        </w:rPr>
        <w:t xml:space="preserve">Academia.Org </w:t>
      </w:r>
      <w:r>
        <w:rPr>
          <w:rFonts w:ascii="Verdana" w:hAnsi="Verdana"/>
          <w:sz w:val="18"/>
          <w:szCs w:val="18"/>
        </w:rPr>
        <w:t xml:space="preserve">[online]. Available From: </w:t>
      </w:r>
      <w:hyperlink r:id="rId47" w:history="1">
        <w:r w:rsidRPr="007A4FA8">
          <w:rPr>
            <w:rStyle w:val="Hyperlink"/>
            <w:rFonts w:ascii="Verdana" w:hAnsi="Verdana"/>
            <w:sz w:val="18"/>
            <w:szCs w:val="18"/>
          </w:rPr>
          <w:t>https://www.academia.edu</w:t>
        </w:r>
      </w:hyperlink>
    </w:p>
    <w:p w14:paraId="1C3FED21" w14:textId="77777777" w:rsidR="00364C34" w:rsidRPr="008F263E" w:rsidRDefault="00364C34" w:rsidP="00364C34">
      <w:pPr>
        <w:rPr>
          <w:rFonts w:ascii="Verdana" w:hAnsi="Verdana"/>
          <w:sz w:val="18"/>
          <w:szCs w:val="18"/>
        </w:rPr>
      </w:pPr>
    </w:p>
    <w:p w14:paraId="5B78D624" w14:textId="77777777" w:rsidR="00364C34" w:rsidRDefault="00364C34" w:rsidP="00364C34">
      <w:pPr>
        <w:rPr>
          <w:rFonts w:ascii="Verdana" w:hAnsi="Verdana"/>
          <w:sz w:val="18"/>
          <w:szCs w:val="18"/>
        </w:rPr>
      </w:pPr>
      <w:r>
        <w:rPr>
          <w:rFonts w:ascii="Verdana" w:hAnsi="Verdana"/>
          <w:sz w:val="18"/>
          <w:szCs w:val="18"/>
        </w:rPr>
        <w:t xml:space="preserve">Akkaya, A and </w:t>
      </w:r>
      <w:proofErr w:type="spellStart"/>
      <w:r>
        <w:rPr>
          <w:rFonts w:ascii="Verdana" w:hAnsi="Verdana"/>
          <w:sz w:val="18"/>
          <w:szCs w:val="18"/>
        </w:rPr>
        <w:t>Akpinar</w:t>
      </w:r>
      <w:proofErr w:type="spellEnd"/>
      <w:r>
        <w:rPr>
          <w:rFonts w:ascii="Verdana" w:hAnsi="Verdana"/>
          <w:sz w:val="18"/>
          <w:szCs w:val="18"/>
        </w:rPr>
        <w:t xml:space="preserve">. Y. (2022) </w:t>
      </w:r>
      <w:r w:rsidRPr="00C11B16">
        <w:rPr>
          <w:rFonts w:ascii="Verdana" w:hAnsi="Verdana"/>
          <w:sz w:val="18"/>
          <w:szCs w:val="18"/>
        </w:rPr>
        <w:t>Experiential serious-game design for development of knowledge of object-oriented programming and computational thinking skills</w:t>
      </w:r>
      <w:r>
        <w:rPr>
          <w:rFonts w:ascii="Verdana" w:hAnsi="Verdana"/>
          <w:sz w:val="18"/>
          <w:szCs w:val="18"/>
        </w:rPr>
        <w:t xml:space="preserve">. </w:t>
      </w:r>
      <w:r>
        <w:rPr>
          <w:rFonts w:ascii="Verdana" w:hAnsi="Verdana"/>
          <w:i/>
          <w:iCs/>
          <w:sz w:val="18"/>
          <w:szCs w:val="18"/>
        </w:rPr>
        <w:t>Computer Science Education</w:t>
      </w:r>
      <w:r>
        <w:rPr>
          <w:rFonts w:ascii="Verdana" w:hAnsi="Verdana"/>
          <w:sz w:val="18"/>
          <w:szCs w:val="18"/>
        </w:rPr>
        <w:t xml:space="preserve"> [online] 32, p. 476-501  </w:t>
      </w:r>
    </w:p>
    <w:p w14:paraId="45BC0409" w14:textId="77777777" w:rsidR="00364C34" w:rsidRDefault="00364C34" w:rsidP="00364C34">
      <w:pPr>
        <w:rPr>
          <w:rFonts w:ascii="Verdana" w:hAnsi="Verdana"/>
          <w:sz w:val="18"/>
          <w:szCs w:val="18"/>
        </w:rPr>
      </w:pPr>
    </w:p>
    <w:p w14:paraId="58F3A8C1" w14:textId="77777777" w:rsidR="00364C34" w:rsidRDefault="00364C34" w:rsidP="00364C34">
      <w:pPr>
        <w:rPr>
          <w:rFonts w:ascii="Verdana" w:hAnsi="Verdana"/>
          <w:sz w:val="18"/>
          <w:szCs w:val="18"/>
        </w:rPr>
      </w:pPr>
      <w:r w:rsidRPr="00A95DBE">
        <w:rPr>
          <w:rFonts w:ascii="Verdana" w:hAnsi="Verdana"/>
          <w:sz w:val="18"/>
          <w:szCs w:val="18"/>
        </w:rPr>
        <w:t xml:space="preserve">A. Kuo, J. L. Hiler, and R. J. Lutz (2017) From super </w:t>
      </w:r>
      <w:proofErr w:type="spellStart"/>
      <w:r w:rsidRPr="00A95DBE">
        <w:rPr>
          <w:rFonts w:ascii="Verdana" w:hAnsi="Verdana"/>
          <w:sz w:val="18"/>
          <w:szCs w:val="18"/>
        </w:rPr>
        <w:t>mario</w:t>
      </w:r>
      <w:proofErr w:type="spellEnd"/>
      <w:r w:rsidRPr="00A95DBE">
        <w:rPr>
          <w:rFonts w:ascii="Verdana" w:hAnsi="Verdana"/>
          <w:sz w:val="18"/>
          <w:szCs w:val="18"/>
        </w:rPr>
        <w:t xml:space="preserve"> to </w:t>
      </w:r>
      <w:proofErr w:type="spellStart"/>
      <w:r w:rsidRPr="00A95DBE">
        <w:rPr>
          <w:rFonts w:ascii="Verdana" w:hAnsi="Verdana"/>
          <w:sz w:val="18"/>
          <w:szCs w:val="18"/>
        </w:rPr>
        <w:t>skyrim</w:t>
      </w:r>
      <w:proofErr w:type="spellEnd"/>
      <w:r w:rsidRPr="00A95DBE">
        <w:rPr>
          <w:rFonts w:ascii="Verdana" w:hAnsi="Verdana"/>
          <w:sz w:val="18"/>
          <w:szCs w:val="18"/>
        </w:rPr>
        <w:t xml:space="preserve">: A framework for the evolution of video game consumption, </w:t>
      </w:r>
      <w:r w:rsidRPr="00A95DBE">
        <w:rPr>
          <w:rFonts w:ascii="Verdana" w:hAnsi="Verdana"/>
          <w:i/>
          <w:iCs/>
          <w:sz w:val="18"/>
          <w:szCs w:val="18"/>
        </w:rPr>
        <w:t xml:space="preserve">Journal of Consumer Behaviour. </w:t>
      </w:r>
      <w:r w:rsidRPr="00A95DBE">
        <w:rPr>
          <w:rFonts w:ascii="Verdana" w:hAnsi="Verdana"/>
          <w:sz w:val="18"/>
          <w:szCs w:val="18"/>
        </w:rPr>
        <w:t>[online] 16, pp. 101–120.</w:t>
      </w:r>
    </w:p>
    <w:p w14:paraId="169DEC00" w14:textId="77777777" w:rsidR="00364C34" w:rsidRDefault="00364C34" w:rsidP="00364C34">
      <w:pPr>
        <w:rPr>
          <w:rFonts w:ascii="Verdana" w:hAnsi="Verdana"/>
          <w:sz w:val="18"/>
          <w:szCs w:val="18"/>
        </w:rPr>
      </w:pPr>
    </w:p>
    <w:p w14:paraId="43738774" w14:textId="77777777" w:rsidR="00364C34" w:rsidRPr="008E4C7E" w:rsidRDefault="00364C34" w:rsidP="00364C34">
      <w:pPr>
        <w:rPr>
          <w:rFonts w:ascii="Verdana" w:hAnsi="Verdana"/>
          <w:sz w:val="18"/>
          <w:szCs w:val="18"/>
        </w:rPr>
      </w:pPr>
      <w:proofErr w:type="spellStart"/>
      <w:r>
        <w:rPr>
          <w:rFonts w:ascii="Verdana" w:hAnsi="Verdana"/>
          <w:sz w:val="18"/>
          <w:szCs w:val="18"/>
        </w:rPr>
        <w:t>Baboard</w:t>
      </w:r>
      <w:proofErr w:type="spellEnd"/>
      <w:r>
        <w:rPr>
          <w:rFonts w:ascii="Verdana" w:hAnsi="Verdana"/>
          <w:sz w:val="18"/>
          <w:szCs w:val="18"/>
        </w:rPr>
        <w:t xml:space="preserve">, F (2025) </w:t>
      </w:r>
      <w:r>
        <w:rPr>
          <w:rFonts w:ascii="Verdana" w:hAnsi="Verdana"/>
          <w:i/>
          <w:iCs/>
          <w:sz w:val="18"/>
          <w:szCs w:val="18"/>
        </w:rPr>
        <w:t xml:space="preserve">Engineering the wobble: how to (not?) engineer a co-op open world physics-based farming sim </w:t>
      </w:r>
      <w:r>
        <w:rPr>
          <w:rFonts w:ascii="Verdana" w:hAnsi="Verdana"/>
          <w:sz w:val="18"/>
          <w:szCs w:val="18"/>
        </w:rPr>
        <w:t xml:space="preserve">[Talk] Manchester Metropolitan University. April 10. </w:t>
      </w:r>
    </w:p>
    <w:p w14:paraId="4220439C" w14:textId="77777777" w:rsidR="00364C34" w:rsidRDefault="00364C34" w:rsidP="00364C34">
      <w:pPr>
        <w:rPr>
          <w:rFonts w:ascii="Verdana" w:hAnsi="Verdana"/>
          <w:sz w:val="18"/>
          <w:szCs w:val="18"/>
        </w:rPr>
      </w:pPr>
    </w:p>
    <w:p w14:paraId="6ACE82AC" w14:textId="77777777" w:rsidR="00364C34" w:rsidRDefault="00364C34" w:rsidP="00364C34">
      <w:pPr>
        <w:rPr>
          <w:rFonts w:ascii="Verdana" w:hAnsi="Verdana"/>
          <w:sz w:val="18"/>
          <w:szCs w:val="18"/>
        </w:rPr>
      </w:pPr>
      <w:r>
        <w:rPr>
          <w:rFonts w:ascii="Verdana" w:hAnsi="Verdana"/>
          <w:sz w:val="18"/>
          <w:szCs w:val="18"/>
        </w:rPr>
        <w:t xml:space="preserve">Backer (2011) </w:t>
      </w:r>
      <w:r>
        <w:rPr>
          <w:rFonts w:ascii="Verdana" w:hAnsi="Verdana"/>
          <w:i/>
          <w:iCs/>
          <w:sz w:val="18"/>
          <w:szCs w:val="18"/>
        </w:rPr>
        <w:t xml:space="preserve">Games, Rules and Immersion. </w:t>
      </w:r>
      <w:r>
        <w:rPr>
          <w:rFonts w:ascii="Verdana" w:hAnsi="Verdana"/>
          <w:sz w:val="18"/>
          <w:szCs w:val="18"/>
        </w:rPr>
        <w:t xml:space="preserve">[Online]. </w:t>
      </w:r>
      <w:hyperlink r:id="rId48" w:history="1">
        <w:r w:rsidRPr="007A4FA8">
          <w:rPr>
            <w:rStyle w:val="Hyperlink"/>
            <w:rFonts w:ascii="Verdana" w:hAnsi="Verdana"/>
            <w:sz w:val="18"/>
            <w:szCs w:val="18"/>
          </w:rPr>
          <w:t>https://www.gamedeveloper.com/design/games-rules-immersion</w:t>
        </w:r>
      </w:hyperlink>
    </w:p>
    <w:p w14:paraId="0F77F9DF" w14:textId="77777777" w:rsidR="00364C34" w:rsidRDefault="00364C34" w:rsidP="00364C34">
      <w:pPr>
        <w:rPr>
          <w:rFonts w:ascii="Verdana" w:hAnsi="Verdana"/>
          <w:sz w:val="18"/>
          <w:szCs w:val="18"/>
        </w:rPr>
      </w:pPr>
    </w:p>
    <w:p w14:paraId="08B99D62" w14:textId="77777777" w:rsidR="00364C34" w:rsidRPr="004B360A" w:rsidRDefault="00364C34" w:rsidP="00364C34">
      <w:pPr>
        <w:rPr>
          <w:rFonts w:ascii="Verdana" w:hAnsi="Verdana"/>
          <w:sz w:val="18"/>
          <w:szCs w:val="18"/>
        </w:rPr>
      </w:pPr>
      <w:r>
        <w:rPr>
          <w:rFonts w:ascii="Verdana" w:hAnsi="Verdana"/>
          <w:sz w:val="18"/>
          <w:szCs w:val="18"/>
        </w:rPr>
        <w:t xml:space="preserve">Bayliss, J.D (2022) </w:t>
      </w:r>
      <w:r>
        <w:rPr>
          <w:rFonts w:ascii="Verdana" w:hAnsi="Verdana"/>
          <w:i/>
          <w:iCs/>
          <w:sz w:val="18"/>
          <w:szCs w:val="18"/>
        </w:rPr>
        <w:t>The Data-Orientated Design process for game development.</w:t>
      </w:r>
    </w:p>
    <w:p w14:paraId="53D76303" w14:textId="77777777" w:rsidR="00364C34" w:rsidRDefault="00364C34" w:rsidP="00364C34">
      <w:pPr>
        <w:rPr>
          <w:rFonts w:ascii="Verdana" w:hAnsi="Verdana"/>
          <w:sz w:val="18"/>
          <w:szCs w:val="18"/>
        </w:rPr>
      </w:pPr>
    </w:p>
    <w:p w14:paraId="08FE3C97" w14:textId="7B670E4E" w:rsidR="00364C34" w:rsidRDefault="00364C34" w:rsidP="00364C34">
      <w:pPr>
        <w:rPr>
          <w:rFonts w:ascii="Verdana" w:hAnsi="Verdana"/>
          <w:sz w:val="18"/>
          <w:szCs w:val="18"/>
        </w:rPr>
      </w:pPr>
      <w:r>
        <w:rPr>
          <w:rFonts w:ascii="Verdana" w:hAnsi="Verdana"/>
          <w:sz w:val="18"/>
          <w:szCs w:val="18"/>
        </w:rPr>
        <w:t>Bleeding Edge Studios (</w:t>
      </w:r>
      <w:r w:rsidR="00E86AC1">
        <w:rPr>
          <w:rFonts w:ascii="Verdana" w:hAnsi="Verdana"/>
          <w:sz w:val="18"/>
          <w:szCs w:val="18"/>
        </w:rPr>
        <w:t>2024</w:t>
      </w:r>
      <w:r>
        <w:rPr>
          <w:rFonts w:ascii="Verdana" w:hAnsi="Verdana"/>
          <w:sz w:val="18"/>
          <w:szCs w:val="18"/>
        </w:rPr>
        <w:t xml:space="preserve">) </w:t>
      </w:r>
      <w:r>
        <w:rPr>
          <w:rFonts w:ascii="Verdana" w:hAnsi="Verdana"/>
          <w:i/>
          <w:iCs/>
          <w:sz w:val="18"/>
          <w:szCs w:val="18"/>
        </w:rPr>
        <w:t xml:space="preserve">Mastering Game Development: Unveiling the power of OOP in Gaming Concepts 2024. </w:t>
      </w:r>
      <w:r>
        <w:rPr>
          <w:rFonts w:ascii="Verdana" w:hAnsi="Verdana"/>
          <w:sz w:val="18"/>
          <w:szCs w:val="18"/>
        </w:rPr>
        <w:t xml:space="preserve">Available From: </w:t>
      </w:r>
      <w:hyperlink r:id="rId49" w:history="1">
        <w:r w:rsidRPr="007A4FA8">
          <w:rPr>
            <w:rStyle w:val="Hyperlink"/>
            <w:rFonts w:ascii="Verdana" w:hAnsi="Verdana"/>
            <w:sz w:val="18"/>
            <w:szCs w:val="18"/>
          </w:rPr>
          <w:t>https://bleedingedge.studio/blog/game-development-oop-in-gaming-concept-24/</w:t>
        </w:r>
      </w:hyperlink>
    </w:p>
    <w:p w14:paraId="1C671FCF" w14:textId="77777777" w:rsidR="00364C34" w:rsidRDefault="00364C34" w:rsidP="00364C34">
      <w:pPr>
        <w:rPr>
          <w:rFonts w:ascii="Verdana" w:hAnsi="Verdana"/>
          <w:sz w:val="18"/>
          <w:szCs w:val="18"/>
        </w:rPr>
      </w:pPr>
    </w:p>
    <w:p w14:paraId="3B3C0F75" w14:textId="77777777" w:rsidR="00364C34" w:rsidRPr="001D155B" w:rsidRDefault="00364C34" w:rsidP="00364C34">
      <w:pPr>
        <w:rPr>
          <w:rFonts w:ascii="Verdana" w:hAnsi="Verdana"/>
          <w:sz w:val="18"/>
          <w:szCs w:val="18"/>
        </w:rPr>
      </w:pPr>
      <w:r>
        <w:rPr>
          <w:rFonts w:ascii="Verdana" w:hAnsi="Verdana"/>
          <w:sz w:val="18"/>
          <w:szCs w:val="18"/>
        </w:rPr>
        <w:t xml:space="preserve">Browne, C. (2021) </w:t>
      </w:r>
      <w:r>
        <w:rPr>
          <w:rFonts w:ascii="Verdana" w:hAnsi="Verdana"/>
          <w:i/>
          <w:iCs/>
          <w:sz w:val="18"/>
          <w:szCs w:val="18"/>
        </w:rPr>
        <w:t>7 User Centred Design Principles</w:t>
      </w:r>
      <w:r>
        <w:rPr>
          <w:rFonts w:ascii="Verdana" w:hAnsi="Verdana"/>
          <w:sz w:val="18"/>
          <w:szCs w:val="18"/>
        </w:rPr>
        <w:t xml:space="preserve">. [online]. Available From: </w:t>
      </w:r>
      <w:hyperlink r:id="rId50" w:anchor="seven-user-centered-design-principles" w:history="1">
        <w:r w:rsidRPr="007A4FA8">
          <w:rPr>
            <w:rStyle w:val="Hyperlink"/>
            <w:rFonts w:ascii="Verdana" w:hAnsi="Verdana"/>
            <w:sz w:val="18"/>
            <w:szCs w:val="18"/>
          </w:rPr>
          <w:t>https://careerfoundry.com/en/blog/ux-design/user-centered-design-principles/#seven-user-centered-design-principles</w:t>
        </w:r>
      </w:hyperlink>
    </w:p>
    <w:p w14:paraId="0A29CB62" w14:textId="77777777" w:rsidR="00364C34" w:rsidRDefault="00364C34" w:rsidP="00364C34">
      <w:pPr>
        <w:rPr>
          <w:rFonts w:ascii="Verdana" w:hAnsi="Verdana"/>
          <w:sz w:val="18"/>
          <w:szCs w:val="18"/>
        </w:rPr>
      </w:pPr>
    </w:p>
    <w:p w14:paraId="006C13D8" w14:textId="77777777" w:rsidR="00364C34" w:rsidRDefault="00364C34" w:rsidP="00364C34">
      <w:pPr>
        <w:rPr>
          <w:rFonts w:ascii="Verdana" w:hAnsi="Verdana"/>
          <w:sz w:val="18"/>
          <w:szCs w:val="18"/>
        </w:rPr>
      </w:pPr>
      <w:r>
        <w:rPr>
          <w:rFonts w:ascii="Verdana" w:hAnsi="Verdana"/>
          <w:sz w:val="18"/>
          <w:szCs w:val="18"/>
        </w:rPr>
        <w:t xml:space="preserve">Dassault </w:t>
      </w:r>
      <w:proofErr w:type="spellStart"/>
      <w:r>
        <w:rPr>
          <w:rFonts w:ascii="Verdana" w:hAnsi="Verdana"/>
          <w:sz w:val="18"/>
          <w:szCs w:val="18"/>
        </w:rPr>
        <w:t>Systemes</w:t>
      </w:r>
      <w:proofErr w:type="spellEnd"/>
      <w:r>
        <w:rPr>
          <w:rFonts w:ascii="Verdana" w:hAnsi="Verdana"/>
          <w:sz w:val="18"/>
          <w:szCs w:val="18"/>
        </w:rPr>
        <w:t xml:space="preserve"> (2020) </w:t>
      </w:r>
      <w:r>
        <w:rPr>
          <w:rFonts w:ascii="Verdana" w:hAnsi="Verdana"/>
          <w:i/>
          <w:iCs/>
          <w:sz w:val="18"/>
          <w:szCs w:val="18"/>
        </w:rPr>
        <w:t xml:space="preserve">CAITA V5. </w:t>
      </w:r>
      <w:r>
        <w:rPr>
          <w:rFonts w:ascii="Verdana" w:hAnsi="Verdana"/>
          <w:sz w:val="18"/>
          <w:szCs w:val="18"/>
        </w:rPr>
        <w:t xml:space="preserve">[Computer Program]. Available From: </w:t>
      </w:r>
      <w:hyperlink r:id="rId51" w:history="1">
        <w:r w:rsidRPr="007A4FA8">
          <w:rPr>
            <w:rStyle w:val="Hyperlink"/>
            <w:rFonts w:ascii="Verdana" w:hAnsi="Verdana"/>
            <w:sz w:val="18"/>
            <w:szCs w:val="18"/>
          </w:rPr>
          <w:t>https://www.3ds.com/products/catia/catia-v5</w:t>
        </w:r>
      </w:hyperlink>
    </w:p>
    <w:p w14:paraId="4D420382" w14:textId="77777777" w:rsidR="00364C34" w:rsidRDefault="00364C34" w:rsidP="00364C34">
      <w:pPr>
        <w:pStyle w:val="Bibliography"/>
        <w:rPr>
          <w:rFonts w:ascii="Verdana" w:hAnsi="Verdana"/>
          <w:sz w:val="18"/>
        </w:rPr>
      </w:pPr>
    </w:p>
    <w:p w14:paraId="788D7B59" w14:textId="77777777" w:rsidR="00364C34" w:rsidRPr="00442249" w:rsidRDefault="00364C34" w:rsidP="00364C34">
      <w:pPr>
        <w:pStyle w:val="Bibliography"/>
        <w:rPr>
          <w:rFonts w:ascii="Verdana" w:hAnsi="Verdana"/>
          <w:sz w:val="18"/>
        </w:rPr>
      </w:pPr>
      <w:r w:rsidRPr="004D2BC1">
        <w:rPr>
          <w:rFonts w:ascii="Verdana" w:hAnsi="Verdana"/>
          <w:sz w:val="18"/>
        </w:rPr>
        <w:t xml:space="preserve">Dathan, B. and Ramnath, S. (2015) </w:t>
      </w:r>
      <w:r w:rsidRPr="00DB6B4F">
        <w:rPr>
          <w:rFonts w:ascii="Verdana" w:hAnsi="Verdana"/>
          <w:i/>
          <w:iCs/>
          <w:sz w:val="18"/>
        </w:rPr>
        <w:t>Object-Oriented Analysis, Design and Implementation: Undergraduate Topics in Computer Science</w:t>
      </w:r>
      <w:r w:rsidRPr="004D2BC1">
        <w:rPr>
          <w:rFonts w:ascii="Verdana" w:hAnsi="Verdana"/>
          <w:sz w:val="18"/>
        </w:rPr>
        <w:t xml:space="preserve"> [online]</w:t>
      </w:r>
      <w:r>
        <w:rPr>
          <w:rFonts w:ascii="Verdana" w:hAnsi="Verdana"/>
          <w:sz w:val="18"/>
        </w:rPr>
        <w:t xml:space="preserve"> </w:t>
      </w:r>
      <w:r w:rsidRPr="004D2BC1">
        <w:rPr>
          <w:rFonts w:ascii="Verdana" w:hAnsi="Verdana"/>
          <w:sz w:val="18"/>
        </w:rPr>
        <w:t xml:space="preserve">Springer International Publishing. </w:t>
      </w:r>
    </w:p>
    <w:p w14:paraId="66C20AED" w14:textId="77777777" w:rsidR="00364C34" w:rsidRDefault="00364C34" w:rsidP="00364C34">
      <w:pPr>
        <w:rPr>
          <w:rFonts w:ascii="Verdana" w:hAnsi="Verdana"/>
          <w:sz w:val="18"/>
          <w:szCs w:val="18"/>
        </w:rPr>
      </w:pPr>
    </w:p>
    <w:p w14:paraId="3D2A2135" w14:textId="77777777" w:rsidR="00364C34" w:rsidRDefault="00364C34" w:rsidP="00364C34">
      <w:pPr>
        <w:rPr>
          <w:rFonts w:ascii="Verdana" w:hAnsi="Verdana"/>
          <w:sz w:val="18"/>
          <w:szCs w:val="18"/>
        </w:rPr>
      </w:pPr>
      <w:r w:rsidRPr="0068757D">
        <w:rPr>
          <w:rFonts w:ascii="Verdana" w:hAnsi="Verdana"/>
          <w:sz w:val="18"/>
          <w:szCs w:val="18"/>
        </w:rPr>
        <w:t>Del Río-Cidoncha</w:t>
      </w:r>
      <w:r>
        <w:rPr>
          <w:rFonts w:ascii="Verdana" w:hAnsi="Verdana"/>
          <w:sz w:val="18"/>
          <w:szCs w:val="18"/>
        </w:rPr>
        <w:t xml:space="preserve">, G. (2020) </w:t>
      </w:r>
      <w:r w:rsidRPr="00234405">
        <w:rPr>
          <w:rFonts w:ascii="Verdana" w:hAnsi="Verdana"/>
          <w:sz w:val="18"/>
          <w:szCs w:val="18"/>
        </w:rPr>
        <w:t xml:space="preserve">Computer-Aided Design and Kinematic Simulation of Huygens’s Pendulum Clock. </w:t>
      </w:r>
      <w:r>
        <w:rPr>
          <w:rFonts w:ascii="Verdana" w:hAnsi="Verdana"/>
          <w:i/>
          <w:iCs/>
          <w:sz w:val="18"/>
          <w:szCs w:val="18"/>
        </w:rPr>
        <w:t xml:space="preserve">Applied Sciences. </w:t>
      </w:r>
      <w:r>
        <w:rPr>
          <w:rFonts w:ascii="Verdana" w:hAnsi="Verdana"/>
          <w:sz w:val="18"/>
          <w:szCs w:val="18"/>
        </w:rPr>
        <w:t xml:space="preserve">[online]. 10, p.538 </w:t>
      </w:r>
    </w:p>
    <w:p w14:paraId="1448B271" w14:textId="77777777" w:rsidR="00364C34" w:rsidRDefault="00364C34" w:rsidP="00364C34">
      <w:pPr>
        <w:pStyle w:val="Bibliography"/>
        <w:rPr>
          <w:rFonts w:ascii="Verdana" w:hAnsi="Verdana"/>
          <w:sz w:val="18"/>
        </w:rPr>
      </w:pPr>
    </w:p>
    <w:p w14:paraId="43F257C4" w14:textId="77777777" w:rsidR="00364C34" w:rsidRDefault="00364C34" w:rsidP="00364C34">
      <w:pPr>
        <w:pStyle w:val="Bibliography"/>
        <w:rPr>
          <w:rFonts w:ascii="Verdana" w:hAnsi="Verdana"/>
          <w:sz w:val="18"/>
        </w:rPr>
      </w:pPr>
      <w:proofErr w:type="spellStart"/>
      <w:r w:rsidRPr="004D2BC1">
        <w:rPr>
          <w:rFonts w:ascii="Verdana" w:hAnsi="Verdana"/>
          <w:sz w:val="18"/>
        </w:rPr>
        <w:t>Delise</w:t>
      </w:r>
      <w:proofErr w:type="spellEnd"/>
      <w:r w:rsidRPr="004D2BC1">
        <w:rPr>
          <w:rFonts w:ascii="Verdana" w:hAnsi="Verdana"/>
          <w:sz w:val="18"/>
        </w:rPr>
        <w:t xml:space="preserve">, F. (2022) </w:t>
      </w:r>
      <w:r w:rsidRPr="00673D77">
        <w:rPr>
          <w:rFonts w:ascii="Verdana" w:hAnsi="Verdana"/>
          <w:i/>
          <w:iCs/>
          <w:sz w:val="18"/>
        </w:rPr>
        <w:t>Anyone can build metaverse applications with new beta release of NVidia omniverse</w:t>
      </w:r>
      <w:r>
        <w:rPr>
          <w:rFonts w:ascii="Verdana" w:hAnsi="Verdana"/>
          <w:sz w:val="18"/>
        </w:rPr>
        <w:t>.</w:t>
      </w:r>
      <w:r w:rsidRPr="004D2BC1">
        <w:rPr>
          <w:rFonts w:ascii="Verdana" w:hAnsi="Verdana"/>
          <w:sz w:val="18"/>
        </w:rPr>
        <w:t xml:space="preserve"> [online]. Available from: </w:t>
      </w:r>
      <w:hyperlink r:id="rId52" w:history="1">
        <w:r w:rsidRPr="007A4FA8">
          <w:rPr>
            <w:rStyle w:val="Hyperlink"/>
            <w:rFonts w:ascii="Verdana" w:hAnsi="Verdana"/>
            <w:sz w:val="18"/>
          </w:rPr>
          <w:t>https://developer.nvidia.com/blog/anyone-can-build-metaverse-applications-with-new-beta-release-of-nvidia-omniverse/</w:t>
        </w:r>
      </w:hyperlink>
      <w:r w:rsidRPr="004D2BC1">
        <w:rPr>
          <w:rFonts w:ascii="Verdana" w:hAnsi="Verdana"/>
          <w:sz w:val="18"/>
        </w:rPr>
        <w:t>.</w:t>
      </w:r>
    </w:p>
    <w:p w14:paraId="431DD551" w14:textId="77777777" w:rsidR="00364C34" w:rsidRDefault="00364C34" w:rsidP="00364C34">
      <w:pPr>
        <w:rPr>
          <w:sz w:val="20"/>
          <w:szCs w:val="20"/>
        </w:rPr>
      </w:pPr>
    </w:p>
    <w:p w14:paraId="6A8D5978" w14:textId="77777777" w:rsidR="00364C34" w:rsidRDefault="00364C34" w:rsidP="00364C34">
      <w:pPr>
        <w:rPr>
          <w:sz w:val="20"/>
          <w:szCs w:val="20"/>
        </w:rPr>
      </w:pPr>
      <w:r>
        <w:rPr>
          <w:sz w:val="20"/>
          <w:szCs w:val="20"/>
        </w:rPr>
        <w:t xml:space="preserve">Epic Games (2022) </w:t>
      </w:r>
      <w:r w:rsidRPr="006E39E9">
        <w:rPr>
          <w:i/>
          <w:iCs/>
          <w:sz w:val="20"/>
          <w:szCs w:val="20"/>
        </w:rPr>
        <w:t>Unreal Engine 5</w:t>
      </w:r>
      <w:r>
        <w:rPr>
          <w:sz w:val="20"/>
          <w:szCs w:val="20"/>
        </w:rPr>
        <w:t xml:space="preserve"> (2022) [Computer Program] Available from : </w:t>
      </w:r>
      <w:r w:rsidRPr="006122E6">
        <w:rPr>
          <w:sz w:val="20"/>
          <w:szCs w:val="20"/>
        </w:rPr>
        <w:t>https://www.unrealengine.com/en-US/download</w:t>
      </w:r>
      <w:r>
        <w:rPr>
          <w:sz w:val="20"/>
          <w:szCs w:val="20"/>
        </w:rPr>
        <w:t xml:space="preserve">  </w:t>
      </w:r>
    </w:p>
    <w:p w14:paraId="4BAE30A7" w14:textId="77777777" w:rsidR="00364C34" w:rsidRDefault="00364C34" w:rsidP="00364C34">
      <w:pPr>
        <w:rPr>
          <w:sz w:val="20"/>
          <w:szCs w:val="20"/>
        </w:rPr>
      </w:pPr>
    </w:p>
    <w:p w14:paraId="748D4B42" w14:textId="77777777" w:rsidR="00364C34" w:rsidRPr="006624A9" w:rsidRDefault="00364C34" w:rsidP="00364C34">
      <w:r>
        <w:rPr>
          <w:sz w:val="20"/>
          <w:szCs w:val="20"/>
        </w:rPr>
        <w:t xml:space="preserve">Fabian, R. (2013) </w:t>
      </w:r>
      <w:r>
        <w:rPr>
          <w:i/>
          <w:iCs/>
          <w:sz w:val="20"/>
          <w:szCs w:val="20"/>
        </w:rPr>
        <w:t>Data Orientated Design.</w:t>
      </w:r>
      <w:r>
        <w:rPr>
          <w:sz w:val="20"/>
          <w:szCs w:val="20"/>
        </w:rPr>
        <w:t xml:space="preserve"> [online]. Available From: </w:t>
      </w:r>
      <w:r w:rsidRPr="00372250">
        <w:rPr>
          <w:rFonts w:ascii="Verdana" w:hAnsi="Verdana"/>
          <w:sz w:val="18"/>
          <w:szCs w:val="18"/>
        </w:rPr>
        <w:t>https://www.dataorienteddesign.com/dodmain.pdf</w:t>
      </w:r>
    </w:p>
    <w:p w14:paraId="6B8D25F3" w14:textId="77777777" w:rsidR="00364C34" w:rsidRDefault="00364C34" w:rsidP="00364C34">
      <w:pPr>
        <w:rPr>
          <w:rFonts w:ascii="Verdana" w:hAnsi="Verdana"/>
          <w:sz w:val="18"/>
          <w:szCs w:val="18"/>
        </w:rPr>
      </w:pPr>
    </w:p>
    <w:p w14:paraId="20F5C89A" w14:textId="77777777" w:rsidR="00364C34" w:rsidRDefault="00364C34" w:rsidP="00364C34">
      <w:pPr>
        <w:rPr>
          <w:rFonts w:ascii="Verdana" w:hAnsi="Verdana"/>
          <w:sz w:val="18"/>
          <w:szCs w:val="18"/>
        </w:rPr>
      </w:pPr>
      <w:proofErr w:type="spellStart"/>
      <w:r>
        <w:rPr>
          <w:rFonts w:ascii="Verdana" w:hAnsi="Verdana"/>
          <w:sz w:val="18"/>
          <w:szCs w:val="18"/>
        </w:rPr>
        <w:t>Fehervari</w:t>
      </w:r>
      <w:proofErr w:type="spellEnd"/>
      <w:r>
        <w:rPr>
          <w:rFonts w:ascii="Verdana" w:hAnsi="Verdana"/>
          <w:sz w:val="18"/>
          <w:szCs w:val="18"/>
        </w:rPr>
        <w:t xml:space="preserve">, Z. (2024)  </w:t>
      </w:r>
      <w:r w:rsidRPr="00F52D27">
        <w:rPr>
          <w:rFonts w:ascii="Verdana" w:eastAsiaTheme="minorHAnsi" w:hAnsi="Verdana"/>
          <w:i/>
          <w:iCs/>
          <w:sz w:val="18"/>
          <w:szCs w:val="18"/>
        </w:rPr>
        <w:t>Game Physics: If You Wanna Understand Gaming More</w:t>
      </w:r>
      <w:r>
        <w:rPr>
          <w:rFonts w:ascii="Verdana" w:hAnsi="Verdana"/>
          <w:i/>
          <w:iCs/>
          <w:sz w:val="18"/>
          <w:szCs w:val="18"/>
        </w:rPr>
        <w:t xml:space="preserve"> </w:t>
      </w:r>
      <w:r>
        <w:rPr>
          <w:rFonts w:ascii="Verdana" w:hAnsi="Verdana"/>
          <w:sz w:val="18"/>
          <w:szCs w:val="18"/>
        </w:rPr>
        <w:t xml:space="preserve">[online]. Available From: </w:t>
      </w:r>
      <w:hyperlink r:id="rId53" w:history="1">
        <w:r w:rsidRPr="007A4FA8">
          <w:rPr>
            <w:rStyle w:val="Hyperlink"/>
            <w:rFonts w:ascii="Verdana" w:hAnsi="Verdana"/>
            <w:sz w:val="18"/>
            <w:szCs w:val="18"/>
          </w:rPr>
          <w:t>https://medium.com/@fhrvri.mmxiv/game-physics-if-you-wanna-understand-gaming-more-bafae7414e6e</w:t>
        </w:r>
      </w:hyperlink>
      <w:r>
        <w:rPr>
          <w:rFonts w:ascii="Verdana" w:hAnsi="Verdana"/>
          <w:sz w:val="18"/>
          <w:szCs w:val="18"/>
        </w:rPr>
        <w:t>.</w:t>
      </w:r>
    </w:p>
    <w:p w14:paraId="101D7006" w14:textId="77777777" w:rsidR="00364C34" w:rsidRDefault="00364C34" w:rsidP="00364C34">
      <w:pPr>
        <w:rPr>
          <w:rFonts w:ascii="Verdana" w:hAnsi="Verdana"/>
          <w:sz w:val="18"/>
          <w:szCs w:val="18"/>
        </w:rPr>
      </w:pPr>
    </w:p>
    <w:p w14:paraId="545F52DF" w14:textId="77777777" w:rsidR="00364C34" w:rsidRPr="00ED6A13" w:rsidRDefault="00364C34" w:rsidP="00364C34">
      <w:r>
        <w:rPr>
          <w:rFonts w:ascii="Verdana" w:hAnsi="Verdana"/>
          <w:sz w:val="18"/>
          <w:szCs w:val="18"/>
        </w:rPr>
        <w:t xml:space="preserve">Google (2004) </w:t>
      </w:r>
      <w:r>
        <w:rPr>
          <w:rFonts w:ascii="Verdana" w:hAnsi="Verdana"/>
          <w:i/>
          <w:iCs/>
          <w:sz w:val="18"/>
          <w:szCs w:val="18"/>
        </w:rPr>
        <w:t xml:space="preserve">Google Scholar </w:t>
      </w:r>
      <w:r>
        <w:rPr>
          <w:rFonts w:ascii="Verdana" w:hAnsi="Verdana"/>
          <w:sz w:val="18"/>
          <w:szCs w:val="18"/>
        </w:rPr>
        <w:t xml:space="preserve">[online]. Available From: </w:t>
      </w:r>
      <w:r w:rsidRPr="001A0AF7">
        <w:rPr>
          <w:rFonts w:ascii="Verdana" w:hAnsi="Verdana"/>
          <w:sz w:val="18"/>
          <w:szCs w:val="18"/>
        </w:rPr>
        <w:t>https://scholar.google.com</w:t>
      </w:r>
    </w:p>
    <w:p w14:paraId="67FB13CB" w14:textId="77777777" w:rsidR="00364C34" w:rsidRDefault="00364C34" w:rsidP="00364C34">
      <w:pPr>
        <w:rPr>
          <w:rFonts w:ascii="Verdana" w:hAnsi="Verdana"/>
          <w:sz w:val="18"/>
        </w:rPr>
      </w:pPr>
    </w:p>
    <w:p w14:paraId="26334A55" w14:textId="77777777" w:rsidR="00364C34" w:rsidRDefault="00364C34" w:rsidP="00364C34">
      <w:pPr>
        <w:rPr>
          <w:rFonts w:ascii="Verdana" w:hAnsi="Verdana"/>
          <w:sz w:val="18"/>
        </w:rPr>
      </w:pPr>
      <w:r w:rsidRPr="004D2BC1">
        <w:rPr>
          <w:rFonts w:ascii="Verdana" w:hAnsi="Verdana"/>
          <w:sz w:val="18"/>
        </w:rPr>
        <w:lastRenderedPageBreak/>
        <w:t xml:space="preserve">Hafez, D.Y.I. (2015) </w:t>
      </w:r>
      <w:r w:rsidRPr="00682D50">
        <w:rPr>
          <w:rFonts w:ascii="Verdana" w:hAnsi="Verdana"/>
          <w:i/>
          <w:iCs/>
          <w:sz w:val="18"/>
        </w:rPr>
        <w:t>Free Code for Simulation of Pendulum Motion Using Numerical Integration</w:t>
      </w:r>
      <w:r>
        <w:rPr>
          <w:rFonts w:ascii="Verdana" w:hAnsi="Verdana"/>
          <w:sz w:val="18"/>
        </w:rPr>
        <w:t>.</w:t>
      </w:r>
    </w:p>
    <w:p w14:paraId="18B774D3" w14:textId="77777777" w:rsidR="00364C34" w:rsidRDefault="00364C34" w:rsidP="00364C34">
      <w:pPr>
        <w:rPr>
          <w:rFonts w:ascii="Verdana" w:hAnsi="Verdana"/>
          <w:sz w:val="18"/>
        </w:rPr>
      </w:pPr>
    </w:p>
    <w:p w14:paraId="5109833D" w14:textId="77777777" w:rsidR="00364C34" w:rsidRPr="00A41DA7" w:rsidRDefault="00364C34" w:rsidP="00364C34">
      <w:pPr>
        <w:rPr>
          <w:rFonts w:ascii="Verdana" w:hAnsi="Verdana"/>
          <w:sz w:val="18"/>
        </w:rPr>
      </w:pPr>
      <w:r>
        <w:rPr>
          <w:rFonts w:ascii="Verdana" w:hAnsi="Verdana"/>
          <w:sz w:val="18"/>
        </w:rPr>
        <w:t xml:space="preserve">H. Cook and L </w:t>
      </w:r>
      <w:proofErr w:type="spellStart"/>
      <w:r>
        <w:rPr>
          <w:rFonts w:ascii="Verdana" w:hAnsi="Verdana"/>
          <w:sz w:val="18"/>
        </w:rPr>
        <w:t>Nordtvevt</w:t>
      </w:r>
      <w:proofErr w:type="spellEnd"/>
      <w:r>
        <w:rPr>
          <w:rFonts w:ascii="Verdana" w:hAnsi="Verdana"/>
          <w:sz w:val="18"/>
        </w:rPr>
        <w:t xml:space="preserve">, K. (2025) </w:t>
      </w:r>
      <w:r>
        <w:rPr>
          <w:rFonts w:ascii="Verdana" w:hAnsi="Verdana"/>
          <w:i/>
          <w:iCs/>
          <w:sz w:val="18"/>
        </w:rPr>
        <w:t>Gravity.</w:t>
      </w:r>
      <w:r>
        <w:rPr>
          <w:rFonts w:ascii="Verdana" w:hAnsi="Verdana"/>
          <w:sz w:val="18"/>
        </w:rPr>
        <w:t xml:space="preserve"> [online]. Available From: </w:t>
      </w:r>
      <w:r w:rsidRPr="009856B3">
        <w:rPr>
          <w:rFonts w:ascii="Verdana" w:hAnsi="Verdana"/>
          <w:sz w:val="18"/>
        </w:rPr>
        <w:t>https://www.britannica.com/science/gravity-physics</w:t>
      </w:r>
    </w:p>
    <w:p w14:paraId="74FCAB06" w14:textId="77777777" w:rsidR="00364C34" w:rsidRDefault="00364C34" w:rsidP="00364C34">
      <w:pPr>
        <w:rPr>
          <w:rFonts w:ascii="Verdana" w:hAnsi="Verdana"/>
          <w:sz w:val="18"/>
        </w:rPr>
      </w:pPr>
    </w:p>
    <w:p w14:paraId="1C3A0CA7" w14:textId="77777777" w:rsidR="00364C34" w:rsidRPr="003E0578" w:rsidRDefault="00364C34" w:rsidP="00364C34">
      <w:pPr>
        <w:rPr>
          <w:rFonts w:ascii="Verdana" w:hAnsi="Verdana"/>
          <w:sz w:val="18"/>
          <w:szCs w:val="18"/>
        </w:rPr>
      </w:pPr>
      <w:r>
        <w:rPr>
          <w:rFonts w:ascii="Verdana" w:hAnsi="Verdana"/>
          <w:sz w:val="18"/>
        </w:rPr>
        <w:t xml:space="preserve">Havok (2024) </w:t>
      </w:r>
      <w:r>
        <w:rPr>
          <w:rFonts w:ascii="Verdana" w:hAnsi="Verdana"/>
          <w:i/>
          <w:iCs/>
          <w:sz w:val="18"/>
        </w:rPr>
        <w:t>Havok.</w:t>
      </w:r>
      <w:r>
        <w:rPr>
          <w:rFonts w:ascii="Verdana" w:hAnsi="Verdana"/>
          <w:sz w:val="18"/>
        </w:rPr>
        <w:t xml:space="preserve"> [Computer Program]. Available From: </w:t>
      </w:r>
      <w:r w:rsidRPr="001B5CDB">
        <w:rPr>
          <w:rFonts w:ascii="Verdana" w:hAnsi="Verdana"/>
          <w:sz w:val="18"/>
        </w:rPr>
        <w:t>https://www.havok.com</w:t>
      </w:r>
    </w:p>
    <w:p w14:paraId="7A0425BA" w14:textId="77777777" w:rsidR="00364C34" w:rsidRDefault="00364C34" w:rsidP="00364C34">
      <w:pPr>
        <w:pStyle w:val="Bibliography"/>
        <w:rPr>
          <w:sz w:val="20"/>
        </w:rPr>
      </w:pPr>
    </w:p>
    <w:p w14:paraId="0C284038" w14:textId="77777777" w:rsidR="00364C34" w:rsidRDefault="00364C34" w:rsidP="00364C34">
      <w:pPr>
        <w:pStyle w:val="Bibliography"/>
        <w:rPr>
          <w:sz w:val="20"/>
        </w:rPr>
      </w:pPr>
      <w:r w:rsidRPr="007F0D91">
        <w:rPr>
          <w:sz w:val="20"/>
        </w:rPr>
        <w:t xml:space="preserve">Huygens, C. (1672) </w:t>
      </w:r>
      <w:r w:rsidRPr="007F0D91">
        <w:rPr>
          <w:i/>
          <w:iCs/>
          <w:sz w:val="20"/>
        </w:rPr>
        <w:t xml:space="preserve">Horologium </w:t>
      </w:r>
      <w:proofErr w:type="spellStart"/>
      <w:r w:rsidRPr="007F0D91">
        <w:rPr>
          <w:i/>
          <w:iCs/>
          <w:sz w:val="20"/>
        </w:rPr>
        <w:t>Oscillatorium</w:t>
      </w:r>
      <w:proofErr w:type="spellEnd"/>
      <w:r w:rsidRPr="007F0D91">
        <w:rPr>
          <w:sz w:val="20"/>
        </w:rPr>
        <w:t>.</w:t>
      </w:r>
      <w:r>
        <w:rPr>
          <w:sz w:val="20"/>
        </w:rPr>
        <w:t xml:space="preserve"> Huygens, C.</w:t>
      </w:r>
    </w:p>
    <w:p w14:paraId="7F344A54" w14:textId="77777777" w:rsidR="00364C34" w:rsidRPr="009F6349" w:rsidRDefault="00364C34" w:rsidP="00364C34"/>
    <w:p w14:paraId="14147C3E" w14:textId="77777777" w:rsidR="00364C34" w:rsidRDefault="00364C34" w:rsidP="00364C34">
      <w:pPr>
        <w:rPr>
          <w:rFonts w:ascii="Verdana" w:hAnsi="Verdana"/>
          <w:sz w:val="18"/>
          <w:szCs w:val="18"/>
        </w:rPr>
      </w:pPr>
      <w:r>
        <w:rPr>
          <w:rFonts w:ascii="Verdana" w:hAnsi="Verdana"/>
          <w:sz w:val="18"/>
          <w:szCs w:val="18"/>
        </w:rPr>
        <w:t xml:space="preserve">Insomniac Games (2018) </w:t>
      </w:r>
      <w:r>
        <w:rPr>
          <w:rFonts w:ascii="Verdana" w:hAnsi="Verdana"/>
          <w:i/>
          <w:iCs/>
          <w:sz w:val="18"/>
          <w:szCs w:val="18"/>
        </w:rPr>
        <w:t xml:space="preserve">Marvel’s Spiderman. </w:t>
      </w:r>
      <w:r>
        <w:rPr>
          <w:rFonts w:ascii="Verdana" w:hAnsi="Verdana"/>
          <w:sz w:val="18"/>
          <w:szCs w:val="18"/>
        </w:rPr>
        <w:t xml:space="preserve">[Video Game]. Sony Interactive Entertainment. Available From: </w:t>
      </w:r>
      <w:hyperlink r:id="rId54" w:history="1">
        <w:r w:rsidRPr="00286858">
          <w:rPr>
            <w:rStyle w:val="Hyperlink"/>
            <w:rFonts w:ascii="Verdana" w:hAnsi="Verdana"/>
            <w:sz w:val="18"/>
            <w:szCs w:val="18"/>
          </w:rPr>
          <w:t>https://www.playstation.com/en-gb/games/marvels-spider-man/</w:t>
        </w:r>
      </w:hyperlink>
    </w:p>
    <w:p w14:paraId="70EF1696" w14:textId="77777777" w:rsidR="00364C34" w:rsidRDefault="00364C34" w:rsidP="00364C34">
      <w:pPr>
        <w:rPr>
          <w:rFonts w:ascii="Verdana" w:hAnsi="Verdana"/>
          <w:sz w:val="18"/>
          <w:szCs w:val="18"/>
        </w:rPr>
      </w:pPr>
    </w:p>
    <w:p w14:paraId="1F425DF3" w14:textId="7B303F9F" w:rsidR="00364C34" w:rsidRDefault="00364C34" w:rsidP="00364C34">
      <w:pPr>
        <w:rPr>
          <w:rFonts w:ascii="Verdana" w:hAnsi="Verdana"/>
          <w:sz w:val="18"/>
          <w:szCs w:val="18"/>
        </w:rPr>
      </w:pPr>
      <w:r>
        <w:rPr>
          <w:rFonts w:ascii="Verdana" w:hAnsi="Verdana"/>
          <w:sz w:val="18"/>
          <w:szCs w:val="18"/>
        </w:rPr>
        <w:t xml:space="preserve">Insomniac Games (2023) </w:t>
      </w:r>
      <w:r>
        <w:rPr>
          <w:rFonts w:ascii="Verdana" w:hAnsi="Verdana"/>
          <w:i/>
          <w:iCs/>
          <w:sz w:val="18"/>
          <w:szCs w:val="18"/>
        </w:rPr>
        <w:t xml:space="preserve">Marvel’s Spiderman 2. </w:t>
      </w:r>
      <w:r>
        <w:rPr>
          <w:rFonts w:ascii="Verdana" w:hAnsi="Verdana"/>
          <w:sz w:val="18"/>
          <w:szCs w:val="18"/>
        </w:rPr>
        <w:t xml:space="preserve">[Video Game]. Sony Interactive Entertainment. Available From: </w:t>
      </w:r>
      <w:hyperlink r:id="rId55" w:history="1">
        <w:r w:rsidR="006E3315" w:rsidRPr="007A4FA8">
          <w:rPr>
            <w:rStyle w:val="Hyperlink"/>
            <w:rFonts w:ascii="Verdana" w:hAnsi="Verdana"/>
            <w:sz w:val="18"/>
            <w:szCs w:val="18"/>
          </w:rPr>
          <w:t>https://www.playstation.com/en-gb/games/marvels-spider-man-2/</w:t>
        </w:r>
      </w:hyperlink>
    </w:p>
    <w:p w14:paraId="2B2C4FE6" w14:textId="77777777" w:rsidR="006E3315" w:rsidRDefault="006E3315" w:rsidP="00364C34">
      <w:pPr>
        <w:rPr>
          <w:rFonts w:ascii="Verdana" w:hAnsi="Verdana"/>
          <w:sz w:val="18"/>
          <w:szCs w:val="18"/>
        </w:rPr>
      </w:pPr>
    </w:p>
    <w:p w14:paraId="22EF151B" w14:textId="52255083" w:rsidR="006E3315" w:rsidRPr="006E3315" w:rsidRDefault="006E3315" w:rsidP="00364C34">
      <w:pPr>
        <w:rPr>
          <w:rFonts w:ascii="Verdana" w:hAnsi="Verdana"/>
          <w:sz w:val="18"/>
          <w:szCs w:val="18"/>
          <w:u w:val="single"/>
        </w:rPr>
      </w:pPr>
      <w:r>
        <w:rPr>
          <w:rFonts w:ascii="Verdana" w:hAnsi="Verdana"/>
          <w:sz w:val="18"/>
          <w:szCs w:val="18"/>
        </w:rPr>
        <w:t xml:space="preserve">Interaction Design Foundation (2025) </w:t>
      </w:r>
      <w:r>
        <w:rPr>
          <w:rFonts w:ascii="Verdana" w:hAnsi="Verdana"/>
          <w:i/>
          <w:iCs/>
          <w:sz w:val="18"/>
          <w:szCs w:val="18"/>
        </w:rPr>
        <w:t xml:space="preserve">What is Uder </w:t>
      </w:r>
      <w:proofErr w:type="spellStart"/>
      <w:r>
        <w:rPr>
          <w:rFonts w:ascii="Verdana" w:hAnsi="Verdana"/>
          <w:i/>
          <w:iCs/>
          <w:sz w:val="18"/>
          <w:szCs w:val="18"/>
        </w:rPr>
        <w:t>Centered</w:t>
      </w:r>
      <w:proofErr w:type="spellEnd"/>
      <w:r>
        <w:rPr>
          <w:rFonts w:ascii="Verdana" w:hAnsi="Verdana"/>
          <w:i/>
          <w:iCs/>
          <w:sz w:val="18"/>
          <w:szCs w:val="18"/>
        </w:rPr>
        <w:t xml:space="preserve"> Design (UCD)?</w:t>
      </w:r>
      <w:r>
        <w:rPr>
          <w:rFonts w:ascii="Verdana" w:hAnsi="Verdana"/>
          <w:sz w:val="18"/>
          <w:szCs w:val="18"/>
        </w:rPr>
        <w:t xml:space="preserve"> [Online]. Available From: </w:t>
      </w:r>
      <w:r w:rsidR="007F60E5" w:rsidRPr="006E3315">
        <w:rPr>
          <w:rFonts w:ascii="Verdana" w:hAnsi="Verdana"/>
          <w:sz w:val="18"/>
        </w:rPr>
        <w:t>https://www.interaction-design.org/literature/topics/user-centered-design</w:t>
      </w:r>
    </w:p>
    <w:p w14:paraId="32C2CF68" w14:textId="77777777" w:rsidR="00364C34" w:rsidRDefault="00364C34" w:rsidP="00364C34">
      <w:pPr>
        <w:pStyle w:val="Bibliography"/>
        <w:rPr>
          <w:rFonts w:ascii="Verdana" w:hAnsi="Verdana"/>
          <w:sz w:val="18"/>
        </w:rPr>
      </w:pPr>
      <w:r w:rsidRPr="004D2BC1">
        <w:rPr>
          <w:rFonts w:ascii="Verdana" w:hAnsi="Verdana"/>
          <w:sz w:val="18"/>
        </w:rPr>
        <w:t xml:space="preserve">Johan-Dahl, O. and Nygaard, K. (1962) </w:t>
      </w:r>
      <w:r w:rsidRPr="004D2BC1">
        <w:rPr>
          <w:rFonts w:ascii="Verdana" w:hAnsi="Verdana"/>
          <w:i/>
          <w:iCs/>
          <w:sz w:val="18"/>
        </w:rPr>
        <w:t>Simula</w:t>
      </w:r>
      <w:r w:rsidRPr="004D2BC1">
        <w:rPr>
          <w:rFonts w:ascii="Verdana" w:hAnsi="Verdana"/>
          <w:sz w:val="18"/>
        </w:rPr>
        <w:t xml:space="preserve"> [online]. Available from: www.simula67.info.</w:t>
      </w:r>
    </w:p>
    <w:p w14:paraId="769BA278" w14:textId="77777777" w:rsidR="00364C34" w:rsidRDefault="00364C34" w:rsidP="00364C34">
      <w:pPr>
        <w:rPr>
          <w:rFonts w:ascii="Verdana" w:hAnsi="Verdana"/>
          <w:sz w:val="18"/>
        </w:rPr>
      </w:pPr>
    </w:p>
    <w:p w14:paraId="4BB4BFB1" w14:textId="77777777" w:rsidR="00364C34" w:rsidRPr="009D4427" w:rsidRDefault="00364C34" w:rsidP="00364C34">
      <w:pPr>
        <w:rPr>
          <w:rFonts w:ascii="Verdana" w:hAnsi="Verdana"/>
          <w:sz w:val="18"/>
        </w:rPr>
      </w:pPr>
      <w:r w:rsidRPr="004D2BC1">
        <w:rPr>
          <w:rFonts w:ascii="Verdana" w:hAnsi="Verdana"/>
          <w:sz w:val="18"/>
        </w:rPr>
        <w:t xml:space="preserve">Johnson, J. (N.A) </w:t>
      </w:r>
      <w:r w:rsidRPr="004D2BC1">
        <w:rPr>
          <w:rFonts w:ascii="Verdana" w:hAnsi="Verdana"/>
          <w:i/>
          <w:iCs/>
          <w:sz w:val="18"/>
        </w:rPr>
        <w:t>Pendulum Simulator</w:t>
      </w:r>
      <w:r>
        <w:rPr>
          <w:rFonts w:ascii="Verdana" w:hAnsi="Verdana"/>
          <w:i/>
          <w:iCs/>
          <w:sz w:val="18"/>
        </w:rPr>
        <w:t>.</w:t>
      </w:r>
      <w:r w:rsidRPr="004D2BC1">
        <w:rPr>
          <w:rFonts w:ascii="Verdana" w:hAnsi="Verdana"/>
          <w:sz w:val="18"/>
        </w:rPr>
        <w:t xml:space="preserve"> [online]. Available from: </w:t>
      </w:r>
      <w:hyperlink r:id="rId56" w:history="1">
        <w:r w:rsidRPr="007A4FA8">
          <w:rPr>
            <w:rStyle w:val="Hyperlink"/>
            <w:rFonts w:ascii="Verdana" w:hAnsi="Verdana"/>
            <w:sz w:val="18"/>
          </w:rPr>
          <w:t>https://cs.stanford.edu/people/jcjohns/pendulum/</w:t>
        </w:r>
      </w:hyperlink>
      <w:r w:rsidRPr="004D2BC1">
        <w:rPr>
          <w:rFonts w:ascii="Verdana" w:hAnsi="Verdana"/>
          <w:sz w:val="18"/>
        </w:rPr>
        <w:t>.</w:t>
      </w:r>
    </w:p>
    <w:p w14:paraId="702ACAEE" w14:textId="77777777" w:rsidR="00364C34" w:rsidRDefault="00364C34" w:rsidP="00364C34">
      <w:pPr>
        <w:rPr>
          <w:rFonts w:ascii="Verdana" w:hAnsi="Verdana"/>
          <w:sz w:val="18"/>
          <w:szCs w:val="18"/>
        </w:rPr>
      </w:pPr>
    </w:p>
    <w:p w14:paraId="34B8004D" w14:textId="77777777" w:rsidR="00364C34" w:rsidRDefault="00364C34" w:rsidP="00364C34">
      <w:pPr>
        <w:rPr>
          <w:rFonts w:ascii="Verdana" w:hAnsi="Verdana"/>
          <w:sz w:val="18"/>
          <w:szCs w:val="18"/>
        </w:rPr>
      </w:pPr>
      <w:r>
        <w:rPr>
          <w:rFonts w:ascii="Verdana" w:hAnsi="Verdana"/>
          <w:sz w:val="18"/>
          <w:szCs w:val="18"/>
        </w:rPr>
        <w:t xml:space="preserve">Landfall Games (2025) </w:t>
      </w:r>
      <w:r w:rsidRPr="004F4DE6">
        <w:rPr>
          <w:rFonts w:ascii="Verdana" w:hAnsi="Verdana"/>
          <w:i/>
          <w:iCs/>
          <w:sz w:val="18"/>
          <w:szCs w:val="18"/>
        </w:rPr>
        <w:t>Haste</w:t>
      </w:r>
      <w:r>
        <w:rPr>
          <w:rFonts w:ascii="Verdana" w:hAnsi="Verdana"/>
          <w:i/>
          <w:iCs/>
          <w:sz w:val="18"/>
          <w:szCs w:val="18"/>
        </w:rPr>
        <w:t>.</w:t>
      </w:r>
      <w:r w:rsidRPr="004F4DE6">
        <w:rPr>
          <w:rFonts w:ascii="Verdana" w:hAnsi="Verdana"/>
          <w:i/>
          <w:iCs/>
          <w:sz w:val="18"/>
          <w:szCs w:val="18"/>
        </w:rPr>
        <w:t xml:space="preserve"> </w:t>
      </w:r>
      <w:r>
        <w:rPr>
          <w:rFonts w:ascii="Verdana" w:hAnsi="Verdana"/>
          <w:sz w:val="18"/>
          <w:szCs w:val="18"/>
        </w:rPr>
        <w:t xml:space="preserve">[Video Game]. Landfall Games. Available From: </w:t>
      </w:r>
      <w:hyperlink r:id="rId57" w:history="1">
        <w:r w:rsidRPr="00286858">
          <w:rPr>
            <w:rStyle w:val="Hyperlink"/>
            <w:rFonts w:ascii="Verdana" w:hAnsi="Verdana"/>
            <w:sz w:val="18"/>
            <w:szCs w:val="18"/>
          </w:rPr>
          <w:t>https://store.steampowered.com/app/1796470/Haste/</w:t>
        </w:r>
      </w:hyperlink>
    </w:p>
    <w:p w14:paraId="11F05CEC" w14:textId="77777777" w:rsidR="00364C34" w:rsidRDefault="00364C34" w:rsidP="00364C34">
      <w:pPr>
        <w:pStyle w:val="Bibliography"/>
        <w:rPr>
          <w:rFonts w:ascii="Verdana" w:hAnsi="Verdana"/>
          <w:sz w:val="18"/>
        </w:rPr>
      </w:pPr>
    </w:p>
    <w:p w14:paraId="4D298022" w14:textId="77777777" w:rsidR="00364C34" w:rsidRPr="00F6183D" w:rsidRDefault="00364C34" w:rsidP="00364C34">
      <w:pPr>
        <w:pStyle w:val="Bibliography"/>
        <w:rPr>
          <w:rFonts w:ascii="Verdana" w:hAnsi="Verdana"/>
          <w:b/>
          <w:bCs/>
          <w:sz w:val="18"/>
        </w:rPr>
      </w:pPr>
      <w:r w:rsidRPr="004D2BC1">
        <w:rPr>
          <w:rFonts w:ascii="Verdana" w:hAnsi="Verdana"/>
          <w:sz w:val="18"/>
        </w:rPr>
        <w:t xml:space="preserve">Lowdermilk, T. (2023) </w:t>
      </w:r>
      <w:r w:rsidRPr="004D2BC1">
        <w:rPr>
          <w:rFonts w:ascii="Verdana" w:hAnsi="Verdana"/>
          <w:i/>
          <w:iCs/>
          <w:sz w:val="18"/>
        </w:rPr>
        <w:t xml:space="preserve">User </w:t>
      </w:r>
      <w:proofErr w:type="spellStart"/>
      <w:r w:rsidRPr="004D2BC1">
        <w:rPr>
          <w:rFonts w:ascii="Verdana" w:hAnsi="Verdana"/>
          <w:i/>
          <w:iCs/>
          <w:sz w:val="18"/>
        </w:rPr>
        <w:t>Centered</w:t>
      </w:r>
      <w:proofErr w:type="spellEnd"/>
      <w:r w:rsidRPr="004D2BC1">
        <w:rPr>
          <w:rFonts w:ascii="Verdana" w:hAnsi="Verdana"/>
          <w:i/>
          <w:iCs/>
          <w:sz w:val="18"/>
        </w:rPr>
        <w:t xml:space="preserve"> Design</w:t>
      </w:r>
      <w:r>
        <w:rPr>
          <w:rFonts w:ascii="Verdana" w:hAnsi="Verdana"/>
          <w:i/>
          <w:iCs/>
          <w:sz w:val="18"/>
        </w:rPr>
        <w:t>:</w:t>
      </w:r>
      <w:r w:rsidRPr="00185DD3">
        <w:rPr>
          <w:rFonts w:ascii="Verdana" w:eastAsiaTheme="minorHAnsi" w:hAnsi="Verdana"/>
          <w:i/>
          <w:iCs/>
          <w:sz w:val="18"/>
        </w:rPr>
        <w:t> A Developer's Guide to Building User-Friendly Applications</w:t>
      </w:r>
      <w:r>
        <w:rPr>
          <w:rFonts w:ascii="Verdana" w:hAnsi="Verdana"/>
          <w:i/>
          <w:iCs/>
          <w:sz w:val="18"/>
        </w:rPr>
        <w:t>.</w:t>
      </w:r>
      <w:r>
        <w:rPr>
          <w:rFonts w:ascii="Verdana" w:hAnsi="Verdana"/>
          <w:sz w:val="18"/>
        </w:rPr>
        <w:t>[online].</w:t>
      </w:r>
      <w:r>
        <w:rPr>
          <w:rFonts w:ascii="Verdana" w:hAnsi="Verdana"/>
          <w:i/>
          <w:iCs/>
          <w:sz w:val="18"/>
        </w:rPr>
        <w:t xml:space="preserve"> </w:t>
      </w:r>
      <w:r>
        <w:rPr>
          <w:rFonts w:ascii="Verdana" w:hAnsi="Verdana"/>
          <w:sz w:val="18"/>
        </w:rPr>
        <w:t xml:space="preserve">O’Reilly Media. </w:t>
      </w:r>
    </w:p>
    <w:p w14:paraId="4C256D3F" w14:textId="77777777" w:rsidR="00364C34" w:rsidRDefault="00364C34" w:rsidP="00364C34">
      <w:pPr>
        <w:rPr>
          <w:rFonts w:ascii="Verdana" w:hAnsi="Verdana"/>
          <w:sz w:val="18"/>
          <w:szCs w:val="18"/>
        </w:rPr>
      </w:pPr>
    </w:p>
    <w:p w14:paraId="52DCDC02" w14:textId="77777777" w:rsidR="00364C34" w:rsidRDefault="00364C34" w:rsidP="00364C34">
      <w:pPr>
        <w:rPr>
          <w:rFonts w:ascii="Verdana" w:hAnsi="Verdana"/>
          <w:sz w:val="18"/>
          <w:szCs w:val="18"/>
        </w:rPr>
      </w:pPr>
      <w:proofErr w:type="spellStart"/>
      <w:r>
        <w:rPr>
          <w:rFonts w:ascii="Verdana" w:hAnsi="Verdana"/>
          <w:sz w:val="18"/>
          <w:szCs w:val="18"/>
        </w:rPr>
        <w:t>Maranowski</w:t>
      </w:r>
      <w:proofErr w:type="spellEnd"/>
      <w:r>
        <w:rPr>
          <w:rFonts w:ascii="Verdana" w:hAnsi="Verdana"/>
          <w:sz w:val="18"/>
          <w:szCs w:val="18"/>
        </w:rPr>
        <w:t xml:space="preserve">, M. (2024) Incorporating Physics in Video Games. [Online]. </w:t>
      </w:r>
      <w:r>
        <w:rPr>
          <w:rFonts w:ascii="Verdana" w:hAnsi="Verdana"/>
          <w:i/>
          <w:iCs/>
          <w:sz w:val="18"/>
          <w:szCs w:val="18"/>
        </w:rPr>
        <w:t>Science Buddies</w:t>
      </w:r>
      <w:r>
        <w:rPr>
          <w:rFonts w:ascii="Verdana" w:hAnsi="Verdana"/>
          <w:sz w:val="18"/>
          <w:szCs w:val="18"/>
        </w:rPr>
        <w:t xml:space="preserve">. Available From: </w:t>
      </w:r>
      <w:hyperlink r:id="rId58" w:history="1">
        <w:r w:rsidRPr="007A4FA8">
          <w:rPr>
            <w:rStyle w:val="Hyperlink"/>
            <w:rFonts w:ascii="Verdana" w:hAnsi="Verdana"/>
            <w:sz w:val="18"/>
            <w:szCs w:val="18"/>
          </w:rPr>
          <w:t>https://www.sciencebuddies.org/science-fair-projects/project-ideas/Games_p031/video-computer-games/physics-in-video-games</w:t>
        </w:r>
      </w:hyperlink>
    </w:p>
    <w:p w14:paraId="5ACF65C4" w14:textId="77777777" w:rsidR="00786B1B" w:rsidRDefault="00786B1B" w:rsidP="00364C34">
      <w:pPr>
        <w:rPr>
          <w:rFonts w:ascii="Verdana" w:hAnsi="Verdana"/>
          <w:sz w:val="18"/>
          <w:szCs w:val="18"/>
        </w:rPr>
      </w:pPr>
    </w:p>
    <w:p w14:paraId="4F7760C0" w14:textId="21923A86" w:rsidR="00D3476E" w:rsidRPr="00D3476E" w:rsidRDefault="00786B1B" w:rsidP="00D3476E">
      <w:pPr>
        <w:rPr>
          <w:rFonts w:ascii="Verdana" w:hAnsi="Verdana"/>
          <w:b/>
          <w:bCs/>
          <w:sz w:val="18"/>
          <w:szCs w:val="18"/>
        </w:rPr>
      </w:pPr>
      <w:proofErr w:type="spellStart"/>
      <w:r w:rsidRPr="00786B1B">
        <w:rPr>
          <w:rFonts w:ascii="Verdana" w:hAnsi="Verdana"/>
          <w:sz w:val="18"/>
          <w:szCs w:val="18"/>
        </w:rPr>
        <w:t>Mitsiou</w:t>
      </w:r>
      <w:proofErr w:type="spellEnd"/>
      <w:r>
        <w:rPr>
          <w:rFonts w:ascii="Verdana" w:hAnsi="Verdana"/>
          <w:sz w:val="18"/>
          <w:szCs w:val="18"/>
        </w:rPr>
        <w:t xml:space="preserve"> (2024) </w:t>
      </w:r>
      <w:r w:rsidR="00D3476E" w:rsidRPr="007876E0">
        <w:rPr>
          <w:rFonts w:ascii="Verdana" w:hAnsi="Verdana"/>
          <w:i/>
          <w:iCs/>
          <w:sz w:val="18"/>
          <w:szCs w:val="18"/>
        </w:rPr>
        <w:t>What is User-</w:t>
      </w:r>
      <w:proofErr w:type="spellStart"/>
      <w:r w:rsidR="00D3476E" w:rsidRPr="007876E0">
        <w:rPr>
          <w:rFonts w:ascii="Verdana" w:hAnsi="Verdana"/>
          <w:i/>
          <w:iCs/>
          <w:sz w:val="18"/>
          <w:szCs w:val="18"/>
        </w:rPr>
        <w:t>Centered</w:t>
      </w:r>
      <w:proofErr w:type="spellEnd"/>
      <w:r w:rsidR="00D3476E" w:rsidRPr="007876E0">
        <w:rPr>
          <w:rFonts w:ascii="Verdana" w:hAnsi="Verdana"/>
          <w:i/>
          <w:iCs/>
          <w:sz w:val="18"/>
          <w:szCs w:val="18"/>
        </w:rPr>
        <w:t xml:space="preserve"> Design (UCD)? W/process</w:t>
      </w:r>
      <w:r w:rsidR="008C64B2" w:rsidRPr="007876E0">
        <w:rPr>
          <w:rFonts w:ascii="Verdana" w:hAnsi="Verdana"/>
          <w:i/>
          <w:iCs/>
          <w:sz w:val="18"/>
          <w:szCs w:val="18"/>
        </w:rPr>
        <w:t xml:space="preserve"> </w:t>
      </w:r>
      <w:r w:rsidR="008C64B2">
        <w:rPr>
          <w:rFonts w:ascii="Verdana" w:hAnsi="Verdana"/>
          <w:sz w:val="18"/>
          <w:szCs w:val="18"/>
        </w:rPr>
        <w:t>[online] Available From:</w:t>
      </w:r>
      <w:r w:rsidR="0078515C" w:rsidRPr="0078515C">
        <w:t xml:space="preserve"> </w:t>
      </w:r>
      <w:r w:rsidR="0078515C" w:rsidRPr="0078515C">
        <w:rPr>
          <w:rFonts w:ascii="Verdana" w:hAnsi="Verdana"/>
          <w:sz w:val="18"/>
          <w:szCs w:val="18"/>
        </w:rPr>
        <w:t>https://blog.uxtweak.com/user-centered-design/</w:t>
      </w:r>
      <w:r w:rsidR="008C64B2">
        <w:rPr>
          <w:rFonts w:ascii="Verdana" w:hAnsi="Verdana"/>
          <w:sz w:val="18"/>
          <w:szCs w:val="18"/>
        </w:rPr>
        <w:t xml:space="preserve"> </w:t>
      </w:r>
    </w:p>
    <w:p w14:paraId="034B1949" w14:textId="6B800E11" w:rsidR="00786B1B" w:rsidRPr="00786B1B" w:rsidRDefault="008C64B2" w:rsidP="00364C34">
      <w:pPr>
        <w:rPr>
          <w:rFonts w:ascii="Verdana" w:hAnsi="Verdana"/>
          <w:sz w:val="18"/>
          <w:szCs w:val="18"/>
        </w:rPr>
      </w:pPr>
      <w:r>
        <w:rPr>
          <w:rFonts w:ascii="Verdana" w:hAnsi="Verdana"/>
          <w:sz w:val="18"/>
          <w:szCs w:val="18"/>
        </w:rPr>
        <w:t xml:space="preserve"> </w:t>
      </w:r>
      <w:r w:rsidR="00786B1B">
        <w:rPr>
          <w:rFonts w:ascii="Verdana" w:hAnsi="Verdana"/>
          <w:sz w:val="18"/>
          <w:szCs w:val="18"/>
        </w:rPr>
        <w:t xml:space="preserve"> </w:t>
      </w:r>
    </w:p>
    <w:p w14:paraId="7DF1158F" w14:textId="77777777" w:rsidR="00364C34" w:rsidRDefault="00364C34" w:rsidP="00364C34">
      <w:pPr>
        <w:rPr>
          <w:rFonts w:ascii="Verdana" w:hAnsi="Verdana"/>
          <w:sz w:val="18"/>
          <w:szCs w:val="18"/>
        </w:rPr>
      </w:pPr>
    </w:p>
    <w:p w14:paraId="24D5112D" w14:textId="77777777" w:rsidR="00364C34" w:rsidRPr="00CE4E91" w:rsidRDefault="00364C34" w:rsidP="00364C34">
      <w:r>
        <w:rPr>
          <w:rFonts w:ascii="Verdana" w:hAnsi="Verdana"/>
          <w:sz w:val="18"/>
          <w:szCs w:val="18"/>
        </w:rPr>
        <w:t xml:space="preserve">M. </w:t>
      </w:r>
      <w:proofErr w:type="spellStart"/>
      <w:r>
        <w:rPr>
          <w:rFonts w:ascii="Verdana" w:hAnsi="Verdana"/>
          <w:sz w:val="18"/>
          <w:szCs w:val="18"/>
        </w:rPr>
        <w:t>Templett</w:t>
      </w:r>
      <w:proofErr w:type="spellEnd"/>
      <w:r>
        <w:rPr>
          <w:rFonts w:ascii="Verdana" w:hAnsi="Verdana"/>
          <w:sz w:val="18"/>
          <w:szCs w:val="18"/>
        </w:rPr>
        <w:t xml:space="preserve">, R. (2020). </w:t>
      </w:r>
      <w:r w:rsidRPr="006A2162">
        <w:rPr>
          <w:rFonts w:ascii="Verdana" w:hAnsi="Verdana"/>
          <w:i/>
          <w:iCs/>
          <w:sz w:val="18"/>
          <w:szCs w:val="18"/>
        </w:rPr>
        <w:t>Game Physics: An Analysis of Physics Engines for First-Time Physics Developers</w:t>
      </w:r>
      <w:r>
        <w:rPr>
          <w:rFonts w:ascii="Verdana" w:hAnsi="Verdana"/>
          <w:i/>
          <w:iCs/>
          <w:sz w:val="18"/>
          <w:szCs w:val="18"/>
        </w:rPr>
        <w:t>.</w:t>
      </w:r>
      <w:r>
        <w:rPr>
          <w:rFonts w:ascii="Verdana" w:hAnsi="Verdana"/>
          <w:sz w:val="18"/>
          <w:szCs w:val="18"/>
        </w:rPr>
        <w:t xml:space="preserve"> </w:t>
      </w:r>
      <w:proofErr w:type="spellStart"/>
      <w:r>
        <w:rPr>
          <w:rFonts w:ascii="Verdana" w:hAnsi="Verdana"/>
          <w:sz w:val="18"/>
          <w:szCs w:val="18"/>
        </w:rPr>
        <w:t>Msc</w:t>
      </w:r>
      <w:proofErr w:type="spellEnd"/>
      <w:r>
        <w:rPr>
          <w:rFonts w:ascii="Verdana" w:hAnsi="Verdana"/>
          <w:sz w:val="18"/>
          <w:szCs w:val="18"/>
        </w:rPr>
        <w:t>. California State University.</w:t>
      </w:r>
    </w:p>
    <w:p w14:paraId="1D00B980" w14:textId="77777777" w:rsidR="00364C34" w:rsidRDefault="00364C34" w:rsidP="00364C34">
      <w:pPr>
        <w:rPr>
          <w:rFonts w:ascii="Verdana" w:hAnsi="Verdana"/>
          <w:sz w:val="18"/>
          <w:szCs w:val="18"/>
        </w:rPr>
      </w:pPr>
    </w:p>
    <w:p w14:paraId="3FD92849" w14:textId="77777777" w:rsidR="00364C34" w:rsidRDefault="00364C34" w:rsidP="00364C34">
      <w:pPr>
        <w:rPr>
          <w:rFonts w:ascii="Verdana" w:hAnsi="Verdana"/>
          <w:sz w:val="18"/>
          <w:szCs w:val="18"/>
        </w:rPr>
      </w:pPr>
      <w:r>
        <w:rPr>
          <w:rFonts w:ascii="Verdana" w:hAnsi="Verdana"/>
          <w:sz w:val="18"/>
          <w:szCs w:val="18"/>
        </w:rPr>
        <w:t xml:space="preserve">Naughty Dog (2016) </w:t>
      </w:r>
      <w:r>
        <w:rPr>
          <w:rFonts w:ascii="Verdana" w:hAnsi="Verdana"/>
          <w:i/>
          <w:iCs/>
          <w:sz w:val="18"/>
          <w:szCs w:val="18"/>
        </w:rPr>
        <w:t xml:space="preserve">Uncharted 4: A Thief’s End. </w:t>
      </w:r>
      <w:r>
        <w:rPr>
          <w:rFonts w:ascii="Verdana" w:hAnsi="Verdana"/>
          <w:sz w:val="18"/>
          <w:szCs w:val="18"/>
        </w:rPr>
        <w:t xml:space="preserve">[Video Game]. Sony Computer Entertainment. Available From: </w:t>
      </w:r>
      <w:r w:rsidRPr="00721455">
        <w:rPr>
          <w:rFonts w:ascii="Verdana" w:hAnsi="Verdana"/>
          <w:sz w:val="18"/>
          <w:szCs w:val="18"/>
        </w:rPr>
        <w:t>https://www.playstation.com/en-gb/games/uncharted-4-a-thiefs-end/</w:t>
      </w:r>
      <w:r>
        <w:rPr>
          <w:rFonts w:ascii="Verdana" w:hAnsi="Verdana"/>
          <w:sz w:val="18"/>
          <w:szCs w:val="18"/>
        </w:rPr>
        <w:t xml:space="preserve"> </w:t>
      </w:r>
    </w:p>
    <w:p w14:paraId="08EB489F" w14:textId="77777777" w:rsidR="00364C34" w:rsidRDefault="00364C34" w:rsidP="00364C34">
      <w:pPr>
        <w:rPr>
          <w:rFonts w:ascii="Verdana" w:hAnsi="Verdana"/>
          <w:sz w:val="18"/>
          <w:szCs w:val="18"/>
        </w:rPr>
      </w:pPr>
    </w:p>
    <w:p w14:paraId="454DB5E8" w14:textId="77777777" w:rsidR="00364C34" w:rsidRPr="00573568" w:rsidRDefault="00364C34" w:rsidP="00364C34">
      <w:pPr>
        <w:rPr>
          <w:rFonts w:ascii="Verdana" w:hAnsi="Verdana"/>
          <w:sz w:val="18"/>
          <w:szCs w:val="18"/>
        </w:rPr>
      </w:pPr>
      <w:r>
        <w:rPr>
          <w:rFonts w:ascii="Verdana" w:hAnsi="Verdana"/>
          <w:sz w:val="18"/>
          <w:szCs w:val="18"/>
        </w:rPr>
        <w:t xml:space="preserve">Nave, R. (N.A) </w:t>
      </w:r>
      <w:r>
        <w:rPr>
          <w:rFonts w:ascii="Verdana" w:hAnsi="Verdana"/>
          <w:i/>
          <w:iCs/>
          <w:sz w:val="18"/>
          <w:szCs w:val="18"/>
        </w:rPr>
        <w:t>Physical Pendulum.</w:t>
      </w:r>
      <w:r>
        <w:rPr>
          <w:rFonts w:ascii="Verdana" w:hAnsi="Verdana"/>
          <w:sz w:val="18"/>
          <w:szCs w:val="18"/>
        </w:rPr>
        <w:t xml:space="preserve"> Available From: </w:t>
      </w:r>
      <w:r w:rsidRPr="00BF037E">
        <w:rPr>
          <w:rFonts w:ascii="Verdana" w:hAnsi="Verdana"/>
          <w:sz w:val="18"/>
          <w:szCs w:val="18"/>
        </w:rPr>
        <w:t>http://hyperphysics.phy-astr.gsu.edu/hbase/pendp.html</w:t>
      </w:r>
    </w:p>
    <w:p w14:paraId="51485D52" w14:textId="77777777" w:rsidR="00364C34" w:rsidRDefault="00364C34" w:rsidP="00364C34">
      <w:pPr>
        <w:rPr>
          <w:rFonts w:ascii="Verdana" w:hAnsi="Verdana"/>
          <w:sz w:val="18"/>
        </w:rPr>
      </w:pPr>
    </w:p>
    <w:p w14:paraId="6030FD09" w14:textId="77777777" w:rsidR="00364C34" w:rsidRDefault="00364C34" w:rsidP="00364C34">
      <w:pPr>
        <w:rPr>
          <w:rFonts w:ascii="Verdana" w:hAnsi="Verdana"/>
          <w:sz w:val="18"/>
        </w:rPr>
      </w:pPr>
      <w:r w:rsidRPr="004D2BC1">
        <w:rPr>
          <w:rFonts w:ascii="Verdana" w:hAnsi="Verdana"/>
          <w:sz w:val="18"/>
        </w:rPr>
        <w:t>Newton, Roger</w:t>
      </w:r>
      <w:r>
        <w:rPr>
          <w:rFonts w:ascii="Verdana" w:hAnsi="Verdana"/>
          <w:sz w:val="18"/>
        </w:rPr>
        <w:t xml:space="preserve"> </w:t>
      </w:r>
      <w:r w:rsidRPr="004D2BC1">
        <w:rPr>
          <w:rFonts w:ascii="Verdana" w:hAnsi="Verdana"/>
          <w:sz w:val="18"/>
        </w:rPr>
        <w:t xml:space="preserve">G. (2005) </w:t>
      </w:r>
      <w:r w:rsidRPr="004D2BC1">
        <w:rPr>
          <w:rFonts w:ascii="Verdana" w:hAnsi="Verdana"/>
          <w:i/>
          <w:iCs/>
          <w:sz w:val="18"/>
        </w:rPr>
        <w:t>Galileo’s Pendulum</w:t>
      </w:r>
      <w:r>
        <w:rPr>
          <w:rFonts w:ascii="Verdana" w:hAnsi="Verdana"/>
          <w:sz w:val="18"/>
        </w:rPr>
        <w:t>. Harvard University Press.</w:t>
      </w:r>
    </w:p>
    <w:p w14:paraId="526831D6" w14:textId="77777777" w:rsidR="00364C34" w:rsidRDefault="00364C34" w:rsidP="00364C34">
      <w:pPr>
        <w:rPr>
          <w:rFonts w:ascii="Verdana" w:hAnsi="Verdana"/>
          <w:sz w:val="18"/>
        </w:rPr>
      </w:pPr>
    </w:p>
    <w:p w14:paraId="024CCA58" w14:textId="77777777" w:rsidR="00364C34" w:rsidRPr="00DE7673" w:rsidRDefault="00364C34" w:rsidP="00364C34">
      <w:pPr>
        <w:rPr>
          <w:rFonts w:ascii="Verdana" w:hAnsi="Verdana"/>
          <w:sz w:val="18"/>
        </w:rPr>
      </w:pPr>
      <w:r>
        <w:rPr>
          <w:rFonts w:ascii="Verdana" w:hAnsi="Verdana"/>
          <w:sz w:val="18"/>
        </w:rPr>
        <w:t xml:space="preserve">Nielsen, J. (2007) </w:t>
      </w:r>
      <w:r>
        <w:rPr>
          <w:rFonts w:ascii="Verdana" w:hAnsi="Verdana"/>
          <w:i/>
          <w:iCs/>
          <w:sz w:val="18"/>
        </w:rPr>
        <w:t>Progressive Disclosure</w:t>
      </w:r>
      <w:r>
        <w:rPr>
          <w:rFonts w:ascii="Verdana" w:hAnsi="Verdana"/>
          <w:sz w:val="18"/>
          <w:u w:val="single"/>
        </w:rPr>
        <w:t xml:space="preserve"> </w:t>
      </w:r>
      <w:r w:rsidRPr="00DE7673">
        <w:rPr>
          <w:rFonts w:ascii="Verdana" w:hAnsi="Verdana"/>
          <w:sz w:val="18"/>
        </w:rPr>
        <w:t xml:space="preserve">[online]. Available From: </w:t>
      </w:r>
      <w:r w:rsidRPr="008766FE">
        <w:rPr>
          <w:rFonts w:ascii="Verdana" w:hAnsi="Verdana"/>
          <w:sz w:val="18"/>
        </w:rPr>
        <w:t>https://www.nngroup.com/articles/progressive-disclosure/</w:t>
      </w:r>
    </w:p>
    <w:p w14:paraId="56FB3F26" w14:textId="77777777" w:rsidR="00364C34" w:rsidRDefault="00364C34" w:rsidP="00364C34">
      <w:pPr>
        <w:rPr>
          <w:rFonts w:ascii="Verdana" w:hAnsi="Verdana"/>
          <w:sz w:val="18"/>
        </w:rPr>
      </w:pPr>
    </w:p>
    <w:p w14:paraId="7FB282F3" w14:textId="77777777" w:rsidR="00364C34" w:rsidRDefault="00364C34" w:rsidP="00364C34">
      <w:pPr>
        <w:rPr>
          <w:rFonts w:ascii="Verdana" w:hAnsi="Verdana"/>
          <w:sz w:val="18"/>
        </w:rPr>
      </w:pPr>
      <w:r>
        <w:rPr>
          <w:rFonts w:ascii="Verdana" w:hAnsi="Verdana"/>
          <w:sz w:val="18"/>
        </w:rPr>
        <w:t xml:space="preserve">Nvidia Corporation (2024) </w:t>
      </w:r>
      <w:r>
        <w:rPr>
          <w:rFonts w:ascii="Verdana" w:hAnsi="Verdana"/>
          <w:i/>
          <w:iCs/>
          <w:sz w:val="18"/>
        </w:rPr>
        <w:t xml:space="preserve">PhysX </w:t>
      </w:r>
      <w:r>
        <w:rPr>
          <w:rFonts w:ascii="Verdana" w:hAnsi="Verdana"/>
          <w:sz w:val="18"/>
        </w:rPr>
        <w:t xml:space="preserve">(5.0.6) [Computer Program]. Available from: </w:t>
      </w:r>
      <w:hyperlink r:id="rId59" w:history="1">
        <w:r w:rsidRPr="007A4FA8">
          <w:rPr>
            <w:rStyle w:val="Hyperlink"/>
            <w:rFonts w:ascii="Verdana" w:hAnsi="Verdana"/>
            <w:sz w:val="18"/>
          </w:rPr>
          <w:t>https://www.nvidia.com/en-us/drivers/physx/physx-9-23-1019-driver/</w:t>
        </w:r>
      </w:hyperlink>
    </w:p>
    <w:p w14:paraId="7E569591" w14:textId="77777777" w:rsidR="00364C34" w:rsidRDefault="00364C34" w:rsidP="00364C34">
      <w:pPr>
        <w:rPr>
          <w:rFonts w:ascii="Verdana" w:hAnsi="Verdana"/>
          <w:sz w:val="18"/>
        </w:rPr>
      </w:pPr>
    </w:p>
    <w:p w14:paraId="5AB4CE17" w14:textId="77777777" w:rsidR="00364C34" w:rsidRDefault="00364C34" w:rsidP="00364C34">
      <w:pPr>
        <w:rPr>
          <w:rFonts w:ascii="Verdana" w:hAnsi="Verdana"/>
          <w:sz w:val="18"/>
        </w:rPr>
      </w:pPr>
      <w:r>
        <w:rPr>
          <w:rFonts w:ascii="Verdana" w:hAnsi="Verdana"/>
          <w:sz w:val="18"/>
        </w:rPr>
        <w:t xml:space="preserve">Nvidia Corporation (2017) </w:t>
      </w:r>
      <w:r>
        <w:rPr>
          <w:rFonts w:ascii="Verdana" w:hAnsi="Verdana"/>
          <w:i/>
          <w:iCs/>
          <w:sz w:val="18"/>
        </w:rPr>
        <w:t xml:space="preserve">Best Practices Guide. </w:t>
      </w:r>
      <w:r>
        <w:rPr>
          <w:rFonts w:ascii="Verdana" w:hAnsi="Verdana"/>
          <w:sz w:val="18"/>
        </w:rPr>
        <w:t xml:space="preserve">Available From: </w:t>
      </w:r>
      <w:r w:rsidRPr="00C72CD4">
        <w:rPr>
          <w:rFonts w:ascii="Verdana" w:hAnsi="Verdana"/>
          <w:sz w:val="18"/>
        </w:rPr>
        <w:t>https://docs.nvidia.com/gameworks/content/gameworkslibrary/physx/guide/Manual/BestPractices.html</w:t>
      </w:r>
    </w:p>
    <w:p w14:paraId="65533047" w14:textId="77777777" w:rsidR="00364C34" w:rsidRDefault="00364C34" w:rsidP="00364C34">
      <w:pPr>
        <w:rPr>
          <w:rFonts w:ascii="Verdana" w:hAnsi="Verdana"/>
          <w:sz w:val="18"/>
        </w:rPr>
      </w:pPr>
    </w:p>
    <w:p w14:paraId="43701186" w14:textId="77777777" w:rsidR="00364C34" w:rsidRDefault="00364C34" w:rsidP="00364C34">
      <w:pPr>
        <w:rPr>
          <w:rFonts w:ascii="Verdana" w:hAnsi="Verdana"/>
          <w:sz w:val="18"/>
        </w:rPr>
      </w:pPr>
      <w:r w:rsidRPr="004D2BC1">
        <w:rPr>
          <w:rFonts w:ascii="Verdana" w:hAnsi="Verdana"/>
          <w:sz w:val="18"/>
        </w:rPr>
        <w:t xml:space="preserve">Palka, L., Schauer, F. and Dostal, P. (2016) Modelling of the simple pendulum Experiment. </w:t>
      </w:r>
      <w:r w:rsidRPr="004D2BC1">
        <w:rPr>
          <w:rFonts w:ascii="Verdana" w:hAnsi="Verdana"/>
          <w:i/>
          <w:iCs/>
          <w:sz w:val="18"/>
        </w:rPr>
        <w:t>MATEC Web of Conferences</w:t>
      </w:r>
      <w:r w:rsidRPr="004D2BC1">
        <w:rPr>
          <w:rFonts w:ascii="Verdana" w:hAnsi="Verdana"/>
          <w:sz w:val="18"/>
        </w:rPr>
        <w:t xml:space="preserve"> [online]. 76, p. 04037.</w:t>
      </w:r>
    </w:p>
    <w:p w14:paraId="3D5D1394" w14:textId="77777777" w:rsidR="00364C34" w:rsidRDefault="00364C34" w:rsidP="00364C34">
      <w:pPr>
        <w:rPr>
          <w:rFonts w:ascii="Verdana" w:hAnsi="Verdana"/>
          <w:sz w:val="18"/>
        </w:rPr>
      </w:pPr>
    </w:p>
    <w:p w14:paraId="36C4DCB3" w14:textId="77777777" w:rsidR="00364C34" w:rsidRDefault="00364C34" w:rsidP="00364C34">
      <w:pPr>
        <w:rPr>
          <w:rFonts w:ascii="Verdana" w:hAnsi="Verdana"/>
          <w:sz w:val="18"/>
        </w:rPr>
      </w:pPr>
      <w:r>
        <w:rPr>
          <w:rFonts w:ascii="Verdana" w:hAnsi="Verdana"/>
          <w:sz w:val="18"/>
        </w:rPr>
        <w:t xml:space="preserve">Radical Forge (N.A) </w:t>
      </w:r>
      <w:r>
        <w:rPr>
          <w:rFonts w:ascii="Verdana" w:hAnsi="Verdana"/>
          <w:i/>
          <w:iCs/>
          <w:sz w:val="18"/>
        </w:rPr>
        <w:t>Southfield.</w:t>
      </w:r>
      <w:r>
        <w:rPr>
          <w:rFonts w:ascii="Verdana" w:hAnsi="Verdana"/>
          <w:sz w:val="18"/>
        </w:rPr>
        <w:t xml:space="preserve"> [Video Game] Radical Forge. Available From: </w:t>
      </w:r>
      <w:hyperlink r:id="rId60" w:history="1">
        <w:r w:rsidRPr="007A4FA8">
          <w:rPr>
            <w:rStyle w:val="Hyperlink"/>
            <w:rFonts w:ascii="Verdana" w:hAnsi="Verdana"/>
            <w:sz w:val="18"/>
          </w:rPr>
          <w:t>https://store.steampowered.com/app/2076210/Southfield/</w:t>
        </w:r>
      </w:hyperlink>
    </w:p>
    <w:p w14:paraId="395380E4" w14:textId="77777777" w:rsidR="00364C34" w:rsidRDefault="00364C34" w:rsidP="00364C34">
      <w:pPr>
        <w:rPr>
          <w:rFonts w:ascii="Verdana" w:hAnsi="Verdana"/>
          <w:sz w:val="18"/>
          <w:szCs w:val="18"/>
        </w:rPr>
      </w:pPr>
    </w:p>
    <w:p w14:paraId="538477B4" w14:textId="77777777" w:rsidR="00364C34" w:rsidRPr="00F95612" w:rsidRDefault="00364C34" w:rsidP="00364C34">
      <w:pPr>
        <w:rPr>
          <w:rFonts w:ascii="Verdana" w:hAnsi="Verdana"/>
          <w:sz w:val="18"/>
          <w:szCs w:val="18"/>
        </w:rPr>
      </w:pPr>
      <w:proofErr w:type="spellStart"/>
      <w:r>
        <w:rPr>
          <w:rFonts w:ascii="Verdana" w:hAnsi="Verdana"/>
          <w:sz w:val="18"/>
          <w:szCs w:val="18"/>
        </w:rPr>
        <w:t>Madisch</w:t>
      </w:r>
      <w:proofErr w:type="spellEnd"/>
      <w:r>
        <w:rPr>
          <w:rFonts w:ascii="Verdana" w:hAnsi="Verdana"/>
          <w:sz w:val="18"/>
          <w:szCs w:val="18"/>
        </w:rPr>
        <w:t xml:space="preserve">, I </w:t>
      </w:r>
      <w:proofErr w:type="spellStart"/>
      <w:r>
        <w:rPr>
          <w:rFonts w:ascii="Verdana" w:hAnsi="Verdana"/>
          <w:sz w:val="18"/>
          <w:szCs w:val="18"/>
        </w:rPr>
        <w:t>Hofmayer</w:t>
      </w:r>
      <w:proofErr w:type="spellEnd"/>
      <w:r>
        <w:rPr>
          <w:rFonts w:ascii="Verdana" w:hAnsi="Verdana"/>
          <w:sz w:val="18"/>
          <w:szCs w:val="18"/>
        </w:rPr>
        <w:t xml:space="preserve">, S and Fickenscher, H. (2008) </w:t>
      </w:r>
      <w:r>
        <w:rPr>
          <w:rFonts w:ascii="Verdana" w:hAnsi="Verdana"/>
          <w:i/>
          <w:iCs/>
          <w:sz w:val="18"/>
          <w:szCs w:val="18"/>
        </w:rPr>
        <w:t>ResearchGate</w:t>
      </w:r>
      <w:r>
        <w:rPr>
          <w:rFonts w:ascii="Verdana" w:hAnsi="Verdana"/>
          <w:sz w:val="18"/>
          <w:szCs w:val="18"/>
        </w:rPr>
        <w:t xml:space="preserve"> [Online]. Available From:  </w:t>
      </w:r>
      <w:hyperlink r:id="rId61" w:history="1">
        <w:r w:rsidRPr="007A4FA8">
          <w:rPr>
            <w:rStyle w:val="Hyperlink"/>
            <w:rFonts w:ascii="Verdana" w:hAnsi="Verdana"/>
            <w:sz w:val="18"/>
            <w:szCs w:val="18"/>
          </w:rPr>
          <w:t>https://www.researchgate.net</w:t>
        </w:r>
      </w:hyperlink>
    </w:p>
    <w:p w14:paraId="1BF11C2B" w14:textId="77777777" w:rsidR="00364C34" w:rsidRDefault="00364C34" w:rsidP="00364C34">
      <w:pPr>
        <w:rPr>
          <w:rFonts w:ascii="Verdana" w:hAnsi="Verdana"/>
          <w:sz w:val="18"/>
          <w:szCs w:val="18"/>
        </w:rPr>
      </w:pPr>
    </w:p>
    <w:p w14:paraId="0BD2670E" w14:textId="77777777" w:rsidR="00364C34" w:rsidRDefault="00364C34" w:rsidP="00364C34">
      <w:pPr>
        <w:rPr>
          <w:rFonts w:ascii="Verdana" w:hAnsi="Verdana"/>
          <w:sz w:val="18"/>
          <w:szCs w:val="18"/>
        </w:rPr>
      </w:pPr>
      <w:r w:rsidRPr="00A40952">
        <w:rPr>
          <w:rFonts w:ascii="Verdana" w:hAnsi="Verdana"/>
          <w:sz w:val="18"/>
          <w:szCs w:val="18"/>
        </w:rPr>
        <w:t xml:space="preserve">Santa Monica Studio. (2007) </w:t>
      </w:r>
      <w:r w:rsidRPr="007F0D91">
        <w:rPr>
          <w:rFonts w:ascii="Verdana" w:hAnsi="Verdana"/>
          <w:i/>
          <w:iCs/>
          <w:sz w:val="18"/>
          <w:szCs w:val="18"/>
        </w:rPr>
        <w:t>God of War 2</w:t>
      </w:r>
      <w:r w:rsidRPr="00A40952">
        <w:rPr>
          <w:rFonts w:ascii="Verdana" w:hAnsi="Verdana"/>
          <w:sz w:val="18"/>
          <w:szCs w:val="18"/>
        </w:rPr>
        <w:t xml:space="preserve">.  [Video Game] Sony Computer Entertainment. </w:t>
      </w:r>
    </w:p>
    <w:p w14:paraId="21C837DD" w14:textId="77777777" w:rsidR="00364C34" w:rsidRDefault="00364C34" w:rsidP="00364C34">
      <w:pPr>
        <w:rPr>
          <w:rFonts w:ascii="Verdana" w:hAnsi="Verdana"/>
          <w:sz w:val="18"/>
        </w:rPr>
      </w:pPr>
    </w:p>
    <w:p w14:paraId="1913E078" w14:textId="77777777" w:rsidR="00364C34" w:rsidRDefault="00364C34" w:rsidP="00364C34">
      <w:pPr>
        <w:rPr>
          <w:rFonts w:ascii="Verdana" w:hAnsi="Verdana"/>
          <w:sz w:val="18"/>
          <w:szCs w:val="18"/>
        </w:rPr>
      </w:pPr>
      <w:r w:rsidRPr="004D2BC1">
        <w:rPr>
          <w:rFonts w:ascii="Verdana" w:hAnsi="Verdana"/>
          <w:sz w:val="18"/>
        </w:rPr>
        <w:t>State, G. and Handa, A. (2022</w:t>
      </w:r>
      <w:r w:rsidRPr="00B60A5E">
        <w:rPr>
          <w:rFonts w:ascii="Verdana" w:hAnsi="Verdana"/>
          <w:i/>
          <w:iCs/>
          <w:sz w:val="18"/>
        </w:rPr>
        <w:t>) Reinforcing the Value of Simulation by Teaching Dexterity to a Real Robot Hand</w:t>
      </w:r>
      <w:r w:rsidRPr="004D2BC1">
        <w:rPr>
          <w:rFonts w:ascii="Verdana" w:hAnsi="Verdana"/>
          <w:sz w:val="18"/>
        </w:rPr>
        <w:t xml:space="preserve"> [online]. Available from: https://developer.nvidia.com/blog/reinforcing-the-value-of-simulation-by-teaching-dexterity-to-a-real-robot-hand/</w:t>
      </w:r>
    </w:p>
    <w:p w14:paraId="2A972480" w14:textId="77777777" w:rsidR="00364C34" w:rsidRDefault="00364C34" w:rsidP="00364C34">
      <w:pPr>
        <w:rPr>
          <w:rFonts w:ascii="Verdana" w:hAnsi="Verdana"/>
          <w:sz w:val="18"/>
          <w:szCs w:val="18"/>
        </w:rPr>
      </w:pPr>
    </w:p>
    <w:p w14:paraId="0360123A" w14:textId="77777777" w:rsidR="00364C34" w:rsidRDefault="00364C34" w:rsidP="00364C34">
      <w:pPr>
        <w:rPr>
          <w:rFonts w:ascii="Verdana" w:hAnsi="Verdana"/>
          <w:sz w:val="18"/>
          <w:szCs w:val="18"/>
        </w:rPr>
      </w:pPr>
      <w:r>
        <w:rPr>
          <w:rFonts w:ascii="Verdana" w:hAnsi="Verdana"/>
          <w:sz w:val="18"/>
          <w:szCs w:val="18"/>
        </w:rPr>
        <w:t xml:space="preserve">Unity Technologies (2023) </w:t>
      </w:r>
      <w:r>
        <w:rPr>
          <w:rFonts w:ascii="Verdana" w:hAnsi="Verdana"/>
          <w:i/>
          <w:iCs/>
          <w:sz w:val="18"/>
          <w:szCs w:val="18"/>
        </w:rPr>
        <w:t xml:space="preserve">Unity. </w:t>
      </w:r>
      <w:r>
        <w:rPr>
          <w:rFonts w:ascii="Verdana" w:hAnsi="Verdana"/>
          <w:sz w:val="18"/>
          <w:szCs w:val="18"/>
        </w:rPr>
        <w:t>(2022.3.6f1)</w:t>
      </w:r>
      <w:r>
        <w:rPr>
          <w:rFonts w:ascii="Verdana" w:hAnsi="Verdana"/>
          <w:i/>
          <w:iCs/>
          <w:sz w:val="18"/>
          <w:szCs w:val="18"/>
        </w:rPr>
        <w:t xml:space="preserve"> </w:t>
      </w:r>
      <w:r>
        <w:rPr>
          <w:rFonts w:ascii="Verdana" w:hAnsi="Verdana"/>
          <w:sz w:val="18"/>
          <w:szCs w:val="18"/>
        </w:rPr>
        <w:t xml:space="preserve">[Computer Program]. Available From: </w:t>
      </w:r>
      <w:hyperlink r:id="rId62" w:anchor="third-party-notices" w:history="1">
        <w:r w:rsidRPr="00286858">
          <w:rPr>
            <w:rStyle w:val="Hyperlink"/>
            <w:rFonts w:ascii="Verdana" w:hAnsi="Verdana"/>
            <w:sz w:val="18"/>
            <w:szCs w:val="18"/>
          </w:rPr>
          <w:t>https://unity.com/releases/editor/whats-new/2022.3.6#third-party-notices</w:t>
        </w:r>
      </w:hyperlink>
    </w:p>
    <w:p w14:paraId="17A7F8BD" w14:textId="77777777" w:rsidR="00364C34" w:rsidRDefault="00364C34" w:rsidP="00364C34">
      <w:pPr>
        <w:rPr>
          <w:rFonts w:ascii="Verdana" w:hAnsi="Verdana"/>
          <w:sz w:val="18"/>
          <w:szCs w:val="18"/>
        </w:rPr>
      </w:pPr>
    </w:p>
    <w:p w14:paraId="21FE30F2" w14:textId="77777777" w:rsidR="00364C34" w:rsidRDefault="00364C34" w:rsidP="00364C34">
      <w:pPr>
        <w:rPr>
          <w:rFonts w:ascii="Verdana" w:hAnsi="Verdana"/>
          <w:sz w:val="18"/>
          <w:szCs w:val="18"/>
        </w:rPr>
      </w:pPr>
      <w:r>
        <w:rPr>
          <w:rFonts w:ascii="Verdana" w:hAnsi="Verdana"/>
          <w:sz w:val="18"/>
          <w:szCs w:val="18"/>
        </w:rPr>
        <w:t xml:space="preserve">Unity Technologies (2024) </w:t>
      </w:r>
      <w:r>
        <w:rPr>
          <w:rFonts w:ascii="Verdana" w:hAnsi="Verdana"/>
          <w:i/>
          <w:iCs/>
          <w:sz w:val="18"/>
          <w:szCs w:val="18"/>
        </w:rPr>
        <w:t xml:space="preserve">Introduction to </w:t>
      </w:r>
      <w:proofErr w:type="spellStart"/>
      <w:r>
        <w:rPr>
          <w:rFonts w:ascii="Verdana" w:hAnsi="Verdana"/>
          <w:i/>
          <w:iCs/>
          <w:sz w:val="18"/>
          <w:szCs w:val="18"/>
        </w:rPr>
        <w:t>RigidBody</w:t>
      </w:r>
      <w:proofErr w:type="spellEnd"/>
      <w:r>
        <w:rPr>
          <w:rFonts w:ascii="Verdana" w:hAnsi="Verdana"/>
          <w:i/>
          <w:iCs/>
          <w:sz w:val="18"/>
          <w:szCs w:val="18"/>
        </w:rPr>
        <w:t xml:space="preserve"> Physics. </w:t>
      </w:r>
      <w:r>
        <w:rPr>
          <w:rFonts w:ascii="Verdana" w:hAnsi="Verdana"/>
          <w:sz w:val="18"/>
          <w:szCs w:val="18"/>
        </w:rPr>
        <w:t xml:space="preserve">Available From: </w:t>
      </w:r>
      <w:hyperlink r:id="rId63" w:history="1">
        <w:r w:rsidRPr="007A4FA8">
          <w:rPr>
            <w:rStyle w:val="Hyperlink"/>
            <w:rFonts w:ascii="Verdana" w:hAnsi="Verdana"/>
            <w:sz w:val="18"/>
            <w:szCs w:val="18"/>
          </w:rPr>
          <w:t>https://docs.unity3d.com/Manual/RigidbodiesOverview.html</w:t>
        </w:r>
      </w:hyperlink>
    </w:p>
    <w:p w14:paraId="2FA875ED" w14:textId="77777777" w:rsidR="00364C34" w:rsidRDefault="00364C34" w:rsidP="00364C34">
      <w:pPr>
        <w:rPr>
          <w:rFonts w:ascii="Verdana" w:hAnsi="Verdana"/>
          <w:sz w:val="18"/>
          <w:szCs w:val="18"/>
        </w:rPr>
      </w:pPr>
    </w:p>
    <w:p w14:paraId="16149170" w14:textId="224620E4" w:rsidR="00D004D0" w:rsidRPr="009C391D" w:rsidRDefault="00D004D0" w:rsidP="00364C34">
      <w:pPr>
        <w:rPr>
          <w:rFonts w:ascii="Verdana" w:hAnsi="Verdana"/>
          <w:sz w:val="18"/>
          <w:szCs w:val="18"/>
        </w:rPr>
      </w:pPr>
      <w:r>
        <w:rPr>
          <w:rFonts w:ascii="Verdana" w:hAnsi="Verdana"/>
          <w:sz w:val="18"/>
          <w:szCs w:val="18"/>
        </w:rPr>
        <w:t xml:space="preserve">Unity Technologies (2024) </w:t>
      </w:r>
      <w:r w:rsidR="00273570">
        <w:rPr>
          <w:rFonts w:ascii="Verdana" w:hAnsi="Verdana"/>
          <w:i/>
          <w:iCs/>
          <w:sz w:val="18"/>
          <w:szCs w:val="18"/>
        </w:rPr>
        <w:t xml:space="preserve">Enhanced </w:t>
      </w:r>
      <w:r w:rsidR="00233F27">
        <w:rPr>
          <w:rFonts w:ascii="Verdana" w:hAnsi="Verdana"/>
          <w:i/>
          <w:iCs/>
          <w:sz w:val="18"/>
          <w:szCs w:val="18"/>
        </w:rPr>
        <w:t>physics performance</w:t>
      </w:r>
      <w:r w:rsidR="009C391D">
        <w:rPr>
          <w:rFonts w:ascii="Verdana" w:hAnsi="Verdana"/>
          <w:i/>
          <w:iCs/>
          <w:sz w:val="18"/>
          <w:szCs w:val="18"/>
        </w:rPr>
        <w:t xml:space="preserve"> for smooth gameplay</w:t>
      </w:r>
      <w:r w:rsidR="0056610B">
        <w:rPr>
          <w:rFonts w:ascii="Verdana" w:hAnsi="Verdana"/>
          <w:i/>
          <w:iCs/>
          <w:sz w:val="18"/>
          <w:szCs w:val="18"/>
        </w:rPr>
        <w:t>.</w:t>
      </w:r>
      <w:r w:rsidR="009C391D">
        <w:rPr>
          <w:rFonts w:ascii="Verdana" w:hAnsi="Verdana"/>
          <w:i/>
          <w:iCs/>
          <w:sz w:val="18"/>
          <w:szCs w:val="18"/>
        </w:rPr>
        <w:t xml:space="preserve"> </w:t>
      </w:r>
      <w:r w:rsidR="009C391D">
        <w:rPr>
          <w:rFonts w:ascii="Verdana" w:hAnsi="Verdana"/>
          <w:sz w:val="18"/>
          <w:szCs w:val="18"/>
        </w:rPr>
        <w:t>[online].</w:t>
      </w:r>
      <w:r w:rsidR="0056610B">
        <w:rPr>
          <w:rFonts w:ascii="Verdana" w:hAnsi="Verdana"/>
          <w:sz w:val="18"/>
          <w:szCs w:val="18"/>
        </w:rPr>
        <w:t xml:space="preserve"> Available From: </w:t>
      </w:r>
      <w:r w:rsidR="000E70BF" w:rsidRPr="000E70BF">
        <w:rPr>
          <w:rFonts w:ascii="Verdana" w:hAnsi="Verdana"/>
          <w:sz w:val="18"/>
          <w:szCs w:val="18"/>
        </w:rPr>
        <w:t>https://unity.com/how-to/enhanced-physics-performance-smooth-gameplay</w:t>
      </w:r>
    </w:p>
    <w:p w14:paraId="0BA8A7CF" w14:textId="77777777" w:rsidR="00D004D0" w:rsidRDefault="00D004D0" w:rsidP="00364C34">
      <w:pPr>
        <w:rPr>
          <w:rFonts w:ascii="Verdana" w:hAnsi="Verdana"/>
          <w:sz w:val="18"/>
          <w:szCs w:val="18"/>
        </w:rPr>
      </w:pPr>
    </w:p>
    <w:p w14:paraId="6CC0DFE9" w14:textId="77777777" w:rsidR="00364C34" w:rsidRDefault="00364C34" w:rsidP="00364C34">
      <w:pPr>
        <w:rPr>
          <w:rFonts w:ascii="Verdana" w:hAnsi="Verdana"/>
          <w:sz w:val="18"/>
          <w:szCs w:val="18"/>
        </w:rPr>
      </w:pPr>
      <w:r>
        <w:rPr>
          <w:rFonts w:ascii="Verdana" w:hAnsi="Verdana"/>
          <w:sz w:val="18"/>
          <w:szCs w:val="18"/>
        </w:rPr>
        <w:t xml:space="preserve">Unity Technologies (2025) </w:t>
      </w:r>
      <w:r>
        <w:rPr>
          <w:rFonts w:ascii="Verdana" w:hAnsi="Verdana"/>
          <w:i/>
          <w:iCs/>
          <w:sz w:val="18"/>
          <w:szCs w:val="18"/>
        </w:rPr>
        <w:t xml:space="preserve">Unity Asset Store. </w:t>
      </w:r>
      <w:r>
        <w:rPr>
          <w:rFonts w:ascii="Verdana" w:hAnsi="Verdana"/>
          <w:sz w:val="18"/>
          <w:szCs w:val="18"/>
        </w:rPr>
        <w:t xml:space="preserve">[Online]. Available </w:t>
      </w:r>
      <w:proofErr w:type="spellStart"/>
      <w:r>
        <w:rPr>
          <w:rFonts w:ascii="Verdana" w:hAnsi="Verdana"/>
          <w:sz w:val="18"/>
          <w:szCs w:val="18"/>
        </w:rPr>
        <w:t>From:</w:t>
      </w:r>
      <w:r w:rsidRPr="00040F02">
        <w:rPr>
          <w:rFonts w:ascii="Verdana" w:hAnsi="Verdana"/>
          <w:sz w:val="18"/>
          <w:szCs w:val="18"/>
        </w:rPr>
        <w:t>https</w:t>
      </w:r>
      <w:proofErr w:type="spellEnd"/>
      <w:r w:rsidRPr="00040F02">
        <w:rPr>
          <w:rFonts w:ascii="Verdana" w:hAnsi="Verdana"/>
          <w:sz w:val="18"/>
          <w:szCs w:val="18"/>
        </w:rPr>
        <w:t>://assetstore.unity.com</w:t>
      </w:r>
    </w:p>
    <w:p w14:paraId="3E5ACD2E" w14:textId="77777777" w:rsidR="00364C34" w:rsidRDefault="00364C34" w:rsidP="00364C34">
      <w:pPr>
        <w:rPr>
          <w:rFonts w:ascii="Verdana" w:hAnsi="Verdana"/>
          <w:sz w:val="18"/>
          <w:szCs w:val="18"/>
        </w:rPr>
      </w:pPr>
    </w:p>
    <w:p w14:paraId="3C7E27F7" w14:textId="77777777" w:rsidR="00364C34" w:rsidRPr="004569B8" w:rsidRDefault="00364C34" w:rsidP="00364C34">
      <w:pPr>
        <w:rPr>
          <w:rFonts w:ascii="Verdana" w:hAnsi="Verdana"/>
          <w:sz w:val="18"/>
          <w:szCs w:val="18"/>
        </w:rPr>
      </w:pPr>
      <w:r>
        <w:rPr>
          <w:rFonts w:ascii="Verdana" w:hAnsi="Verdana"/>
          <w:sz w:val="18"/>
          <w:szCs w:val="18"/>
        </w:rPr>
        <w:t xml:space="preserve">UWE Bristol (2024) </w:t>
      </w:r>
      <w:r>
        <w:rPr>
          <w:rFonts w:ascii="Verdana" w:hAnsi="Verdana"/>
          <w:i/>
          <w:iCs/>
          <w:sz w:val="18"/>
          <w:szCs w:val="18"/>
        </w:rPr>
        <w:t>UWE Bristol handbook of research ethics.</w:t>
      </w:r>
      <w:r>
        <w:rPr>
          <w:rFonts w:ascii="Verdana" w:hAnsi="Verdana"/>
          <w:sz w:val="18"/>
          <w:szCs w:val="18"/>
        </w:rPr>
        <w:t xml:space="preserve"> (2024)</w:t>
      </w:r>
      <w:r>
        <w:rPr>
          <w:rFonts w:ascii="Verdana" w:hAnsi="Verdana"/>
          <w:i/>
          <w:iCs/>
          <w:sz w:val="18"/>
          <w:szCs w:val="18"/>
        </w:rPr>
        <w:t xml:space="preserve"> </w:t>
      </w:r>
      <w:r>
        <w:rPr>
          <w:rFonts w:ascii="Verdana" w:hAnsi="Verdana"/>
          <w:sz w:val="18"/>
          <w:szCs w:val="18"/>
        </w:rPr>
        <w:t xml:space="preserve">[Online]. Available From: </w:t>
      </w:r>
      <w:r w:rsidRPr="00500792">
        <w:rPr>
          <w:rFonts w:ascii="Verdana" w:hAnsi="Verdana"/>
          <w:sz w:val="18"/>
          <w:szCs w:val="18"/>
        </w:rPr>
        <w:t>https://www.uwe.ac.uk/-/media/uwe/documents/research/uwe-bristol-handbook-of-research-ethics.pdf</w:t>
      </w:r>
    </w:p>
    <w:p w14:paraId="4ED008CB" w14:textId="77777777" w:rsidR="00364C34" w:rsidRDefault="00364C34" w:rsidP="00364C34">
      <w:pPr>
        <w:rPr>
          <w:rFonts w:ascii="Verdana" w:hAnsi="Verdana"/>
          <w:sz w:val="18"/>
          <w:szCs w:val="18"/>
        </w:rPr>
      </w:pPr>
    </w:p>
    <w:p w14:paraId="1DEE3A53" w14:textId="77777777" w:rsidR="00364C34" w:rsidRPr="00556CEE" w:rsidRDefault="00364C34" w:rsidP="00364C34">
      <w:pPr>
        <w:rPr>
          <w:rFonts w:ascii="Verdana" w:hAnsi="Verdana"/>
          <w:b/>
          <w:bCs/>
          <w:sz w:val="18"/>
          <w:szCs w:val="18"/>
        </w:rPr>
      </w:pPr>
      <w:r>
        <w:rPr>
          <w:rFonts w:ascii="Verdana" w:hAnsi="Verdana"/>
          <w:sz w:val="18"/>
          <w:szCs w:val="18"/>
        </w:rPr>
        <w:t xml:space="preserve">Whitman, L. Tanovic, A. (2024) </w:t>
      </w:r>
      <w:r w:rsidRPr="004348D2">
        <w:rPr>
          <w:rFonts w:ascii="Verdana" w:eastAsiaTheme="minorHAnsi" w:hAnsi="Verdana"/>
          <w:i/>
          <w:iCs/>
          <w:sz w:val="18"/>
          <w:szCs w:val="18"/>
        </w:rPr>
        <w:t>User-</w:t>
      </w:r>
      <w:proofErr w:type="spellStart"/>
      <w:r w:rsidRPr="004348D2">
        <w:rPr>
          <w:rFonts w:ascii="Verdana" w:eastAsiaTheme="minorHAnsi" w:hAnsi="Verdana"/>
          <w:i/>
          <w:iCs/>
          <w:sz w:val="18"/>
          <w:szCs w:val="18"/>
        </w:rPr>
        <w:t>centered</w:t>
      </w:r>
      <w:proofErr w:type="spellEnd"/>
      <w:r w:rsidRPr="004348D2">
        <w:rPr>
          <w:rFonts w:ascii="Verdana" w:eastAsiaTheme="minorHAnsi" w:hAnsi="Verdana"/>
          <w:i/>
          <w:iCs/>
          <w:sz w:val="18"/>
          <w:szCs w:val="18"/>
        </w:rPr>
        <w:t xml:space="preserve"> design: 4 key principles, phases, and example</w:t>
      </w:r>
      <w:r>
        <w:rPr>
          <w:rFonts w:ascii="Verdana" w:hAnsi="Verdana"/>
          <w:i/>
          <w:iCs/>
          <w:sz w:val="18"/>
          <w:szCs w:val="18"/>
        </w:rPr>
        <w:t xml:space="preserve">s. </w:t>
      </w:r>
      <w:r>
        <w:rPr>
          <w:rFonts w:ascii="Verdana" w:hAnsi="Verdana"/>
          <w:sz w:val="18"/>
          <w:szCs w:val="18"/>
        </w:rPr>
        <w:t xml:space="preserve">[online]. Available From: </w:t>
      </w:r>
      <w:r w:rsidRPr="00C75088">
        <w:rPr>
          <w:rFonts w:ascii="Verdana" w:hAnsi="Verdana"/>
          <w:sz w:val="18"/>
          <w:szCs w:val="18"/>
        </w:rPr>
        <w:t>https://maze.co/blog/user-centered-design/</w:t>
      </w:r>
    </w:p>
    <w:p w14:paraId="57404F2D" w14:textId="77777777" w:rsidR="00364C34" w:rsidRDefault="00364C34" w:rsidP="00364C34">
      <w:pPr>
        <w:rPr>
          <w:rFonts w:ascii="Verdana" w:hAnsi="Verdana"/>
          <w:sz w:val="18"/>
        </w:rPr>
      </w:pPr>
    </w:p>
    <w:p w14:paraId="592A670F" w14:textId="77777777" w:rsidR="00364C34" w:rsidRDefault="00364C34" w:rsidP="00364C34">
      <w:pPr>
        <w:rPr>
          <w:rFonts w:ascii="Verdana" w:hAnsi="Verdana"/>
          <w:sz w:val="18"/>
        </w:rPr>
      </w:pPr>
      <w:r w:rsidRPr="004D2BC1">
        <w:rPr>
          <w:rFonts w:ascii="Verdana" w:hAnsi="Verdana"/>
          <w:sz w:val="18"/>
        </w:rPr>
        <w:t xml:space="preserve">Wijaya, P.A., Widodo, A., and Muslim (2021) Virtual experiment of simple pendulum to improve student’s conceptual understanding. </w:t>
      </w:r>
      <w:r w:rsidRPr="004D2BC1">
        <w:rPr>
          <w:rFonts w:ascii="Verdana" w:hAnsi="Verdana"/>
          <w:i/>
          <w:iCs/>
          <w:sz w:val="18"/>
        </w:rPr>
        <w:t>Journal of Physics: Conference Series</w:t>
      </w:r>
      <w:r w:rsidRPr="004D2BC1">
        <w:rPr>
          <w:rFonts w:ascii="Verdana" w:hAnsi="Verdana"/>
          <w:sz w:val="18"/>
        </w:rPr>
        <w:t xml:space="preserve"> [online]. 1806 (1), p. 012133</w:t>
      </w:r>
    </w:p>
    <w:p w14:paraId="4AC09200" w14:textId="77777777" w:rsidR="00364C34" w:rsidRDefault="00364C34" w:rsidP="00364C34">
      <w:pPr>
        <w:rPr>
          <w:rFonts w:ascii="Verdana" w:hAnsi="Verdana"/>
          <w:sz w:val="18"/>
        </w:rPr>
      </w:pPr>
    </w:p>
    <w:p w14:paraId="58ADE4E3" w14:textId="77777777" w:rsidR="00364C34" w:rsidRPr="00712140" w:rsidRDefault="00364C34" w:rsidP="00364C34">
      <w:pPr>
        <w:rPr>
          <w:rFonts w:ascii="Verdana" w:hAnsi="Verdana"/>
          <w:sz w:val="18"/>
        </w:rPr>
      </w:pPr>
      <w:proofErr w:type="spellStart"/>
      <w:r>
        <w:rPr>
          <w:rFonts w:ascii="Verdana" w:hAnsi="Verdana"/>
          <w:sz w:val="18"/>
        </w:rPr>
        <w:t>Winngst</w:t>
      </w:r>
      <w:proofErr w:type="spellEnd"/>
      <w:r>
        <w:rPr>
          <w:rFonts w:ascii="Verdana" w:hAnsi="Verdana"/>
          <w:sz w:val="18"/>
        </w:rPr>
        <w:t xml:space="preserve">, D, Wickstrom, F and </w:t>
      </w:r>
      <w:proofErr w:type="spellStart"/>
      <w:r>
        <w:rPr>
          <w:rFonts w:ascii="Verdana" w:hAnsi="Verdana"/>
          <w:sz w:val="18"/>
        </w:rPr>
        <w:t>Memeti</w:t>
      </w:r>
      <w:proofErr w:type="spellEnd"/>
      <w:r>
        <w:rPr>
          <w:rFonts w:ascii="Verdana" w:hAnsi="Verdana"/>
          <w:sz w:val="18"/>
        </w:rPr>
        <w:t xml:space="preserve">, S (2022) </w:t>
      </w:r>
      <w:r w:rsidRPr="00713D90">
        <w:rPr>
          <w:rFonts w:ascii="Verdana" w:hAnsi="Verdana"/>
          <w:sz w:val="18"/>
        </w:rPr>
        <w:t xml:space="preserve">Evaluating the performance of object-oriented and data-oriented design with multi-threading in game </w:t>
      </w:r>
      <w:r>
        <w:rPr>
          <w:rFonts w:ascii="Verdana" w:hAnsi="Verdana"/>
          <w:sz w:val="18"/>
        </w:rPr>
        <w:t xml:space="preserve">development. In: </w:t>
      </w:r>
      <w:r>
        <w:rPr>
          <w:rFonts w:ascii="Verdana" w:hAnsi="Verdana"/>
          <w:i/>
          <w:iCs/>
          <w:sz w:val="18"/>
        </w:rPr>
        <w:t xml:space="preserve">2022 IEEE Games, Entertainment, Media Conference (GEM) </w:t>
      </w:r>
      <w:r>
        <w:rPr>
          <w:rFonts w:ascii="Verdana" w:hAnsi="Verdana"/>
          <w:sz w:val="18"/>
        </w:rPr>
        <w:t xml:space="preserve">[online] St. Michael, Barbados: IEEE, pp. 1-6. Available From: </w:t>
      </w:r>
      <w:r w:rsidRPr="002F209E">
        <w:rPr>
          <w:rFonts w:ascii="Verdana" w:hAnsi="Verdana" w:cs="Times New Roman"/>
          <w:sz w:val="18"/>
          <w:szCs w:val="18"/>
        </w:rPr>
        <w:t>https://ieeexplore.ieee.org/document/10017610/</w:t>
      </w:r>
    </w:p>
    <w:p w14:paraId="4F619B4A" w14:textId="77777777" w:rsidR="00926E0D" w:rsidRDefault="00926E0D" w:rsidP="00B15E99">
      <w:pPr>
        <w:jc w:val="both"/>
        <w:rPr>
          <w:rFonts w:ascii="Verdana" w:hAnsi="Verdana"/>
          <w:b/>
          <w:noProof/>
          <w:sz w:val="18"/>
          <w:szCs w:val="18"/>
        </w:rPr>
      </w:pPr>
    </w:p>
    <w:p w14:paraId="4099F099" w14:textId="77777777" w:rsidR="000D6E57" w:rsidRDefault="000D6E57" w:rsidP="00B15E99">
      <w:pPr>
        <w:jc w:val="both"/>
        <w:rPr>
          <w:rFonts w:ascii="Verdana" w:hAnsi="Verdana"/>
          <w:b/>
          <w:noProof/>
          <w:sz w:val="18"/>
          <w:szCs w:val="18"/>
        </w:rPr>
      </w:pPr>
    </w:p>
    <w:p w14:paraId="4F4033FD" w14:textId="77777777" w:rsidR="00543983" w:rsidRPr="00B15E99" w:rsidRDefault="00543983" w:rsidP="00DE6C4E">
      <w:pPr>
        <w:rPr>
          <w:rFonts w:ascii="Verdana" w:hAnsi="Verdana"/>
          <w:sz w:val="18"/>
          <w:szCs w:val="18"/>
        </w:rPr>
      </w:pPr>
    </w:p>
    <w:p w14:paraId="0EC0BCEB" w14:textId="77777777" w:rsidR="006D4F0D" w:rsidRDefault="006D4F0D" w:rsidP="00DE6C4E">
      <w:pPr>
        <w:rPr>
          <w:rFonts w:ascii="Verdana" w:hAnsi="Verdana"/>
          <w:b/>
          <w:sz w:val="18"/>
          <w:szCs w:val="18"/>
        </w:rPr>
      </w:pPr>
    </w:p>
    <w:p w14:paraId="4DA2A3AF" w14:textId="77777777" w:rsidR="00F00E4A" w:rsidRPr="007E68E7" w:rsidRDefault="00F00E4A" w:rsidP="00543983">
      <w:pPr>
        <w:rPr>
          <w:rFonts w:ascii="Verdana" w:hAnsi="Verdana"/>
          <w:b/>
          <w:noProof/>
          <w:sz w:val="18"/>
          <w:szCs w:val="18"/>
        </w:rPr>
        <w:sectPr w:rsidR="00F00E4A" w:rsidRPr="007E68E7" w:rsidSect="00C26A86">
          <w:type w:val="continuous"/>
          <w:pgSz w:w="11900" w:h="16840"/>
          <w:pgMar w:top="1440" w:right="1080" w:bottom="1440" w:left="1080" w:header="708" w:footer="708" w:gutter="0"/>
          <w:cols w:num="2" w:space="708"/>
          <w:docGrid w:linePitch="360"/>
        </w:sectPr>
      </w:pPr>
    </w:p>
    <w:p w14:paraId="02194B76" w14:textId="77777777" w:rsidR="00F00E4A" w:rsidRPr="00425221" w:rsidRDefault="00F00E4A" w:rsidP="00543983">
      <w:pPr>
        <w:rPr>
          <w:rFonts w:ascii="Verdana" w:hAnsi="Verdana"/>
          <w:b/>
          <w:noProof/>
          <w:sz w:val="18"/>
          <w:szCs w:val="18"/>
        </w:rPr>
      </w:pPr>
    </w:p>
    <w:p w14:paraId="1F708C24" w14:textId="77777777" w:rsidR="00F00E4A" w:rsidRDefault="00F00E4A" w:rsidP="00543983">
      <w:pPr>
        <w:rPr>
          <w:rFonts w:ascii="Verdana" w:hAnsi="Verdana"/>
          <w:b/>
          <w:noProof/>
          <w:sz w:val="20"/>
          <w:szCs w:val="20"/>
        </w:rPr>
      </w:pPr>
    </w:p>
    <w:p w14:paraId="3BBD033E" w14:textId="77777777" w:rsidR="00F00E4A" w:rsidRDefault="00F00E4A" w:rsidP="00F00E4A">
      <w:pPr>
        <w:pBdr>
          <w:top w:val="single" w:sz="4" w:space="1" w:color="auto"/>
        </w:pBdr>
        <w:rPr>
          <w:rFonts w:ascii="Verdana" w:hAnsi="Verdana"/>
          <w:b/>
          <w:noProof/>
          <w:sz w:val="20"/>
          <w:szCs w:val="20"/>
        </w:rPr>
      </w:pPr>
    </w:p>
    <w:p w14:paraId="6120C182" w14:textId="3D5940B7" w:rsidR="007B30B5" w:rsidRDefault="00543983" w:rsidP="00543983">
      <w:pPr>
        <w:rPr>
          <w:rFonts w:ascii="Verdana" w:hAnsi="Verdana"/>
          <w:noProof/>
          <w:sz w:val="18"/>
          <w:szCs w:val="18"/>
        </w:rPr>
      </w:pPr>
      <w:r w:rsidRPr="00D74EFC">
        <w:rPr>
          <w:rFonts w:ascii="Verdana" w:hAnsi="Verdana"/>
          <w:b/>
          <w:noProof/>
          <w:sz w:val="18"/>
          <w:szCs w:val="18"/>
        </w:rPr>
        <w:t xml:space="preserve">Appendix A: </w:t>
      </w:r>
      <w:r w:rsidR="001E628B" w:rsidRPr="00D74EFC">
        <w:rPr>
          <w:rFonts w:ascii="Verdana" w:hAnsi="Verdana"/>
          <w:b/>
          <w:noProof/>
          <w:sz w:val="18"/>
          <w:szCs w:val="18"/>
        </w:rPr>
        <w:t xml:space="preserve">Project </w:t>
      </w:r>
      <w:r w:rsidRPr="00D74EFC">
        <w:rPr>
          <w:rFonts w:ascii="Verdana" w:hAnsi="Verdana"/>
          <w:b/>
          <w:noProof/>
          <w:sz w:val="18"/>
          <w:szCs w:val="18"/>
        </w:rPr>
        <w:t xml:space="preserve">Log </w:t>
      </w:r>
    </w:p>
    <w:p w14:paraId="35D1231F" w14:textId="77777777" w:rsidR="007B30B5" w:rsidRDefault="007B30B5" w:rsidP="00543983">
      <w:pPr>
        <w:rPr>
          <w:rFonts w:ascii="Verdana" w:hAnsi="Verdana"/>
          <w:noProof/>
          <w:sz w:val="18"/>
          <w:szCs w:val="18"/>
        </w:rPr>
      </w:pPr>
    </w:p>
    <w:tbl>
      <w:tblPr>
        <w:tblStyle w:val="TableGrid"/>
        <w:tblW w:w="0" w:type="auto"/>
        <w:tblLook w:val="04A0" w:firstRow="1" w:lastRow="0" w:firstColumn="1" w:lastColumn="0" w:noHBand="0" w:noVBand="1"/>
      </w:tblPr>
      <w:tblGrid>
        <w:gridCol w:w="2254"/>
        <w:gridCol w:w="6530"/>
      </w:tblGrid>
      <w:tr w:rsidR="003A76C7" w:rsidRPr="00F669A3" w14:paraId="65F09D1C" w14:textId="77777777" w:rsidTr="00562AFA">
        <w:tc>
          <w:tcPr>
            <w:tcW w:w="2254" w:type="dxa"/>
          </w:tcPr>
          <w:p w14:paraId="3EB4D3DA" w14:textId="77777777" w:rsidR="003A76C7" w:rsidRPr="00F669A3" w:rsidRDefault="003A76C7" w:rsidP="00562AFA">
            <w:pPr>
              <w:rPr>
                <w:sz w:val="22"/>
                <w:szCs w:val="22"/>
              </w:rPr>
            </w:pPr>
            <w:r>
              <w:rPr>
                <w:sz w:val="22"/>
                <w:szCs w:val="22"/>
              </w:rPr>
              <w:t>Month</w:t>
            </w:r>
          </w:p>
        </w:tc>
        <w:tc>
          <w:tcPr>
            <w:tcW w:w="6530" w:type="dxa"/>
          </w:tcPr>
          <w:p w14:paraId="3A3031BB" w14:textId="77777777" w:rsidR="003A76C7" w:rsidRPr="00F669A3" w:rsidRDefault="003A76C7" w:rsidP="00562AFA">
            <w:pPr>
              <w:rPr>
                <w:sz w:val="22"/>
                <w:szCs w:val="22"/>
              </w:rPr>
            </w:pPr>
            <w:r w:rsidRPr="00F669A3">
              <w:rPr>
                <w:sz w:val="22"/>
                <w:szCs w:val="22"/>
              </w:rPr>
              <w:t>Notes</w:t>
            </w:r>
          </w:p>
        </w:tc>
      </w:tr>
      <w:tr w:rsidR="003A76C7" w:rsidRPr="00F669A3" w14:paraId="58BFD117" w14:textId="77777777" w:rsidTr="00562AFA">
        <w:tc>
          <w:tcPr>
            <w:tcW w:w="2254" w:type="dxa"/>
            <w:shd w:val="clear" w:color="auto" w:fill="C4BC96" w:themeFill="background2" w:themeFillShade="BF"/>
          </w:tcPr>
          <w:p w14:paraId="5AC834A1" w14:textId="77777777" w:rsidR="003A76C7" w:rsidRPr="00522211" w:rsidRDefault="003A76C7" w:rsidP="00562AFA">
            <w:pPr>
              <w:rPr>
                <w:sz w:val="22"/>
                <w:szCs w:val="22"/>
                <w:highlight w:val="yellow"/>
              </w:rPr>
            </w:pPr>
            <w:r w:rsidRPr="00522211">
              <w:rPr>
                <w:sz w:val="22"/>
                <w:szCs w:val="22"/>
              </w:rPr>
              <w:t>November</w:t>
            </w:r>
          </w:p>
        </w:tc>
        <w:tc>
          <w:tcPr>
            <w:tcW w:w="6530" w:type="dxa"/>
            <w:shd w:val="clear" w:color="auto" w:fill="C4BC96" w:themeFill="background2" w:themeFillShade="BF"/>
          </w:tcPr>
          <w:p w14:paraId="4D97EF30" w14:textId="77777777" w:rsidR="003A76C7" w:rsidRPr="00522211" w:rsidRDefault="003A76C7" w:rsidP="00562AFA">
            <w:pPr>
              <w:rPr>
                <w:sz w:val="22"/>
                <w:szCs w:val="22"/>
                <w:highlight w:val="yellow"/>
              </w:rPr>
            </w:pPr>
          </w:p>
        </w:tc>
      </w:tr>
      <w:tr w:rsidR="003A76C7" w:rsidRPr="00F669A3" w14:paraId="4D3346B8" w14:textId="77777777" w:rsidTr="00562AFA">
        <w:tc>
          <w:tcPr>
            <w:tcW w:w="2254" w:type="dxa"/>
          </w:tcPr>
          <w:p w14:paraId="51C5323A" w14:textId="77777777" w:rsidR="003A76C7" w:rsidRDefault="003A76C7" w:rsidP="00562AFA">
            <w:pPr>
              <w:rPr>
                <w:sz w:val="22"/>
                <w:szCs w:val="22"/>
              </w:rPr>
            </w:pPr>
            <w:r>
              <w:rPr>
                <w:sz w:val="22"/>
                <w:szCs w:val="22"/>
              </w:rPr>
              <w:t>15/11/2024</w:t>
            </w:r>
          </w:p>
        </w:tc>
        <w:tc>
          <w:tcPr>
            <w:tcW w:w="6530" w:type="dxa"/>
          </w:tcPr>
          <w:p w14:paraId="1524B0DE" w14:textId="77777777" w:rsidR="003A76C7" w:rsidRPr="009B11D0" w:rsidRDefault="003A76C7" w:rsidP="00562AFA">
            <w:pPr>
              <w:rPr>
                <w:sz w:val="20"/>
                <w:szCs w:val="20"/>
              </w:rPr>
            </w:pPr>
            <w:r w:rsidRPr="009B11D0">
              <w:rPr>
                <w:sz w:val="20"/>
                <w:szCs w:val="20"/>
              </w:rPr>
              <w:t xml:space="preserve">Base simulation has been implemented by calculating the object’s position next frame and applying it using </w:t>
            </w:r>
            <w:proofErr w:type="spellStart"/>
            <w:r w:rsidRPr="009B11D0">
              <w:rPr>
                <w:sz w:val="20"/>
                <w:szCs w:val="20"/>
              </w:rPr>
              <w:t>setPosition</w:t>
            </w:r>
            <w:proofErr w:type="spellEnd"/>
            <w:r w:rsidRPr="009B11D0">
              <w:rPr>
                <w:sz w:val="20"/>
                <w:szCs w:val="20"/>
              </w:rPr>
              <w:t xml:space="preserve">(). </w:t>
            </w:r>
            <w:r>
              <w:rPr>
                <w:sz w:val="20"/>
                <w:szCs w:val="20"/>
              </w:rPr>
              <w:t xml:space="preserve">There is a bug with the speed of the swing though </w:t>
            </w:r>
          </w:p>
          <w:p w14:paraId="3BA1E74D" w14:textId="77777777" w:rsidR="003A76C7" w:rsidRPr="009B11D0" w:rsidRDefault="003A76C7" w:rsidP="00562AFA">
            <w:pPr>
              <w:rPr>
                <w:sz w:val="20"/>
                <w:szCs w:val="20"/>
              </w:rPr>
            </w:pPr>
          </w:p>
        </w:tc>
      </w:tr>
      <w:tr w:rsidR="003A76C7" w:rsidRPr="00F669A3" w14:paraId="3EFE6FC4" w14:textId="77777777" w:rsidTr="00562AFA">
        <w:tc>
          <w:tcPr>
            <w:tcW w:w="2254" w:type="dxa"/>
          </w:tcPr>
          <w:p w14:paraId="432CE134" w14:textId="77777777" w:rsidR="003A76C7" w:rsidRDefault="003A76C7" w:rsidP="00562AFA">
            <w:pPr>
              <w:rPr>
                <w:sz w:val="22"/>
                <w:szCs w:val="22"/>
              </w:rPr>
            </w:pPr>
            <w:r>
              <w:rPr>
                <w:sz w:val="22"/>
                <w:szCs w:val="22"/>
              </w:rPr>
              <w:t>20/11/2024</w:t>
            </w:r>
          </w:p>
        </w:tc>
        <w:tc>
          <w:tcPr>
            <w:tcW w:w="6530" w:type="dxa"/>
          </w:tcPr>
          <w:p w14:paraId="2BC851FF" w14:textId="77777777" w:rsidR="003A76C7" w:rsidRPr="009B11D0" w:rsidRDefault="003A76C7" w:rsidP="00562AFA">
            <w:pPr>
              <w:rPr>
                <w:sz w:val="20"/>
                <w:szCs w:val="20"/>
              </w:rPr>
            </w:pPr>
            <w:r>
              <w:rPr>
                <w:sz w:val="20"/>
                <w:szCs w:val="20"/>
              </w:rPr>
              <w:t>Base simulation inputted but only works across one axes.</w:t>
            </w:r>
          </w:p>
        </w:tc>
      </w:tr>
      <w:tr w:rsidR="003A76C7" w:rsidRPr="00F669A3" w14:paraId="2B2DA9E1" w14:textId="77777777" w:rsidTr="00562AFA">
        <w:tc>
          <w:tcPr>
            <w:tcW w:w="2254" w:type="dxa"/>
          </w:tcPr>
          <w:p w14:paraId="42127AA9" w14:textId="77777777" w:rsidR="003A76C7" w:rsidRDefault="003A76C7" w:rsidP="00562AFA">
            <w:pPr>
              <w:rPr>
                <w:sz w:val="22"/>
                <w:szCs w:val="22"/>
              </w:rPr>
            </w:pPr>
            <w:r>
              <w:rPr>
                <w:sz w:val="22"/>
                <w:szCs w:val="22"/>
              </w:rPr>
              <w:t>25/11/2024</w:t>
            </w:r>
          </w:p>
        </w:tc>
        <w:tc>
          <w:tcPr>
            <w:tcW w:w="6530" w:type="dxa"/>
          </w:tcPr>
          <w:p w14:paraId="59F871AC" w14:textId="77777777" w:rsidR="003A76C7" w:rsidRPr="001F6AB9" w:rsidRDefault="003A76C7" w:rsidP="00562AFA">
            <w:pPr>
              <w:rPr>
                <w:color w:val="C0504D" w:themeColor="accent2"/>
                <w:sz w:val="20"/>
                <w:szCs w:val="20"/>
              </w:rPr>
            </w:pPr>
            <w:r w:rsidRPr="001F6AB9">
              <w:rPr>
                <w:color w:val="C0504D" w:themeColor="accent2"/>
                <w:sz w:val="20"/>
                <w:szCs w:val="20"/>
              </w:rPr>
              <w:t xml:space="preserve">Commercial Games Development alpha demonstration </w:t>
            </w:r>
          </w:p>
        </w:tc>
      </w:tr>
      <w:tr w:rsidR="003A76C7" w:rsidRPr="00F669A3" w14:paraId="052D0CE6" w14:textId="77777777" w:rsidTr="00562AFA">
        <w:tc>
          <w:tcPr>
            <w:tcW w:w="2254" w:type="dxa"/>
          </w:tcPr>
          <w:p w14:paraId="11DAE0C7" w14:textId="77777777" w:rsidR="003A76C7" w:rsidRDefault="003A76C7" w:rsidP="00562AFA">
            <w:pPr>
              <w:rPr>
                <w:sz w:val="22"/>
                <w:szCs w:val="22"/>
              </w:rPr>
            </w:pPr>
            <w:r>
              <w:rPr>
                <w:sz w:val="22"/>
                <w:szCs w:val="22"/>
              </w:rPr>
              <w:t>26/11/2024</w:t>
            </w:r>
          </w:p>
        </w:tc>
        <w:tc>
          <w:tcPr>
            <w:tcW w:w="6530" w:type="dxa"/>
          </w:tcPr>
          <w:p w14:paraId="14EDE313" w14:textId="77777777" w:rsidR="003A76C7" w:rsidRPr="009B11D0" w:rsidRDefault="003A76C7" w:rsidP="00562AFA">
            <w:pPr>
              <w:rPr>
                <w:sz w:val="20"/>
                <w:szCs w:val="20"/>
              </w:rPr>
            </w:pPr>
            <w:r w:rsidRPr="009B11D0">
              <w:rPr>
                <w:sz w:val="20"/>
                <w:szCs w:val="20"/>
              </w:rPr>
              <w:t xml:space="preserve">Meeting with Supervisor highlighted concerns with </w:t>
            </w:r>
            <w:r>
              <w:rPr>
                <w:sz w:val="20"/>
                <w:szCs w:val="20"/>
              </w:rPr>
              <w:t>set position approach overriding other aspects of the game. Consider Second research question.</w:t>
            </w:r>
          </w:p>
        </w:tc>
      </w:tr>
      <w:tr w:rsidR="003A76C7" w:rsidRPr="00F669A3" w14:paraId="1280DE40" w14:textId="77777777" w:rsidTr="00562AFA">
        <w:tc>
          <w:tcPr>
            <w:tcW w:w="2254" w:type="dxa"/>
            <w:shd w:val="clear" w:color="auto" w:fill="C4BC96" w:themeFill="background2" w:themeFillShade="BF"/>
          </w:tcPr>
          <w:p w14:paraId="2C54817D" w14:textId="77777777" w:rsidR="003A76C7" w:rsidRPr="00F669A3" w:rsidRDefault="003A76C7" w:rsidP="00562AFA">
            <w:pPr>
              <w:rPr>
                <w:sz w:val="22"/>
                <w:szCs w:val="22"/>
              </w:rPr>
            </w:pPr>
            <w:r>
              <w:rPr>
                <w:sz w:val="22"/>
                <w:szCs w:val="22"/>
              </w:rPr>
              <w:t>December</w:t>
            </w:r>
          </w:p>
        </w:tc>
        <w:tc>
          <w:tcPr>
            <w:tcW w:w="6530" w:type="dxa"/>
            <w:shd w:val="clear" w:color="auto" w:fill="C4BC96" w:themeFill="background2" w:themeFillShade="BF"/>
          </w:tcPr>
          <w:p w14:paraId="40F85926" w14:textId="77777777" w:rsidR="003A76C7" w:rsidRPr="009B11D0" w:rsidRDefault="003A76C7" w:rsidP="00562AFA">
            <w:pPr>
              <w:rPr>
                <w:sz w:val="20"/>
                <w:szCs w:val="20"/>
              </w:rPr>
            </w:pPr>
          </w:p>
        </w:tc>
      </w:tr>
      <w:tr w:rsidR="003A76C7" w:rsidRPr="00F669A3" w14:paraId="5CA78068" w14:textId="77777777" w:rsidTr="00562AFA">
        <w:tc>
          <w:tcPr>
            <w:tcW w:w="2254" w:type="dxa"/>
            <w:shd w:val="clear" w:color="auto" w:fill="FFFFFF" w:themeFill="background1"/>
          </w:tcPr>
          <w:p w14:paraId="74DAEFC0" w14:textId="77777777" w:rsidR="003A76C7" w:rsidRDefault="003A76C7" w:rsidP="00562AFA">
            <w:pPr>
              <w:rPr>
                <w:sz w:val="22"/>
                <w:szCs w:val="22"/>
              </w:rPr>
            </w:pPr>
            <w:r>
              <w:rPr>
                <w:sz w:val="22"/>
                <w:szCs w:val="22"/>
              </w:rPr>
              <w:t>3/12/2024</w:t>
            </w:r>
          </w:p>
        </w:tc>
        <w:tc>
          <w:tcPr>
            <w:tcW w:w="6530" w:type="dxa"/>
            <w:shd w:val="clear" w:color="auto" w:fill="FFFFFF" w:themeFill="background1"/>
          </w:tcPr>
          <w:p w14:paraId="0E2C82ED" w14:textId="77777777" w:rsidR="003A76C7" w:rsidRPr="009B11D0" w:rsidRDefault="003A76C7" w:rsidP="00562AFA">
            <w:pPr>
              <w:rPr>
                <w:sz w:val="20"/>
                <w:szCs w:val="20"/>
              </w:rPr>
            </w:pPr>
            <w:r>
              <w:rPr>
                <w:sz w:val="20"/>
                <w:szCs w:val="20"/>
              </w:rPr>
              <w:t>Set Position approach discarded for Force-based approach. Working on devising an equation based on force diagram of The Simple Pendulum</w:t>
            </w:r>
          </w:p>
        </w:tc>
      </w:tr>
      <w:tr w:rsidR="003A76C7" w:rsidRPr="00F669A3" w14:paraId="035C539F" w14:textId="77777777" w:rsidTr="00562AFA">
        <w:tc>
          <w:tcPr>
            <w:tcW w:w="2254" w:type="dxa"/>
            <w:shd w:val="clear" w:color="auto" w:fill="FFFFFF" w:themeFill="background1"/>
          </w:tcPr>
          <w:p w14:paraId="20F60C78" w14:textId="77777777" w:rsidR="003A76C7" w:rsidRDefault="003A76C7" w:rsidP="00562AFA">
            <w:pPr>
              <w:rPr>
                <w:sz w:val="22"/>
                <w:szCs w:val="22"/>
              </w:rPr>
            </w:pPr>
            <w:r>
              <w:rPr>
                <w:sz w:val="22"/>
                <w:szCs w:val="22"/>
              </w:rPr>
              <w:t>10/12/2024</w:t>
            </w:r>
          </w:p>
        </w:tc>
        <w:tc>
          <w:tcPr>
            <w:tcW w:w="6530" w:type="dxa"/>
            <w:shd w:val="clear" w:color="auto" w:fill="FFFFFF" w:themeFill="background1"/>
          </w:tcPr>
          <w:p w14:paraId="1A4926A5" w14:textId="77777777" w:rsidR="003A76C7" w:rsidRDefault="003A76C7" w:rsidP="00562AFA">
            <w:pPr>
              <w:rPr>
                <w:sz w:val="20"/>
                <w:szCs w:val="20"/>
              </w:rPr>
            </w:pPr>
            <w:r>
              <w:rPr>
                <w:sz w:val="20"/>
                <w:szCs w:val="20"/>
              </w:rPr>
              <w:t>Tension Force equation for the simulation has been devised and implemented. Simulation works but is very jittery. Unsure why.</w:t>
            </w:r>
          </w:p>
        </w:tc>
      </w:tr>
      <w:tr w:rsidR="003A76C7" w:rsidRPr="00F669A3" w14:paraId="1BE02E30" w14:textId="77777777" w:rsidTr="00562AFA">
        <w:tc>
          <w:tcPr>
            <w:tcW w:w="2254" w:type="dxa"/>
            <w:shd w:val="clear" w:color="auto" w:fill="FFFFFF" w:themeFill="background1"/>
          </w:tcPr>
          <w:p w14:paraId="0800BFC6" w14:textId="77777777" w:rsidR="003A76C7" w:rsidRDefault="003A76C7" w:rsidP="00562AFA">
            <w:pPr>
              <w:rPr>
                <w:sz w:val="22"/>
                <w:szCs w:val="22"/>
              </w:rPr>
            </w:pPr>
            <w:r>
              <w:rPr>
                <w:sz w:val="22"/>
                <w:szCs w:val="22"/>
              </w:rPr>
              <w:t>12/12/2024</w:t>
            </w:r>
          </w:p>
        </w:tc>
        <w:tc>
          <w:tcPr>
            <w:tcW w:w="6530" w:type="dxa"/>
            <w:shd w:val="clear" w:color="auto" w:fill="FFFFFF" w:themeFill="background1"/>
          </w:tcPr>
          <w:p w14:paraId="1FC9CD92" w14:textId="77777777" w:rsidR="003A76C7" w:rsidRDefault="003A76C7" w:rsidP="00562AFA">
            <w:pPr>
              <w:rPr>
                <w:sz w:val="20"/>
                <w:szCs w:val="20"/>
              </w:rPr>
            </w:pPr>
            <w:r w:rsidRPr="004F7C14">
              <w:rPr>
                <w:color w:val="C0504D" w:themeColor="accent2"/>
                <w:sz w:val="20"/>
                <w:szCs w:val="20"/>
              </w:rPr>
              <w:t>Advanced Technologies module deadline</w:t>
            </w:r>
          </w:p>
        </w:tc>
      </w:tr>
      <w:tr w:rsidR="003A76C7" w:rsidRPr="00F669A3" w14:paraId="5DE13796" w14:textId="77777777" w:rsidTr="00562AFA">
        <w:tc>
          <w:tcPr>
            <w:tcW w:w="2254" w:type="dxa"/>
            <w:shd w:val="clear" w:color="auto" w:fill="FFFFFF" w:themeFill="background1"/>
          </w:tcPr>
          <w:p w14:paraId="02589A3E" w14:textId="77777777" w:rsidR="003A76C7" w:rsidRDefault="003A76C7" w:rsidP="00562AFA">
            <w:pPr>
              <w:rPr>
                <w:sz w:val="22"/>
                <w:szCs w:val="22"/>
              </w:rPr>
            </w:pPr>
            <w:r>
              <w:rPr>
                <w:sz w:val="22"/>
                <w:szCs w:val="22"/>
              </w:rPr>
              <w:t>28/12/2024</w:t>
            </w:r>
          </w:p>
        </w:tc>
        <w:tc>
          <w:tcPr>
            <w:tcW w:w="6530" w:type="dxa"/>
            <w:shd w:val="clear" w:color="auto" w:fill="FFFFFF" w:themeFill="background1"/>
          </w:tcPr>
          <w:p w14:paraId="1C21F5D9" w14:textId="77777777" w:rsidR="003A76C7" w:rsidRDefault="003A76C7" w:rsidP="00562AFA">
            <w:pPr>
              <w:rPr>
                <w:sz w:val="20"/>
                <w:szCs w:val="20"/>
              </w:rPr>
            </w:pPr>
            <w:r>
              <w:rPr>
                <w:sz w:val="20"/>
                <w:szCs w:val="20"/>
              </w:rPr>
              <w:t>Not much work has been done since last log. Research into physics in Unity shows that messing with the timestep might fix the issue?</w:t>
            </w:r>
          </w:p>
        </w:tc>
      </w:tr>
      <w:tr w:rsidR="003A76C7" w:rsidRPr="00F669A3" w14:paraId="030BD9EB" w14:textId="77777777" w:rsidTr="00562AFA">
        <w:tc>
          <w:tcPr>
            <w:tcW w:w="2254" w:type="dxa"/>
            <w:shd w:val="clear" w:color="auto" w:fill="FFFFFF" w:themeFill="background1"/>
          </w:tcPr>
          <w:p w14:paraId="241E575A" w14:textId="77777777" w:rsidR="003A76C7" w:rsidRDefault="003A76C7" w:rsidP="00562AFA">
            <w:pPr>
              <w:rPr>
                <w:sz w:val="22"/>
                <w:szCs w:val="22"/>
              </w:rPr>
            </w:pPr>
            <w:r>
              <w:rPr>
                <w:sz w:val="22"/>
                <w:szCs w:val="22"/>
              </w:rPr>
              <w:t>30/12/2024</w:t>
            </w:r>
          </w:p>
        </w:tc>
        <w:tc>
          <w:tcPr>
            <w:tcW w:w="6530" w:type="dxa"/>
            <w:shd w:val="clear" w:color="auto" w:fill="FFFFFF" w:themeFill="background1"/>
          </w:tcPr>
          <w:p w14:paraId="3B09D3B7" w14:textId="77777777" w:rsidR="003A76C7" w:rsidRDefault="003A76C7" w:rsidP="00562AFA">
            <w:pPr>
              <w:rPr>
                <w:sz w:val="20"/>
                <w:szCs w:val="20"/>
              </w:rPr>
            </w:pPr>
            <w:r>
              <w:rPr>
                <w:sz w:val="20"/>
                <w:szCs w:val="20"/>
              </w:rPr>
              <w:t>Using a smaller Timestep value solves jittering problems in most cases.</w:t>
            </w:r>
          </w:p>
        </w:tc>
      </w:tr>
      <w:tr w:rsidR="003A76C7" w:rsidRPr="00F669A3" w14:paraId="5331E0C3" w14:textId="77777777" w:rsidTr="00562AFA">
        <w:tc>
          <w:tcPr>
            <w:tcW w:w="2254" w:type="dxa"/>
            <w:shd w:val="clear" w:color="auto" w:fill="C4BC96" w:themeFill="background2" w:themeFillShade="BF"/>
          </w:tcPr>
          <w:p w14:paraId="78B3B5F4" w14:textId="77777777" w:rsidR="003A76C7" w:rsidRDefault="003A76C7" w:rsidP="00562AFA">
            <w:pPr>
              <w:rPr>
                <w:sz w:val="22"/>
                <w:szCs w:val="22"/>
              </w:rPr>
            </w:pPr>
            <w:r>
              <w:rPr>
                <w:sz w:val="22"/>
                <w:szCs w:val="22"/>
              </w:rPr>
              <w:t>January</w:t>
            </w:r>
          </w:p>
        </w:tc>
        <w:tc>
          <w:tcPr>
            <w:tcW w:w="6530" w:type="dxa"/>
            <w:shd w:val="clear" w:color="auto" w:fill="C4BC96" w:themeFill="background2" w:themeFillShade="BF"/>
          </w:tcPr>
          <w:p w14:paraId="21584A94" w14:textId="77777777" w:rsidR="003A76C7" w:rsidRDefault="003A76C7" w:rsidP="00562AFA">
            <w:pPr>
              <w:rPr>
                <w:sz w:val="20"/>
                <w:szCs w:val="20"/>
              </w:rPr>
            </w:pPr>
          </w:p>
        </w:tc>
      </w:tr>
      <w:tr w:rsidR="003A76C7" w:rsidRPr="00F669A3" w14:paraId="3E3BEBB4" w14:textId="77777777" w:rsidTr="00562AFA">
        <w:tc>
          <w:tcPr>
            <w:tcW w:w="2254" w:type="dxa"/>
            <w:shd w:val="clear" w:color="auto" w:fill="FFFFFF" w:themeFill="background1"/>
          </w:tcPr>
          <w:p w14:paraId="3B88803E" w14:textId="77777777" w:rsidR="003A76C7" w:rsidRDefault="003A76C7" w:rsidP="00562AFA">
            <w:pPr>
              <w:rPr>
                <w:sz w:val="22"/>
                <w:szCs w:val="22"/>
              </w:rPr>
            </w:pPr>
            <w:r>
              <w:rPr>
                <w:sz w:val="22"/>
                <w:szCs w:val="22"/>
              </w:rPr>
              <w:t>12/01/2025</w:t>
            </w:r>
          </w:p>
        </w:tc>
        <w:tc>
          <w:tcPr>
            <w:tcW w:w="6530" w:type="dxa"/>
            <w:shd w:val="clear" w:color="auto" w:fill="FFFFFF" w:themeFill="background1"/>
          </w:tcPr>
          <w:p w14:paraId="7EAC9779" w14:textId="77777777" w:rsidR="003A76C7" w:rsidRDefault="003A76C7" w:rsidP="00562AFA">
            <w:pPr>
              <w:rPr>
                <w:sz w:val="20"/>
                <w:szCs w:val="20"/>
              </w:rPr>
            </w:pPr>
            <w:r>
              <w:rPr>
                <w:sz w:val="20"/>
                <w:szCs w:val="20"/>
              </w:rPr>
              <w:t xml:space="preserve">Made custom timestep optional. Added options to tweak </w:t>
            </w:r>
            <w:proofErr w:type="spellStart"/>
            <w:r>
              <w:rPr>
                <w:sz w:val="20"/>
                <w:szCs w:val="20"/>
              </w:rPr>
              <w:t>RigidBody</w:t>
            </w:r>
            <w:proofErr w:type="spellEnd"/>
            <w:r>
              <w:rPr>
                <w:sz w:val="20"/>
                <w:szCs w:val="20"/>
              </w:rPr>
              <w:t xml:space="preserve"> mass, drag and interpolate values also. </w:t>
            </w:r>
          </w:p>
        </w:tc>
      </w:tr>
      <w:tr w:rsidR="003A76C7" w:rsidRPr="00F669A3" w14:paraId="5C0409F0" w14:textId="77777777" w:rsidTr="00562AFA">
        <w:tc>
          <w:tcPr>
            <w:tcW w:w="2254" w:type="dxa"/>
          </w:tcPr>
          <w:p w14:paraId="1BCE1DDA" w14:textId="77777777" w:rsidR="003A76C7" w:rsidRPr="00F669A3" w:rsidRDefault="003A76C7" w:rsidP="00562AFA">
            <w:pPr>
              <w:rPr>
                <w:sz w:val="22"/>
                <w:szCs w:val="22"/>
              </w:rPr>
            </w:pPr>
            <w:r>
              <w:rPr>
                <w:sz w:val="22"/>
                <w:szCs w:val="22"/>
              </w:rPr>
              <w:t>16/01/2025</w:t>
            </w:r>
          </w:p>
        </w:tc>
        <w:tc>
          <w:tcPr>
            <w:tcW w:w="6530" w:type="dxa"/>
          </w:tcPr>
          <w:p w14:paraId="4D5BF648" w14:textId="77777777" w:rsidR="003A76C7" w:rsidRPr="00872552" w:rsidRDefault="003A76C7" w:rsidP="00562AFA">
            <w:pPr>
              <w:rPr>
                <w:color w:val="C0504D" w:themeColor="accent2"/>
                <w:sz w:val="20"/>
                <w:szCs w:val="20"/>
              </w:rPr>
            </w:pPr>
            <w:r w:rsidRPr="00872552">
              <w:rPr>
                <w:color w:val="C0504D" w:themeColor="accent2"/>
                <w:sz w:val="20"/>
                <w:szCs w:val="20"/>
              </w:rPr>
              <w:t>Poster + progress report submission</w:t>
            </w:r>
          </w:p>
        </w:tc>
      </w:tr>
      <w:tr w:rsidR="003A76C7" w:rsidRPr="00F669A3" w14:paraId="3A96B313" w14:textId="77777777" w:rsidTr="00562AFA">
        <w:tc>
          <w:tcPr>
            <w:tcW w:w="2254" w:type="dxa"/>
          </w:tcPr>
          <w:p w14:paraId="21FE179A" w14:textId="77777777" w:rsidR="003A76C7" w:rsidRPr="00F669A3" w:rsidRDefault="003A76C7" w:rsidP="00562AFA">
            <w:pPr>
              <w:rPr>
                <w:sz w:val="22"/>
                <w:szCs w:val="22"/>
              </w:rPr>
            </w:pPr>
            <w:r>
              <w:rPr>
                <w:sz w:val="22"/>
                <w:szCs w:val="22"/>
              </w:rPr>
              <w:t>20/01/2025</w:t>
            </w:r>
          </w:p>
        </w:tc>
        <w:tc>
          <w:tcPr>
            <w:tcW w:w="6530" w:type="dxa"/>
          </w:tcPr>
          <w:p w14:paraId="2BDC3980" w14:textId="77777777" w:rsidR="003A76C7" w:rsidRPr="00872552" w:rsidRDefault="003A76C7" w:rsidP="00562AFA">
            <w:pPr>
              <w:rPr>
                <w:sz w:val="20"/>
                <w:szCs w:val="20"/>
              </w:rPr>
            </w:pPr>
            <w:r w:rsidRPr="00872552">
              <w:rPr>
                <w:color w:val="C0504D" w:themeColor="accent2"/>
                <w:sz w:val="20"/>
                <w:szCs w:val="20"/>
              </w:rPr>
              <w:t>Poster Presentation</w:t>
            </w:r>
          </w:p>
        </w:tc>
      </w:tr>
      <w:tr w:rsidR="003A76C7" w:rsidRPr="00F669A3" w14:paraId="1DE8FA86" w14:textId="77777777" w:rsidTr="00562AFA">
        <w:tc>
          <w:tcPr>
            <w:tcW w:w="2254" w:type="dxa"/>
          </w:tcPr>
          <w:p w14:paraId="4260B5FF" w14:textId="77777777" w:rsidR="003A76C7" w:rsidRDefault="003A76C7" w:rsidP="00562AFA">
            <w:pPr>
              <w:rPr>
                <w:sz w:val="22"/>
                <w:szCs w:val="22"/>
              </w:rPr>
            </w:pPr>
            <w:r>
              <w:rPr>
                <w:sz w:val="22"/>
                <w:szCs w:val="22"/>
              </w:rPr>
              <w:t>24/01/2025</w:t>
            </w:r>
          </w:p>
        </w:tc>
        <w:tc>
          <w:tcPr>
            <w:tcW w:w="6530" w:type="dxa"/>
          </w:tcPr>
          <w:p w14:paraId="1332C62A" w14:textId="77777777" w:rsidR="003A76C7" w:rsidRPr="00872552" w:rsidRDefault="003A76C7" w:rsidP="00562AFA">
            <w:pPr>
              <w:rPr>
                <w:color w:val="000000" w:themeColor="text1"/>
                <w:sz w:val="20"/>
                <w:szCs w:val="20"/>
              </w:rPr>
            </w:pPr>
            <w:r w:rsidRPr="00872552">
              <w:rPr>
                <w:color w:val="000000" w:themeColor="text1"/>
                <w:sz w:val="20"/>
                <w:szCs w:val="20"/>
              </w:rPr>
              <w:t xml:space="preserve">Meeting with supervisor </w:t>
            </w:r>
            <w:r>
              <w:rPr>
                <w:color w:val="000000" w:themeColor="text1"/>
                <w:sz w:val="20"/>
                <w:szCs w:val="20"/>
              </w:rPr>
              <w:t>to discuss poster presentation feedback. Simulation is solid but user experience and research into design side of things is lacking.</w:t>
            </w:r>
          </w:p>
        </w:tc>
      </w:tr>
      <w:tr w:rsidR="003A76C7" w:rsidRPr="00F669A3" w14:paraId="327A6095" w14:textId="77777777" w:rsidTr="00562AFA">
        <w:tc>
          <w:tcPr>
            <w:tcW w:w="2254" w:type="dxa"/>
            <w:shd w:val="clear" w:color="auto" w:fill="C4BC96" w:themeFill="background2" w:themeFillShade="BF"/>
          </w:tcPr>
          <w:p w14:paraId="0DDFA22D" w14:textId="77777777" w:rsidR="003A76C7" w:rsidRPr="00F669A3" w:rsidRDefault="003A76C7" w:rsidP="00562AFA">
            <w:pPr>
              <w:rPr>
                <w:sz w:val="22"/>
                <w:szCs w:val="22"/>
              </w:rPr>
            </w:pPr>
            <w:r>
              <w:rPr>
                <w:sz w:val="22"/>
                <w:szCs w:val="22"/>
              </w:rPr>
              <w:t>February</w:t>
            </w:r>
          </w:p>
        </w:tc>
        <w:tc>
          <w:tcPr>
            <w:tcW w:w="6530" w:type="dxa"/>
            <w:shd w:val="clear" w:color="auto" w:fill="C4BC96" w:themeFill="background2" w:themeFillShade="BF"/>
          </w:tcPr>
          <w:p w14:paraId="575D545D" w14:textId="77777777" w:rsidR="003A76C7" w:rsidRPr="00F669A3" w:rsidRDefault="003A76C7" w:rsidP="00562AFA">
            <w:pPr>
              <w:rPr>
                <w:sz w:val="22"/>
                <w:szCs w:val="22"/>
              </w:rPr>
            </w:pPr>
          </w:p>
        </w:tc>
      </w:tr>
      <w:tr w:rsidR="003A76C7" w:rsidRPr="00F669A3" w14:paraId="1C810307" w14:textId="77777777" w:rsidTr="00562AFA">
        <w:tc>
          <w:tcPr>
            <w:tcW w:w="2254" w:type="dxa"/>
          </w:tcPr>
          <w:p w14:paraId="1BD80414" w14:textId="77777777" w:rsidR="003A76C7" w:rsidRPr="00F669A3" w:rsidRDefault="003A76C7" w:rsidP="00562AFA">
            <w:pPr>
              <w:rPr>
                <w:sz w:val="22"/>
                <w:szCs w:val="22"/>
              </w:rPr>
            </w:pPr>
            <w:r>
              <w:rPr>
                <w:sz w:val="22"/>
                <w:szCs w:val="22"/>
              </w:rPr>
              <w:t>01/02/2025</w:t>
            </w:r>
          </w:p>
        </w:tc>
        <w:tc>
          <w:tcPr>
            <w:tcW w:w="6530" w:type="dxa"/>
          </w:tcPr>
          <w:p w14:paraId="492145D6" w14:textId="77777777" w:rsidR="003A76C7" w:rsidRPr="00F669A3" w:rsidRDefault="003A76C7" w:rsidP="00562AFA">
            <w:pPr>
              <w:rPr>
                <w:sz w:val="22"/>
                <w:szCs w:val="22"/>
              </w:rPr>
            </w:pPr>
            <w:r w:rsidRPr="0092263B">
              <w:rPr>
                <w:sz w:val="20"/>
                <w:szCs w:val="20"/>
              </w:rPr>
              <w:t xml:space="preserve">Added swing force multiplier and </w:t>
            </w:r>
            <w:r>
              <w:rPr>
                <w:sz w:val="20"/>
                <w:szCs w:val="20"/>
              </w:rPr>
              <w:t>start jump force. Start jump force does not work properly.</w:t>
            </w:r>
          </w:p>
        </w:tc>
      </w:tr>
      <w:tr w:rsidR="003A76C7" w:rsidRPr="00F669A3" w14:paraId="707883F2" w14:textId="77777777" w:rsidTr="00562AFA">
        <w:tc>
          <w:tcPr>
            <w:tcW w:w="2254" w:type="dxa"/>
          </w:tcPr>
          <w:p w14:paraId="1C5DE6AE" w14:textId="77777777" w:rsidR="003A76C7" w:rsidRDefault="003A76C7" w:rsidP="00562AFA">
            <w:pPr>
              <w:rPr>
                <w:sz w:val="22"/>
                <w:szCs w:val="22"/>
              </w:rPr>
            </w:pPr>
            <w:r>
              <w:rPr>
                <w:sz w:val="22"/>
                <w:szCs w:val="22"/>
              </w:rPr>
              <w:lastRenderedPageBreak/>
              <w:t>02/02/2025</w:t>
            </w:r>
          </w:p>
        </w:tc>
        <w:tc>
          <w:tcPr>
            <w:tcW w:w="6530" w:type="dxa"/>
          </w:tcPr>
          <w:p w14:paraId="59677175" w14:textId="77777777" w:rsidR="003A76C7" w:rsidRPr="00440575" w:rsidRDefault="003A76C7" w:rsidP="00562AFA">
            <w:pPr>
              <w:rPr>
                <w:sz w:val="20"/>
                <w:szCs w:val="20"/>
              </w:rPr>
            </w:pPr>
            <w:r>
              <w:rPr>
                <w:sz w:val="20"/>
                <w:szCs w:val="20"/>
              </w:rPr>
              <w:t xml:space="preserve">Found key issue with simulation equation and fixed. </w:t>
            </w:r>
          </w:p>
        </w:tc>
      </w:tr>
      <w:tr w:rsidR="003A76C7" w:rsidRPr="00F669A3" w14:paraId="10092FF4" w14:textId="77777777" w:rsidTr="00562AFA">
        <w:tc>
          <w:tcPr>
            <w:tcW w:w="2254" w:type="dxa"/>
          </w:tcPr>
          <w:p w14:paraId="5A6AD113" w14:textId="77777777" w:rsidR="003A76C7" w:rsidRDefault="003A76C7" w:rsidP="00562AFA">
            <w:pPr>
              <w:rPr>
                <w:sz w:val="22"/>
                <w:szCs w:val="22"/>
              </w:rPr>
            </w:pPr>
            <w:r>
              <w:rPr>
                <w:sz w:val="22"/>
                <w:szCs w:val="22"/>
              </w:rPr>
              <w:t>30/02/2025</w:t>
            </w:r>
          </w:p>
        </w:tc>
        <w:tc>
          <w:tcPr>
            <w:tcW w:w="6530" w:type="dxa"/>
          </w:tcPr>
          <w:p w14:paraId="4EE3B0F9" w14:textId="77777777" w:rsidR="003A76C7" w:rsidRDefault="003A76C7" w:rsidP="00562AFA">
            <w:pPr>
              <w:rPr>
                <w:sz w:val="20"/>
                <w:szCs w:val="20"/>
              </w:rPr>
            </w:pPr>
            <w:r>
              <w:rPr>
                <w:sz w:val="20"/>
                <w:szCs w:val="20"/>
              </w:rPr>
              <w:t>Meeting with supervisor. Not much done this month. Start jump force works properly now.</w:t>
            </w:r>
          </w:p>
        </w:tc>
      </w:tr>
      <w:tr w:rsidR="003A76C7" w:rsidRPr="00F669A3" w14:paraId="38B0A9AF" w14:textId="77777777" w:rsidTr="00562AFA">
        <w:tc>
          <w:tcPr>
            <w:tcW w:w="2254" w:type="dxa"/>
            <w:shd w:val="clear" w:color="auto" w:fill="C4BC96" w:themeFill="background2" w:themeFillShade="BF"/>
          </w:tcPr>
          <w:p w14:paraId="4B8161E8" w14:textId="77777777" w:rsidR="003A76C7" w:rsidRDefault="003A76C7" w:rsidP="00562AFA">
            <w:pPr>
              <w:rPr>
                <w:sz w:val="22"/>
                <w:szCs w:val="22"/>
              </w:rPr>
            </w:pPr>
            <w:r>
              <w:rPr>
                <w:sz w:val="22"/>
                <w:szCs w:val="22"/>
              </w:rPr>
              <w:t>March</w:t>
            </w:r>
          </w:p>
        </w:tc>
        <w:tc>
          <w:tcPr>
            <w:tcW w:w="6530" w:type="dxa"/>
            <w:shd w:val="clear" w:color="auto" w:fill="C4BC96" w:themeFill="background2" w:themeFillShade="BF"/>
          </w:tcPr>
          <w:p w14:paraId="3D95D8F3" w14:textId="77777777" w:rsidR="003A76C7" w:rsidRPr="00F669A3" w:rsidRDefault="003A76C7" w:rsidP="00562AFA">
            <w:pPr>
              <w:rPr>
                <w:sz w:val="22"/>
                <w:szCs w:val="22"/>
              </w:rPr>
            </w:pPr>
          </w:p>
        </w:tc>
      </w:tr>
      <w:tr w:rsidR="003A76C7" w:rsidRPr="00F669A3" w14:paraId="4DFD4661" w14:textId="77777777" w:rsidTr="00562AFA">
        <w:tc>
          <w:tcPr>
            <w:tcW w:w="2254" w:type="dxa"/>
          </w:tcPr>
          <w:p w14:paraId="6C6A7C62" w14:textId="77777777" w:rsidR="003A76C7" w:rsidRDefault="003A76C7" w:rsidP="00562AFA">
            <w:pPr>
              <w:rPr>
                <w:sz w:val="22"/>
                <w:szCs w:val="22"/>
              </w:rPr>
            </w:pPr>
            <w:r>
              <w:rPr>
                <w:sz w:val="22"/>
                <w:szCs w:val="22"/>
              </w:rPr>
              <w:t>05/03/2025</w:t>
            </w:r>
          </w:p>
        </w:tc>
        <w:tc>
          <w:tcPr>
            <w:tcW w:w="6530" w:type="dxa"/>
          </w:tcPr>
          <w:p w14:paraId="4C32A553" w14:textId="77777777" w:rsidR="003A76C7" w:rsidRPr="00604A14" w:rsidRDefault="003A76C7" w:rsidP="00562AFA">
            <w:pPr>
              <w:rPr>
                <w:sz w:val="20"/>
                <w:szCs w:val="20"/>
              </w:rPr>
            </w:pPr>
            <w:r w:rsidRPr="008667EB">
              <w:rPr>
                <w:color w:val="C0504D" w:themeColor="accent2"/>
                <w:sz w:val="20"/>
                <w:szCs w:val="20"/>
              </w:rPr>
              <w:t xml:space="preserve">Commercial Games Development beta demonstration </w:t>
            </w:r>
          </w:p>
        </w:tc>
      </w:tr>
      <w:tr w:rsidR="003A76C7" w:rsidRPr="00F669A3" w14:paraId="2EDF7162" w14:textId="77777777" w:rsidTr="00562AFA">
        <w:tc>
          <w:tcPr>
            <w:tcW w:w="2254" w:type="dxa"/>
          </w:tcPr>
          <w:p w14:paraId="0881E04B" w14:textId="77777777" w:rsidR="003A76C7" w:rsidRDefault="003A76C7" w:rsidP="00562AFA">
            <w:pPr>
              <w:rPr>
                <w:sz w:val="22"/>
                <w:szCs w:val="22"/>
              </w:rPr>
            </w:pPr>
            <w:r>
              <w:rPr>
                <w:sz w:val="22"/>
                <w:szCs w:val="22"/>
              </w:rPr>
              <w:t>06/03/2025</w:t>
            </w:r>
          </w:p>
        </w:tc>
        <w:tc>
          <w:tcPr>
            <w:tcW w:w="6530" w:type="dxa"/>
          </w:tcPr>
          <w:p w14:paraId="798643AE" w14:textId="77777777" w:rsidR="003A76C7" w:rsidRPr="008667EB" w:rsidRDefault="003A76C7" w:rsidP="00562AFA">
            <w:pPr>
              <w:rPr>
                <w:sz w:val="20"/>
                <w:szCs w:val="20"/>
              </w:rPr>
            </w:pPr>
            <w:r>
              <w:rPr>
                <w:sz w:val="20"/>
                <w:szCs w:val="20"/>
              </w:rPr>
              <w:t xml:space="preserve">Began working on Character Controller Interface. Basic character controller implemented. </w:t>
            </w:r>
          </w:p>
        </w:tc>
      </w:tr>
      <w:tr w:rsidR="003A76C7" w:rsidRPr="00F669A3" w14:paraId="2BC44287" w14:textId="77777777" w:rsidTr="00562AFA">
        <w:tc>
          <w:tcPr>
            <w:tcW w:w="2254" w:type="dxa"/>
          </w:tcPr>
          <w:p w14:paraId="4D0D8A27" w14:textId="77777777" w:rsidR="003A76C7" w:rsidRDefault="003A76C7" w:rsidP="00562AFA">
            <w:pPr>
              <w:rPr>
                <w:sz w:val="22"/>
                <w:szCs w:val="22"/>
              </w:rPr>
            </w:pPr>
            <w:r>
              <w:rPr>
                <w:sz w:val="22"/>
                <w:szCs w:val="22"/>
              </w:rPr>
              <w:t>20/03/2025</w:t>
            </w:r>
          </w:p>
        </w:tc>
        <w:tc>
          <w:tcPr>
            <w:tcW w:w="6530" w:type="dxa"/>
          </w:tcPr>
          <w:p w14:paraId="1B79D3EF" w14:textId="77777777" w:rsidR="003A76C7" w:rsidRDefault="003A76C7" w:rsidP="00562AFA">
            <w:pPr>
              <w:rPr>
                <w:sz w:val="20"/>
                <w:szCs w:val="20"/>
              </w:rPr>
            </w:pPr>
            <w:r>
              <w:rPr>
                <w:sz w:val="20"/>
                <w:szCs w:val="20"/>
              </w:rPr>
              <w:t>Character Contoller Interface implemented with Raycast based target detection system</w:t>
            </w:r>
          </w:p>
        </w:tc>
      </w:tr>
      <w:tr w:rsidR="003A76C7" w:rsidRPr="00F669A3" w14:paraId="3DB65AF6" w14:textId="77777777" w:rsidTr="00562AFA">
        <w:tc>
          <w:tcPr>
            <w:tcW w:w="2254" w:type="dxa"/>
          </w:tcPr>
          <w:p w14:paraId="2339128E" w14:textId="77777777" w:rsidR="003A76C7" w:rsidRDefault="003A76C7" w:rsidP="00562AFA">
            <w:pPr>
              <w:rPr>
                <w:sz w:val="22"/>
                <w:szCs w:val="22"/>
              </w:rPr>
            </w:pPr>
            <w:r>
              <w:rPr>
                <w:sz w:val="22"/>
                <w:szCs w:val="22"/>
              </w:rPr>
              <w:t>25/03/2025</w:t>
            </w:r>
          </w:p>
        </w:tc>
        <w:tc>
          <w:tcPr>
            <w:tcW w:w="6530" w:type="dxa"/>
          </w:tcPr>
          <w:p w14:paraId="5F899F6F" w14:textId="77777777" w:rsidR="003A76C7" w:rsidRDefault="003A76C7" w:rsidP="00562AFA">
            <w:pPr>
              <w:rPr>
                <w:sz w:val="20"/>
                <w:szCs w:val="20"/>
              </w:rPr>
            </w:pPr>
            <w:r>
              <w:rPr>
                <w:sz w:val="20"/>
                <w:szCs w:val="20"/>
              </w:rPr>
              <w:t>Created Swing from Start Interface</w:t>
            </w:r>
          </w:p>
        </w:tc>
      </w:tr>
      <w:tr w:rsidR="003A76C7" w:rsidRPr="00F669A3" w14:paraId="3B4B82A6" w14:textId="77777777" w:rsidTr="00562AFA">
        <w:tc>
          <w:tcPr>
            <w:tcW w:w="2254" w:type="dxa"/>
            <w:shd w:val="clear" w:color="auto" w:fill="C4BC96" w:themeFill="background2" w:themeFillShade="BF"/>
          </w:tcPr>
          <w:p w14:paraId="17CC6FF4" w14:textId="77777777" w:rsidR="003A76C7" w:rsidRPr="00F669A3" w:rsidRDefault="003A76C7" w:rsidP="00562AFA">
            <w:pPr>
              <w:rPr>
                <w:sz w:val="22"/>
                <w:szCs w:val="22"/>
              </w:rPr>
            </w:pPr>
            <w:r>
              <w:rPr>
                <w:sz w:val="22"/>
                <w:szCs w:val="22"/>
              </w:rPr>
              <w:t>April</w:t>
            </w:r>
          </w:p>
        </w:tc>
        <w:tc>
          <w:tcPr>
            <w:tcW w:w="6530" w:type="dxa"/>
            <w:shd w:val="clear" w:color="auto" w:fill="C4BC96" w:themeFill="background2" w:themeFillShade="BF"/>
          </w:tcPr>
          <w:p w14:paraId="18EF9C4A" w14:textId="77777777" w:rsidR="003A76C7" w:rsidRPr="00F669A3" w:rsidRDefault="003A76C7" w:rsidP="00562AFA">
            <w:pPr>
              <w:rPr>
                <w:sz w:val="22"/>
                <w:szCs w:val="22"/>
              </w:rPr>
            </w:pPr>
          </w:p>
        </w:tc>
      </w:tr>
      <w:tr w:rsidR="003A76C7" w:rsidRPr="00F669A3" w14:paraId="6DD5CCA6" w14:textId="77777777" w:rsidTr="00562AFA">
        <w:tc>
          <w:tcPr>
            <w:tcW w:w="2254" w:type="dxa"/>
          </w:tcPr>
          <w:p w14:paraId="5ADFE3E2" w14:textId="77777777" w:rsidR="003A76C7" w:rsidRPr="00F669A3" w:rsidRDefault="003A76C7" w:rsidP="00562AFA">
            <w:pPr>
              <w:rPr>
                <w:sz w:val="22"/>
                <w:szCs w:val="22"/>
              </w:rPr>
            </w:pPr>
            <w:r>
              <w:rPr>
                <w:sz w:val="22"/>
                <w:szCs w:val="22"/>
              </w:rPr>
              <w:t>1/04/2025</w:t>
            </w:r>
          </w:p>
        </w:tc>
        <w:tc>
          <w:tcPr>
            <w:tcW w:w="6530" w:type="dxa"/>
          </w:tcPr>
          <w:p w14:paraId="5A363D2D" w14:textId="77777777" w:rsidR="003A76C7" w:rsidRPr="0022309F" w:rsidRDefault="003A76C7" w:rsidP="00562AFA">
            <w:pPr>
              <w:rPr>
                <w:sz w:val="20"/>
                <w:szCs w:val="20"/>
              </w:rPr>
            </w:pPr>
            <w:r>
              <w:rPr>
                <w:sz w:val="20"/>
                <w:szCs w:val="20"/>
              </w:rPr>
              <w:t>Created Swing from Start Scene</w:t>
            </w:r>
          </w:p>
        </w:tc>
      </w:tr>
      <w:tr w:rsidR="003A76C7" w:rsidRPr="00F669A3" w14:paraId="6D76506E" w14:textId="77777777" w:rsidTr="00562AFA">
        <w:tc>
          <w:tcPr>
            <w:tcW w:w="2254" w:type="dxa"/>
          </w:tcPr>
          <w:p w14:paraId="3E18EC53" w14:textId="77777777" w:rsidR="003A76C7" w:rsidRPr="00F669A3" w:rsidRDefault="003A76C7" w:rsidP="00562AFA">
            <w:pPr>
              <w:rPr>
                <w:sz w:val="22"/>
                <w:szCs w:val="22"/>
              </w:rPr>
            </w:pPr>
            <w:r>
              <w:rPr>
                <w:sz w:val="22"/>
                <w:szCs w:val="22"/>
              </w:rPr>
              <w:t>5/04/2025</w:t>
            </w:r>
          </w:p>
        </w:tc>
        <w:tc>
          <w:tcPr>
            <w:tcW w:w="6530" w:type="dxa"/>
          </w:tcPr>
          <w:p w14:paraId="5D2EF4E8" w14:textId="77777777" w:rsidR="003A76C7" w:rsidRPr="005708E6" w:rsidRDefault="003A76C7" w:rsidP="00562AFA">
            <w:pPr>
              <w:rPr>
                <w:sz w:val="20"/>
                <w:szCs w:val="20"/>
              </w:rPr>
            </w:pPr>
            <w:r>
              <w:rPr>
                <w:sz w:val="20"/>
                <w:szCs w:val="20"/>
              </w:rPr>
              <w:t xml:space="preserve">Meeting with supervisor for final artifact feedback. </w:t>
            </w:r>
          </w:p>
        </w:tc>
      </w:tr>
      <w:tr w:rsidR="003A76C7" w:rsidRPr="00F669A3" w14:paraId="46A474E1" w14:textId="77777777" w:rsidTr="00562AFA">
        <w:tc>
          <w:tcPr>
            <w:tcW w:w="2254" w:type="dxa"/>
          </w:tcPr>
          <w:p w14:paraId="6EF8783B" w14:textId="77777777" w:rsidR="003A76C7" w:rsidRDefault="003A76C7" w:rsidP="00562AFA">
            <w:pPr>
              <w:rPr>
                <w:sz w:val="22"/>
                <w:szCs w:val="22"/>
              </w:rPr>
            </w:pPr>
            <w:r>
              <w:rPr>
                <w:sz w:val="22"/>
                <w:szCs w:val="22"/>
              </w:rPr>
              <w:t>28/04/2025</w:t>
            </w:r>
          </w:p>
        </w:tc>
        <w:tc>
          <w:tcPr>
            <w:tcW w:w="6530" w:type="dxa"/>
          </w:tcPr>
          <w:p w14:paraId="4D295B68" w14:textId="77777777" w:rsidR="003A76C7" w:rsidRPr="001F4DCB" w:rsidRDefault="003A76C7" w:rsidP="00562AFA">
            <w:pPr>
              <w:rPr>
                <w:color w:val="C0504D" w:themeColor="accent2"/>
                <w:sz w:val="20"/>
                <w:szCs w:val="20"/>
              </w:rPr>
            </w:pPr>
            <w:r w:rsidRPr="001F4DCB">
              <w:rPr>
                <w:color w:val="C0504D" w:themeColor="accent2"/>
                <w:sz w:val="20"/>
                <w:szCs w:val="20"/>
              </w:rPr>
              <w:t xml:space="preserve">Commercial Games Development gold demonstration </w:t>
            </w:r>
          </w:p>
        </w:tc>
      </w:tr>
      <w:tr w:rsidR="003A76C7" w:rsidRPr="00F669A3" w14:paraId="5E9C3258" w14:textId="77777777" w:rsidTr="00562AFA">
        <w:tc>
          <w:tcPr>
            <w:tcW w:w="2254" w:type="dxa"/>
          </w:tcPr>
          <w:p w14:paraId="2E24BC3F" w14:textId="77777777" w:rsidR="003A76C7" w:rsidRPr="005708E6" w:rsidRDefault="003A76C7" w:rsidP="00562AFA">
            <w:pPr>
              <w:rPr>
                <w:sz w:val="20"/>
                <w:szCs w:val="20"/>
              </w:rPr>
            </w:pPr>
            <w:r>
              <w:rPr>
                <w:sz w:val="20"/>
                <w:szCs w:val="20"/>
              </w:rPr>
              <w:t>29/04/2025</w:t>
            </w:r>
          </w:p>
        </w:tc>
        <w:tc>
          <w:tcPr>
            <w:tcW w:w="6530" w:type="dxa"/>
          </w:tcPr>
          <w:p w14:paraId="525694ED" w14:textId="77777777" w:rsidR="003A76C7" w:rsidRPr="005708E6" w:rsidRDefault="003A76C7" w:rsidP="00562AFA">
            <w:pPr>
              <w:rPr>
                <w:sz w:val="20"/>
                <w:szCs w:val="20"/>
              </w:rPr>
            </w:pPr>
            <w:r>
              <w:rPr>
                <w:sz w:val="20"/>
                <w:szCs w:val="20"/>
              </w:rPr>
              <w:t>Finished report.</w:t>
            </w:r>
          </w:p>
        </w:tc>
      </w:tr>
      <w:tr w:rsidR="003A76C7" w:rsidRPr="00F669A3" w14:paraId="34D601B2" w14:textId="77777777" w:rsidTr="00562AFA">
        <w:tc>
          <w:tcPr>
            <w:tcW w:w="2254" w:type="dxa"/>
            <w:shd w:val="clear" w:color="auto" w:fill="C4BC96" w:themeFill="background2" w:themeFillShade="BF"/>
          </w:tcPr>
          <w:p w14:paraId="2944498A" w14:textId="77777777" w:rsidR="003A76C7" w:rsidRPr="00F669A3" w:rsidRDefault="003A76C7" w:rsidP="00562AFA">
            <w:pPr>
              <w:rPr>
                <w:sz w:val="22"/>
                <w:szCs w:val="22"/>
              </w:rPr>
            </w:pPr>
            <w:r>
              <w:rPr>
                <w:sz w:val="22"/>
                <w:szCs w:val="22"/>
              </w:rPr>
              <w:t>May</w:t>
            </w:r>
          </w:p>
        </w:tc>
        <w:tc>
          <w:tcPr>
            <w:tcW w:w="6530" w:type="dxa"/>
            <w:shd w:val="clear" w:color="auto" w:fill="C4BC96" w:themeFill="background2" w:themeFillShade="BF"/>
          </w:tcPr>
          <w:p w14:paraId="3BC5F85E" w14:textId="77777777" w:rsidR="003A76C7" w:rsidRPr="00F669A3" w:rsidRDefault="003A76C7" w:rsidP="00562AFA">
            <w:pPr>
              <w:rPr>
                <w:sz w:val="22"/>
                <w:szCs w:val="22"/>
              </w:rPr>
            </w:pPr>
          </w:p>
        </w:tc>
      </w:tr>
      <w:tr w:rsidR="003A76C7" w:rsidRPr="00F669A3" w14:paraId="7115BA82" w14:textId="77777777" w:rsidTr="00562AFA">
        <w:tc>
          <w:tcPr>
            <w:tcW w:w="2254" w:type="dxa"/>
          </w:tcPr>
          <w:p w14:paraId="110BD173" w14:textId="77777777" w:rsidR="003A76C7" w:rsidRPr="005708E6" w:rsidRDefault="003A76C7" w:rsidP="00562AFA">
            <w:pPr>
              <w:rPr>
                <w:sz w:val="20"/>
                <w:szCs w:val="20"/>
              </w:rPr>
            </w:pPr>
            <w:r w:rsidRPr="005708E6">
              <w:rPr>
                <w:sz w:val="20"/>
                <w:szCs w:val="20"/>
              </w:rPr>
              <w:t>1/05/2025</w:t>
            </w:r>
          </w:p>
        </w:tc>
        <w:tc>
          <w:tcPr>
            <w:tcW w:w="6530" w:type="dxa"/>
          </w:tcPr>
          <w:p w14:paraId="0D6EDCB5" w14:textId="77777777" w:rsidR="003A76C7" w:rsidRPr="005708E6" w:rsidRDefault="003A76C7" w:rsidP="00562AFA">
            <w:pPr>
              <w:rPr>
                <w:sz w:val="20"/>
                <w:szCs w:val="20"/>
              </w:rPr>
            </w:pPr>
            <w:r w:rsidRPr="00A7737E">
              <w:rPr>
                <w:color w:val="C0504D" w:themeColor="accent2"/>
                <w:sz w:val="20"/>
                <w:szCs w:val="20"/>
              </w:rPr>
              <w:t>CCTP and Advanced Technologies Submission</w:t>
            </w:r>
          </w:p>
        </w:tc>
      </w:tr>
    </w:tbl>
    <w:p w14:paraId="4B54B784" w14:textId="77777777" w:rsidR="007B30B5" w:rsidRDefault="007B30B5" w:rsidP="00543983">
      <w:pPr>
        <w:rPr>
          <w:rFonts w:ascii="Verdana" w:hAnsi="Verdana"/>
          <w:noProof/>
          <w:sz w:val="18"/>
          <w:szCs w:val="18"/>
        </w:rPr>
      </w:pPr>
    </w:p>
    <w:p w14:paraId="5126B862" w14:textId="333D222C" w:rsidR="00543983" w:rsidRPr="00D74EFC" w:rsidRDefault="00543983" w:rsidP="00543983">
      <w:pPr>
        <w:rPr>
          <w:rFonts w:ascii="Verdana" w:hAnsi="Verdana"/>
          <w:b/>
          <w:noProof/>
          <w:sz w:val="18"/>
          <w:szCs w:val="18"/>
        </w:rPr>
      </w:pPr>
      <w:r w:rsidRPr="00D74EFC">
        <w:rPr>
          <w:rFonts w:ascii="Verdana" w:hAnsi="Verdana"/>
          <w:b/>
          <w:noProof/>
          <w:sz w:val="18"/>
          <w:szCs w:val="18"/>
        </w:rPr>
        <w:br/>
      </w:r>
    </w:p>
    <w:p w14:paraId="48EF9153" w14:textId="300ED6A8" w:rsidR="00FF7CA3" w:rsidRDefault="00543983" w:rsidP="00543983">
      <w:pPr>
        <w:rPr>
          <w:rFonts w:ascii="Verdana" w:hAnsi="Verdana"/>
          <w:b/>
          <w:noProof/>
          <w:sz w:val="18"/>
          <w:szCs w:val="18"/>
        </w:rPr>
      </w:pPr>
      <w:r w:rsidRPr="00D74EFC">
        <w:rPr>
          <w:rFonts w:ascii="Verdana" w:hAnsi="Verdana"/>
          <w:b/>
          <w:noProof/>
          <w:sz w:val="18"/>
          <w:szCs w:val="18"/>
        </w:rPr>
        <w:t>Appendix B: Project Timeline</w:t>
      </w:r>
      <w:r w:rsidR="00521EA2" w:rsidRPr="00D74EFC">
        <w:rPr>
          <w:rFonts w:ascii="Verdana" w:hAnsi="Verdana"/>
          <w:b/>
          <w:noProof/>
          <w:sz w:val="18"/>
          <w:szCs w:val="18"/>
        </w:rPr>
        <w:t xml:space="preserve"> </w:t>
      </w:r>
    </w:p>
    <w:p w14:paraId="6A858C70" w14:textId="77777777" w:rsidR="00850BE4" w:rsidRDefault="00850BE4" w:rsidP="00543983">
      <w:pPr>
        <w:rPr>
          <w:rFonts w:ascii="Verdana" w:hAnsi="Verdana"/>
          <w:noProof/>
          <w:sz w:val="18"/>
          <w:szCs w:val="18"/>
        </w:rPr>
      </w:pPr>
    </w:p>
    <w:p w14:paraId="0962E94B" w14:textId="5464C7BA" w:rsidR="00850BE4" w:rsidRPr="00850BE4" w:rsidRDefault="00850BE4" w:rsidP="00850BE4">
      <w:pPr>
        <w:rPr>
          <w:rFonts w:ascii="Verdana" w:hAnsi="Verdana"/>
          <w:noProof/>
          <w:sz w:val="18"/>
          <w:szCs w:val="18"/>
        </w:rPr>
      </w:pPr>
      <w:r w:rsidRPr="00850BE4">
        <w:rPr>
          <w:rFonts w:ascii="Verdana" w:hAnsi="Verdana"/>
          <w:noProof/>
          <w:sz w:val="18"/>
          <w:szCs w:val="18"/>
        </w:rPr>
        <w:drawing>
          <wp:inline distT="0" distB="0" distL="0" distR="0" wp14:anchorId="3F3C5A59" wp14:editId="1819355A">
            <wp:extent cx="6184900" cy="1902460"/>
            <wp:effectExtent l="0" t="0" r="6350" b="2540"/>
            <wp:docPr id="1391981408"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981408" name="Picture 3" descr="A screenshot of a graph&#10;&#10;AI-generated content may be incorrec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84900" cy="1902460"/>
                    </a:xfrm>
                    <a:prstGeom prst="rect">
                      <a:avLst/>
                    </a:prstGeom>
                    <a:noFill/>
                    <a:ln>
                      <a:noFill/>
                    </a:ln>
                  </pic:spPr>
                </pic:pic>
              </a:graphicData>
            </a:graphic>
          </wp:inline>
        </w:drawing>
      </w:r>
    </w:p>
    <w:p w14:paraId="4EC83F7A" w14:textId="77777777" w:rsidR="00DA2795" w:rsidRDefault="00DA2795" w:rsidP="00543983">
      <w:pPr>
        <w:rPr>
          <w:rFonts w:ascii="Verdana" w:hAnsi="Verdana"/>
          <w:noProof/>
          <w:sz w:val="18"/>
          <w:szCs w:val="18"/>
        </w:rPr>
      </w:pPr>
    </w:p>
    <w:p w14:paraId="45B7F840" w14:textId="77777777" w:rsidR="00DA2795" w:rsidRDefault="00DA2795" w:rsidP="00543983">
      <w:pPr>
        <w:rPr>
          <w:rFonts w:ascii="Verdana" w:hAnsi="Verdana"/>
          <w:noProof/>
          <w:sz w:val="18"/>
          <w:szCs w:val="18"/>
        </w:rPr>
      </w:pPr>
    </w:p>
    <w:p w14:paraId="040DFA8B" w14:textId="77777777" w:rsidR="00FF7CA3" w:rsidRDefault="00FF7CA3" w:rsidP="00543983">
      <w:pPr>
        <w:rPr>
          <w:rFonts w:ascii="Verdana" w:hAnsi="Verdana"/>
          <w:noProof/>
          <w:sz w:val="18"/>
          <w:szCs w:val="18"/>
        </w:rPr>
      </w:pPr>
    </w:p>
    <w:p w14:paraId="3B16C9B0" w14:textId="43C72C7A" w:rsidR="00FF7CA3" w:rsidRPr="00FF7CA3" w:rsidRDefault="00FF7CA3" w:rsidP="00FF7CA3">
      <w:pPr>
        <w:rPr>
          <w:rFonts w:ascii="Verdana" w:eastAsia="Times New Roman" w:hAnsi="Verdana" w:cs="Times New Roman"/>
          <w:b/>
          <w:color w:val="000000"/>
          <w:sz w:val="18"/>
          <w:szCs w:val="18"/>
        </w:rPr>
      </w:pPr>
      <w:r w:rsidRPr="00FF7CA3">
        <w:rPr>
          <w:rFonts w:ascii="Verdana" w:hAnsi="Verdana"/>
          <w:b/>
          <w:noProof/>
          <w:sz w:val="18"/>
          <w:szCs w:val="18"/>
        </w:rPr>
        <w:t xml:space="preserve">Appendix </w:t>
      </w:r>
      <w:r w:rsidR="00FE433C">
        <w:rPr>
          <w:rFonts w:ascii="Verdana" w:hAnsi="Verdana"/>
          <w:b/>
          <w:noProof/>
          <w:sz w:val="18"/>
          <w:szCs w:val="18"/>
        </w:rPr>
        <w:t>C</w:t>
      </w:r>
      <w:r w:rsidRPr="00FF7CA3">
        <w:rPr>
          <w:rFonts w:ascii="Verdana" w:hAnsi="Verdana"/>
          <w:b/>
          <w:noProof/>
          <w:sz w:val="18"/>
          <w:szCs w:val="18"/>
        </w:rPr>
        <w:t xml:space="preserve">: </w:t>
      </w:r>
      <w:r w:rsidR="00FE433C">
        <w:rPr>
          <w:rFonts w:ascii="Verdana" w:eastAsia="Times New Roman" w:hAnsi="Verdana" w:cs="Times New Roman"/>
          <w:b/>
          <w:color w:val="000000"/>
          <w:sz w:val="18"/>
          <w:szCs w:val="18"/>
        </w:rPr>
        <w:t xml:space="preserve">Assets used in the </w:t>
      </w:r>
      <w:r w:rsidR="001B5F0D">
        <w:rPr>
          <w:rFonts w:ascii="Verdana" w:eastAsia="Times New Roman" w:hAnsi="Verdana" w:cs="Times New Roman"/>
          <w:b/>
          <w:color w:val="000000"/>
          <w:sz w:val="18"/>
          <w:szCs w:val="18"/>
        </w:rPr>
        <w:t>P</w:t>
      </w:r>
      <w:r w:rsidR="00FE433C">
        <w:rPr>
          <w:rFonts w:ascii="Verdana" w:eastAsia="Times New Roman" w:hAnsi="Verdana" w:cs="Times New Roman"/>
          <w:b/>
          <w:color w:val="000000"/>
          <w:sz w:val="18"/>
          <w:szCs w:val="18"/>
        </w:rPr>
        <w:t>roject</w:t>
      </w:r>
      <w:r w:rsidRPr="00FF7CA3">
        <w:rPr>
          <w:rFonts w:ascii="Verdana" w:eastAsia="Times New Roman" w:hAnsi="Verdana" w:cs="Times New Roman"/>
          <w:b/>
          <w:color w:val="000000"/>
          <w:sz w:val="18"/>
          <w:szCs w:val="18"/>
        </w:rPr>
        <w:t xml:space="preserve"> </w:t>
      </w:r>
    </w:p>
    <w:p w14:paraId="2929B524" w14:textId="77777777" w:rsidR="00B438D6" w:rsidRDefault="00B438D6" w:rsidP="00543983">
      <w:pPr>
        <w:rPr>
          <w:rFonts w:ascii="Verdana" w:eastAsia="Times New Roman" w:hAnsi="Verdana" w:cs="Times New Roman"/>
          <w:color w:val="000000"/>
          <w:sz w:val="18"/>
          <w:szCs w:val="18"/>
        </w:rPr>
      </w:pPr>
    </w:p>
    <w:p w14:paraId="557C6CE7" w14:textId="36C5F9B5" w:rsidR="00543983" w:rsidRPr="00FF7CA3" w:rsidRDefault="00F004CD" w:rsidP="00543983">
      <w:pPr>
        <w:rPr>
          <w:rFonts w:ascii="Verdana" w:eastAsia="Times New Roman" w:hAnsi="Verdana" w:cs="Times New Roman"/>
          <w:color w:val="000000"/>
          <w:sz w:val="18"/>
          <w:szCs w:val="18"/>
        </w:rPr>
      </w:pPr>
      <w:r>
        <w:rPr>
          <w:rFonts w:ascii="Verdana" w:eastAsia="Times New Roman" w:hAnsi="Verdana" w:cs="Times New Roman"/>
          <w:color w:val="000000"/>
          <w:sz w:val="18"/>
          <w:szCs w:val="18"/>
        </w:rPr>
        <w:t>All assets</w:t>
      </w:r>
      <w:r w:rsidR="00A517D0">
        <w:rPr>
          <w:rFonts w:ascii="Verdana" w:eastAsia="Times New Roman" w:hAnsi="Verdana" w:cs="Times New Roman"/>
          <w:color w:val="000000"/>
          <w:sz w:val="18"/>
          <w:szCs w:val="18"/>
        </w:rPr>
        <w:t xml:space="preserve">, </w:t>
      </w:r>
      <w:r>
        <w:rPr>
          <w:rFonts w:ascii="Verdana" w:eastAsia="Times New Roman" w:hAnsi="Verdana" w:cs="Times New Roman"/>
          <w:color w:val="000000"/>
          <w:sz w:val="18"/>
          <w:szCs w:val="18"/>
        </w:rPr>
        <w:t xml:space="preserve">code </w:t>
      </w:r>
      <w:r w:rsidR="00A517D0">
        <w:rPr>
          <w:rFonts w:ascii="Verdana" w:eastAsia="Times New Roman" w:hAnsi="Verdana" w:cs="Times New Roman"/>
          <w:color w:val="000000"/>
          <w:sz w:val="18"/>
          <w:szCs w:val="18"/>
        </w:rPr>
        <w:t xml:space="preserve">and text </w:t>
      </w:r>
      <w:r>
        <w:rPr>
          <w:rFonts w:ascii="Verdana" w:eastAsia="Times New Roman" w:hAnsi="Verdana" w:cs="Times New Roman"/>
          <w:color w:val="000000"/>
          <w:sz w:val="18"/>
          <w:szCs w:val="18"/>
        </w:rPr>
        <w:t>in this project are original</w:t>
      </w:r>
      <w:r w:rsidR="00A517D0">
        <w:rPr>
          <w:rFonts w:ascii="Verdana" w:eastAsia="Times New Roman" w:hAnsi="Verdana" w:cs="Times New Roman"/>
          <w:color w:val="000000"/>
          <w:sz w:val="18"/>
          <w:szCs w:val="18"/>
        </w:rPr>
        <w:t xml:space="preserve">. </w:t>
      </w:r>
      <w:r w:rsidR="00543983" w:rsidRPr="00D74EFC">
        <w:rPr>
          <w:rFonts w:ascii="Verdana" w:hAnsi="Verdana"/>
          <w:b/>
          <w:noProof/>
          <w:sz w:val="18"/>
          <w:szCs w:val="18"/>
        </w:rPr>
        <w:br/>
      </w:r>
    </w:p>
    <w:p w14:paraId="67692A5A" w14:textId="0C85CEFD" w:rsidR="00F00E4A" w:rsidRPr="00D74EFC" w:rsidRDefault="00FF7CA3" w:rsidP="00B9242A">
      <w:pPr>
        <w:rPr>
          <w:rFonts w:ascii="Verdana" w:hAnsi="Verdana"/>
          <w:noProof/>
          <w:sz w:val="18"/>
          <w:szCs w:val="18"/>
        </w:rPr>
        <w:sectPr w:rsidR="00F00E4A" w:rsidRPr="00D74EFC" w:rsidSect="00F00E4A">
          <w:type w:val="continuous"/>
          <w:pgSz w:w="11900" w:h="16840"/>
          <w:pgMar w:top="1440" w:right="1080" w:bottom="1440" w:left="1080" w:header="708" w:footer="708" w:gutter="0"/>
          <w:cols w:space="708"/>
          <w:docGrid w:linePitch="360"/>
        </w:sectPr>
      </w:pPr>
      <w:r w:rsidRPr="00FF7CA3">
        <w:rPr>
          <w:rFonts w:ascii="Verdana" w:hAnsi="Verdana"/>
          <w:b/>
          <w:noProof/>
          <w:sz w:val="18"/>
          <w:szCs w:val="18"/>
        </w:rPr>
        <w:t>Fu</w:t>
      </w:r>
      <w:r>
        <w:rPr>
          <w:rFonts w:ascii="Verdana" w:hAnsi="Verdana"/>
          <w:b/>
          <w:noProof/>
          <w:sz w:val="18"/>
          <w:szCs w:val="18"/>
        </w:rPr>
        <w:t>r</w:t>
      </w:r>
      <w:r w:rsidRPr="00FF7CA3">
        <w:rPr>
          <w:rFonts w:ascii="Verdana" w:hAnsi="Verdana"/>
          <w:b/>
          <w:noProof/>
          <w:sz w:val="18"/>
          <w:szCs w:val="18"/>
        </w:rPr>
        <w:t xml:space="preserve">ther </w:t>
      </w:r>
      <w:r w:rsidR="00543983" w:rsidRPr="00FF7CA3">
        <w:rPr>
          <w:rFonts w:ascii="Verdana" w:hAnsi="Verdana"/>
          <w:b/>
          <w:noProof/>
          <w:sz w:val="18"/>
          <w:szCs w:val="18"/>
        </w:rPr>
        <w:t>Appendix</w:t>
      </w:r>
      <w:r w:rsidRPr="00FF7CA3">
        <w:rPr>
          <w:rFonts w:ascii="Verdana" w:hAnsi="Verdana"/>
          <w:b/>
          <w:noProof/>
          <w:sz w:val="18"/>
          <w:szCs w:val="18"/>
        </w:rPr>
        <w:t>es D,</w:t>
      </w:r>
      <w:r w:rsidR="00FE433C">
        <w:rPr>
          <w:rFonts w:ascii="Verdana" w:hAnsi="Verdana"/>
          <w:b/>
          <w:noProof/>
          <w:sz w:val="18"/>
          <w:szCs w:val="18"/>
        </w:rPr>
        <w:t xml:space="preserve"> E</w:t>
      </w:r>
      <w:r w:rsidRPr="00FF7CA3">
        <w:rPr>
          <w:rFonts w:ascii="Verdana" w:hAnsi="Verdana"/>
          <w:b/>
          <w:noProof/>
          <w:sz w:val="18"/>
          <w:szCs w:val="18"/>
        </w:rPr>
        <w:t xml:space="preserve"> …</w:t>
      </w:r>
      <w:r w:rsidR="00521EA2" w:rsidRPr="00FF7CA3">
        <w:rPr>
          <w:rFonts w:ascii="Verdana" w:hAnsi="Verdana"/>
          <w:b/>
          <w:noProof/>
          <w:sz w:val="18"/>
          <w:szCs w:val="18"/>
        </w:rPr>
        <w:t xml:space="preserve"> </w:t>
      </w:r>
    </w:p>
    <w:p w14:paraId="187DF7C9" w14:textId="31C59C76" w:rsidR="00C26A86" w:rsidRDefault="00C26A86" w:rsidP="00425221">
      <w:pPr>
        <w:rPr>
          <w:rFonts w:ascii="Verdana" w:hAnsi="Verdana"/>
          <w:noProof/>
          <w:sz w:val="20"/>
          <w:szCs w:val="20"/>
        </w:rPr>
        <w:sectPr w:rsidR="00C26A86" w:rsidSect="00C26A86">
          <w:type w:val="continuous"/>
          <w:pgSz w:w="11900" w:h="16840"/>
          <w:pgMar w:top="1440" w:right="1080" w:bottom="1440" w:left="1080" w:header="708" w:footer="708" w:gutter="0"/>
          <w:cols w:num="2" w:space="708"/>
          <w:docGrid w:linePitch="360"/>
        </w:sectPr>
      </w:pPr>
    </w:p>
    <w:p w14:paraId="301C3661" w14:textId="77777777" w:rsidR="00562C51" w:rsidRDefault="00562C51"/>
    <w:sectPr w:rsidR="00562C51" w:rsidSect="00C26A86">
      <w:type w:val="continuous"/>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413355" w14:textId="77777777" w:rsidR="000A297A" w:rsidRDefault="000A297A" w:rsidP="0031337E">
      <w:r>
        <w:separator/>
      </w:r>
    </w:p>
  </w:endnote>
  <w:endnote w:type="continuationSeparator" w:id="0">
    <w:p w14:paraId="60ABA73C" w14:textId="77777777" w:rsidR="000A297A" w:rsidRDefault="000A297A" w:rsidP="00313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0000000000000000000"/>
    <w:charset w:val="00"/>
    <w:family w:val="swiss"/>
    <w:notTrueType/>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19B46" w14:textId="77777777" w:rsidR="00B32C93" w:rsidRPr="0031337E" w:rsidRDefault="00B32C93" w:rsidP="0031337E">
    <w:pPr>
      <w:pStyle w:val="Footer"/>
      <w:tabs>
        <w:tab w:val="clear" w:pos="8640"/>
        <w:tab w:val="right" w:pos="8300"/>
      </w:tabs>
      <w:rPr>
        <w:rFonts w:ascii="Arial" w:hAnsi="Arial" w:cs="Arial"/>
        <w:sz w:val="18"/>
        <w:szCs w:val="18"/>
      </w:rPr>
    </w:pPr>
    <w:r w:rsidRPr="0031337E">
      <w:rPr>
        <w:rFonts w:ascii="Arial" w:hAnsi="Arial" w:cs="Arial"/>
        <w:sz w:val="18"/>
        <w:szCs w:val="18"/>
      </w:rPr>
      <w:tab/>
    </w:r>
    <w:r w:rsidRPr="0031337E">
      <w:rPr>
        <w:rFonts w:ascii="Arial" w:hAnsi="Arial" w:cs="Arial"/>
        <w:sz w:val="18"/>
        <w:szCs w:val="18"/>
      </w:rPr>
      <w:tab/>
    </w:r>
  </w:p>
  <w:p w14:paraId="5FCED3E6" w14:textId="77777777" w:rsidR="00B32C93" w:rsidRPr="001C3B5B" w:rsidRDefault="00B32C93" w:rsidP="0031337E">
    <w:pPr>
      <w:pStyle w:val="Footer"/>
      <w:tabs>
        <w:tab w:val="right" w:pos="9740"/>
      </w:tabs>
      <w:rPr>
        <w:rFonts w:ascii="Verdana" w:hAnsi="Verdana"/>
        <w:sz w:val="16"/>
        <w:szCs w:val="16"/>
      </w:rPr>
    </w:pPr>
    <w:r w:rsidRPr="001C3B5B">
      <w:rPr>
        <w:rFonts w:ascii="Verdana" w:hAnsi="Verdana" w:cs="Arial"/>
        <w:sz w:val="16"/>
        <w:szCs w:val="16"/>
      </w:rPr>
      <w:t>Student name</w:t>
    </w:r>
    <w:r w:rsidRPr="001C3B5B">
      <w:rPr>
        <w:rFonts w:ascii="Verdana" w:hAnsi="Verdana" w:cs="Arial"/>
        <w:sz w:val="16"/>
        <w:szCs w:val="16"/>
      </w:rPr>
      <w:tab/>
    </w:r>
    <w:r w:rsidRPr="001C3B5B">
      <w:rPr>
        <w:rFonts w:ascii="Verdana" w:hAnsi="Verdana" w:cs="Arial"/>
        <w:sz w:val="16"/>
        <w:szCs w:val="16"/>
      </w:rPr>
      <w:tab/>
    </w:r>
    <w:r w:rsidRPr="001C3B5B">
      <w:rPr>
        <w:rFonts w:ascii="Verdana" w:hAnsi="Verdana" w:cs="Arial"/>
        <w:sz w:val="16"/>
        <w:szCs w:val="16"/>
      </w:rPr>
      <w:tab/>
      <w:t>Student numbe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D7D35F" w14:textId="77777777" w:rsidR="000A297A" w:rsidRDefault="000A297A" w:rsidP="0031337E">
      <w:r>
        <w:separator/>
      </w:r>
    </w:p>
  </w:footnote>
  <w:footnote w:type="continuationSeparator" w:id="0">
    <w:p w14:paraId="7EBB5CFB" w14:textId="77777777" w:rsidR="000A297A" w:rsidRDefault="000A297A" w:rsidP="003133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A8207" w14:textId="77777777" w:rsidR="00B32C93" w:rsidRDefault="00B32C93" w:rsidP="008B5E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C89B9C" w14:textId="77777777" w:rsidR="00B32C93" w:rsidRDefault="00B32C93" w:rsidP="00C26A8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B149D" w14:textId="77777777" w:rsidR="00B32C93" w:rsidRPr="00C26A86" w:rsidRDefault="00B32C93" w:rsidP="008B5EFD">
    <w:pPr>
      <w:pStyle w:val="Header"/>
      <w:framePr w:wrap="around" w:vAnchor="text" w:hAnchor="margin" w:xAlign="right" w:y="1"/>
      <w:rPr>
        <w:rStyle w:val="PageNumber"/>
        <w:rFonts w:ascii="Verdana" w:hAnsi="Verdana"/>
        <w:sz w:val="16"/>
        <w:szCs w:val="16"/>
      </w:rPr>
    </w:pPr>
    <w:r w:rsidRPr="00C26A86">
      <w:rPr>
        <w:rStyle w:val="PageNumber"/>
        <w:rFonts w:ascii="Verdana" w:hAnsi="Verdana"/>
        <w:sz w:val="16"/>
        <w:szCs w:val="16"/>
      </w:rPr>
      <w:fldChar w:fldCharType="begin"/>
    </w:r>
    <w:r w:rsidRPr="00C26A86">
      <w:rPr>
        <w:rStyle w:val="PageNumber"/>
        <w:rFonts w:ascii="Verdana" w:hAnsi="Verdana"/>
        <w:sz w:val="16"/>
        <w:szCs w:val="16"/>
      </w:rPr>
      <w:instrText xml:space="preserve">PAGE  </w:instrText>
    </w:r>
    <w:r w:rsidRPr="00C26A86">
      <w:rPr>
        <w:rStyle w:val="PageNumber"/>
        <w:rFonts w:ascii="Verdana" w:hAnsi="Verdana"/>
        <w:sz w:val="16"/>
        <w:szCs w:val="16"/>
      </w:rPr>
      <w:fldChar w:fldCharType="separate"/>
    </w:r>
    <w:r>
      <w:rPr>
        <w:rStyle w:val="PageNumber"/>
        <w:rFonts w:ascii="Verdana" w:hAnsi="Verdana"/>
        <w:noProof/>
        <w:sz w:val="16"/>
        <w:szCs w:val="16"/>
      </w:rPr>
      <w:t>4</w:t>
    </w:r>
    <w:r w:rsidRPr="00C26A86">
      <w:rPr>
        <w:rStyle w:val="PageNumber"/>
        <w:rFonts w:ascii="Verdana" w:hAnsi="Verdana"/>
        <w:sz w:val="16"/>
        <w:szCs w:val="16"/>
      </w:rPr>
      <w:fldChar w:fldCharType="end"/>
    </w:r>
  </w:p>
  <w:p w14:paraId="402A5656" w14:textId="37861475" w:rsidR="00B32C93" w:rsidRPr="001C3B5B" w:rsidRDefault="00B32C93" w:rsidP="00C26A86">
    <w:pPr>
      <w:pStyle w:val="Header"/>
      <w:tabs>
        <w:tab w:val="clear" w:pos="4320"/>
        <w:tab w:val="clear" w:pos="8640"/>
        <w:tab w:val="right" w:pos="9740"/>
      </w:tabs>
      <w:ind w:right="360"/>
      <w:rPr>
        <w:rFonts w:ascii="Verdana" w:hAnsi="Verdana"/>
        <w:sz w:val="16"/>
        <w:szCs w:val="16"/>
      </w:rPr>
    </w:pPr>
    <w:r w:rsidRPr="001C3B5B">
      <w:rPr>
        <w:rFonts w:ascii="Verdana" w:hAnsi="Verdana"/>
        <w:sz w:val="16"/>
        <w:szCs w:val="16"/>
      </w:rPr>
      <w:t>20</w:t>
    </w:r>
    <w:r>
      <w:rPr>
        <w:rFonts w:ascii="Verdana" w:hAnsi="Verdana"/>
        <w:sz w:val="16"/>
        <w:szCs w:val="16"/>
      </w:rPr>
      <w:t>2</w:t>
    </w:r>
    <w:r w:rsidR="0003691C">
      <w:rPr>
        <w:rFonts w:ascii="Verdana" w:hAnsi="Verdana"/>
        <w:sz w:val="16"/>
        <w:szCs w:val="16"/>
      </w:rPr>
      <w:t>1</w:t>
    </w:r>
    <w:r w:rsidRPr="001C3B5B">
      <w:rPr>
        <w:rFonts w:ascii="Verdana" w:hAnsi="Verdana"/>
        <w:sz w:val="16"/>
        <w:szCs w:val="16"/>
      </w:rPr>
      <w:t>/2</w:t>
    </w:r>
    <w:r w:rsidR="0003691C">
      <w:rPr>
        <w:rFonts w:ascii="Verdana" w:hAnsi="Verdana"/>
        <w:sz w:val="16"/>
        <w:szCs w:val="16"/>
      </w:rPr>
      <w:t>2</w:t>
    </w:r>
    <w:r w:rsidRPr="001C3B5B">
      <w:rPr>
        <w:rFonts w:ascii="Verdana" w:hAnsi="Verdana"/>
        <w:sz w:val="16"/>
        <w:szCs w:val="16"/>
      </w:rPr>
      <w:tab/>
    </w:r>
  </w:p>
  <w:p w14:paraId="368537D0" w14:textId="7A44E5A1" w:rsidR="00B32C93" w:rsidRPr="00976699" w:rsidRDefault="00B32C93" w:rsidP="00CA2FA3">
    <w:pPr>
      <w:pStyle w:val="Header"/>
      <w:pBdr>
        <w:top w:val="single" w:sz="4" w:space="1" w:color="auto"/>
      </w:pBdr>
      <w:rPr>
        <w:rFonts w:asciiTheme="majorHAnsi" w:hAnsiTheme="majorHAns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253AA9" w14:textId="3948192C" w:rsidR="00562F40" w:rsidRPr="00562F40" w:rsidRDefault="00B32C93" w:rsidP="00C26A86">
    <w:pPr>
      <w:pStyle w:val="Header"/>
      <w:pBdr>
        <w:bottom w:val="single" w:sz="4" w:space="1" w:color="auto"/>
      </w:pBdr>
      <w:rPr>
        <w:rFonts w:asciiTheme="majorHAnsi" w:hAnsiTheme="majorHAnsi"/>
        <w:sz w:val="18"/>
        <w:szCs w:val="18"/>
      </w:rPr>
    </w:pPr>
    <w:r w:rsidRPr="00976699">
      <w:rPr>
        <w:rFonts w:asciiTheme="majorHAnsi" w:hAnsiTheme="majorHAnsi"/>
        <w:sz w:val="18"/>
        <w:szCs w:val="18"/>
      </w:rPr>
      <w:t>20</w:t>
    </w:r>
    <w:r>
      <w:rPr>
        <w:rFonts w:asciiTheme="majorHAnsi" w:hAnsiTheme="majorHAnsi"/>
        <w:sz w:val="18"/>
        <w:szCs w:val="18"/>
      </w:rPr>
      <w:t>2</w:t>
    </w:r>
    <w:r w:rsidR="00562F40">
      <w:rPr>
        <w:rFonts w:asciiTheme="majorHAnsi" w:hAnsiTheme="majorHAnsi"/>
        <w:sz w:val="18"/>
        <w:szCs w:val="18"/>
      </w:rPr>
      <w:t>3</w:t>
    </w:r>
    <w:r w:rsidRPr="00976699">
      <w:rPr>
        <w:rFonts w:asciiTheme="majorHAnsi" w:hAnsiTheme="majorHAnsi"/>
        <w:sz w:val="18"/>
        <w:szCs w:val="18"/>
      </w:rPr>
      <w:t>/2</w:t>
    </w:r>
    <w:r w:rsidR="00562F40">
      <w:rPr>
        <w:rFonts w:asciiTheme="majorHAnsi" w:hAnsiTheme="majorHAnsi"/>
        <w:sz w:val="18"/>
        <w:szCs w:val="18"/>
      </w:rPr>
      <w:t>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9C5C95"/>
    <w:multiLevelType w:val="hybridMultilevel"/>
    <w:tmpl w:val="63A061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4356FE"/>
    <w:multiLevelType w:val="hybridMultilevel"/>
    <w:tmpl w:val="A8D80792"/>
    <w:lvl w:ilvl="0" w:tplc="FEB2B142">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05531E"/>
    <w:multiLevelType w:val="hybridMultilevel"/>
    <w:tmpl w:val="C8D066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846ABE"/>
    <w:multiLevelType w:val="hybridMultilevel"/>
    <w:tmpl w:val="6E6A3B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7A7ADA"/>
    <w:multiLevelType w:val="hybridMultilevel"/>
    <w:tmpl w:val="93D2554E"/>
    <w:lvl w:ilvl="0" w:tplc="895276E4">
      <w:start w:val="3"/>
      <w:numFmt w:val="bullet"/>
      <w:lvlText w:val="-"/>
      <w:lvlJc w:val="left"/>
      <w:pPr>
        <w:ind w:left="3960" w:hanging="360"/>
      </w:pPr>
      <w:rPr>
        <w:rFonts w:ascii="Verdana" w:eastAsiaTheme="minorEastAsia" w:hAnsi="Verdana" w:cstheme="minorBidi"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5" w15:restartNumberingAfterBreak="0">
    <w:nsid w:val="1ACC483F"/>
    <w:multiLevelType w:val="hybridMultilevel"/>
    <w:tmpl w:val="1B52711A"/>
    <w:lvl w:ilvl="0" w:tplc="069603CC">
      <w:start w:val="3"/>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8D5BD1"/>
    <w:multiLevelType w:val="hybridMultilevel"/>
    <w:tmpl w:val="1674A27A"/>
    <w:lvl w:ilvl="0" w:tplc="88C4528C">
      <w:start w:val="3"/>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850341"/>
    <w:multiLevelType w:val="hybridMultilevel"/>
    <w:tmpl w:val="7E6C8F84"/>
    <w:lvl w:ilvl="0" w:tplc="E1FC096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4F91391"/>
    <w:multiLevelType w:val="hybridMultilevel"/>
    <w:tmpl w:val="9A867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A211A6"/>
    <w:multiLevelType w:val="hybridMultilevel"/>
    <w:tmpl w:val="F6CED7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F1051C"/>
    <w:multiLevelType w:val="hybridMultilevel"/>
    <w:tmpl w:val="EB4EA982"/>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656686"/>
    <w:multiLevelType w:val="hybridMultilevel"/>
    <w:tmpl w:val="32F65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464E7F"/>
    <w:multiLevelType w:val="hybridMultilevel"/>
    <w:tmpl w:val="CD48F8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5464BA"/>
    <w:multiLevelType w:val="hybridMultilevel"/>
    <w:tmpl w:val="37983A0C"/>
    <w:lvl w:ilvl="0" w:tplc="7E7AA5C0">
      <w:start w:val="3"/>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EE2934"/>
    <w:multiLevelType w:val="hybridMultilevel"/>
    <w:tmpl w:val="21D65DDC"/>
    <w:lvl w:ilvl="0" w:tplc="42F2CC3E">
      <w:start w:val="3"/>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B765A5"/>
    <w:multiLevelType w:val="hybridMultilevel"/>
    <w:tmpl w:val="D1AADC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94337F6"/>
    <w:multiLevelType w:val="hybridMultilevel"/>
    <w:tmpl w:val="40C05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1D5B88"/>
    <w:multiLevelType w:val="hybridMultilevel"/>
    <w:tmpl w:val="D71A7DA2"/>
    <w:lvl w:ilvl="0" w:tplc="DE002CAA">
      <w:start w:val="1"/>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D564B7"/>
    <w:multiLevelType w:val="hybridMultilevel"/>
    <w:tmpl w:val="87C4E9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4481C"/>
    <w:multiLevelType w:val="hybridMultilevel"/>
    <w:tmpl w:val="67F220B4"/>
    <w:lvl w:ilvl="0" w:tplc="D06C651C">
      <w:start w:val="1"/>
      <w:numFmt w:val="bullet"/>
      <w:lvlText w:val="-"/>
      <w:lvlJc w:val="left"/>
      <w:pPr>
        <w:ind w:left="720" w:hanging="360"/>
      </w:pPr>
      <w:rPr>
        <w:rFonts w:ascii="Verdana" w:eastAsiaTheme="minorEastAsia" w:hAnsi="Verdan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9A26E8"/>
    <w:multiLevelType w:val="hybridMultilevel"/>
    <w:tmpl w:val="87BA94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3776DC2"/>
    <w:multiLevelType w:val="hybridMultilevel"/>
    <w:tmpl w:val="E018A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B42662"/>
    <w:multiLevelType w:val="multilevel"/>
    <w:tmpl w:val="79C61C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017195603">
    <w:abstractNumId w:val="9"/>
  </w:num>
  <w:num w:numId="2" w16cid:durableId="2015305648">
    <w:abstractNumId w:val="8"/>
  </w:num>
  <w:num w:numId="3" w16cid:durableId="155387266">
    <w:abstractNumId w:val="21"/>
  </w:num>
  <w:num w:numId="4" w16cid:durableId="899709632">
    <w:abstractNumId w:val="22"/>
  </w:num>
  <w:num w:numId="5" w16cid:durableId="708459630">
    <w:abstractNumId w:val="3"/>
  </w:num>
  <w:num w:numId="6" w16cid:durableId="1645159929">
    <w:abstractNumId w:val="18"/>
  </w:num>
  <w:num w:numId="7" w16cid:durableId="44987071">
    <w:abstractNumId w:val="20"/>
  </w:num>
  <w:num w:numId="8" w16cid:durableId="1764956700">
    <w:abstractNumId w:val="23"/>
  </w:num>
  <w:num w:numId="9" w16cid:durableId="803036810">
    <w:abstractNumId w:val="12"/>
  </w:num>
  <w:num w:numId="10" w16cid:durableId="1533492529">
    <w:abstractNumId w:val="19"/>
  </w:num>
  <w:num w:numId="11" w16cid:durableId="848174244">
    <w:abstractNumId w:val="7"/>
  </w:num>
  <w:num w:numId="12" w16cid:durableId="765075146">
    <w:abstractNumId w:val="11"/>
  </w:num>
  <w:num w:numId="13" w16cid:durableId="969627509">
    <w:abstractNumId w:val="13"/>
  </w:num>
  <w:num w:numId="14" w16cid:durableId="261886346">
    <w:abstractNumId w:val="1"/>
  </w:num>
  <w:num w:numId="15" w16cid:durableId="1996449884">
    <w:abstractNumId w:val="16"/>
  </w:num>
  <w:num w:numId="16" w16cid:durableId="1822111466">
    <w:abstractNumId w:val="2"/>
  </w:num>
  <w:num w:numId="17" w16cid:durableId="865293116">
    <w:abstractNumId w:val="10"/>
  </w:num>
  <w:num w:numId="18" w16cid:durableId="1687710231">
    <w:abstractNumId w:val="0"/>
  </w:num>
  <w:num w:numId="19" w16cid:durableId="242374129">
    <w:abstractNumId w:val="17"/>
  </w:num>
  <w:num w:numId="20" w16cid:durableId="1229149533">
    <w:abstractNumId w:val="15"/>
  </w:num>
  <w:num w:numId="21" w16cid:durableId="980383012">
    <w:abstractNumId w:val="4"/>
  </w:num>
  <w:num w:numId="22" w16cid:durableId="1394427221">
    <w:abstractNumId w:val="5"/>
  </w:num>
  <w:num w:numId="23" w16cid:durableId="144932770">
    <w:abstractNumId w:val="6"/>
  </w:num>
  <w:num w:numId="24" w16cid:durableId="77321031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37E"/>
    <w:rsid w:val="00000155"/>
    <w:rsid w:val="00000375"/>
    <w:rsid w:val="00000AFC"/>
    <w:rsid w:val="00000F6D"/>
    <w:rsid w:val="0000126E"/>
    <w:rsid w:val="0000157C"/>
    <w:rsid w:val="00001792"/>
    <w:rsid w:val="000027F6"/>
    <w:rsid w:val="00003595"/>
    <w:rsid w:val="00003F50"/>
    <w:rsid w:val="0000444C"/>
    <w:rsid w:val="000044EC"/>
    <w:rsid w:val="00004B06"/>
    <w:rsid w:val="0000576C"/>
    <w:rsid w:val="00005919"/>
    <w:rsid w:val="000059C2"/>
    <w:rsid w:val="00005A39"/>
    <w:rsid w:val="00006858"/>
    <w:rsid w:val="00007922"/>
    <w:rsid w:val="00007AEE"/>
    <w:rsid w:val="000104D0"/>
    <w:rsid w:val="00010C18"/>
    <w:rsid w:val="00011203"/>
    <w:rsid w:val="0001140A"/>
    <w:rsid w:val="00011AEF"/>
    <w:rsid w:val="00011EC7"/>
    <w:rsid w:val="00011F9B"/>
    <w:rsid w:val="0001214A"/>
    <w:rsid w:val="0001252C"/>
    <w:rsid w:val="000125C3"/>
    <w:rsid w:val="000125EB"/>
    <w:rsid w:val="00012EF1"/>
    <w:rsid w:val="00013093"/>
    <w:rsid w:val="00013490"/>
    <w:rsid w:val="000134C3"/>
    <w:rsid w:val="00013801"/>
    <w:rsid w:val="0001386C"/>
    <w:rsid w:val="00014642"/>
    <w:rsid w:val="00014A18"/>
    <w:rsid w:val="00014B6D"/>
    <w:rsid w:val="00015380"/>
    <w:rsid w:val="0001539C"/>
    <w:rsid w:val="000166A5"/>
    <w:rsid w:val="000171E8"/>
    <w:rsid w:val="000171FF"/>
    <w:rsid w:val="00017736"/>
    <w:rsid w:val="00017875"/>
    <w:rsid w:val="00017A73"/>
    <w:rsid w:val="000209D4"/>
    <w:rsid w:val="000216FC"/>
    <w:rsid w:val="00021882"/>
    <w:rsid w:val="00021890"/>
    <w:rsid w:val="000219BC"/>
    <w:rsid w:val="00022037"/>
    <w:rsid w:val="0002251B"/>
    <w:rsid w:val="0002252A"/>
    <w:rsid w:val="0002276A"/>
    <w:rsid w:val="00022EDC"/>
    <w:rsid w:val="00023617"/>
    <w:rsid w:val="00023651"/>
    <w:rsid w:val="00024436"/>
    <w:rsid w:val="00024786"/>
    <w:rsid w:val="00024D57"/>
    <w:rsid w:val="00024F30"/>
    <w:rsid w:val="0002564E"/>
    <w:rsid w:val="00025898"/>
    <w:rsid w:val="00025A22"/>
    <w:rsid w:val="00025B40"/>
    <w:rsid w:val="00025DF7"/>
    <w:rsid w:val="00025FED"/>
    <w:rsid w:val="00026635"/>
    <w:rsid w:val="000277A8"/>
    <w:rsid w:val="000307BF"/>
    <w:rsid w:val="0003098D"/>
    <w:rsid w:val="00030DCD"/>
    <w:rsid w:val="00031171"/>
    <w:rsid w:val="000311EE"/>
    <w:rsid w:val="00031B37"/>
    <w:rsid w:val="00032028"/>
    <w:rsid w:val="00032488"/>
    <w:rsid w:val="0003259C"/>
    <w:rsid w:val="000330E7"/>
    <w:rsid w:val="00033179"/>
    <w:rsid w:val="000331C4"/>
    <w:rsid w:val="0003373E"/>
    <w:rsid w:val="0003376E"/>
    <w:rsid w:val="00033775"/>
    <w:rsid w:val="00034010"/>
    <w:rsid w:val="0003439E"/>
    <w:rsid w:val="00034959"/>
    <w:rsid w:val="0003499C"/>
    <w:rsid w:val="00034A13"/>
    <w:rsid w:val="00034A49"/>
    <w:rsid w:val="00034B5F"/>
    <w:rsid w:val="00035289"/>
    <w:rsid w:val="000353A5"/>
    <w:rsid w:val="000355F9"/>
    <w:rsid w:val="00035A46"/>
    <w:rsid w:val="00035D36"/>
    <w:rsid w:val="00035D9A"/>
    <w:rsid w:val="0003653B"/>
    <w:rsid w:val="000366FB"/>
    <w:rsid w:val="0003691C"/>
    <w:rsid w:val="00036A71"/>
    <w:rsid w:val="00036ED5"/>
    <w:rsid w:val="00036FEF"/>
    <w:rsid w:val="000378EC"/>
    <w:rsid w:val="00040446"/>
    <w:rsid w:val="000409FC"/>
    <w:rsid w:val="00040AD9"/>
    <w:rsid w:val="00040BC8"/>
    <w:rsid w:val="00040E79"/>
    <w:rsid w:val="000410EF"/>
    <w:rsid w:val="000412EA"/>
    <w:rsid w:val="0004198C"/>
    <w:rsid w:val="00041ECB"/>
    <w:rsid w:val="00041FDE"/>
    <w:rsid w:val="00042171"/>
    <w:rsid w:val="0004243F"/>
    <w:rsid w:val="00042F5B"/>
    <w:rsid w:val="00043143"/>
    <w:rsid w:val="000431BF"/>
    <w:rsid w:val="00043333"/>
    <w:rsid w:val="0004362C"/>
    <w:rsid w:val="0004372A"/>
    <w:rsid w:val="000439ED"/>
    <w:rsid w:val="00043A93"/>
    <w:rsid w:val="00043FDA"/>
    <w:rsid w:val="0004469A"/>
    <w:rsid w:val="000446B8"/>
    <w:rsid w:val="000446F4"/>
    <w:rsid w:val="00044779"/>
    <w:rsid w:val="0004490D"/>
    <w:rsid w:val="00044AA3"/>
    <w:rsid w:val="00044CE8"/>
    <w:rsid w:val="00044F57"/>
    <w:rsid w:val="00045404"/>
    <w:rsid w:val="000456FF"/>
    <w:rsid w:val="00045E67"/>
    <w:rsid w:val="00046419"/>
    <w:rsid w:val="000473C0"/>
    <w:rsid w:val="00047626"/>
    <w:rsid w:val="0005002C"/>
    <w:rsid w:val="00050341"/>
    <w:rsid w:val="00050465"/>
    <w:rsid w:val="00050A05"/>
    <w:rsid w:val="00051C5E"/>
    <w:rsid w:val="00052013"/>
    <w:rsid w:val="0005229A"/>
    <w:rsid w:val="00052755"/>
    <w:rsid w:val="00052791"/>
    <w:rsid w:val="00053097"/>
    <w:rsid w:val="000530CC"/>
    <w:rsid w:val="00053515"/>
    <w:rsid w:val="00053860"/>
    <w:rsid w:val="00053FAC"/>
    <w:rsid w:val="0005428A"/>
    <w:rsid w:val="00054743"/>
    <w:rsid w:val="0005476C"/>
    <w:rsid w:val="00054902"/>
    <w:rsid w:val="00054D50"/>
    <w:rsid w:val="0005514D"/>
    <w:rsid w:val="000551CD"/>
    <w:rsid w:val="0005531C"/>
    <w:rsid w:val="000555D6"/>
    <w:rsid w:val="000557D1"/>
    <w:rsid w:val="0005581C"/>
    <w:rsid w:val="00055E48"/>
    <w:rsid w:val="00055F79"/>
    <w:rsid w:val="0005621F"/>
    <w:rsid w:val="00056956"/>
    <w:rsid w:val="000569E7"/>
    <w:rsid w:val="00056BAD"/>
    <w:rsid w:val="000570EC"/>
    <w:rsid w:val="0006050A"/>
    <w:rsid w:val="000607BB"/>
    <w:rsid w:val="00060997"/>
    <w:rsid w:val="000609E1"/>
    <w:rsid w:val="00060D68"/>
    <w:rsid w:val="00060FF2"/>
    <w:rsid w:val="0006131E"/>
    <w:rsid w:val="00061895"/>
    <w:rsid w:val="00061B62"/>
    <w:rsid w:val="00061BE6"/>
    <w:rsid w:val="00061D9E"/>
    <w:rsid w:val="000620C9"/>
    <w:rsid w:val="000623FA"/>
    <w:rsid w:val="00062EA2"/>
    <w:rsid w:val="000632F8"/>
    <w:rsid w:val="0006335C"/>
    <w:rsid w:val="000635DC"/>
    <w:rsid w:val="00063704"/>
    <w:rsid w:val="000639D1"/>
    <w:rsid w:val="00063C35"/>
    <w:rsid w:val="00063E98"/>
    <w:rsid w:val="00064582"/>
    <w:rsid w:val="0006466B"/>
    <w:rsid w:val="00064D2B"/>
    <w:rsid w:val="00064D2C"/>
    <w:rsid w:val="00064D5B"/>
    <w:rsid w:val="0006538F"/>
    <w:rsid w:val="0006557C"/>
    <w:rsid w:val="00065A6F"/>
    <w:rsid w:val="00065BAC"/>
    <w:rsid w:val="00065CB7"/>
    <w:rsid w:val="00065EA4"/>
    <w:rsid w:val="000660FC"/>
    <w:rsid w:val="00066226"/>
    <w:rsid w:val="00066642"/>
    <w:rsid w:val="000669C7"/>
    <w:rsid w:val="00066D61"/>
    <w:rsid w:val="00067374"/>
    <w:rsid w:val="0006750B"/>
    <w:rsid w:val="000678B2"/>
    <w:rsid w:val="00067C73"/>
    <w:rsid w:val="00067E59"/>
    <w:rsid w:val="00067F93"/>
    <w:rsid w:val="0007006A"/>
    <w:rsid w:val="000702C5"/>
    <w:rsid w:val="000703C0"/>
    <w:rsid w:val="00070934"/>
    <w:rsid w:val="00070C52"/>
    <w:rsid w:val="000713F4"/>
    <w:rsid w:val="000717BF"/>
    <w:rsid w:val="000719BF"/>
    <w:rsid w:val="00071FE7"/>
    <w:rsid w:val="000721EE"/>
    <w:rsid w:val="00072388"/>
    <w:rsid w:val="00072647"/>
    <w:rsid w:val="00072971"/>
    <w:rsid w:val="0007313A"/>
    <w:rsid w:val="0007318A"/>
    <w:rsid w:val="000736CB"/>
    <w:rsid w:val="00073A93"/>
    <w:rsid w:val="0007422B"/>
    <w:rsid w:val="00074622"/>
    <w:rsid w:val="00074C3F"/>
    <w:rsid w:val="00075386"/>
    <w:rsid w:val="00075628"/>
    <w:rsid w:val="000758C9"/>
    <w:rsid w:val="000759FF"/>
    <w:rsid w:val="00077D68"/>
    <w:rsid w:val="00077F54"/>
    <w:rsid w:val="00080408"/>
    <w:rsid w:val="0008048F"/>
    <w:rsid w:val="000809FC"/>
    <w:rsid w:val="00080CE8"/>
    <w:rsid w:val="00080EDD"/>
    <w:rsid w:val="0008115A"/>
    <w:rsid w:val="00081276"/>
    <w:rsid w:val="000826BA"/>
    <w:rsid w:val="00082AA3"/>
    <w:rsid w:val="00082C21"/>
    <w:rsid w:val="00082E2B"/>
    <w:rsid w:val="00083650"/>
    <w:rsid w:val="000836F1"/>
    <w:rsid w:val="00083BE3"/>
    <w:rsid w:val="0008439D"/>
    <w:rsid w:val="000844F9"/>
    <w:rsid w:val="00084A12"/>
    <w:rsid w:val="00084CC0"/>
    <w:rsid w:val="0008507C"/>
    <w:rsid w:val="00085291"/>
    <w:rsid w:val="0008572A"/>
    <w:rsid w:val="000859AB"/>
    <w:rsid w:val="000866C8"/>
    <w:rsid w:val="00086B3E"/>
    <w:rsid w:val="00086D45"/>
    <w:rsid w:val="00086EAF"/>
    <w:rsid w:val="000874A0"/>
    <w:rsid w:val="00087D40"/>
    <w:rsid w:val="00087D99"/>
    <w:rsid w:val="00087DE6"/>
    <w:rsid w:val="00087F65"/>
    <w:rsid w:val="00090010"/>
    <w:rsid w:val="0009052C"/>
    <w:rsid w:val="00090AFA"/>
    <w:rsid w:val="00091271"/>
    <w:rsid w:val="000915F3"/>
    <w:rsid w:val="00091758"/>
    <w:rsid w:val="0009178A"/>
    <w:rsid w:val="00091BFB"/>
    <w:rsid w:val="00091CDB"/>
    <w:rsid w:val="00091D3D"/>
    <w:rsid w:val="00092462"/>
    <w:rsid w:val="00092739"/>
    <w:rsid w:val="000928E8"/>
    <w:rsid w:val="0009295E"/>
    <w:rsid w:val="00092BC4"/>
    <w:rsid w:val="00092FDD"/>
    <w:rsid w:val="00092FF6"/>
    <w:rsid w:val="0009306B"/>
    <w:rsid w:val="00093079"/>
    <w:rsid w:val="00093A0D"/>
    <w:rsid w:val="00093ABF"/>
    <w:rsid w:val="0009484D"/>
    <w:rsid w:val="00094E85"/>
    <w:rsid w:val="00095324"/>
    <w:rsid w:val="0009599F"/>
    <w:rsid w:val="000959EA"/>
    <w:rsid w:val="00095D7E"/>
    <w:rsid w:val="00095DB8"/>
    <w:rsid w:val="00095E30"/>
    <w:rsid w:val="00096B9C"/>
    <w:rsid w:val="00096D1C"/>
    <w:rsid w:val="00097396"/>
    <w:rsid w:val="000973F1"/>
    <w:rsid w:val="00097B98"/>
    <w:rsid w:val="000A004D"/>
    <w:rsid w:val="000A0184"/>
    <w:rsid w:val="000A03A1"/>
    <w:rsid w:val="000A0896"/>
    <w:rsid w:val="000A1236"/>
    <w:rsid w:val="000A1BFC"/>
    <w:rsid w:val="000A22D3"/>
    <w:rsid w:val="000A297A"/>
    <w:rsid w:val="000A2A89"/>
    <w:rsid w:val="000A2B5A"/>
    <w:rsid w:val="000A2DE5"/>
    <w:rsid w:val="000A3254"/>
    <w:rsid w:val="000A336C"/>
    <w:rsid w:val="000A3539"/>
    <w:rsid w:val="000A379C"/>
    <w:rsid w:val="000A3851"/>
    <w:rsid w:val="000A3A3B"/>
    <w:rsid w:val="000A41A1"/>
    <w:rsid w:val="000A443A"/>
    <w:rsid w:val="000A48E5"/>
    <w:rsid w:val="000A4D82"/>
    <w:rsid w:val="000A5BD4"/>
    <w:rsid w:val="000A61A3"/>
    <w:rsid w:val="000A645D"/>
    <w:rsid w:val="000A6632"/>
    <w:rsid w:val="000A6853"/>
    <w:rsid w:val="000A6F27"/>
    <w:rsid w:val="000A7793"/>
    <w:rsid w:val="000B003F"/>
    <w:rsid w:val="000B0A9F"/>
    <w:rsid w:val="000B0DAA"/>
    <w:rsid w:val="000B1682"/>
    <w:rsid w:val="000B1B0A"/>
    <w:rsid w:val="000B235C"/>
    <w:rsid w:val="000B28E4"/>
    <w:rsid w:val="000B2DDF"/>
    <w:rsid w:val="000B3A53"/>
    <w:rsid w:val="000B3FDF"/>
    <w:rsid w:val="000B4200"/>
    <w:rsid w:val="000B4584"/>
    <w:rsid w:val="000B4AC3"/>
    <w:rsid w:val="000B4B02"/>
    <w:rsid w:val="000B52A7"/>
    <w:rsid w:val="000B5618"/>
    <w:rsid w:val="000B5677"/>
    <w:rsid w:val="000B57E4"/>
    <w:rsid w:val="000B59A0"/>
    <w:rsid w:val="000B5B95"/>
    <w:rsid w:val="000B5BF1"/>
    <w:rsid w:val="000B5E21"/>
    <w:rsid w:val="000B5E9B"/>
    <w:rsid w:val="000B5F09"/>
    <w:rsid w:val="000B5F16"/>
    <w:rsid w:val="000B6025"/>
    <w:rsid w:val="000B61D1"/>
    <w:rsid w:val="000B637C"/>
    <w:rsid w:val="000B660A"/>
    <w:rsid w:val="000B661B"/>
    <w:rsid w:val="000B671E"/>
    <w:rsid w:val="000B6AAA"/>
    <w:rsid w:val="000B6F6A"/>
    <w:rsid w:val="000B7099"/>
    <w:rsid w:val="000B7173"/>
    <w:rsid w:val="000B7C6C"/>
    <w:rsid w:val="000B7E0A"/>
    <w:rsid w:val="000C0114"/>
    <w:rsid w:val="000C04D5"/>
    <w:rsid w:val="000C0526"/>
    <w:rsid w:val="000C06F0"/>
    <w:rsid w:val="000C07BE"/>
    <w:rsid w:val="000C08E5"/>
    <w:rsid w:val="000C19BE"/>
    <w:rsid w:val="000C255D"/>
    <w:rsid w:val="000C283C"/>
    <w:rsid w:val="000C2C58"/>
    <w:rsid w:val="000C3FBA"/>
    <w:rsid w:val="000C436B"/>
    <w:rsid w:val="000C437A"/>
    <w:rsid w:val="000C458C"/>
    <w:rsid w:val="000C47D4"/>
    <w:rsid w:val="000C4E92"/>
    <w:rsid w:val="000C4FBC"/>
    <w:rsid w:val="000C53F4"/>
    <w:rsid w:val="000C658B"/>
    <w:rsid w:val="000C7164"/>
    <w:rsid w:val="000C7225"/>
    <w:rsid w:val="000C75E0"/>
    <w:rsid w:val="000C77BA"/>
    <w:rsid w:val="000C787A"/>
    <w:rsid w:val="000C7B8A"/>
    <w:rsid w:val="000D02FB"/>
    <w:rsid w:val="000D0928"/>
    <w:rsid w:val="000D13F9"/>
    <w:rsid w:val="000D1529"/>
    <w:rsid w:val="000D1659"/>
    <w:rsid w:val="000D16CD"/>
    <w:rsid w:val="000D1D23"/>
    <w:rsid w:val="000D210A"/>
    <w:rsid w:val="000D23A9"/>
    <w:rsid w:val="000D23EF"/>
    <w:rsid w:val="000D24B7"/>
    <w:rsid w:val="000D25FF"/>
    <w:rsid w:val="000D2A56"/>
    <w:rsid w:val="000D2BF3"/>
    <w:rsid w:val="000D32C8"/>
    <w:rsid w:val="000D3954"/>
    <w:rsid w:val="000D3A27"/>
    <w:rsid w:val="000D3AA4"/>
    <w:rsid w:val="000D3BA5"/>
    <w:rsid w:val="000D3BAC"/>
    <w:rsid w:val="000D414D"/>
    <w:rsid w:val="000D41E5"/>
    <w:rsid w:val="000D4315"/>
    <w:rsid w:val="000D438E"/>
    <w:rsid w:val="000D45DC"/>
    <w:rsid w:val="000D46DC"/>
    <w:rsid w:val="000D4F41"/>
    <w:rsid w:val="000D4F5F"/>
    <w:rsid w:val="000D50DF"/>
    <w:rsid w:val="000D511C"/>
    <w:rsid w:val="000D567A"/>
    <w:rsid w:val="000D589D"/>
    <w:rsid w:val="000D5B79"/>
    <w:rsid w:val="000D5C66"/>
    <w:rsid w:val="000D5E75"/>
    <w:rsid w:val="000D62D9"/>
    <w:rsid w:val="000D6498"/>
    <w:rsid w:val="000D6590"/>
    <w:rsid w:val="000D66AA"/>
    <w:rsid w:val="000D6E57"/>
    <w:rsid w:val="000E0567"/>
    <w:rsid w:val="000E0F83"/>
    <w:rsid w:val="000E1110"/>
    <w:rsid w:val="000E14B0"/>
    <w:rsid w:val="000E1605"/>
    <w:rsid w:val="000E174F"/>
    <w:rsid w:val="000E1751"/>
    <w:rsid w:val="000E1A34"/>
    <w:rsid w:val="000E26D2"/>
    <w:rsid w:val="000E346E"/>
    <w:rsid w:val="000E3DB6"/>
    <w:rsid w:val="000E408E"/>
    <w:rsid w:val="000E4D33"/>
    <w:rsid w:val="000E54CC"/>
    <w:rsid w:val="000E55DA"/>
    <w:rsid w:val="000E5D63"/>
    <w:rsid w:val="000E5F52"/>
    <w:rsid w:val="000E60A3"/>
    <w:rsid w:val="000E633B"/>
    <w:rsid w:val="000E639E"/>
    <w:rsid w:val="000E68F9"/>
    <w:rsid w:val="000E69BC"/>
    <w:rsid w:val="000E70BF"/>
    <w:rsid w:val="000E7430"/>
    <w:rsid w:val="000E758D"/>
    <w:rsid w:val="000E75C4"/>
    <w:rsid w:val="000E7794"/>
    <w:rsid w:val="000E7BD7"/>
    <w:rsid w:val="000F0420"/>
    <w:rsid w:val="000F0876"/>
    <w:rsid w:val="000F0AE1"/>
    <w:rsid w:val="000F136C"/>
    <w:rsid w:val="000F15E7"/>
    <w:rsid w:val="000F18B5"/>
    <w:rsid w:val="000F1C8E"/>
    <w:rsid w:val="000F1D39"/>
    <w:rsid w:val="000F1EBD"/>
    <w:rsid w:val="000F20A7"/>
    <w:rsid w:val="000F213E"/>
    <w:rsid w:val="000F2445"/>
    <w:rsid w:val="000F27FC"/>
    <w:rsid w:val="000F299B"/>
    <w:rsid w:val="000F2E64"/>
    <w:rsid w:val="000F31D0"/>
    <w:rsid w:val="000F337B"/>
    <w:rsid w:val="000F3953"/>
    <w:rsid w:val="000F4625"/>
    <w:rsid w:val="000F482F"/>
    <w:rsid w:val="000F4FD7"/>
    <w:rsid w:val="000F5454"/>
    <w:rsid w:val="000F5A21"/>
    <w:rsid w:val="000F5D83"/>
    <w:rsid w:val="000F61E1"/>
    <w:rsid w:val="000F668E"/>
    <w:rsid w:val="000F6839"/>
    <w:rsid w:val="000F6D76"/>
    <w:rsid w:val="000F7195"/>
    <w:rsid w:val="000F7A73"/>
    <w:rsid w:val="000F7B39"/>
    <w:rsid w:val="000F7D1E"/>
    <w:rsid w:val="000F7EBE"/>
    <w:rsid w:val="00100536"/>
    <w:rsid w:val="001005DC"/>
    <w:rsid w:val="001013E9"/>
    <w:rsid w:val="0010196C"/>
    <w:rsid w:val="00102567"/>
    <w:rsid w:val="00102794"/>
    <w:rsid w:val="00103174"/>
    <w:rsid w:val="00103703"/>
    <w:rsid w:val="001043B5"/>
    <w:rsid w:val="00104B7A"/>
    <w:rsid w:val="00104BE4"/>
    <w:rsid w:val="0010505C"/>
    <w:rsid w:val="001051F8"/>
    <w:rsid w:val="001052B7"/>
    <w:rsid w:val="00105AD2"/>
    <w:rsid w:val="00105E0A"/>
    <w:rsid w:val="00105FFC"/>
    <w:rsid w:val="00106C02"/>
    <w:rsid w:val="0010744A"/>
    <w:rsid w:val="00107576"/>
    <w:rsid w:val="00107952"/>
    <w:rsid w:val="001101F9"/>
    <w:rsid w:val="001109A7"/>
    <w:rsid w:val="00110C9E"/>
    <w:rsid w:val="001111E9"/>
    <w:rsid w:val="00111CDE"/>
    <w:rsid w:val="0011211B"/>
    <w:rsid w:val="0011214F"/>
    <w:rsid w:val="001122DA"/>
    <w:rsid w:val="00112892"/>
    <w:rsid w:val="00112BC9"/>
    <w:rsid w:val="00112C51"/>
    <w:rsid w:val="001132F0"/>
    <w:rsid w:val="00113363"/>
    <w:rsid w:val="00113478"/>
    <w:rsid w:val="00113591"/>
    <w:rsid w:val="00113718"/>
    <w:rsid w:val="00113812"/>
    <w:rsid w:val="00113EB3"/>
    <w:rsid w:val="0011438C"/>
    <w:rsid w:val="00114994"/>
    <w:rsid w:val="0011523C"/>
    <w:rsid w:val="001156AE"/>
    <w:rsid w:val="0011570D"/>
    <w:rsid w:val="00115ADC"/>
    <w:rsid w:val="00115B5C"/>
    <w:rsid w:val="00115BB0"/>
    <w:rsid w:val="0011615B"/>
    <w:rsid w:val="00116207"/>
    <w:rsid w:val="0011644F"/>
    <w:rsid w:val="001165CF"/>
    <w:rsid w:val="0011660F"/>
    <w:rsid w:val="0011667C"/>
    <w:rsid w:val="001168C3"/>
    <w:rsid w:val="00116DE1"/>
    <w:rsid w:val="00117270"/>
    <w:rsid w:val="001203C3"/>
    <w:rsid w:val="001203D4"/>
    <w:rsid w:val="001206DD"/>
    <w:rsid w:val="001206FB"/>
    <w:rsid w:val="00120841"/>
    <w:rsid w:val="001209D0"/>
    <w:rsid w:val="00120BE8"/>
    <w:rsid w:val="00120E78"/>
    <w:rsid w:val="00120FD1"/>
    <w:rsid w:val="001212F5"/>
    <w:rsid w:val="00121CD6"/>
    <w:rsid w:val="00122147"/>
    <w:rsid w:val="00122ACA"/>
    <w:rsid w:val="00122EF4"/>
    <w:rsid w:val="001230F8"/>
    <w:rsid w:val="0012324C"/>
    <w:rsid w:val="001232B9"/>
    <w:rsid w:val="001232F7"/>
    <w:rsid w:val="00123305"/>
    <w:rsid w:val="001238F4"/>
    <w:rsid w:val="00124111"/>
    <w:rsid w:val="00124519"/>
    <w:rsid w:val="00124571"/>
    <w:rsid w:val="00124789"/>
    <w:rsid w:val="00124D2C"/>
    <w:rsid w:val="00125099"/>
    <w:rsid w:val="00125188"/>
    <w:rsid w:val="001256BC"/>
    <w:rsid w:val="00125949"/>
    <w:rsid w:val="00125B39"/>
    <w:rsid w:val="00125CC3"/>
    <w:rsid w:val="00125D27"/>
    <w:rsid w:val="00125D77"/>
    <w:rsid w:val="00125EA1"/>
    <w:rsid w:val="00126F80"/>
    <w:rsid w:val="00127163"/>
    <w:rsid w:val="00127A92"/>
    <w:rsid w:val="00127ADC"/>
    <w:rsid w:val="00127D76"/>
    <w:rsid w:val="00127F6A"/>
    <w:rsid w:val="00130F4E"/>
    <w:rsid w:val="001310F6"/>
    <w:rsid w:val="001318D6"/>
    <w:rsid w:val="001319E3"/>
    <w:rsid w:val="00131AA2"/>
    <w:rsid w:val="00132455"/>
    <w:rsid w:val="00133FCC"/>
    <w:rsid w:val="00134008"/>
    <w:rsid w:val="0013460D"/>
    <w:rsid w:val="0013463E"/>
    <w:rsid w:val="0013492E"/>
    <w:rsid w:val="00134ABE"/>
    <w:rsid w:val="00134BF2"/>
    <w:rsid w:val="00134CD5"/>
    <w:rsid w:val="001350BC"/>
    <w:rsid w:val="0013533C"/>
    <w:rsid w:val="0013556F"/>
    <w:rsid w:val="00135608"/>
    <w:rsid w:val="001356EB"/>
    <w:rsid w:val="001357F8"/>
    <w:rsid w:val="00135A6E"/>
    <w:rsid w:val="00135F3D"/>
    <w:rsid w:val="001368AF"/>
    <w:rsid w:val="00136C98"/>
    <w:rsid w:val="00136E02"/>
    <w:rsid w:val="00137844"/>
    <w:rsid w:val="00137A74"/>
    <w:rsid w:val="00137A81"/>
    <w:rsid w:val="00137E8A"/>
    <w:rsid w:val="0014132F"/>
    <w:rsid w:val="001414F8"/>
    <w:rsid w:val="001418D6"/>
    <w:rsid w:val="00141CC5"/>
    <w:rsid w:val="001420AD"/>
    <w:rsid w:val="001425B5"/>
    <w:rsid w:val="001425E2"/>
    <w:rsid w:val="00142DAC"/>
    <w:rsid w:val="0014307E"/>
    <w:rsid w:val="0014324F"/>
    <w:rsid w:val="001437CE"/>
    <w:rsid w:val="00143C2B"/>
    <w:rsid w:val="00143F66"/>
    <w:rsid w:val="00144525"/>
    <w:rsid w:val="0014454D"/>
    <w:rsid w:val="00144831"/>
    <w:rsid w:val="00144A21"/>
    <w:rsid w:val="0014518D"/>
    <w:rsid w:val="001454C0"/>
    <w:rsid w:val="0014565F"/>
    <w:rsid w:val="001457EF"/>
    <w:rsid w:val="00145891"/>
    <w:rsid w:val="001461B3"/>
    <w:rsid w:val="001466F8"/>
    <w:rsid w:val="00146C5D"/>
    <w:rsid w:val="00146CA4"/>
    <w:rsid w:val="00147393"/>
    <w:rsid w:val="00147487"/>
    <w:rsid w:val="001477B6"/>
    <w:rsid w:val="00147995"/>
    <w:rsid w:val="00147F31"/>
    <w:rsid w:val="0015045E"/>
    <w:rsid w:val="00150529"/>
    <w:rsid w:val="00150704"/>
    <w:rsid w:val="001516E5"/>
    <w:rsid w:val="00151A84"/>
    <w:rsid w:val="00151FBE"/>
    <w:rsid w:val="00153075"/>
    <w:rsid w:val="0015376A"/>
    <w:rsid w:val="00153E0B"/>
    <w:rsid w:val="001540B0"/>
    <w:rsid w:val="0015411D"/>
    <w:rsid w:val="00154821"/>
    <w:rsid w:val="001549E6"/>
    <w:rsid w:val="00154FF2"/>
    <w:rsid w:val="001555C4"/>
    <w:rsid w:val="00155A96"/>
    <w:rsid w:val="00155CBC"/>
    <w:rsid w:val="00156252"/>
    <w:rsid w:val="001570F0"/>
    <w:rsid w:val="0015757F"/>
    <w:rsid w:val="00160456"/>
    <w:rsid w:val="001607A3"/>
    <w:rsid w:val="00160A7A"/>
    <w:rsid w:val="00160E9A"/>
    <w:rsid w:val="001615B5"/>
    <w:rsid w:val="001615FC"/>
    <w:rsid w:val="00161781"/>
    <w:rsid w:val="00161852"/>
    <w:rsid w:val="0016199E"/>
    <w:rsid w:val="00161DB4"/>
    <w:rsid w:val="00161DEA"/>
    <w:rsid w:val="0016210D"/>
    <w:rsid w:val="00162B34"/>
    <w:rsid w:val="00162DD5"/>
    <w:rsid w:val="00163BCE"/>
    <w:rsid w:val="00163C82"/>
    <w:rsid w:val="001642D0"/>
    <w:rsid w:val="001642E8"/>
    <w:rsid w:val="00164764"/>
    <w:rsid w:val="00165454"/>
    <w:rsid w:val="00165722"/>
    <w:rsid w:val="00165B84"/>
    <w:rsid w:val="00165E09"/>
    <w:rsid w:val="00166748"/>
    <w:rsid w:val="00166C20"/>
    <w:rsid w:val="00166C4D"/>
    <w:rsid w:val="0016706B"/>
    <w:rsid w:val="001676E2"/>
    <w:rsid w:val="001677AD"/>
    <w:rsid w:val="00167824"/>
    <w:rsid w:val="00167B7E"/>
    <w:rsid w:val="00167F5A"/>
    <w:rsid w:val="00167FC8"/>
    <w:rsid w:val="001705B6"/>
    <w:rsid w:val="00170BE2"/>
    <w:rsid w:val="00170C00"/>
    <w:rsid w:val="001715DC"/>
    <w:rsid w:val="00171D38"/>
    <w:rsid w:val="001724C4"/>
    <w:rsid w:val="00172518"/>
    <w:rsid w:val="00172F66"/>
    <w:rsid w:val="00173352"/>
    <w:rsid w:val="001733B8"/>
    <w:rsid w:val="00173491"/>
    <w:rsid w:val="0017373F"/>
    <w:rsid w:val="001738A8"/>
    <w:rsid w:val="001738EA"/>
    <w:rsid w:val="0017398D"/>
    <w:rsid w:val="001739E9"/>
    <w:rsid w:val="00173B97"/>
    <w:rsid w:val="00173EF5"/>
    <w:rsid w:val="00174883"/>
    <w:rsid w:val="001749F6"/>
    <w:rsid w:val="00174D00"/>
    <w:rsid w:val="00174E94"/>
    <w:rsid w:val="00174FEC"/>
    <w:rsid w:val="00175472"/>
    <w:rsid w:val="001754A6"/>
    <w:rsid w:val="00175711"/>
    <w:rsid w:val="00175D58"/>
    <w:rsid w:val="00175ED4"/>
    <w:rsid w:val="00176235"/>
    <w:rsid w:val="00176605"/>
    <w:rsid w:val="00176B4E"/>
    <w:rsid w:val="00176C72"/>
    <w:rsid w:val="00176D99"/>
    <w:rsid w:val="00176DEA"/>
    <w:rsid w:val="00176EDA"/>
    <w:rsid w:val="001770E5"/>
    <w:rsid w:val="001775EF"/>
    <w:rsid w:val="00177A85"/>
    <w:rsid w:val="00177EC1"/>
    <w:rsid w:val="0018007E"/>
    <w:rsid w:val="0018086A"/>
    <w:rsid w:val="00180BF6"/>
    <w:rsid w:val="00180C7D"/>
    <w:rsid w:val="0018116B"/>
    <w:rsid w:val="0018226D"/>
    <w:rsid w:val="00182BA7"/>
    <w:rsid w:val="00182F08"/>
    <w:rsid w:val="001832B4"/>
    <w:rsid w:val="001835D6"/>
    <w:rsid w:val="001837AA"/>
    <w:rsid w:val="00183C8C"/>
    <w:rsid w:val="00183E39"/>
    <w:rsid w:val="0018443C"/>
    <w:rsid w:val="001845B5"/>
    <w:rsid w:val="00184DF3"/>
    <w:rsid w:val="00185036"/>
    <w:rsid w:val="0018514E"/>
    <w:rsid w:val="00185308"/>
    <w:rsid w:val="00185321"/>
    <w:rsid w:val="00185567"/>
    <w:rsid w:val="00185BBF"/>
    <w:rsid w:val="00185C25"/>
    <w:rsid w:val="00186E6C"/>
    <w:rsid w:val="0018723B"/>
    <w:rsid w:val="00187408"/>
    <w:rsid w:val="00187445"/>
    <w:rsid w:val="001876B7"/>
    <w:rsid w:val="0018786B"/>
    <w:rsid w:val="001879DD"/>
    <w:rsid w:val="00187D64"/>
    <w:rsid w:val="00190316"/>
    <w:rsid w:val="00190358"/>
    <w:rsid w:val="0019048E"/>
    <w:rsid w:val="00190544"/>
    <w:rsid w:val="00190561"/>
    <w:rsid w:val="001905ED"/>
    <w:rsid w:val="001912BE"/>
    <w:rsid w:val="00191464"/>
    <w:rsid w:val="001914FF"/>
    <w:rsid w:val="001919B3"/>
    <w:rsid w:val="00191CD0"/>
    <w:rsid w:val="001920DA"/>
    <w:rsid w:val="00192160"/>
    <w:rsid w:val="00192B9F"/>
    <w:rsid w:val="00193AEC"/>
    <w:rsid w:val="00193BCC"/>
    <w:rsid w:val="00193D37"/>
    <w:rsid w:val="00194CD9"/>
    <w:rsid w:val="00194CF7"/>
    <w:rsid w:val="00195262"/>
    <w:rsid w:val="0019531D"/>
    <w:rsid w:val="00195C1A"/>
    <w:rsid w:val="00196101"/>
    <w:rsid w:val="0019657E"/>
    <w:rsid w:val="00196A77"/>
    <w:rsid w:val="00196C29"/>
    <w:rsid w:val="001973F7"/>
    <w:rsid w:val="0019798D"/>
    <w:rsid w:val="001979A2"/>
    <w:rsid w:val="00197B08"/>
    <w:rsid w:val="00197BC9"/>
    <w:rsid w:val="00197C03"/>
    <w:rsid w:val="00197C19"/>
    <w:rsid w:val="00197DCC"/>
    <w:rsid w:val="00197E11"/>
    <w:rsid w:val="001A054C"/>
    <w:rsid w:val="001A0E32"/>
    <w:rsid w:val="001A1B01"/>
    <w:rsid w:val="001A1CCC"/>
    <w:rsid w:val="001A1EA6"/>
    <w:rsid w:val="001A22CC"/>
    <w:rsid w:val="001A2A49"/>
    <w:rsid w:val="001A2FDC"/>
    <w:rsid w:val="001A3445"/>
    <w:rsid w:val="001A36D9"/>
    <w:rsid w:val="001A382D"/>
    <w:rsid w:val="001A3AF9"/>
    <w:rsid w:val="001A3D31"/>
    <w:rsid w:val="001A3E6F"/>
    <w:rsid w:val="001A4510"/>
    <w:rsid w:val="001A48E0"/>
    <w:rsid w:val="001A4A16"/>
    <w:rsid w:val="001A4D41"/>
    <w:rsid w:val="001A4E34"/>
    <w:rsid w:val="001A4FE8"/>
    <w:rsid w:val="001A5060"/>
    <w:rsid w:val="001A52F3"/>
    <w:rsid w:val="001A55C8"/>
    <w:rsid w:val="001A5998"/>
    <w:rsid w:val="001A59F1"/>
    <w:rsid w:val="001A5A32"/>
    <w:rsid w:val="001A5AC2"/>
    <w:rsid w:val="001A5D71"/>
    <w:rsid w:val="001A5F42"/>
    <w:rsid w:val="001A617B"/>
    <w:rsid w:val="001A6317"/>
    <w:rsid w:val="001A65CB"/>
    <w:rsid w:val="001A6B3C"/>
    <w:rsid w:val="001A6C22"/>
    <w:rsid w:val="001A6F6E"/>
    <w:rsid w:val="001A729B"/>
    <w:rsid w:val="001A7716"/>
    <w:rsid w:val="001B01B9"/>
    <w:rsid w:val="001B037F"/>
    <w:rsid w:val="001B04F7"/>
    <w:rsid w:val="001B0AB2"/>
    <w:rsid w:val="001B1032"/>
    <w:rsid w:val="001B1482"/>
    <w:rsid w:val="001B2085"/>
    <w:rsid w:val="001B233A"/>
    <w:rsid w:val="001B26B1"/>
    <w:rsid w:val="001B37D4"/>
    <w:rsid w:val="001B45AF"/>
    <w:rsid w:val="001B47EE"/>
    <w:rsid w:val="001B4BAB"/>
    <w:rsid w:val="001B4EE2"/>
    <w:rsid w:val="001B5AD0"/>
    <w:rsid w:val="001B5BF5"/>
    <w:rsid w:val="001B5F0D"/>
    <w:rsid w:val="001B670C"/>
    <w:rsid w:val="001B6783"/>
    <w:rsid w:val="001B67A4"/>
    <w:rsid w:val="001B6C26"/>
    <w:rsid w:val="001B6D04"/>
    <w:rsid w:val="001B6DE2"/>
    <w:rsid w:val="001B730A"/>
    <w:rsid w:val="001B754B"/>
    <w:rsid w:val="001B7648"/>
    <w:rsid w:val="001B7784"/>
    <w:rsid w:val="001B7DBD"/>
    <w:rsid w:val="001C03A6"/>
    <w:rsid w:val="001C05CB"/>
    <w:rsid w:val="001C0750"/>
    <w:rsid w:val="001C0F5C"/>
    <w:rsid w:val="001C1376"/>
    <w:rsid w:val="001C1419"/>
    <w:rsid w:val="001C15C1"/>
    <w:rsid w:val="001C192C"/>
    <w:rsid w:val="001C1AAA"/>
    <w:rsid w:val="001C1AB9"/>
    <w:rsid w:val="001C1E84"/>
    <w:rsid w:val="001C1FA4"/>
    <w:rsid w:val="001C1FA6"/>
    <w:rsid w:val="001C2027"/>
    <w:rsid w:val="001C27FA"/>
    <w:rsid w:val="001C2B1A"/>
    <w:rsid w:val="001C2DB8"/>
    <w:rsid w:val="001C317D"/>
    <w:rsid w:val="001C3787"/>
    <w:rsid w:val="001C39A6"/>
    <w:rsid w:val="001C3B5B"/>
    <w:rsid w:val="001C4285"/>
    <w:rsid w:val="001C47C0"/>
    <w:rsid w:val="001C49CE"/>
    <w:rsid w:val="001C4BC7"/>
    <w:rsid w:val="001C5586"/>
    <w:rsid w:val="001C55FF"/>
    <w:rsid w:val="001C57A5"/>
    <w:rsid w:val="001C5E72"/>
    <w:rsid w:val="001C6E77"/>
    <w:rsid w:val="001C6FA6"/>
    <w:rsid w:val="001C700A"/>
    <w:rsid w:val="001C713A"/>
    <w:rsid w:val="001D03D9"/>
    <w:rsid w:val="001D0A99"/>
    <w:rsid w:val="001D0D71"/>
    <w:rsid w:val="001D0DFB"/>
    <w:rsid w:val="001D0E9A"/>
    <w:rsid w:val="001D13D8"/>
    <w:rsid w:val="001D155B"/>
    <w:rsid w:val="001D1A95"/>
    <w:rsid w:val="001D1FA7"/>
    <w:rsid w:val="001D2698"/>
    <w:rsid w:val="001D2A9E"/>
    <w:rsid w:val="001D2C1B"/>
    <w:rsid w:val="001D36C3"/>
    <w:rsid w:val="001D38FB"/>
    <w:rsid w:val="001D3C4D"/>
    <w:rsid w:val="001D3EA8"/>
    <w:rsid w:val="001D43B2"/>
    <w:rsid w:val="001D43E7"/>
    <w:rsid w:val="001D49F8"/>
    <w:rsid w:val="001D4FDF"/>
    <w:rsid w:val="001D525A"/>
    <w:rsid w:val="001D542D"/>
    <w:rsid w:val="001D55A6"/>
    <w:rsid w:val="001D5D26"/>
    <w:rsid w:val="001D5DA8"/>
    <w:rsid w:val="001D6029"/>
    <w:rsid w:val="001D60CA"/>
    <w:rsid w:val="001D68AD"/>
    <w:rsid w:val="001D68EA"/>
    <w:rsid w:val="001D7720"/>
    <w:rsid w:val="001D79A2"/>
    <w:rsid w:val="001D7BA9"/>
    <w:rsid w:val="001D7CCA"/>
    <w:rsid w:val="001E258D"/>
    <w:rsid w:val="001E2CA9"/>
    <w:rsid w:val="001E2F72"/>
    <w:rsid w:val="001E37C5"/>
    <w:rsid w:val="001E3B8A"/>
    <w:rsid w:val="001E475E"/>
    <w:rsid w:val="001E5290"/>
    <w:rsid w:val="001E52C1"/>
    <w:rsid w:val="001E58D7"/>
    <w:rsid w:val="001E5BD4"/>
    <w:rsid w:val="001E601F"/>
    <w:rsid w:val="001E628B"/>
    <w:rsid w:val="001E7138"/>
    <w:rsid w:val="001E7519"/>
    <w:rsid w:val="001E776E"/>
    <w:rsid w:val="001E7B1E"/>
    <w:rsid w:val="001F0A5A"/>
    <w:rsid w:val="001F0B20"/>
    <w:rsid w:val="001F0B93"/>
    <w:rsid w:val="001F186D"/>
    <w:rsid w:val="001F1DE4"/>
    <w:rsid w:val="001F22C9"/>
    <w:rsid w:val="001F2693"/>
    <w:rsid w:val="001F2694"/>
    <w:rsid w:val="001F2C30"/>
    <w:rsid w:val="001F2E71"/>
    <w:rsid w:val="001F2F4B"/>
    <w:rsid w:val="001F35A8"/>
    <w:rsid w:val="001F3A9E"/>
    <w:rsid w:val="001F3D6E"/>
    <w:rsid w:val="001F3DE8"/>
    <w:rsid w:val="001F3E2A"/>
    <w:rsid w:val="001F3ED9"/>
    <w:rsid w:val="001F3EDA"/>
    <w:rsid w:val="001F433D"/>
    <w:rsid w:val="001F44E7"/>
    <w:rsid w:val="001F4806"/>
    <w:rsid w:val="001F4D52"/>
    <w:rsid w:val="001F5099"/>
    <w:rsid w:val="001F50CC"/>
    <w:rsid w:val="001F63B2"/>
    <w:rsid w:val="001F70C5"/>
    <w:rsid w:val="001F72BB"/>
    <w:rsid w:val="001F7355"/>
    <w:rsid w:val="001F757C"/>
    <w:rsid w:val="001F76F1"/>
    <w:rsid w:val="001F785F"/>
    <w:rsid w:val="001F7ADA"/>
    <w:rsid w:val="001F7F51"/>
    <w:rsid w:val="00200A24"/>
    <w:rsid w:val="00200D78"/>
    <w:rsid w:val="00200E9F"/>
    <w:rsid w:val="00201051"/>
    <w:rsid w:val="00201065"/>
    <w:rsid w:val="00201362"/>
    <w:rsid w:val="00201D41"/>
    <w:rsid w:val="00201E4B"/>
    <w:rsid w:val="00202000"/>
    <w:rsid w:val="002023D4"/>
    <w:rsid w:val="00202593"/>
    <w:rsid w:val="002026EB"/>
    <w:rsid w:val="002027EE"/>
    <w:rsid w:val="00202913"/>
    <w:rsid w:val="002033A2"/>
    <w:rsid w:val="00203725"/>
    <w:rsid w:val="00203AE1"/>
    <w:rsid w:val="002043BE"/>
    <w:rsid w:val="002044BB"/>
    <w:rsid w:val="002045FB"/>
    <w:rsid w:val="00204735"/>
    <w:rsid w:val="00204B6C"/>
    <w:rsid w:val="00205140"/>
    <w:rsid w:val="00205242"/>
    <w:rsid w:val="00205780"/>
    <w:rsid w:val="00205871"/>
    <w:rsid w:val="002058F4"/>
    <w:rsid w:val="00205F49"/>
    <w:rsid w:val="00206A00"/>
    <w:rsid w:val="00206ADA"/>
    <w:rsid w:val="00206E32"/>
    <w:rsid w:val="00207012"/>
    <w:rsid w:val="00207250"/>
    <w:rsid w:val="0020727A"/>
    <w:rsid w:val="0020742E"/>
    <w:rsid w:val="002074B1"/>
    <w:rsid w:val="002074FB"/>
    <w:rsid w:val="00207632"/>
    <w:rsid w:val="00207C9C"/>
    <w:rsid w:val="00207ED3"/>
    <w:rsid w:val="0021053F"/>
    <w:rsid w:val="00210886"/>
    <w:rsid w:val="0021088A"/>
    <w:rsid w:val="00210989"/>
    <w:rsid w:val="002113AD"/>
    <w:rsid w:val="00211875"/>
    <w:rsid w:val="002119EA"/>
    <w:rsid w:val="00211BC5"/>
    <w:rsid w:val="00211D9D"/>
    <w:rsid w:val="002125D8"/>
    <w:rsid w:val="00212882"/>
    <w:rsid w:val="00212CF3"/>
    <w:rsid w:val="00212D39"/>
    <w:rsid w:val="00212E21"/>
    <w:rsid w:val="00212FA6"/>
    <w:rsid w:val="00213277"/>
    <w:rsid w:val="002132D7"/>
    <w:rsid w:val="002133AA"/>
    <w:rsid w:val="002135CA"/>
    <w:rsid w:val="00213BAC"/>
    <w:rsid w:val="00213BEF"/>
    <w:rsid w:val="00213D33"/>
    <w:rsid w:val="00213F28"/>
    <w:rsid w:val="0021416B"/>
    <w:rsid w:val="00214AE5"/>
    <w:rsid w:val="00214B3A"/>
    <w:rsid w:val="00214B5B"/>
    <w:rsid w:val="00214BC6"/>
    <w:rsid w:val="00214D26"/>
    <w:rsid w:val="00214D43"/>
    <w:rsid w:val="00214E08"/>
    <w:rsid w:val="00215092"/>
    <w:rsid w:val="002152CA"/>
    <w:rsid w:val="00215D0D"/>
    <w:rsid w:val="00215D14"/>
    <w:rsid w:val="00215FCF"/>
    <w:rsid w:val="00216D0F"/>
    <w:rsid w:val="0021705D"/>
    <w:rsid w:val="00217932"/>
    <w:rsid w:val="002179B3"/>
    <w:rsid w:val="00217B33"/>
    <w:rsid w:val="00220066"/>
    <w:rsid w:val="0022058E"/>
    <w:rsid w:val="002218F4"/>
    <w:rsid w:val="0022226A"/>
    <w:rsid w:val="00222300"/>
    <w:rsid w:val="002224D5"/>
    <w:rsid w:val="002229E0"/>
    <w:rsid w:val="00222A94"/>
    <w:rsid w:val="00222E8B"/>
    <w:rsid w:val="0022332E"/>
    <w:rsid w:val="00223A84"/>
    <w:rsid w:val="00223BFE"/>
    <w:rsid w:val="00223D71"/>
    <w:rsid w:val="00223FF4"/>
    <w:rsid w:val="0022421D"/>
    <w:rsid w:val="00224D9E"/>
    <w:rsid w:val="00225881"/>
    <w:rsid w:val="0022598E"/>
    <w:rsid w:val="002259E4"/>
    <w:rsid w:val="00225D80"/>
    <w:rsid w:val="002262FF"/>
    <w:rsid w:val="0022675C"/>
    <w:rsid w:val="00227C5A"/>
    <w:rsid w:val="00227D32"/>
    <w:rsid w:val="00230474"/>
    <w:rsid w:val="0023070C"/>
    <w:rsid w:val="0023072C"/>
    <w:rsid w:val="002308EC"/>
    <w:rsid w:val="0023116F"/>
    <w:rsid w:val="00231554"/>
    <w:rsid w:val="00231940"/>
    <w:rsid w:val="00232078"/>
    <w:rsid w:val="00232493"/>
    <w:rsid w:val="00232688"/>
    <w:rsid w:val="00232703"/>
    <w:rsid w:val="00232AC8"/>
    <w:rsid w:val="00232B69"/>
    <w:rsid w:val="00232EBE"/>
    <w:rsid w:val="002335C1"/>
    <w:rsid w:val="002336DF"/>
    <w:rsid w:val="00233E63"/>
    <w:rsid w:val="00233EE4"/>
    <w:rsid w:val="00233F27"/>
    <w:rsid w:val="0023427F"/>
    <w:rsid w:val="002344A7"/>
    <w:rsid w:val="002345C2"/>
    <w:rsid w:val="0023481E"/>
    <w:rsid w:val="00234A6D"/>
    <w:rsid w:val="00235203"/>
    <w:rsid w:val="00235403"/>
    <w:rsid w:val="00235552"/>
    <w:rsid w:val="002355E5"/>
    <w:rsid w:val="0023586B"/>
    <w:rsid w:val="002358EA"/>
    <w:rsid w:val="00235CFC"/>
    <w:rsid w:val="00236357"/>
    <w:rsid w:val="002363AA"/>
    <w:rsid w:val="002369E8"/>
    <w:rsid w:val="002369FF"/>
    <w:rsid w:val="00236B33"/>
    <w:rsid w:val="0023735B"/>
    <w:rsid w:val="002374A0"/>
    <w:rsid w:val="00237920"/>
    <w:rsid w:val="00237AE1"/>
    <w:rsid w:val="00237F99"/>
    <w:rsid w:val="00240118"/>
    <w:rsid w:val="0024045B"/>
    <w:rsid w:val="00240B1B"/>
    <w:rsid w:val="00240F8A"/>
    <w:rsid w:val="002412D3"/>
    <w:rsid w:val="002416AD"/>
    <w:rsid w:val="00241CDF"/>
    <w:rsid w:val="002420EF"/>
    <w:rsid w:val="00242687"/>
    <w:rsid w:val="002427C1"/>
    <w:rsid w:val="0024285E"/>
    <w:rsid w:val="0024295D"/>
    <w:rsid w:val="002430EC"/>
    <w:rsid w:val="002431D1"/>
    <w:rsid w:val="00243593"/>
    <w:rsid w:val="00243766"/>
    <w:rsid w:val="00243BBE"/>
    <w:rsid w:val="00243DE3"/>
    <w:rsid w:val="002443E6"/>
    <w:rsid w:val="002447B4"/>
    <w:rsid w:val="00244899"/>
    <w:rsid w:val="00244A07"/>
    <w:rsid w:val="00244BA4"/>
    <w:rsid w:val="00244DD4"/>
    <w:rsid w:val="00245349"/>
    <w:rsid w:val="00245435"/>
    <w:rsid w:val="00245DC0"/>
    <w:rsid w:val="00247209"/>
    <w:rsid w:val="002479D4"/>
    <w:rsid w:val="00247C16"/>
    <w:rsid w:val="00247D53"/>
    <w:rsid w:val="00247D82"/>
    <w:rsid w:val="002500AF"/>
    <w:rsid w:val="0025010F"/>
    <w:rsid w:val="0025055C"/>
    <w:rsid w:val="00250B17"/>
    <w:rsid w:val="002513DD"/>
    <w:rsid w:val="00251452"/>
    <w:rsid w:val="0025161C"/>
    <w:rsid w:val="002533D8"/>
    <w:rsid w:val="00253D02"/>
    <w:rsid w:val="00253ECC"/>
    <w:rsid w:val="00254021"/>
    <w:rsid w:val="0025418B"/>
    <w:rsid w:val="0025441D"/>
    <w:rsid w:val="00254730"/>
    <w:rsid w:val="00254C16"/>
    <w:rsid w:val="00254EF6"/>
    <w:rsid w:val="00255193"/>
    <w:rsid w:val="00255FD0"/>
    <w:rsid w:val="0025602F"/>
    <w:rsid w:val="002568DA"/>
    <w:rsid w:val="00257490"/>
    <w:rsid w:val="0025766A"/>
    <w:rsid w:val="00257A75"/>
    <w:rsid w:val="00257CE9"/>
    <w:rsid w:val="00260CE4"/>
    <w:rsid w:val="00260F28"/>
    <w:rsid w:val="00260F40"/>
    <w:rsid w:val="00261310"/>
    <w:rsid w:val="002620D8"/>
    <w:rsid w:val="00262E74"/>
    <w:rsid w:val="0026336C"/>
    <w:rsid w:val="00263697"/>
    <w:rsid w:val="00264FFC"/>
    <w:rsid w:val="00265056"/>
    <w:rsid w:val="00265365"/>
    <w:rsid w:val="00265810"/>
    <w:rsid w:val="0026648C"/>
    <w:rsid w:val="002668E0"/>
    <w:rsid w:val="00266BCF"/>
    <w:rsid w:val="00267312"/>
    <w:rsid w:val="00267335"/>
    <w:rsid w:val="00267459"/>
    <w:rsid w:val="0026767F"/>
    <w:rsid w:val="002700E6"/>
    <w:rsid w:val="00270243"/>
    <w:rsid w:val="002705A6"/>
    <w:rsid w:val="002705CA"/>
    <w:rsid w:val="00270AB7"/>
    <w:rsid w:val="00270EAF"/>
    <w:rsid w:val="00271580"/>
    <w:rsid w:val="002716E8"/>
    <w:rsid w:val="00271AE7"/>
    <w:rsid w:val="002722EF"/>
    <w:rsid w:val="00272386"/>
    <w:rsid w:val="0027256D"/>
    <w:rsid w:val="00272583"/>
    <w:rsid w:val="00272A5F"/>
    <w:rsid w:val="0027322D"/>
    <w:rsid w:val="0027335E"/>
    <w:rsid w:val="00273465"/>
    <w:rsid w:val="00273570"/>
    <w:rsid w:val="00273659"/>
    <w:rsid w:val="00273750"/>
    <w:rsid w:val="00274251"/>
    <w:rsid w:val="002742F5"/>
    <w:rsid w:val="00274C79"/>
    <w:rsid w:val="00274CCA"/>
    <w:rsid w:val="00274E0A"/>
    <w:rsid w:val="00275043"/>
    <w:rsid w:val="002761C3"/>
    <w:rsid w:val="00276641"/>
    <w:rsid w:val="002766CA"/>
    <w:rsid w:val="00276AF0"/>
    <w:rsid w:val="00276C1E"/>
    <w:rsid w:val="00276EC4"/>
    <w:rsid w:val="0027716F"/>
    <w:rsid w:val="002772AF"/>
    <w:rsid w:val="002773E1"/>
    <w:rsid w:val="002777E4"/>
    <w:rsid w:val="00277DD8"/>
    <w:rsid w:val="0028003B"/>
    <w:rsid w:val="002800D4"/>
    <w:rsid w:val="00280C63"/>
    <w:rsid w:val="002810E6"/>
    <w:rsid w:val="00281228"/>
    <w:rsid w:val="0028143F"/>
    <w:rsid w:val="002815BF"/>
    <w:rsid w:val="00282180"/>
    <w:rsid w:val="002829F4"/>
    <w:rsid w:val="00282B6B"/>
    <w:rsid w:val="00282D3E"/>
    <w:rsid w:val="0028389A"/>
    <w:rsid w:val="002840D6"/>
    <w:rsid w:val="00284DA9"/>
    <w:rsid w:val="00284DC9"/>
    <w:rsid w:val="00284EEE"/>
    <w:rsid w:val="002852B3"/>
    <w:rsid w:val="002852D5"/>
    <w:rsid w:val="002854AF"/>
    <w:rsid w:val="00285CC7"/>
    <w:rsid w:val="00285DCB"/>
    <w:rsid w:val="002869CB"/>
    <w:rsid w:val="002871D2"/>
    <w:rsid w:val="002872B2"/>
    <w:rsid w:val="00287D16"/>
    <w:rsid w:val="00287F88"/>
    <w:rsid w:val="002907B2"/>
    <w:rsid w:val="00290A41"/>
    <w:rsid w:val="00290A82"/>
    <w:rsid w:val="00290CF6"/>
    <w:rsid w:val="0029150B"/>
    <w:rsid w:val="002915AF"/>
    <w:rsid w:val="00291C84"/>
    <w:rsid w:val="00291F37"/>
    <w:rsid w:val="00292ED2"/>
    <w:rsid w:val="002931F8"/>
    <w:rsid w:val="002934BA"/>
    <w:rsid w:val="0029372E"/>
    <w:rsid w:val="00294703"/>
    <w:rsid w:val="002950E6"/>
    <w:rsid w:val="0029564E"/>
    <w:rsid w:val="00295BC4"/>
    <w:rsid w:val="00295E56"/>
    <w:rsid w:val="00296A2E"/>
    <w:rsid w:val="00296B9B"/>
    <w:rsid w:val="002970AA"/>
    <w:rsid w:val="002975BE"/>
    <w:rsid w:val="00297973"/>
    <w:rsid w:val="00297A59"/>
    <w:rsid w:val="00297C7E"/>
    <w:rsid w:val="00297C9E"/>
    <w:rsid w:val="00297F53"/>
    <w:rsid w:val="002A1CFE"/>
    <w:rsid w:val="002A1D4C"/>
    <w:rsid w:val="002A1DF8"/>
    <w:rsid w:val="002A21A3"/>
    <w:rsid w:val="002A24C6"/>
    <w:rsid w:val="002A2593"/>
    <w:rsid w:val="002A2913"/>
    <w:rsid w:val="002A2CF6"/>
    <w:rsid w:val="002A2DBB"/>
    <w:rsid w:val="002A3A79"/>
    <w:rsid w:val="002A3B99"/>
    <w:rsid w:val="002A40D8"/>
    <w:rsid w:val="002A4471"/>
    <w:rsid w:val="002A5384"/>
    <w:rsid w:val="002A53DD"/>
    <w:rsid w:val="002A598F"/>
    <w:rsid w:val="002A6CB8"/>
    <w:rsid w:val="002A6F13"/>
    <w:rsid w:val="002A7424"/>
    <w:rsid w:val="002A7F7C"/>
    <w:rsid w:val="002B036B"/>
    <w:rsid w:val="002B0628"/>
    <w:rsid w:val="002B07B9"/>
    <w:rsid w:val="002B1383"/>
    <w:rsid w:val="002B1A0B"/>
    <w:rsid w:val="002B1D03"/>
    <w:rsid w:val="002B1D85"/>
    <w:rsid w:val="002B20CC"/>
    <w:rsid w:val="002B2B93"/>
    <w:rsid w:val="002B2E36"/>
    <w:rsid w:val="002B2F60"/>
    <w:rsid w:val="002B31E7"/>
    <w:rsid w:val="002B4940"/>
    <w:rsid w:val="002B4CF0"/>
    <w:rsid w:val="002B4CF6"/>
    <w:rsid w:val="002B4E9E"/>
    <w:rsid w:val="002B5026"/>
    <w:rsid w:val="002B5242"/>
    <w:rsid w:val="002B5E42"/>
    <w:rsid w:val="002B6047"/>
    <w:rsid w:val="002B63D1"/>
    <w:rsid w:val="002B649C"/>
    <w:rsid w:val="002B6CE8"/>
    <w:rsid w:val="002B6F4D"/>
    <w:rsid w:val="002B7AF9"/>
    <w:rsid w:val="002B7B6C"/>
    <w:rsid w:val="002B7DEA"/>
    <w:rsid w:val="002C1045"/>
    <w:rsid w:val="002C124C"/>
    <w:rsid w:val="002C13E8"/>
    <w:rsid w:val="002C1476"/>
    <w:rsid w:val="002C1540"/>
    <w:rsid w:val="002C17EB"/>
    <w:rsid w:val="002C1BAA"/>
    <w:rsid w:val="002C1D88"/>
    <w:rsid w:val="002C1E5B"/>
    <w:rsid w:val="002C1F95"/>
    <w:rsid w:val="002C2324"/>
    <w:rsid w:val="002C2599"/>
    <w:rsid w:val="002C264A"/>
    <w:rsid w:val="002C2C7F"/>
    <w:rsid w:val="002C2F0F"/>
    <w:rsid w:val="002C3483"/>
    <w:rsid w:val="002C34F4"/>
    <w:rsid w:val="002C467F"/>
    <w:rsid w:val="002C4BF1"/>
    <w:rsid w:val="002C4D4A"/>
    <w:rsid w:val="002C4DC3"/>
    <w:rsid w:val="002C4F16"/>
    <w:rsid w:val="002C4F77"/>
    <w:rsid w:val="002C5553"/>
    <w:rsid w:val="002C5F38"/>
    <w:rsid w:val="002C63B7"/>
    <w:rsid w:val="002C6448"/>
    <w:rsid w:val="002C64C3"/>
    <w:rsid w:val="002C6922"/>
    <w:rsid w:val="002C7081"/>
    <w:rsid w:val="002C7452"/>
    <w:rsid w:val="002D0198"/>
    <w:rsid w:val="002D01D6"/>
    <w:rsid w:val="002D02DE"/>
    <w:rsid w:val="002D05E9"/>
    <w:rsid w:val="002D089C"/>
    <w:rsid w:val="002D0DAD"/>
    <w:rsid w:val="002D0F22"/>
    <w:rsid w:val="002D11C0"/>
    <w:rsid w:val="002D13B5"/>
    <w:rsid w:val="002D16D5"/>
    <w:rsid w:val="002D19D5"/>
    <w:rsid w:val="002D2388"/>
    <w:rsid w:val="002D264A"/>
    <w:rsid w:val="002D2D91"/>
    <w:rsid w:val="002D2DAB"/>
    <w:rsid w:val="002D34CF"/>
    <w:rsid w:val="002D3508"/>
    <w:rsid w:val="002D36A0"/>
    <w:rsid w:val="002D39A1"/>
    <w:rsid w:val="002D3B1A"/>
    <w:rsid w:val="002D407D"/>
    <w:rsid w:val="002D4439"/>
    <w:rsid w:val="002D4731"/>
    <w:rsid w:val="002D4791"/>
    <w:rsid w:val="002D4B68"/>
    <w:rsid w:val="002D5300"/>
    <w:rsid w:val="002D5722"/>
    <w:rsid w:val="002D5AEB"/>
    <w:rsid w:val="002D60E2"/>
    <w:rsid w:val="002D6124"/>
    <w:rsid w:val="002D622B"/>
    <w:rsid w:val="002D6572"/>
    <w:rsid w:val="002D6A75"/>
    <w:rsid w:val="002D6FB8"/>
    <w:rsid w:val="002D748B"/>
    <w:rsid w:val="002D78FE"/>
    <w:rsid w:val="002D7E77"/>
    <w:rsid w:val="002E044C"/>
    <w:rsid w:val="002E0A54"/>
    <w:rsid w:val="002E0A91"/>
    <w:rsid w:val="002E0C38"/>
    <w:rsid w:val="002E105F"/>
    <w:rsid w:val="002E176A"/>
    <w:rsid w:val="002E1980"/>
    <w:rsid w:val="002E1A6E"/>
    <w:rsid w:val="002E1AB5"/>
    <w:rsid w:val="002E22C3"/>
    <w:rsid w:val="002E2366"/>
    <w:rsid w:val="002E27CE"/>
    <w:rsid w:val="002E2B44"/>
    <w:rsid w:val="002E34EF"/>
    <w:rsid w:val="002E3766"/>
    <w:rsid w:val="002E37AC"/>
    <w:rsid w:val="002E3967"/>
    <w:rsid w:val="002E3A69"/>
    <w:rsid w:val="002E424F"/>
    <w:rsid w:val="002E42A0"/>
    <w:rsid w:val="002E4779"/>
    <w:rsid w:val="002E4F30"/>
    <w:rsid w:val="002E50C9"/>
    <w:rsid w:val="002E515D"/>
    <w:rsid w:val="002E5160"/>
    <w:rsid w:val="002E5280"/>
    <w:rsid w:val="002E52E4"/>
    <w:rsid w:val="002E5437"/>
    <w:rsid w:val="002E5484"/>
    <w:rsid w:val="002E57A4"/>
    <w:rsid w:val="002E5BA4"/>
    <w:rsid w:val="002E5E0F"/>
    <w:rsid w:val="002E5E8F"/>
    <w:rsid w:val="002E5F5C"/>
    <w:rsid w:val="002E63C6"/>
    <w:rsid w:val="002E653D"/>
    <w:rsid w:val="002E6F70"/>
    <w:rsid w:val="002F04DF"/>
    <w:rsid w:val="002F121E"/>
    <w:rsid w:val="002F12D1"/>
    <w:rsid w:val="002F16B9"/>
    <w:rsid w:val="002F1990"/>
    <w:rsid w:val="002F1B0C"/>
    <w:rsid w:val="002F1EAC"/>
    <w:rsid w:val="002F204D"/>
    <w:rsid w:val="002F207B"/>
    <w:rsid w:val="002F20E3"/>
    <w:rsid w:val="002F2147"/>
    <w:rsid w:val="002F3D7D"/>
    <w:rsid w:val="002F3FD4"/>
    <w:rsid w:val="002F446B"/>
    <w:rsid w:val="002F46F0"/>
    <w:rsid w:val="002F474D"/>
    <w:rsid w:val="002F4AFD"/>
    <w:rsid w:val="002F53F6"/>
    <w:rsid w:val="002F563E"/>
    <w:rsid w:val="002F599E"/>
    <w:rsid w:val="002F62F0"/>
    <w:rsid w:val="002F677D"/>
    <w:rsid w:val="002F6EDC"/>
    <w:rsid w:val="002F741F"/>
    <w:rsid w:val="002F76B7"/>
    <w:rsid w:val="002F789D"/>
    <w:rsid w:val="002F795E"/>
    <w:rsid w:val="002F7A29"/>
    <w:rsid w:val="002F7A93"/>
    <w:rsid w:val="002F7C72"/>
    <w:rsid w:val="002F7CDE"/>
    <w:rsid w:val="002F7D47"/>
    <w:rsid w:val="002F7EFD"/>
    <w:rsid w:val="00300457"/>
    <w:rsid w:val="003008D7"/>
    <w:rsid w:val="003009D1"/>
    <w:rsid w:val="003009E3"/>
    <w:rsid w:val="00300A2A"/>
    <w:rsid w:val="00300C4B"/>
    <w:rsid w:val="00300F34"/>
    <w:rsid w:val="003013C0"/>
    <w:rsid w:val="0030148E"/>
    <w:rsid w:val="00301621"/>
    <w:rsid w:val="00301B81"/>
    <w:rsid w:val="00301CA5"/>
    <w:rsid w:val="00302214"/>
    <w:rsid w:val="00302270"/>
    <w:rsid w:val="003024C9"/>
    <w:rsid w:val="003029BD"/>
    <w:rsid w:val="00302CD6"/>
    <w:rsid w:val="00302D4F"/>
    <w:rsid w:val="00302DEC"/>
    <w:rsid w:val="00302F6C"/>
    <w:rsid w:val="003033BD"/>
    <w:rsid w:val="0030365F"/>
    <w:rsid w:val="00303A3F"/>
    <w:rsid w:val="00303E88"/>
    <w:rsid w:val="00304053"/>
    <w:rsid w:val="003043FB"/>
    <w:rsid w:val="003045E3"/>
    <w:rsid w:val="00304A29"/>
    <w:rsid w:val="00304BCB"/>
    <w:rsid w:val="00304E29"/>
    <w:rsid w:val="00304E3D"/>
    <w:rsid w:val="003057F7"/>
    <w:rsid w:val="00305D8B"/>
    <w:rsid w:val="003064EA"/>
    <w:rsid w:val="00306D93"/>
    <w:rsid w:val="00307027"/>
    <w:rsid w:val="00307A2E"/>
    <w:rsid w:val="00307D41"/>
    <w:rsid w:val="00307FC6"/>
    <w:rsid w:val="00310C3E"/>
    <w:rsid w:val="00310DEF"/>
    <w:rsid w:val="00311319"/>
    <w:rsid w:val="003113C4"/>
    <w:rsid w:val="0031163B"/>
    <w:rsid w:val="0031201D"/>
    <w:rsid w:val="0031214C"/>
    <w:rsid w:val="00312274"/>
    <w:rsid w:val="0031273D"/>
    <w:rsid w:val="0031288B"/>
    <w:rsid w:val="00312DDF"/>
    <w:rsid w:val="00312F52"/>
    <w:rsid w:val="0031314E"/>
    <w:rsid w:val="00313351"/>
    <w:rsid w:val="0031337E"/>
    <w:rsid w:val="00313538"/>
    <w:rsid w:val="00313678"/>
    <w:rsid w:val="00313DCF"/>
    <w:rsid w:val="00314470"/>
    <w:rsid w:val="003145A3"/>
    <w:rsid w:val="00314663"/>
    <w:rsid w:val="0031474E"/>
    <w:rsid w:val="003147AF"/>
    <w:rsid w:val="003147BA"/>
    <w:rsid w:val="00314F10"/>
    <w:rsid w:val="00314F26"/>
    <w:rsid w:val="003150DC"/>
    <w:rsid w:val="003162C4"/>
    <w:rsid w:val="00316375"/>
    <w:rsid w:val="00316428"/>
    <w:rsid w:val="00316FE2"/>
    <w:rsid w:val="00317474"/>
    <w:rsid w:val="003175D5"/>
    <w:rsid w:val="003200A0"/>
    <w:rsid w:val="00320423"/>
    <w:rsid w:val="0032047D"/>
    <w:rsid w:val="00320E1B"/>
    <w:rsid w:val="003215D6"/>
    <w:rsid w:val="00321F7B"/>
    <w:rsid w:val="00322498"/>
    <w:rsid w:val="00322572"/>
    <w:rsid w:val="003225AC"/>
    <w:rsid w:val="0032267D"/>
    <w:rsid w:val="00322E64"/>
    <w:rsid w:val="00322EEE"/>
    <w:rsid w:val="00323347"/>
    <w:rsid w:val="0032344A"/>
    <w:rsid w:val="00323469"/>
    <w:rsid w:val="003235FA"/>
    <w:rsid w:val="0032365D"/>
    <w:rsid w:val="00323B1E"/>
    <w:rsid w:val="00323D28"/>
    <w:rsid w:val="00323E03"/>
    <w:rsid w:val="003240A1"/>
    <w:rsid w:val="00324835"/>
    <w:rsid w:val="003248B2"/>
    <w:rsid w:val="00324905"/>
    <w:rsid w:val="00324B29"/>
    <w:rsid w:val="00324F68"/>
    <w:rsid w:val="0032626C"/>
    <w:rsid w:val="00326531"/>
    <w:rsid w:val="00326C67"/>
    <w:rsid w:val="00327555"/>
    <w:rsid w:val="003275AE"/>
    <w:rsid w:val="00327FBE"/>
    <w:rsid w:val="003300DF"/>
    <w:rsid w:val="00330B1E"/>
    <w:rsid w:val="00330EDE"/>
    <w:rsid w:val="00330F71"/>
    <w:rsid w:val="0033135F"/>
    <w:rsid w:val="0033151D"/>
    <w:rsid w:val="0033177B"/>
    <w:rsid w:val="00331876"/>
    <w:rsid w:val="00331B90"/>
    <w:rsid w:val="00331E9D"/>
    <w:rsid w:val="00332602"/>
    <w:rsid w:val="0033279E"/>
    <w:rsid w:val="003327E1"/>
    <w:rsid w:val="00332F94"/>
    <w:rsid w:val="003334EA"/>
    <w:rsid w:val="00333606"/>
    <w:rsid w:val="003340BF"/>
    <w:rsid w:val="0033423F"/>
    <w:rsid w:val="003345DA"/>
    <w:rsid w:val="00334C14"/>
    <w:rsid w:val="00335341"/>
    <w:rsid w:val="003353A8"/>
    <w:rsid w:val="00335679"/>
    <w:rsid w:val="0033593F"/>
    <w:rsid w:val="00335AB9"/>
    <w:rsid w:val="00335B82"/>
    <w:rsid w:val="00335DE1"/>
    <w:rsid w:val="0033607D"/>
    <w:rsid w:val="00336968"/>
    <w:rsid w:val="00337B97"/>
    <w:rsid w:val="00337CA3"/>
    <w:rsid w:val="00340202"/>
    <w:rsid w:val="003403C1"/>
    <w:rsid w:val="00340971"/>
    <w:rsid w:val="00340AE8"/>
    <w:rsid w:val="003418DC"/>
    <w:rsid w:val="00341E86"/>
    <w:rsid w:val="0034207B"/>
    <w:rsid w:val="00342727"/>
    <w:rsid w:val="00342C27"/>
    <w:rsid w:val="00342C98"/>
    <w:rsid w:val="0034326A"/>
    <w:rsid w:val="003433CC"/>
    <w:rsid w:val="00343626"/>
    <w:rsid w:val="0034472B"/>
    <w:rsid w:val="00344A5C"/>
    <w:rsid w:val="00345206"/>
    <w:rsid w:val="00345827"/>
    <w:rsid w:val="003458E2"/>
    <w:rsid w:val="00345F01"/>
    <w:rsid w:val="003460BE"/>
    <w:rsid w:val="00346819"/>
    <w:rsid w:val="00346988"/>
    <w:rsid w:val="00347864"/>
    <w:rsid w:val="00347CB8"/>
    <w:rsid w:val="00347FBE"/>
    <w:rsid w:val="00350040"/>
    <w:rsid w:val="0035036D"/>
    <w:rsid w:val="003506D1"/>
    <w:rsid w:val="00350D1E"/>
    <w:rsid w:val="003512E9"/>
    <w:rsid w:val="0035144B"/>
    <w:rsid w:val="00352035"/>
    <w:rsid w:val="00352223"/>
    <w:rsid w:val="0035224B"/>
    <w:rsid w:val="00352C43"/>
    <w:rsid w:val="00353010"/>
    <w:rsid w:val="0035336E"/>
    <w:rsid w:val="00353DEB"/>
    <w:rsid w:val="00353ED4"/>
    <w:rsid w:val="00353F3D"/>
    <w:rsid w:val="003545A6"/>
    <w:rsid w:val="00354946"/>
    <w:rsid w:val="00355220"/>
    <w:rsid w:val="003552AA"/>
    <w:rsid w:val="0035535D"/>
    <w:rsid w:val="00356436"/>
    <w:rsid w:val="00356545"/>
    <w:rsid w:val="00356704"/>
    <w:rsid w:val="003567C9"/>
    <w:rsid w:val="00357348"/>
    <w:rsid w:val="0035766B"/>
    <w:rsid w:val="0035775C"/>
    <w:rsid w:val="003579D2"/>
    <w:rsid w:val="00357BD6"/>
    <w:rsid w:val="00360040"/>
    <w:rsid w:val="00360052"/>
    <w:rsid w:val="00360080"/>
    <w:rsid w:val="00360EC0"/>
    <w:rsid w:val="00360F2C"/>
    <w:rsid w:val="00361883"/>
    <w:rsid w:val="00362108"/>
    <w:rsid w:val="00362116"/>
    <w:rsid w:val="00363245"/>
    <w:rsid w:val="00363447"/>
    <w:rsid w:val="003639D7"/>
    <w:rsid w:val="00364518"/>
    <w:rsid w:val="00364C34"/>
    <w:rsid w:val="00364C46"/>
    <w:rsid w:val="00364EC2"/>
    <w:rsid w:val="003652F9"/>
    <w:rsid w:val="003653EC"/>
    <w:rsid w:val="00365549"/>
    <w:rsid w:val="00365A1D"/>
    <w:rsid w:val="00366353"/>
    <w:rsid w:val="0036663D"/>
    <w:rsid w:val="00367BE1"/>
    <w:rsid w:val="00367F33"/>
    <w:rsid w:val="003703A0"/>
    <w:rsid w:val="00370F6F"/>
    <w:rsid w:val="00371CCA"/>
    <w:rsid w:val="00371D31"/>
    <w:rsid w:val="00371EB7"/>
    <w:rsid w:val="003728C2"/>
    <w:rsid w:val="00372EA6"/>
    <w:rsid w:val="00373559"/>
    <w:rsid w:val="003738E9"/>
    <w:rsid w:val="00374465"/>
    <w:rsid w:val="00374CC7"/>
    <w:rsid w:val="00374E96"/>
    <w:rsid w:val="0037559C"/>
    <w:rsid w:val="0037579D"/>
    <w:rsid w:val="003757F1"/>
    <w:rsid w:val="00375B8C"/>
    <w:rsid w:val="00375CC1"/>
    <w:rsid w:val="00376530"/>
    <w:rsid w:val="0037661B"/>
    <w:rsid w:val="003769A3"/>
    <w:rsid w:val="00376A68"/>
    <w:rsid w:val="00376E7C"/>
    <w:rsid w:val="00376F3E"/>
    <w:rsid w:val="00377062"/>
    <w:rsid w:val="00377131"/>
    <w:rsid w:val="003772BD"/>
    <w:rsid w:val="00377AD9"/>
    <w:rsid w:val="00377B5E"/>
    <w:rsid w:val="00377CFE"/>
    <w:rsid w:val="00380283"/>
    <w:rsid w:val="003808FE"/>
    <w:rsid w:val="0038098B"/>
    <w:rsid w:val="0038111B"/>
    <w:rsid w:val="00381893"/>
    <w:rsid w:val="003818BD"/>
    <w:rsid w:val="0038194C"/>
    <w:rsid w:val="00381BDD"/>
    <w:rsid w:val="00381F10"/>
    <w:rsid w:val="0038283B"/>
    <w:rsid w:val="00382A8E"/>
    <w:rsid w:val="00382B73"/>
    <w:rsid w:val="00382C28"/>
    <w:rsid w:val="00382CA3"/>
    <w:rsid w:val="00383036"/>
    <w:rsid w:val="0038370C"/>
    <w:rsid w:val="00383A6B"/>
    <w:rsid w:val="00383C5E"/>
    <w:rsid w:val="00383D96"/>
    <w:rsid w:val="00384AB8"/>
    <w:rsid w:val="00384D2F"/>
    <w:rsid w:val="003858DA"/>
    <w:rsid w:val="00385E73"/>
    <w:rsid w:val="003866DB"/>
    <w:rsid w:val="003869F3"/>
    <w:rsid w:val="00386B19"/>
    <w:rsid w:val="00387556"/>
    <w:rsid w:val="00387EDB"/>
    <w:rsid w:val="00390099"/>
    <w:rsid w:val="00390446"/>
    <w:rsid w:val="00390479"/>
    <w:rsid w:val="0039084C"/>
    <w:rsid w:val="00390DC8"/>
    <w:rsid w:val="003912B2"/>
    <w:rsid w:val="003914C0"/>
    <w:rsid w:val="00391B7C"/>
    <w:rsid w:val="003926EE"/>
    <w:rsid w:val="0039277E"/>
    <w:rsid w:val="00392820"/>
    <w:rsid w:val="00392B40"/>
    <w:rsid w:val="00392FAF"/>
    <w:rsid w:val="00393320"/>
    <w:rsid w:val="00393403"/>
    <w:rsid w:val="003935DD"/>
    <w:rsid w:val="003936C2"/>
    <w:rsid w:val="00393AB9"/>
    <w:rsid w:val="00393CD8"/>
    <w:rsid w:val="00393E4D"/>
    <w:rsid w:val="00394101"/>
    <w:rsid w:val="00394761"/>
    <w:rsid w:val="00394CCF"/>
    <w:rsid w:val="003953D5"/>
    <w:rsid w:val="0039571E"/>
    <w:rsid w:val="0039572D"/>
    <w:rsid w:val="00395839"/>
    <w:rsid w:val="00396559"/>
    <w:rsid w:val="0039665A"/>
    <w:rsid w:val="003967A9"/>
    <w:rsid w:val="0039780A"/>
    <w:rsid w:val="00397920"/>
    <w:rsid w:val="003A0085"/>
    <w:rsid w:val="003A0801"/>
    <w:rsid w:val="003A1608"/>
    <w:rsid w:val="003A17B1"/>
    <w:rsid w:val="003A1A54"/>
    <w:rsid w:val="003A1AF6"/>
    <w:rsid w:val="003A1B10"/>
    <w:rsid w:val="003A1C34"/>
    <w:rsid w:val="003A1E78"/>
    <w:rsid w:val="003A1F33"/>
    <w:rsid w:val="003A2686"/>
    <w:rsid w:val="003A2AFB"/>
    <w:rsid w:val="003A2F95"/>
    <w:rsid w:val="003A36B2"/>
    <w:rsid w:val="003A375C"/>
    <w:rsid w:val="003A396F"/>
    <w:rsid w:val="003A39B2"/>
    <w:rsid w:val="003A3C90"/>
    <w:rsid w:val="003A3D56"/>
    <w:rsid w:val="003A41CA"/>
    <w:rsid w:val="003A44A8"/>
    <w:rsid w:val="003A48B3"/>
    <w:rsid w:val="003A5291"/>
    <w:rsid w:val="003A534D"/>
    <w:rsid w:val="003A5E28"/>
    <w:rsid w:val="003A5F09"/>
    <w:rsid w:val="003A60AD"/>
    <w:rsid w:val="003A639E"/>
    <w:rsid w:val="003A6763"/>
    <w:rsid w:val="003A6988"/>
    <w:rsid w:val="003A6E0D"/>
    <w:rsid w:val="003A6EBF"/>
    <w:rsid w:val="003A7420"/>
    <w:rsid w:val="003A76C7"/>
    <w:rsid w:val="003B08B5"/>
    <w:rsid w:val="003B0A0F"/>
    <w:rsid w:val="003B0CC1"/>
    <w:rsid w:val="003B12C1"/>
    <w:rsid w:val="003B16F2"/>
    <w:rsid w:val="003B1ACC"/>
    <w:rsid w:val="003B205E"/>
    <w:rsid w:val="003B208A"/>
    <w:rsid w:val="003B20D3"/>
    <w:rsid w:val="003B2415"/>
    <w:rsid w:val="003B3A45"/>
    <w:rsid w:val="003B40A4"/>
    <w:rsid w:val="003B4299"/>
    <w:rsid w:val="003B46A0"/>
    <w:rsid w:val="003B4755"/>
    <w:rsid w:val="003B47C9"/>
    <w:rsid w:val="003B4A4B"/>
    <w:rsid w:val="003B4D4D"/>
    <w:rsid w:val="003B51D1"/>
    <w:rsid w:val="003B55BA"/>
    <w:rsid w:val="003B5632"/>
    <w:rsid w:val="003B5A06"/>
    <w:rsid w:val="003B5F0E"/>
    <w:rsid w:val="003B6189"/>
    <w:rsid w:val="003B62AD"/>
    <w:rsid w:val="003B638E"/>
    <w:rsid w:val="003B671E"/>
    <w:rsid w:val="003B6A10"/>
    <w:rsid w:val="003B6B67"/>
    <w:rsid w:val="003B6EED"/>
    <w:rsid w:val="003B744B"/>
    <w:rsid w:val="003B7490"/>
    <w:rsid w:val="003B7CD2"/>
    <w:rsid w:val="003C001F"/>
    <w:rsid w:val="003C005A"/>
    <w:rsid w:val="003C019B"/>
    <w:rsid w:val="003C10D6"/>
    <w:rsid w:val="003C1A09"/>
    <w:rsid w:val="003C1C55"/>
    <w:rsid w:val="003C2735"/>
    <w:rsid w:val="003C3150"/>
    <w:rsid w:val="003C33AD"/>
    <w:rsid w:val="003C360A"/>
    <w:rsid w:val="003C428C"/>
    <w:rsid w:val="003C4607"/>
    <w:rsid w:val="003C4762"/>
    <w:rsid w:val="003C4974"/>
    <w:rsid w:val="003C4AD1"/>
    <w:rsid w:val="003C536D"/>
    <w:rsid w:val="003C54B8"/>
    <w:rsid w:val="003C6D7E"/>
    <w:rsid w:val="003C7055"/>
    <w:rsid w:val="003C785B"/>
    <w:rsid w:val="003D0200"/>
    <w:rsid w:val="003D026C"/>
    <w:rsid w:val="003D077C"/>
    <w:rsid w:val="003D09D4"/>
    <w:rsid w:val="003D1248"/>
    <w:rsid w:val="003D1525"/>
    <w:rsid w:val="003D158A"/>
    <w:rsid w:val="003D1674"/>
    <w:rsid w:val="003D1990"/>
    <w:rsid w:val="003D1991"/>
    <w:rsid w:val="003D1EC0"/>
    <w:rsid w:val="003D20D3"/>
    <w:rsid w:val="003D2141"/>
    <w:rsid w:val="003D33EB"/>
    <w:rsid w:val="003D3585"/>
    <w:rsid w:val="003D3586"/>
    <w:rsid w:val="003D3977"/>
    <w:rsid w:val="003D3A2F"/>
    <w:rsid w:val="003D3F40"/>
    <w:rsid w:val="003D41CA"/>
    <w:rsid w:val="003D430B"/>
    <w:rsid w:val="003D47B0"/>
    <w:rsid w:val="003D4B48"/>
    <w:rsid w:val="003D4C0A"/>
    <w:rsid w:val="003D4DCA"/>
    <w:rsid w:val="003D580D"/>
    <w:rsid w:val="003D5A15"/>
    <w:rsid w:val="003D5C42"/>
    <w:rsid w:val="003D60DA"/>
    <w:rsid w:val="003D6842"/>
    <w:rsid w:val="003D729E"/>
    <w:rsid w:val="003D7714"/>
    <w:rsid w:val="003D7C23"/>
    <w:rsid w:val="003E0689"/>
    <w:rsid w:val="003E0B9E"/>
    <w:rsid w:val="003E0D57"/>
    <w:rsid w:val="003E1031"/>
    <w:rsid w:val="003E12EB"/>
    <w:rsid w:val="003E174F"/>
    <w:rsid w:val="003E1B2B"/>
    <w:rsid w:val="003E25EE"/>
    <w:rsid w:val="003E268F"/>
    <w:rsid w:val="003E2CFF"/>
    <w:rsid w:val="003E2F30"/>
    <w:rsid w:val="003E3596"/>
    <w:rsid w:val="003E384D"/>
    <w:rsid w:val="003E3B22"/>
    <w:rsid w:val="003E4149"/>
    <w:rsid w:val="003E4264"/>
    <w:rsid w:val="003E4366"/>
    <w:rsid w:val="003E461C"/>
    <w:rsid w:val="003E4629"/>
    <w:rsid w:val="003E47C2"/>
    <w:rsid w:val="003E480F"/>
    <w:rsid w:val="003E4BE6"/>
    <w:rsid w:val="003E4DE7"/>
    <w:rsid w:val="003E5165"/>
    <w:rsid w:val="003E5231"/>
    <w:rsid w:val="003E52D7"/>
    <w:rsid w:val="003E5B88"/>
    <w:rsid w:val="003E5F0A"/>
    <w:rsid w:val="003E6380"/>
    <w:rsid w:val="003E673E"/>
    <w:rsid w:val="003E6FFF"/>
    <w:rsid w:val="003E7716"/>
    <w:rsid w:val="003E78F5"/>
    <w:rsid w:val="003E7AC2"/>
    <w:rsid w:val="003F0336"/>
    <w:rsid w:val="003F08EE"/>
    <w:rsid w:val="003F0BD1"/>
    <w:rsid w:val="003F0BF7"/>
    <w:rsid w:val="003F0D5C"/>
    <w:rsid w:val="003F11AB"/>
    <w:rsid w:val="003F11C0"/>
    <w:rsid w:val="003F1817"/>
    <w:rsid w:val="003F1871"/>
    <w:rsid w:val="003F1AE0"/>
    <w:rsid w:val="003F2423"/>
    <w:rsid w:val="003F254E"/>
    <w:rsid w:val="003F293E"/>
    <w:rsid w:val="003F3052"/>
    <w:rsid w:val="003F3353"/>
    <w:rsid w:val="003F345D"/>
    <w:rsid w:val="003F3A38"/>
    <w:rsid w:val="003F3BDA"/>
    <w:rsid w:val="003F3F79"/>
    <w:rsid w:val="003F4592"/>
    <w:rsid w:val="003F50BA"/>
    <w:rsid w:val="003F6001"/>
    <w:rsid w:val="003F615C"/>
    <w:rsid w:val="003F6326"/>
    <w:rsid w:val="003F64B9"/>
    <w:rsid w:val="003F6BF2"/>
    <w:rsid w:val="003F6F5F"/>
    <w:rsid w:val="003F70EC"/>
    <w:rsid w:val="003F7748"/>
    <w:rsid w:val="003F7787"/>
    <w:rsid w:val="003F77EE"/>
    <w:rsid w:val="003F7AD0"/>
    <w:rsid w:val="003F7C74"/>
    <w:rsid w:val="003F7D84"/>
    <w:rsid w:val="003F7E43"/>
    <w:rsid w:val="003F7FEA"/>
    <w:rsid w:val="00400C5C"/>
    <w:rsid w:val="00400EF3"/>
    <w:rsid w:val="00401022"/>
    <w:rsid w:val="0040127F"/>
    <w:rsid w:val="00401454"/>
    <w:rsid w:val="00401477"/>
    <w:rsid w:val="00401805"/>
    <w:rsid w:val="00401A44"/>
    <w:rsid w:val="00401AC2"/>
    <w:rsid w:val="00401B97"/>
    <w:rsid w:val="00401F75"/>
    <w:rsid w:val="00402214"/>
    <w:rsid w:val="004023E4"/>
    <w:rsid w:val="004024BD"/>
    <w:rsid w:val="004029E5"/>
    <w:rsid w:val="00402BFC"/>
    <w:rsid w:val="00402BFE"/>
    <w:rsid w:val="004036DD"/>
    <w:rsid w:val="004037FF"/>
    <w:rsid w:val="00403B88"/>
    <w:rsid w:val="00404263"/>
    <w:rsid w:val="0040432A"/>
    <w:rsid w:val="0040457B"/>
    <w:rsid w:val="00404747"/>
    <w:rsid w:val="00404E37"/>
    <w:rsid w:val="00405708"/>
    <w:rsid w:val="0040583A"/>
    <w:rsid w:val="00405988"/>
    <w:rsid w:val="00405989"/>
    <w:rsid w:val="00405CEB"/>
    <w:rsid w:val="00405E92"/>
    <w:rsid w:val="00405EE1"/>
    <w:rsid w:val="00405F2B"/>
    <w:rsid w:val="004061C3"/>
    <w:rsid w:val="00406297"/>
    <w:rsid w:val="00406445"/>
    <w:rsid w:val="0040656F"/>
    <w:rsid w:val="00406573"/>
    <w:rsid w:val="004069CD"/>
    <w:rsid w:val="0040741B"/>
    <w:rsid w:val="00407681"/>
    <w:rsid w:val="004079AC"/>
    <w:rsid w:val="00407A75"/>
    <w:rsid w:val="004100E9"/>
    <w:rsid w:val="00410216"/>
    <w:rsid w:val="00410750"/>
    <w:rsid w:val="0041075F"/>
    <w:rsid w:val="00410D8F"/>
    <w:rsid w:val="00410DCF"/>
    <w:rsid w:val="0041137C"/>
    <w:rsid w:val="00411532"/>
    <w:rsid w:val="00411683"/>
    <w:rsid w:val="004117E0"/>
    <w:rsid w:val="00411B59"/>
    <w:rsid w:val="00411B90"/>
    <w:rsid w:val="00411BF4"/>
    <w:rsid w:val="00412290"/>
    <w:rsid w:val="00412458"/>
    <w:rsid w:val="0041326E"/>
    <w:rsid w:val="004132C8"/>
    <w:rsid w:val="00413BB7"/>
    <w:rsid w:val="00413EF3"/>
    <w:rsid w:val="00413F30"/>
    <w:rsid w:val="00414309"/>
    <w:rsid w:val="004149BC"/>
    <w:rsid w:val="00414DDF"/>
    <w:rsid w:val="00414E3F"/>
    <w:rsid w:val="00414ED0"/>
    <w:rsid w:val="00414F9E"/>
    <w:rsid w:val="004152AF"/>
    <w:rsid w:val="004152B8"/>
    <w:rsid w:val="004155E9"/>
    <w:rsid w:val="004159F5"/>
    <w:rsid w:val="00415D85"/>
    <w:rsid w:val="004160BF"/>
    <w:rsid w:val="00416607"/>
    <w:rsid w:val="004171F4"/>
    <w:rsid w:val="00417203"/>
    <w:rsid w:val="0041781D"/>
    <w:rsid w:val="00417A51"/>
    <w:rsid w:val="004203FD"/>
    <w:rsid w:val="004204A4"/>
    <w:rsid w:val="00420D55"/>
    <w:rsid w:val="00421593"/>
    <w:rsid w:val="004216A1"/>
    <w:rsid w:val="00421A26"/>
    <w:rsid w:val="00422970"/>
    <w:rsid w:val="00422EA8"/>
    <w:rsid w:val="004234FF"/>
    <w:rsid w:val="00423619"/>
    <w:rsid w:val="0042397E"/>
    <w:rsid w:val="00423BA8"/>
    <w:rsid w:val="00423E22"/>
    <w:rsid w:val="00425221"/>
    <w:rsid w:val="004253F6"/>
    <w:rsid w:val="004255FC"/>
    <w:rsid w:val="004258F5"/>
    <w:rsid w:val="00425B04"/>
    <w:rsid w:val="00425FF9"/>
    <w:rsid w:val="00426217"/>
    <w:rsid w:val="004267E9"/>
    <w:rsid w:val="004278D6"/>
    <w:rsid w:val="0042799D"/>
    <w:rsid w:val="00427EB5"/>
    <w:rsid w:val="004300E9"/>
    <w:rsid w:val="0043066D"/>
    <w:rsid w:val="004306F7"/>
    <w:rsid w:val="0043129D"/>
    <w:rsid w:val="004319F3"/>
    <w:rsid w:val="00431C94"/>
    <w:rsid w:val="00431D5B"/>
    <w:rsid w:val="0043273F"/>
    <w:rsid w:val="00432849"/>
    <w:rsid w:val="004329B0"/>
    <w:rsid w:val="004329FC"/>
    <w:rsid w:val="004331A7"/>
    <w:rsid w:val="00433558"/>
    <w:rsid w:val="004335FB"/>
    <w:rsid w:val="00433B78"/>
    <w:rsid w:val="00433DE3"/>
    <w:rsid w:val="00433DEE"/>
    <w:rsid w:val="00434228"/>
    <w:rsid w:val="004345B4"/>
    <w:rsid w:val="00434838"/>
    <w:rsid w:val="00434885"/>
    <w:rsid w:val="004352E4"/>
    <w:rsid w:val="0043599A"/>
    <w:rsid w:val="00435A26"/>
    <w:rsid w:val="0043600A"/>
    <w:rsid w:val="00436399"/>
    <w:rsid w:val="00436435"/>
    <w:rsid w:val="004364E6"/>
    <w:rsid w:val="0043661F"/>
    <w:rsid w:val="00436692"/>
    <w:rsid w:val="00436796"/>
    <w:rsid w:val="00436A25"/>
    <w:rsid w:val="00437225"/>
    <w:rsid w:val="00437DF7"/>
    <w:rsid w:val="00437E97"/>
    <w:rsid w:val="00437F16"/>
    <w:rsid w:val="004401C2"/>
    <w:rsid w:val="00440A07"/>
    <w:rsid w:val="00440BE4"/>
    <w:rsid w:val="00440C80"/>
    <w:rsid w:val="00441162"/>
    <w:rsid w:val="0044134D"/>
    <w:rsid w:val="00441419"/>
    <w:rsid w:val="00441805"/>
    <w:rsid w:val="0044180C"/>
    <w:rsid w:val="00441E1D"/>
    <w:rsid w:val="00441F76"/>
    <w:rsid w:val="00442344"/>
    <w:rsid w:val="0044254F"/>
    <w:rsid w:val="00442813"/>
    <w:rsid w:val="00442E34"/>
    <w:rsid w:val="004430F6"/>
    <w:rsid w:val="004433AB"/>
    <w:rsid w:val="00443CEE"/>
    <w:rsid w:val="0044406E"/>
    <w:rsid w:val="00444733"/>
    <w:rsid w:val="00444B0E"/>
    <w:rsid w:val="00444BA5"/>
    <w:rsid w:val="00445119"/>
    <w:rsid w:val="004454FC"/>
    <w:rsid w:val="0044553B"/>
    <w:rsid w:val="00445628"/>
    <w:rsid w:val="00445934"/>
    <w:rsid w:val="004465E1"/>
    <w:rsid w:val="004469F5"/>
    <w:rsid w:val="004473C2"/>
    <w:rsid w:val="004478DC"/>
    <w:rsid w:val="00447AE7"/>
    <w:rsid w:val="00447BCF"/>
    <w:rsid w:val="00447CC3"/>
    <w:rsid w:val="00447FF4"/>
    <w:rsid w:val="004501DB"/>
    <w:rsid w:val="004515C5"/>
    <w:rsid w:val="00451917"/>
    <w:rsid w:val="00451A64"/>
    <w:rsid w:val="00451DF1"/>
    <w:rsid w:val="00451E9C"/>
    <w:rsid w:val="0045213C"/>
    <w:rsid w:val="0045246C"/>
    <w:rsid w:val="004524F4"/>
    <w:rsid w:val="004525AC"/>
    <w:rsid w:val="00452733"/>
    <w:rsid w:val="00452980"/>
    <w:rsid w:val="00453295"/>
    <w:rsid w:val="0045340A"/>
    <w:rsid w:val="00453755"/>
    <w:rsid w:val="00453970"/>
    <w:rsid w:val="00453B80"/>
    <w:rsid w:val="004542E5"/>
    <w:rsid w:val="00454ACA"/>
    <w:rsid w:val="00455042"/>
    <w:rsid w:val="004556A5"/>
    <w:rsid w:val="0045593E"/>
    <w:rsid w:val="004559FE"/>
    <w:rsid w:val="00455FAA"/>
    <w:rsid w:val="00456315"/>
    <w:rsid w:val="00456338"/>
    <w:rsid w:val="00456414"/>
    <w:rsid w:val="00456F59"/>
    <w:rsid w:val="00456FDC"/>
    <w:rsid w:val="00457319"/>
    <w:rsid w:val="00457679"/>
    <w:rsid w:val="004603E7"/>
    <w:rsid w:val="00460CEA"/>
    <w:rsid w:val="004613A0"/>
    <w:rsid w:val="00461627"/>
    <w:rsid w:val="00461966"/>
    <w:rsid w:val="00461AB8"/>
    <w:rsid w:val="00462059"/>
    <w:rsid w:val="004626AD"/>
    <w:rsid w:val="004629E5"/>
    <w:rsid w:val="00462C56"/>
    <w:rsid w:val="004634A1"/>
    <w:rsid w:val="0046376F"/>
    <w:rsid w:val="004637CB"/>
    <w:rsid w:val="004647D5"/>
    <w:rsid w:val="00464D22"/>
    <w:rsid w:val="00464F15"/>
    <w:rsid w:val="0046545B"/>
    <w:rsid w:val="0046553F"/>
    <w:rsid w:val="00465540"/>
    <w:rsid w:val="00465562"/>
    <w:rsid w:val="004655C8"/>
    <w:rsid w:val="00465ED0"/>
    <w:rsid w:val="00466B45"/>
    <w:rsid w:val="00466D18"/>
    <w:rsid w:val="00466F54"/>
    <w:rsid w:val="00467B4A"/>
    <w:rsid w:val="00467BBF"/>
    <w:rsid w:val="00467F6F"/>
    <w:rsid w:val="00467FF1"/>
    <w:rsid w:val="0047037A"/>
    <w:rsid w:val="00470442"/>
    <w:rsid w:val="00471186"/>
    <w:rsid w:val="00471286"/>
    <w:rsid w:val="004713FC"/>
    <w:rsid w:val="00471ED8"/>
    <w:rsid w:val="00471FDE"/>
    <w:rsid w:val="0047212E"/>
    <w:rsid w:val="0047278A"/>
    <w:rsid w:val="00472E03"/>
    <w:rsid w:val="004730CF"/>
    <w:rsid w:val="004733D2"/>
    <w:rsid w:val="004735D5"/>
    <w:rsid w:val="00473DE2"/>
    <w:rsid w:val="0047407A"/>
    <w:rsid w:val="00474B1C"/>
    <w:rsid w:val="00475D81"/>
    <w:rsid w:val="004760BE"/>
    <w:rsid w:val="004766F4"/>
    <w:rsid w:val="004768AF"/>
    <w:rsid w:val="0047711D"/>
    <w:rsid w:val="004775FE"/>
    <w:rsid w:val="00477BD5"/>
    <w:rsid w:val="00477CCD"/>
    <w:rsid w:val="0048029B"/>
    <w:rsid w:val="0048084B"/>
    <w:rsid w:val="0048089F"/>
    <w:rsid w:val="004808B9"/>
    <w:rsid w:val="00480EC7"/>
    <w:rsid w:val="0048114E"/>
    <w:rsid w:val="00481478"/>
    <w:rsid w:val="004819C3"/>
    <w:rsid w:val="0048222D"/>
    <w:rsid w:val="00482810"/>
    <w:rsid w:val="00482931"/>
    <w:rsid w:val="004832D4"/>
    <w:rsid w:val="004836C8"/>
    <w:rsid w:val="00483ABD"/>
    <w:rsid w:val="00483BB2"/>
    <w:rsid w:val="00483C45"/>
    <w:rsid w:val="00484063"/>
    <w:rsid w:val="004840FE"/>
    <w:rsid w:val="00484272"/>
    <w:rsid w:val="00484855"/>
    <w:rsid w:val="00484C97"/>
    <w:rsid w:val="004853EC"/>
    <w:rsid w:val="0048586A"/>
    <w:rsid w:val="0048639C"/>
    <w:rsid w:val="004867FD"/>
    <w:rsid w:val="004869E5"/>
    <w:rsid w:val="00486A85"/>
    <w:rsid w:val="00486A8B"/>
    <w:rsid w:val="00486B2B"/>
    <w:rsid w:val="00486BBC"/>
    <w:rsid w:val="00486BF7"/>
    <w:rsid w:val="00487003"/>
    <w:rsid w:val="0048711E"/>
    <w:rsid w:val="00487DF6"/>
    <w:rsid w:val="00490236"/>
    <w:rsid w:val="00490BD0"/>
    <w:rsid w:val="004916E3"/>
    <w:rsid w:val="00491710"/>
    <w:rsid w:val="00491E27"/>
    <w:rsid w:val="004921AC"/>
    <w:rsid w:val="004925DA"/>
    <w:rsid w:val="00492A6F"/>
    <w:rsid w:val="00492F88"/>
    <w:rsid w:val="00493308"/>
    <w:rsid w:val="00493667"/>
    <w:rsid w:val="00493D1F"/>
    <w:rsid w:val="00493D80"/>
    <w:rsid w:val="004944FD"/>
    <w:rsid w:val="00494658"/>
    <w:rsid w:val="00494663"/>
    <w:rsid w:val="00494943"/>
    <w:rsid w:val="00494CD9"/>
    <w:rsid w:val="00495070"/>
    <w:rsid w:val="00495DDB"/>
    <w:rsid w:val="00495E42"/>
    <w:rsid w:val="00495FB7"/>
    <w:rsid w:val="004961E3"/>
    <w:rsid w:val="0049690D"/>
    <w:rsid w:val="00496A0A"/>
    <w:rsid w:val="00496B08"/>
    <w:rsid w:val="00496C84"/>
    <w:rsid w:val="00496D1D"/>
    <w:rsid w:val="00496D95"/>
    <w:rsid w:val="00496DEC"/>
    <w:rsid w:val="004970BD"/>
    <w:rsid w:val="00497183"/>
    <w:rsid w:val="00497D24"/>
    <w:rsid w:val="004A0160"/>
    <w:rsid w:val="004A01A5"/>
    <w:rsid w:val="004A04CF"/>
    <w:rsid w:val="004A059F"/>
    <w:rsid w:val="004A05E9"/>
    <w:rsid w:val="004A0B3B"/>
    <w:rsid w:val="004A0F8E"/>
    <w:rsid w:val="004A1012"/>
    <w:rsid w:val="004A1AFE"/>
    <w:rsid w:val="004A1D5F"/>
    <w:rsid w:val="004A25CF"/>
    <w:rsid w:val="004A282B"/>
    <w:rsid w:val="004A2A5A"/>
    <w:rsid w:val="004A2C7C"/>
    <w:rsid w:val="004A2D47"/>
    <w:rsid w:val="004A33FE"/>
    <w:rsid w:val="004A3560"/>
    <w:rsid w:val="004A3C43"/>
    <w:rsid w:val="004A40D8"/>
    <w:rsid w:val="004A4A2F"/>
    <w:rsid w:val="004A51D7"/>
    <w:rsid w:val="004A523F"/>
    <w:rsid w:val="004A537E"/>
    <w:rsid w:val="004A549F"/>
    <w:rsid w:val="004A54E1"/>
    <w:rsid w:val="004A561C"/>
    <w:rsid w:val="004A5C32"/>
    <w:rsid w:val="004A5D89"/>
    <w:rsid w:val="004A5DBC"/>
    <w:rsid w:val="004A7B08"/>
    <w:rsid w:val="004A7CCA"/>
    <w:rsid w:val="004A7DBB"/>
    <w:rsid w:val="004B00A0"/>
    <w:rsid w:val="004B052D"/>
    <w:rsid w:val="004B0DEB"/>
    <w:rsid w:val="004B113F"/>
    <w:rsid w:val="004B1AE1"/>
    <w:rsid w:val="004B1EBF"/>
    <w:rsid w:val="004B1F5A"/>
    <w:rsid w:val="004B2035"/>
    <w:rsid w:val="004B2215"/>
    <w:rsid w:val="004B2337"/>
    <w:rsid w:val="004B2B31"/>
    <w:rsid w:val="004B2FA1"/>
    <w:rsid w:val="004B333B"/>
    <w:rsid w:val="004B334C"/>
    <w:rsid w:val="004B3536"/>
    <w:rsid w:val="004B39B6"/>
    <w:rsid w:val="004B3EC4"/>
    <w:rsid w:val="004B40D6"/>
    <w:rsid w:val="004B42AE"/>
    <w:rsid w:val="004B43C9"/>
    <w:rsid w:val="004B476D"/>
    <w:rsid w:val="004B5311"/>
    <w:rsid w:val="004B5450"/>
    <w:rsid w:val="004B5697"/>
    <w:rsid w:val="004B5C13"/>
    <w:rsid w:val="004B6BD3"/>
    <w:rsid w:val="004B6E4A"/>
    <w:rsid w:val="004B7090"/>
    <w:rsid w:val="004B7143"/>
    <w:rsid w:val="004B7159"/>
    <w:rsid w:val="004B7565"/>
    <w:rsid w:val="004B77F0"/>
    <w:rsid w:val="004B7885"/>
    <w:rsid w:val="004B7925"/>
    <w:rsid w:val="004B7F20"/>
    <w:rsid w:val="004B7FFD"/>
    <w:rsid w:val="004C0245"/>
    <w:rsid w:val="004C038C"/>
    <w:rsid w:val="004C06B0"/>
    <w:rsid w:val="004C0AD3"/>
    <w:rsid w:val="004C0EA5"/>
    <w:rsid w:val="004C107B"/>
    <w:rsid w:val="004C154E"/>
    <w:rsid w:val="004C196A"/>
    <w:rsid w:val="004C19BF"/>
    <w:rsid w:val="004C1BB3"/>
    <w:rsid w:val="004C22EB"/>
    <w:rsid w:val="004C263E"/>
    <w:rsid w:val="004C392B"/>
    <w:rsid w:val="004C3A4E"/>
    <w:rsid w:val="004C3C5E"/>
    <w:rsid w:val="004C3FF2"/>
    <w:rsid w:val="004C51F4"/>
    <w:rsid w:val="004C52B8"/>
    <w:rsid w:val="004C552E"/>
    <w:rsid w:val="004C5DAF"/>
    <w:rsid w:val="004C5DDC"/>
    <w:rsid w:val="004C662F"/>
    <w:rsid w:val="004C695E"/>
    <w:rsid w:val="004C6FFD"/>
    <w:rsid w:val="004C7363"/>
    <w:rsid w:val="004C738E"/>
    <w:rsid w:val="004C74D9"/>
    <w:rsid w:val="004C7A06"/>
    <w:rsid w:val="004C7B78"/>
    <w:rsid w:val="004C7E21"/>
    <w:rsid w:val="004D0041"/>
    <w:rsid w:val="004D0213"/>
    <w:rsid w:val="004D024D"/>
    <w:rsid w:val="004D0BA8"/>
    <w:rsid w:val="004D0C09"/>
    <w:rsid w:val="004D0D40"/>
    <w:rsid w:val="004D0D97"/>
    <w:rsid w:val="004D13D2"/>
    <w:rsid w:val="004D19E4"/>
    <w:rsid w:val="004D201B"/>
    <w:rsid w:val="004D2B00"/>
    <w:rsid w:val="004D2BC1"/>
    <w:rsid w:val="004D3059"/>
    <w:rsid w:val="004D30D4"/>
    <w:rsid w:val="004D32EE"/>
    <w:rsid w:val="004D379C"/>
    <w:rsid w:val="004D37B7"/>
    <w:rsid w:val="004D3E00"/>
    <w:rsid w:val="004D4409"/>
    <w:rsid w:val="004D44BC"/>
    <w:rsid w:val="004D4725"/>
    <w:rsid w:val="004D49C6"/>
    <w:rsid w:val="004D4E84"/>
    <w:rsid w:val="004D5290"/>
    <w:rsid w:val="004D54F2"/>
    <w:rsid w:val="004D6DF7"/>
    <w:rsid w:val="004D7064"/>
    <w:rsid w:val="004E022E"/>
    <w:rsid w:val="004E0299"/>
    <w:rsid w:val="004E033E"/>
    <w:rsid w:val="004E06FB"/>
    <w:rsid w:val="004E1156"/>
    <w:rsid w:val="004E14F5"/>
    <w:rsid w:val="004E183B"/>
    <w:rsid w:val="004E19ED"/>
    <w:rsid w:val="004E1A18"/>
    <w:rsid w:val="004E1F3A"/>
    <w:rsid w:val="004E216A"/>
    <w:rsid w:val="004E245C"/>
    <w:rsid w:val="004E2D49"/>
    <w:rsid w:val="004E2DA0"/>
    <w:rsid w:val="004E33E2"/>
    <w:rsid w:val="004E413A"/>
    <w:rsid w:val="004E413F"/>
    <w:rsid w:val="004E43FC"/>
    <w:rsid w:val="004E4D29"/>
    <w:rsid w:val="004E5D2B"/>
    <w:rsid w:val="004E62F9"/>
    <w:rsid w:val="004E6489"/>
    <w:rsid w:val="004E6535"/>
    <w:rsid w:val="004E66E5"/>
    <w:rsid w:val="004E6A5D"/>
    <w:rsid w:val="004E6C07"/>
    <w:rsid w:val="004E6D12"/>
    <w:rsid w:val="004E6F9A"/>
    <w:rsid w:val="004E70AD"/>
    <w:rsid w:val="004E7526"/>
    <w:rsid w:val="004E784B"/>
    <w:rsid w:val="004E7ED3"/>
    <w:rsid w:val="004E7F4B"/>
    <w:rsid w:val="004F0CFC"/>
    <w:rsid w:val="004F1060"/>
    <w:rsid w:val="004F194F"/>
    <w:rsid w:val="004F1ABF"/>
    <w:rsid w:val="004F1B52"/>
    <w:rsid w:val="004F1FD6"/>
    <w:rsid w:val="004F236C"/>
    <w:rsid w:val="004F2D4C"/>
    <w:rsid w:val="004F39E6"/>
    <w:rsid w:val="004F3A08"/>
    <w:rsid w:val="004F402E"/>
    <w:rsid w:val="004F434D"/>
    <w:rsid w:val="004F4564"/>
    <w:rsid w:val="004F4FD7"/>
    <w:rsid w:val="004F5081"/>
    <w:rsid w:val="004F57C5"/>
    <w:rsid w:val="004F5937"/>
    <w:rsid w:val="004F5AF4"/>
    <w:rsid w:val="004F5B46"/>
    <w:rsid w:val="004F5BC8"/>
    <w:rsid w:val="004F5CD3"/>
    <w:rsid w:val="004F5D6F"/>
    <w:rsid w:val="004F5D94"/>
    <w:rsid w:val="004F5EC5"/>
    <w:rsid w:val="004F6037"/>
    <w:rsid w:val="004F64CC"/>
    <w:rsid w:val="004F656B"/>
    <w:rsid w:val="004F6701"/>
    <w:rsid w:val="004F6957"/>
    <w:rsid w:val="004F6A96"/>
    <w:rsid w:val="004F6C27"/>
    <w:rsid w:val="004F6DCD"/>
    <w:rsid w:val="004F6E7D"/>
    <w:rsid w:val="004F6F9E"/>
    <w:rsid w:val="004F7197"/>
    <w:rsid w:val="004F7559"/>
    <w:rsid w:val="004F7678"/>
    <w:rsid w:val="004F788C"/>
    <w:rsid w:val="004F7A09"/>
    <w:rsid w:val="00500263"/>
    <w:rsid w:val="00500A80"/>
    <w:rsid w:val="00500A89"/>
    <w:rsid w:val="00500EDC"/>
    <w:rsid w:val="00500FD4"/>
    <w:rsid w:val="005010E0"/>
    <w:rsid w:val="005013D3"/>
    <w:rsid w:val="005018F6"/>
    <w:rsid w:val="005019A1"/>
    <w:rsid w:val="0050226C"/>
    <w:rsid w:val="00502B74"/>
    <w:rsid w:val="00502B7C"/>
    <w:rsid w:val="00502DD0"/>
    <w:rsid w:val="005030C9"/>
    <w:rsid w:val="00503C59"/>
    <w:rsid w:val="00503ED8"/>
    <w:rsid w:val="00504166"/>
    <w:rsid w:val="005046EA"/>
    <w:rsid w:val="00504822"/>
    <w:rsid w:val="00504969"/>
    <w:rsid w:val="005051E6"/>
    <w:rsid w:val="0050533B"/>
    <w:rsid w:val="00505429"/>
    <w:rsid w:val="0050555A"/>
    <w:rsid w:val="005056D0"/>
    <w:rsid w:val="00506358"/>
    <w:rsid w:val="00506556"/>
    <w:rsid w:val="005065C2"/>
    <w:rsid w:val="00506970"/>
    <w:rsid w:val="00506A2D"/>
    <w:rsid w:val="00506EBD"/>
    <w:rsid w:val="00507151"/>
    <w:rsid w:val="00507A14"/>
    <w:rsid w:val="00507A40"/>
    <w:rsid w:val="00507A9D"/>
    <w:rsid w:val="00507BB0"/>
    <w:rsid w:val="00507C72"/>
    <w:rsid w:val="00507DAA"/>
    <w:rsid w:val="00507E13"/>
    <w:rsid w:val="0051020D"/>
    <w:rsid w:val="00510446"/>
    <w:rsid w:val="00510706"/>
    <w:rsid w:val="005107A0"/>
    <w:rsid w:val="00510DD4"/>
    <w:rsid w:val="005114EA"/>
    <w:rsid w:val="00512144"/>
    <w:rsid w:val="00512489"/>
    <w:rsid w:val="00512726"/>
    <w:rsid w:val="00512EF7"/>
    <w:rsid w:val="00513265"/>
    <w:rsid w:val="0051383B"/>
    <w:rsid w:val="00513AF8"/>
    <w:rsid w:val="0051438A"/>
    <w:rsid w:val="00514399"/>
    <w:rsid w:val="00514696"/>
    <w:rsid w:val="00515B4B"/>
    <w:rsid w:val="00516148"/>
    <w:rsid w:val="005162C7"/>
    <w:rsid w:val="0051643F"/>
    <w:rsid w:val="00516925"/>
    <w:rsid w:val="00516B2E"/>
    <w:rsid w:val="0051705F"/>
    <w:rsid w:val="00517779"/>
    <w:rsid w:val="00517C1D"/>
    <w:rsid w:val="00517D21"/>
    <w:rsid w:val="005200ED"/>
    <w:rsid w:val="00520AC5"/>
    <w:rsid w:val="005214A5"/>
    <w:rsid w:val="00521801"/>
    <w:rsid w:val="00521847"/>
    <w:rsid w:val="0052197A"/>
    <w:rsid w:val="00521CDE"/>
    <w:rsid w:val="00521EA2"/>
    <w:rsid w:val="00521ECD"/>
    <w:rsid w:val="00522195"/>
    <w:rsid w:val="005221F9"/>
    <w:rsid w:val="00522206"/>
    <w:rsid w:val="00523111"/>
    <w:rsid w:val="00523258"/>
    <w:rsid w:val="0052383E"/>
    <w:rsid w:val="00523857"/>
    <w:rsid w:val="005239A5"/>
    <w:rsid w:val="00523C1A"/>
    <w:rsid w:val="00523C64"/>
    <w:rsid w:val="00524320"/>
    <w:rsid w:val="005248E0"/>
    <w:rsid w:val="00524918"/>
    <w:rsid w:val="005251C5"/>
    <w:rsid w:val="005254F4"/>
    <w:rsid w:val="00525693"/>
    <w:rsid w:val="005257E1"/>
    <w:rsid w:val="00525EDB"/>
    <w:rsid w:val="00525F5F"/>
    <w:rsid w:val="005264B0"/>
    <w:rsid w:val="005264C6"/>
    <w:rsid w:val="00526AB6"/>
    <w:rsid w:val="005272BB"/>
    <w:rsid w:val="0052769C"/>
    <w:rsid w:val="0052770B"/>
    <w:rsid w:val="00527B08"/>
    <w:rsid w:val="00527BC0"/>
    <w:rsid w:val="00530770"/>
    <w:rsid w:val="0053079E"/>
    <w:rsid w:val="0053099A"/>
    <w:rsid w:val="00530C07"/>
    <w:rsid w:val="00530D27"/>
    <w:rsid w:val="00530F5A"/>
    <w:rsid w:val="0053126B"/>
    <w:rsid w:val="00531721"/>
    <w:rsid w:val="005317D9"/>
    <w:rsid w:val="0053182E"/>
    <w:rsid w:val="00531B64"/>
    <w:rsid w:val="00531FC1"/>
    <w:rsid w:val="005322C2"/>
    <w:rsid w:val="005323CE"/>
    <w:rsid w:val="00532D83"/>
    <w:rsid w:val="00532FCE"/>
    <w:rsid w:val="00533345"/>
    <w:rsid w:val="00534094"/>
    <w:rsid w:val="00534266"/>
    <w:rsid w:val="005349B4"/>
    <w:rsid w:val="00534CD7"/>
    <w:rsid w:val="0053518C"/>
    <w:rsid w:val="005358B9"/>
    <w:rsid w:val="00535E62"/>
    <w:rsid w:val="005364CC"/>
    <w:rsid w:val="005366D4"/>
    <w:rsid w:val="00536C60"/>
    <w:rsid w:val="00536F4E"/>
    <w:rsid w:val="0053775C"/>
    <w:rsid w:val="0054086A"/>
    <w:rsid w:val="00540DBD"/>
    <w:rsid w:val="005432BE"/>
    <w:rsid w:val="00543481"/>
    <w:rsid w:val="00543679"/>
    <w:rsid w:val="005437AA"/>
    <w:rsid w:val="00543959"/>
    <w:rsid w:val="00543983"/>
    <w:rsid w:val="00543DA2"/>
    <w:rsid w:val="00543F19"/>
    <w:rsid w:val="00544922"/>
    <w:rsid w:val="00544A5F"/>
    <w:rsid w:val="00544F58"/>
    <w:rsid w:val="0054523B"/>
    <w:rsid w:val="005453E3"/>
    <w:rsid w:val="005454E3"/>
    <w:rsid w:val="00545604"/>
    <w:rsid w:val="005458FE"/>
    <w:rsid w:val="00545C93"/>
    <w:rsid w:val="005461F0"/>
    <w:rsid w:val="0054691D"/>
    <w:rsid w:val="00546C1B"/>
    <w:rsid w:val="005474CB"/>
    <w:rsid w:val="0054768A"/>
    <w:rsid w:val="00547784"/>
    <w:rsid w:val="005502EE"/>
    <w:rsid w:val="005505D0"/>
    <w:rsid w:val="00550831"/>
    <w:rsid w:val="00550842"/>
    <w:rsid w:val="00550ABB"/>
    <w:rsid w:val="00550F98"/>
    <w:rsid w:val="00551136"/>
    <w:rsid w:val="0055114C"/>
    <w:rsid w:val="00551188"/>
    <w:rsid w:val="00551489"/>
    <w:rsid w:val="00551730"/>
    <w:rsid w:val="0055252E"/>
    <w:rsid w:val="005528A8"/>
    <w:rsid w:val="005529AD"/>
    <w:rsid w:val="00552AC1"/>
    <w:rsid w:val="005549D7"/>
    <w:rsid w:val="00554FE7"/>
    <w:rsid w:val="00555127"/>
    <w:rsid w:val="00555331"/>
    <w:rsid w:val="00555385"/>
    <w:rsid w:val="0055574D"/>
    <w:rsid w:val="00555849"/>
    <w:rsid w:val="00555AC4"/>
    <w:rsid w:val="005561B0"/>
    <w:rsid w:val="005565E2"/>
    <w:rsid w:val="00556E08"/>
    <w:rsid w:val="00557027"/>
    <w:rsid w:val="005570C8"/>
    <w:rsid w:val="00557188"/>
    <w:rsid w:val="00557305"/>
    <w:rsid w:val="00557568"/>
    <w:rsid w:val="00557CA4"/>
    <w:rsid w:val="0056011C"/>
    <w:rsid w:val="005601F6"/>
    <w:rsid w:val="0056088C"/>
    <w:rsid w:val="005608B6"/>
    <w:rsid w:val="0056158A"/>
    <w:rsid w:val="0056220D"/>
    <w:rsid w:val="00562C51"/>
    <w:rsid w:val="00562F40"/>
    <w:rsid w:val="00562FA4"/>
    <w:rsid w:val="00563ED9"/>
    <w:rsid w:val="00563F1E"/>
    <w:rsid w:val="00564204"/>
    <w:rsid w:val="0056504B"/>
    <w:rsid w:val="00565248"/>
    <w:rsid w:val="005657FE"/>
    <w:rsid w:val="0056610B"/>
    <w:rsid w:val="0056628B"/>
    <w:rsid w:val="005662C0"/>
    <w:rsid w:val="00566605"/>
    <w:rsid w:val="0056699A"/>
    <w:rsid w:val="00566E46"/>
    <w:rsid w:val="00567427"/>
    <w:rsid w:val="00567AC2"/>
    <w:rsid w:val="00567ADD"/>
    <w:rsid w:val="00570131"/>
    <w:rsid w:val="00570A6D"/>
    <w:rsid w:val="00571869"/>
    <w:rsid w:val="00571D74"/>
    <w:rsid w:val="0057207B"/>
    <w:rsid w:val="005723C9"/>
    <w:rsid w:val="00573167"/>
    <w:rsid w:val="005732A2"/>
    <w:rsid w:val="0057346E"/>
    <w:rsid w:val="0057369A"/>
    <w:rsid w:val="005737CB"/>
    <w:rsid w:val="00573A80"/>
    <w:rsid w:val="00573B28"/>
    <w:rsid w:val="00573FF6"/>
    <w:rsid w:val="005740B2"/>
    <w:rsid w:val="00574354"/>
    <w:rsid w:val="00574D14"/>
    <w:rsid w:val="00574E61"/>
    <w:rsid w:val="00574E71"/>
    <w:rsid w:val="00574FDB"/>
    <w:rsid w:val="00575141"/>
    <w:rsid w:val="00575304"/>
    <w:rsid w:val="005757BE"/>
    <w:rsid w:val="0057618A"/>
    <w:rsid w:val="0057619F"/>
    <w:rsid w:val="00577421"/>
    <w:rsid w:val="0057767C"/>
    <w:rsid w:val="00577B7E"/>
    <w:rsid w:val="00577D69"/>
    <w:rsid w:val="005800D6"/>
    <w:rsid w:val="00580435"/>
    <w:rsid w:val="0058064B"/>
    <w:rsid w:val="00580977"/>
    <w:rsid w:val="00580B2F"/>
    <w:rsid w:val="00580E16"/>
    <w:rsid w:val="00580EED"/>
    <w:rsid w:val="0058110C"/>
    <w:rsid w:val="00581230"/>
    <w:rsid w:val="005812FD"/>
    <w:rsid w:val="005813E5"/>
    <w:rsid w:val="00581A6D"/>
    <w:rsid w:val="00581C69"/>
    <w:rsid w:val="00581D79"/>
    <w:rsid w:val="005821EF"/>
    <w:rsid w:val="00582221"/>
    <w:rsid w:val="005822AA"/>
    <w:rsid w:val="00582DD2"/>
    <w:rsid w:val="00582DEA"/>
    <w:rsid w:val="00582E7E"/>
    <w:rsid w:val="00582EBE"/>
    <w:rsid w:val="00582FD9"/>
    <w:rsid w:val="00583031"/>
    <w:rsid w:val="00583170"/>
    <w:rsid w:val="005832BE"/>
    <w:rsid w:val="00583728"/>
    <w:rsid w:val="00583B6A"/>
    <w:rsid w:val="00584BA4"/>
    <w:rsid w:val="00584FAD"/>
    <w:rsid w:val="00585103"/>
    <w:rsid w:val="005852D2"/>
    <w:rsid w:val="0058589C"/>
    <w:rsid w:val="00585C2F"/>
    <w:rsid w:val="00585D96"/>
    <w:rsid w:val="0058676F"/>
    <w:rsid w:val="00587978"/>
    <w:rsid w:val="005879B0"/>
    <w:rsid w:val="005879E9"/>
    <w:rsid w:val="00587BB3"/>
    <w:rsid w:val="00587F2E"/>
    <w:rsid w:val="00587FDA"/>
    <w:rsid w:val="0059002E"/>
    <w:rsid w:val="005901B8"/>
    <w:rsid w:val="00590788"/>
    <w:rsid w:val="00590E15"/>
    <w:rsid w:val="00590E34"/>
    <w:rsid w:val="005911D4"/>
    <w:rsid w:val="00591532"/>
    <w:rsid w:val="00591579"/>
    <w:rsid w:val="005916F7"/>
    <w:rsid w:val="00592EA6"/>
    <w:rsid w:val="00592FF4"/>
    <w:rsid w:val="0059339B"/>
    <w:rsid w:val="00593F2A"/>
    <w:rsid w:val="00594147"/>
    <w:rsid w:val="0059460E"/>
    <w:rsid w:val="00594972"/>
    <w:rsid w:val="00594B3C"/>
    <w:rsid w:val="00594F3D"/>
    <w:rsid w:val="005954B7"/>
    <w:rsid w:val="00595C9E"/>
    <w:rsid w:val="005961A0"/>
    <w:rsid w:val="005962E9"/>
    <w:rsid w:val="0059680D"/>
    <w:rsid w:val="00596A15"/>
    <w:rsid w:val="00596A6C"/>
    <w:rsid w:val="00596DBD"/>
    <w:rsid w:val="0059722E"/>
    <w:rsid w:val="00597891"/>
    <w:rsid w:val="00597AA7"/>
    <w:rsid w:val="005A0007"/>
    <w:rsid w:val="005A00B2"/>
    <w:rsid w:val="005A05BF"/>
    <w:rsid w:val="005A067A"/>
    <w:rsid w:val="005A0778"/>
    <w:rsid w:val="005A0837"/>
    <w:rsid w:val="005A1756"/>
    <w:rsid w:val="005A1E9D"/>
    <w:rsid w:val="005A222E"/>
    <w:rsid w:val="005A2543"/>
    <w:rsid w:val="005A28A0"/>
    <w:rsid w:val="005A2A9C"/>
    <w:rsid w:val="005A2C85"/>
    <w:rsid w:val="005A40F0"/>
    <w:rsid w:val="005A4252"/>
    <w:rsid w:val="005A42F3"/>
    <w:rsid w:val="005A4373"/>
    <w:rsid w:val="005A4428"/>
    <w:rsid w:val="005A4630"/>
    <w:rsid w:val="005A4822"/>
    <w:rsid w:val="005A539B"/>
    <w:rsid w:val="005A5ACF"/>
    <w:rsid w:val="005A5B0F"/>
    <w:rsid w:val="005A5E1B"/>
    <w:rsid w:val="005A602B"/>
    <w:rsid w:val="005A70AD"/>
    <w:rsid w:val="005A70F0"/>
    <w:rsid w:val="005A7A4A"/>
    <w:rsid w:val="005A7BED"/>
    <w:rsid w:val="005A7F96"/>
    <w:rsid w:val="005B006C"/>
    <w:rsid w:val="005B09DF"/>
    <w:rsid w:val="005B0E0D"/>
    <w:rsid w:val="005B0EC8"/>
    <w:rsid w:val="005B0FC7"/>
    <w:rsid w:val="005B1247"/>
    <w:rsid w:val="005B15A9"/>
    <w:rsid w:val="005B1F10"/>
    <w:rsid w:val="005B1F49"/>
    <w:rsid w:val="005B2776"/>
    <w:rsid w:val="005B330A"/>
    <w:rsid w:val="005B354F"/>
    <w:rsid w:val="005B37BB"/>
    <w:rsid w:val="005B3A6A"/>
    <w:rsid w:val="005B3D4A"/>
    <w:rsid w:val="005B4B30"/>
    <w:rsid w:val="005B4DB9"/>
    <w:rsid w:val="005B4E0D"/>
    <w:rsid w:val="005B4FBF"/>
    <w:rsid w:val="005B5328"/>
    <w:rsid w:val="005B567E"/>
    <w:rsid w:val="005B576F"/>
    <w:rsid w:val="005B598E"/>
    <w:rsid w:val="005B5AEE"/>
    <w:rsid w:val="005B6190"/>
    <w:rsid w:val="005B61EA"/>
    <w:rsid w:val="005B655F"/>
    <w:rsid w:val="005B66B9"/>
    <w:rsid w:val="005B6D2B"/>
    <w:rsid w:val="005B70B4"/>
    <w:rsid w:val="005B712D"/>
    <w:rsid w:val="005B7426"/>
    <w:rsid w:val="005B7BDB"/>
    <w:rsid w:val="005C01A5"/>
    <w:rsid w:val="005C07E1"/>
    <w:rsid w:val="005C0C5F"/>
    <w:rsid w:val="005C0CEE"/>
    <w:rsid w:val="005C0D6E"/>
    <w:rsid w:val="005C0F0E"/>
    <w:rsid w:val="005C1523"/>
    <w:rsid w:val="005C152B"/>
    <w:rsid w:val="005C1A4B"/>
    <w:rsid w:val="005C1B98"/>
    <w:rsid w:val="005C1F17"/>
    <w:rsid w:val="005C1F61"/>
    <w:rsid w:val="005C26CC"/>
    <w:rsid w:val="005C2967"/>
    <w:rsid w:val="005C2ADD"/>
    <w:rsid w:val="005C2B36"/>
    <w:rsid w:val="005C4628"/>
    <w:rsid w:val="005C4D98"/>
    <w:rsid w:val="005C4ECE"/>
    <w:rsid w:val="005C52DE"/>
    <w:rsid w:val="005C59DC"/>
    <w:rsid w:val="005C5B26"/>
    <w:rsid w:val="005C6574"/>
    <w:rsid w:val="005C67C6"/>
    <w:rsid w:val="005C699A"/>
    <w:rsid w:val="005C6AF8"/>
    <w:rsid w:val="005C6AFB"/>
    <w:rsid w:val="005C6B16"/>
    <w:rsid w:val="005C71B2"/>
    <w:rsid w:val="005C75F2"/>
    <w:rsid w:val="005C7C1A"/>
    <w:rsid w:val="005D04DA"/>
    <w:rsid w:val="005D0BE3"/>
    <w:rsid w:val="005D0E90"/>
    <w:rsid w:val="005D113C"/>
    <w:rsid w:val="005D13C4"/>
    <w:rsid w:val="005D1F96"/>
    <w:rsid w:val="005D2360"/>
    <w:rsid w:val="005D2C70"/>
    <w:rsid w:val="005D2DDB"/>
    <w:rsid w:val="005D328C"/>
    <w:rsid w:val="005D3791"/>
    <w:rsid w:val="005D3EDB"/>
    <w:rsid w:val="005D4077"/>
    <w:rsid w:val="005D493F"/>
    <w:rsid w:val="005D49AF"/>
    <w:rsid w:val="005D4B0E"/>
    <w:rsid w:val="005D4B5F"/>
    <w:rsid w:val="005D4E24"/>
    <w:rsid w:val="005D4FB6"/>
    <w:rsid w:val="005D5461"/>
    <w:rsid w:val="005D546E"/>
    <w:rsid w:val="005D57D7"/>
    <w:rsid w:val="005D5970"/>
    <w:rsid w:val="005D6360"/>
    <w:rsid w:val="005D6663"/>
    <w:rsid w:val="005D6784"/>
    <w:rsid w:val="005D7057"/>
    <w:rsid w:val="005D70F7"/>
    <w:rsid w:val="005D74A9"/>
    <w:rsid w:val="005D773D"/>
    <w:rsid w:val="005D7B0C"/>
    <w:rsid w:val="005D7BD2"/>
    <w:rsid w:val="005D7D1C"/>
    <w:rsid w:val="005D7FCC"/>
    <w:rsid w:val="005E0055"/>
    <w:rsid w:val="005E0125"/>
    <w:rsid w:val="005E01BC"/>
    <w:rsid w:val="005E0235"/>
    <w:rsid w:val="005E051B"/>
    <w:rsid w:val="005E10BB"/>
    <w:rsid w:val="005E10D2"/>
    <w:rsid w:val="005E13DC"/>
    <w:rsid w:val="005E16CF"/>
    <w:rsid w:val="005E1827"/>
    <w:rsid w:val="005E18BF"/>
    <w:rsid w:val="005E1A88"/>
    <w:rsid w:val="005E1CF9"/>
    <w:rsid w:val="005E2364"/>
    <w:rsid w:val="005E273C"/>
    <w:rsid w:val="005E2972"/>
    <w:rsid w:val="005E29A5"/>
    <w:rsid w:val="005E3359"/>
    <w:rsid w:val="005E33A5"/>
    <w:rsid w:val="005E3529"/>
    <w:rsid w:val="005E35BB"/>
    <w:rsid w:val="005E38B7"/>
    <w:rsid w:val="005E4499"/>
    <w:rsid w:val="005E44B3"/>
    <w:rsid w:val="005E44BB"/>
    <w:rsid w:val="005E490F"/>
    <w:rsid w:val="005E527F"/>
    <w:rsid w:val="005E68DA"/>
    <w:rsid w:val="005E6BA4"/>
    <w:rsid w:val="005E6C7C"/>
    <w:rsid w:val="005E6D6C"/>
    <w:rsid w:val="005E7A4B"/>
    <w:rsid w:val="005E7B82"/>
    <w:rsid w:val="005E7BD6"/>
    <w:rsid w:val="005F05CA"/>
    <w:rsid w:val="005F0C4B"/>
    <w:rsid w:val="005F0E15"/>
    <w:rsid w:val="005F1559"/>
    <w:rsid w:val="005F163E"/>
    <w:rsid w:val="005F20E0"/>
    <w:rsid w:val="005F2367"/>
    <w:rsid w:val="005F2523"/>
    <w:rsid w:val="005F263E"/>
    <w:rsid w:val="005F2A5F"/>
    <w:rsid w:val="005F3048"/>
    <w:rsid w:val="005F3102"/>
    <w:rsid w:val="005F3247"/>
    <w:rsid w:val="005F33C3"/>
    <w:rsid w:val="005F3EC7"/>
    <w:rsid w:val="005F3F56"/>
    <w:rsid w:val="005F4176"/>
    <w:rsid w:val="005F438B"/>
    <w:rsid w:val="005F5498"/>
    <w:rsid w:val="005F5BFC"/>
    <w:rsid w:val="005F62A4"/>
    <w:rsid w:val="005F6B0B"/>
    <w:rsid w:val="005F6B38"/>
    <w:rsid w:val="005F6F9C"/>
    <w:rsid w:val="005F7118"/>
    <w:rsid w:val="005F7AF8"/>
    <w:rsid w:val="005F7B8E"/>
    <w:rsid w:val="0060007D"/>
    <w:rsid w:val="0060009A"/>
    <w:rsid w:val="00600664"/>
    <w:rsid w:val="0060071B"/>
    <w:rsid w:val="00600DE2"/>
    <w:rsid w:val="0060110E"/>
    <w:rsid w:val="00601327"/>
    <w:rsid w:val="006013E4"/>
    <w:rsid w:val="0060245D"/>
    <w:rsid w:val="0060249F"/>
    <w:rsid w:val="00603956"/>
    <w:rsid w:val="00603A9F"/>
    <w:rsid w:val="00603BCE"/>
    <w:rsid w:val="00603E1F"/>
    <w:rsid w:val="00604455"/>
    <w:rsid w:val="00604460"/>
    <w:rsid w:val="00605397"/>
    <w:rsid w:val="00605C38"/>
    <w:rsid w:val="00605D47"/>
    <w:rsid w:val="006065EA"/>
    <w:rsid w:val="006066C4"/>
    <w:rsid w:val="00606BD2"/>
    <w:rsid w:val="00606C21"/>
    <w:rsid w:val="0060728F"/>
    <w:rsid w:val="006076EF"/>
    <w:rsid w:val="00607848"/>
    <w:rsid w:val="00607A08"/>
    <w:rsid w:val="00607B32"/>
    <w:rsid w:val="0061046D"/>
    <w:rsid w:val="00610A1E"/>
    <w:rsid w:val="00610FE2"/>
    <w:rsid w:val="006118EE"/>
    <w:rsid w:val="00611A8C"/>
    <w:rsid w:val="00612380"/>
    <w:rsid w:val="006123FB"/>
    <w:rsid w:val="0061241D"/>
    <w:rsid w:val="00613387"/>
    <w:rsid w:val="006133AB"/>
    <w:rsid w:val="006137F9"/>
    <w:rsid w:val="00613984"/>
    <w:rsid w:val="00613B4C"/>
    <w:rsid w:val="00613B82"/>
    <w:rsid w:val="00613BB1"/>
    <w:rsid w:val="0061412B"/>
    <w:rsid w:val="006158E4"/>
    <w:rsid w:val="00615AF5"/>
    <w:rsid w:val="00615B21"/>
    <w:rsid w:val="00615F9B"/>
    <w:rsid w:val="0061656E"/>
    <w:rsid w:val="006167A9"/>
    <w:rsid w:val="006167B3"/>
    <w:rsid w:val="0061733C"/>
    <w:rsid w:val="0061779D"/>
    <w:rsid w:val="00617F03"/>
    <w:rsid w:val="00620172"/>
    <w:rsid w:val="006206E2"/>
    <w:rsid w:val="00620BEF"/>
    <w:rsid w:val="006210E4"/>
    <w:rsid w:val="006213C2"/>
    <w:rsid w:val="00621ABC"/>
    <w:rsid w:val="00621B3D"/>
    <w:rsid w:val="006224AF"/>
    <w:rsid w:val="006224E3"/>
    <w:rsid w:val="00622506"/>
    <w:rsid w:val="00622A1C"/>
    <w:rsid w:val="00622D02"/>
    <w:rsid w:val="0062306C"/>
    <w:rsid w:val="006234C9"/>
    <w:rsid w:val="0062375D"/>
    <w:rsid w:val="00623C80"/>
    <w:rsid w:val="00624184"/>
    <w:rsid w:val="006242C9"/>
    <w:rsid w:val="0062458D"/>
    <w:rsid w:val="0062521F"/>
    <w:rsid w:val="00625AE3"/>
    <w:rsid w:val="00625D57"/>
    <w:rsid w:val="006272CB"/>
    <w:rsid w:val="006273ED"/>
    <w:rsid w:val="00627A41"/>
    <w:rsid w:val="00627FE4"/>
    <w:rsid w:val="00630EE0"/>
    <w:rsid w:val="00630F2F"/>
    <w:rsid w:val="00631F83"/>
    <w:rsid w:val="00632371"/>
    <w:rsid w:val="006323CF"/>
    <w:rsid w:val="00632481"/>
    <w:rsid w:val="00632977"/>
    <w:rsid w:val="00632A31"/>
    <w:rsid w:val="00632B87"/>
    <w:rsid w:val="00632CBC"/>
    <w:rsid w:val="00632FE1"/>
    <w:rsid w:val="006332B4"/>
    <w:rsid w:val="006333C1"/>
    <w:rsid w:val="006335FF"/>
    <w:rsid w:val="006336E7"/>
    <w:rsid w:val="006339D8"/>
    <w:rsid w:val="0063409C"/>
    <w:rsid w:val="006342DD"/>
    <w:rsid w:val="006349C9"/>
    <w:rsid w:val="00634C0B"/>
    <w:rsid w:val="0063545D"/>
    <w:rsid w:val="006357D0"/>
    <w:rsid w:val="006357D8"/>
    <w:rsid w:val="0063648F"/>
    <w:rsid w:val="0063659C"/>
    <w:rsid w:val="006369E2"/>
    <w:rsid w:val="00637513"/>
    <w:rsid w:val="00637AFF"/>
    <w:rsid w:val="00637C93"/>
    <w:rsid w:val="00640500"/>
    <w:rsid w:val="00640628"/>
    <w:rsid w:val="00640631"/>
    <w:rsid w:val="00640B79"/>
    <w:rsid w:val="00640F6F"/>
    <w:rsid w:val="00641040"/>
    <w:rsid w:val="00641AD2"/>
    <w:rsid w:val="006427A5"/>
    <w:rsid w:val="00643263"/>
    <w:rsid w:val="0064358B"/>
    <w:rsid w:val="00643B56"/>
    <w:rsid w:val="00644AE3"/>
    <w:rsid w:val="00644E11"/>
    <w:rsid w:val="00645EB1"/>
    <w:rsid w:val="00646E71"/>
    <w:rsid w:val="00647A87"/>
    <w:rsid w:val="00647BE6"/>
    <w:rsid w:val="00647D62"/>
    <w:rsid w:val="00650712"/>
    <w:rsid w:val="00650D0A"/>
    <w:rsid w:val="00650E90"/>
    <w:rsid w:val="00650F6F"/>
    <w:rsid w:val="006516E9"/>
    <w:rsid w:val="00652072"/>
    <w:rsid w:val="00652083"/>
    <w:rsid w:val="006520B4"/>
    <w:rsid w:val="00652331"/>
    <w:rsid w:val="0065239E"/>
    <w:rsid w:val="00652DB7"/>
    <w:rsid w:val="0065305C"/>
    <w:rsid w:val="00653061"/>
    <w:rsid w:val="006535E4"/>
    <w:rsid w:val="00653646"/>
    <w:rsid w:val="00653A19"/>
    <w:rsid w:val="00653EA3"/>
    <w:rsid w:val="00653FD0"/>
    <w:rsid w:val="0065433D"/>
    <w:rsid w:val="006546A9"/>
    <w:rsid w:val="006546BD"/>
    <w:rsid w:val="00654A33"/>
    <w:rsid w:val="00654AC1"/>
    <w:rsid w:val="00654F50"/>
    <w:rsid w:val="006550B0"/>
    <w:rsid w:val="00655295"/>
    <w:rsid w:val="006552A0"/>
    <w:rsid w:val="00655387"/>
    <w:rsid w:val="006555D5"/>
    <w:rsid w:val="006558CD"/>
    <w:rsid w:val="00655A67"/>
    <w:rsid w:val="00655B1A"/>
    <w:rsid w:val="00655C39"/>
    <w:rsid w:val="00655CC7"/>
    <w:rsid w:val="00655F40"/>
    <w:rsid w:val="0065626F"/>
    <w:rsid w:val="006566AC"/>
    <w:rsid w:val="00656736"/>
    <w:rsid w:val="0065673A"/>
    <w:rsid w:val="00656808"/>
    <w:rsid w:val="006569B8"/>
    <w:rsid w:val="00656C26"/>
    <w:rsid w:val="00657455"/>
    <w:rsid w:val="00657602"/>
    <w:rsid w:val="00657839"/>
    <w:rsid w:val="00657F2E"/>
    <w:rsid w:val="00660339"/>
    <w:rsid w:val="0066039C"/>
    <w:rsid w:val="00660476"/>
    <w:rsid w:val="006608CE"/>
    <w:rsid w:val="00660A6D"/>
    <w:rsid w:val="00660D87"/>
    <w:rsid w:val="00660E1D"/>
    <w:rsid w:val="00661099"/>
    <w:rsid w:val="006612C6"/>
    <w:rsid w:val="00661491"/>
    <w:rsid w:val="00662314"/>
    <w:rsid w:val="00662A18"/>
    <w:rsid w:val="00663C0C"/>
    <w:rsid w:val="00663D2C"/>
    <w:rsid w:val="00664317"/>
    <w:rsid w:val="006644F4"/>
    <w:rsid w:val="00664BB8"/>
    <w:rsid w:val="006650D3"/>
    <w:rsid w:val="0066543B"/>
    <w:rsid w:val="006655E5"/>
    <w:rsid w:val="0066596F"/>
    <w:rsid w:val="00665B0C"/>
    <w:rsid w:val="00665EEA"/>
    <w:rsid w:val="00665F53"/>
    <w:rsid w:val="0066611A"/>
    <w:rsid w:val="0066621A"/>
    <w:rsid w:val="006666CC"/>
    <w:rsid w:val="00666D7D"/>
    <w:rsid w:val="00667153"/>
    <w:rsid w:val="006673FF"/>
    <w:rsid w:val="0066770C"/>
    <w:rsid w:val="00667760"/>
    <w:rsid w:val="00667788"/>
    <w:rsid w:val="0067010F"/>
    <w:rsid w:val="00670197"/>
    <w:rsid w:val="006701C2"/>
    <w:rsid w:val="006706EE"/>
    <w:rsid w:val="00670AB3"/>
    <w:rsid w:val="00670EB5"/>
    <w:rsid w:val="006720AF"/>
    <w:rsid w:val="0067292D"/>
    <w:rsid w:val="00672C09"/>
    <w:rsid w:val="00673233"/>
    <w:rsid w:val="00673EE4"/>
    <w:rsid w:val="006746FE"/>
    <w:rsid w:val="006752BF"/>
    <w:rsid w:val="006754D3"/>
    <w:rsid w:val="0067577D"/>
    <w:rsid w:val="00675DC7"/>
    <w:rsid w:val="00676098"/>
    <w:rsid w:val="006762F2"/>
    <w:rsid w:val="00676336"/>
    <w:rsid w:val="006764C5"/>
    <w:rsid w:val="00677411"/>
    <w:rsid w:val="006778B1"/>
    <w:rsid w:val="0067794B"/>
    <w:rsid w:val="00677BE3"/>
    <w:rsid w:val="00677E9A"/>
    <w:rsid w:val="00677ED5"/>
    <w:rsid w:val="0068077F"/>
    <w:rsid w:val="00680EB0"/>
    <w:rsid w:val="00681090"/>
    <w:rsid w:val="00681C7E"/>
    <w:rsid w:val="0068247B"/>
    <w:rsid w:val="00682E0C"/>
    <w:rsid w:val="00683059"/>
    <w:rsid w:val="0068328F"/>
    <w:rsid w:val="0068360E"/>
    <w:rsid w:val="006837EE"/>
    <w:rsid w:val="00683948"/>
    <w:rsid w:val="00683B9E"/>
    <w:rsid w:val="00683BE1"/>
    <w:rsid w:val="00683EE5"/>
    <w:rsid w:val="00684062"/>
    <w:rsid w:val="00684384"/>
    <w:rsid w:val="00684973"/>
    <w:rsid w:val="00684CB7"/>
    <w:rsid w:val="00684E18"/>
    <w:rsid w:val="00684F6C"/>
    <w:rsid w:val="0068504A"/>
    <w:rsid w:val="006850F5"/>
    <w:rsid w:val="00686CA3"/>
    <w:rsid w:val="00686D6C"/>
    <w:rsid w:val="0068765A"/>
    <w:rsid w:val="00687726"/>
    <w:rsid w:val="00687973"/>
    <w:rsid w:val="00687997"/>
    <w:rsid w:val="006901FA"/>
    <w:rsid w:val="00690692"/>
    <w:rsid w:val="0069087C"/>
    <w:rsid w:val="00690D4B"/>
    <w:rsid w:val="00690D53"/>
    <w:rsid w:val="00691466"/>
    <w:rsid w:val="00691544"/>
    <w:rsid w:val="006918D1"/>
    <w:rsid w:val="006918D2"/>
    <w:rsid w:val="00691918"/>
    <w:rsid w:val="006919B3"/>
    <w:rsid w:val="00691D0B"/>
    <w:rsid w:val="00691F60"/>
    <w:rsid w:val="00692916"/>
    <w:rsid w:val="00692E66"/>
    <w:rsid w:val="00692E78"/>
    <w:rsid w:val="0069327C"/>
    <w:rsid w:val="0069365F"/>
    <w:rsid w:val="0069373A"/>
    <w:rsid w:val="00694081"/>
    <w:rsid w:val="006941F7"/>
    <w:rsid w:val="00694216"/>
    <w:rsid w:val="00694C54"/>
    <w:rsid w:val="00694DBA"/>
    <w:rsid w:val="00694DDD"/>
    <w:rsid w:val="0069565B"/>
    <w:rsid w:val="006959CD"/>
    <w:rsid w:val="00695C1C"/>
    <w:rsid w:val="0069603A"/>
    <w:rsid w:val="00696288"/>
    <w:rsid w:val="006963C0"/>
    <w:rsid w:val="00696505"/>
    <w:rsid w:val="00696E0A"/>
    <w:rsid w:val="00696FF4"/>
    <w:rsid w:val="00697E19"/>
    <w:rsid w:val="00697E1A"/>
    <w:rsid w:val="006A062A"/>
    <w:rsid w:val="006A0726"/>
    <w:rsid w:val="006A0ED5"/>
    <w:rsid w:val="006A142A"/>
    <w:rsid w:val="006A220E"/>
    <w:rsid w:val="006A2338"/>
    <w:rsid w:val="006A23F1"/>
    <w:rsid w:val="006A25CC"/>
    <w:rsid w:val="006A2E44"/>
    <w:rsid w:val="006A37A2"/>
    <w:rsid w:val="006A3A2F"/>
    <w:rsid w:val="006A3A7B"/>
    <w:rsid w:val="006A3F10"/>
    <w:rsid w:val="006A4757"/>
    <w:rsid w:val="006A4ADC"/>
    <w:rsid w:val="006A4B26"/>
    <w:rsid w:val="006A4F1E"/>
    <w:rsid w:val="006A5D62"/>
    <w:rsid w:val="006A5DB2"/>
    <w:rsid w:val="006A5EAA"/>
    <w:rsid w:val="006A5EE8"/>
    <w:rsid w:val="006A66DA"/>
    <w:rsid w:val="006A7BEE"/>
    <w:rsid w:val="006A7FA1"/>
    <w:rsid w:val="006B00DD"/>
    <w:rsid w:val="006B1201"/>
    <w:rsid w:val="006B15E5"/>
    <w:rsid w:val="006B1710"/>
    <w:rsid w:val="006B186F"/>
    <w:rsid w:val="006B1B3D"/>
    <w:rsid w:val="006B1DBB"/>
    <w:rsid w:val="006B271A"/>
    <w:rsid w:val="006B2908"/>
    <w:rsid w:val="006B2A58"/>
    <w:rsid w:val="006B2B21"/>
    <w:rsid w:val="006B2C74"/>
    <w:rsid w:val="006B2D7C"/>
    <w:rsid w:val="006B321E"/>
    <w:rsid w:val="006B3381"/>
    <w:rsid w:val="006B3C91"/>
    <w:rsid w:val="006B3F0B"/>
    <w:rsid w:val="006B4271"/>
    <w:rsid w:val="006B4863"/>
    <w:rsid w:val="006B4EB8"/>
    <w:rsid w:val="006B537A"/>
    <w:rsid w:val="006B53B2"/>
    <w:rsid w:val="006B584C"/>
    <w:rsid w:val="006B5CF9"/>
    <w:rsid w:val="006B5F8F"/>
    <w:rsid w:val="006B7419"/>
    <w:rsid w:val="006B769D"/>
    <w:rsid w:val="006B7944"/>
    <w:rsid w:val="006C080A"/>
    <w:rsid w:val="006C0EEF"/>
    <w:rsid w:val="006C0FB9"/>
    <w:rsid w:val="006C1164"/>
    <w:rsid w:val="006C15BC"/>
    <w:rsid w:val="006C1893"/>
    <w:rsid w:val="006C1A05"/>
    <w:rsid w:val="006C1F45"/>
    <w:rsid w:val="006C266A"/>
    <w:rsid w:val="006C26B9"/>
    <w:rsid w:val="006C26C3"/>
    <w:rsid w:val="006C26C8"/>
    <w:rsid w:val="006C314E"/>
    <w:rsid w:val="006C40B0"/>
    <w:rsid w:val="006C421D"/>
    <w:rsid w:val="006C4285"/>
    <w:rsid w:val="006C5099"/>
    <w:rsid w:val="006C62EE"/>
    <w:rsid w:val="006C64AC"/>
    <w:rsid w:val="006C64EA"/>
    <w:rsid w:val="006C66EC"/>
    <w:rsid w:val="006C6955"/>
    <w:rsid w:val="006C6E50"/>
    <w:rsid w:val="006C6E7A"/>
    <w:rsid w:val="006C71D8"/>
    <w:rsid w:val="006C7ED5"/>
    <w:rsid w:val="006D015C"/>
    <w:rsid w:val="006D02B7"/>
    <w:rsid w:val="006D0439"/>
    <w:rsid w:val="006D09BD"/>
    <w:rsid w:val="006D1034"/>
    <w:rsid w:val="006D13BB"/>
    <w:rsid w:val="006D1C39"/>
    <w:rsid w:val="006D1F44"/>
    <w:rsid w:val="006D2773"/>
    <w:rsid w:val="006D29C8"/>
    <w:rsid w:val="006D2D46"/>
    <w:rsid w:val="006D2FD4"/>
    <w:rsid w:val="006D3D96"/>
    <w:rsid w:val="006D4059"/>
    <w:rsid w:val="006D44B7"/>
    <w:rsid w:val="006D4AEE"/>
    <w:rsid w:val="006D4B63"/>
    <w:rsid w:val="006D4D5C"/>
    <w:rsid w:val="006D4F0D"/>
    <w:rsid w:val="006D517C"/>
    <w:rsid w:val="006D51F7"/>
    <w:rsid w:val="006D5E61"/>
    <w:rsid w:val="006D6F46"/>
    <w:rsid w:val="006D7072"/>
    <w:rsid w:val="006D7092"/>
    <w:rsid w:val="006D7170"/>
    <w:rsid w:val="006D722B"/>
    <w:rsid w:val="006D77DC"/>
    <w:rsid w:val="006D7FD3"/>
    <w:rsid w:val="006E017A"/>
    <w:rsid w:val="006E01C2"/>
    <w:rsid w:val="006E055A"/>
    <w:rsid w:val="006E0C36"/>
    <w:rsid w:val="006E10B7"/>
    <w:rsid w:val="006E17ED"/>
    <w:rsid w:val="006E1848"/>
    <w:rsid w:val="006E1A72"/>
    <w:rsid w:val="006E2104"/>
    <w:rsid w:val="006E22B4"/>
    <w:rsid w:val="006E3315"/>
    <w:rsid w:val="006E347F"/>
    <w:rsid w:val="006E376A"/>
    <w:rsid w:val="006E39A6"/>
    <w:rsid w:val="006E41F6"/>
    <w:rsid w:val="006E43D0"/>
    <w:rsid w:val="006E4400"/>
    <w:rsid w:val="006E4555"/>
    <w:rsid w:val="006E4752"/>
    <w:rsid w:val="006E4A84"/>
    <w:rsid w:val="006E5348"/>
    <w:rsid w:val="006E5527"/>
    <w:rsid w:val="006E5C22"/>
    <w:rsid w:val="006E5E6F"/>
    <w:rsid w:val="006E658A"/>
    <w:rsid w:val="006E6655"/>
    <w:rsid w:val="006E667A"/>
    <w:rsid w:val="006E69AC"/>
    <w:rsid w:val="006E6A7F"/>
    <w:rsid w:val="006E6C06"/>
    <w:rsid w:val="006E6DF2"/>
    <w:rsid w:val="006E6EAC"/>
    <w:rsid w:val="006E6FD4"/>
    <w:rsid w:val="006E70F8"/>
    <w:rsid w:val="006E710E"/>
    <w:rsid w:val="006E72C4"/>
    <w:rsid w:val="006E7AD4"/>
    <w:rsid w:val="006E7C38"/>
    <w:rsid w:val="006E7DF6"/>
    <w:rsid w:val="006F01B8"/>
    <w:rsid w:val="006F0779"/>
    <w:rsid w:val="006F0859"/>
    <w:rsid w:val="006F0B8F"/>
    <w:rsid w:val="006F0F1C"/>
    <w:rsid w:val="006F15EB"/>
    <w:rsid w:val="006F1B03"/>
    <w:rsid w:val="006F1CC6"/>
    <w:rsid w:val="006F1F0E"/>
    <w:rsid w:val="006F2345"/>
    <w:rsid w:val="006F236E"/>
    <w:rsid w:val="006F237E"/>
    <w:rsid w:val="006F29D4"/>
    <w:rsid w:val="006F2CCE"/>
    <w:rsid w:val="006F2DD6"/>
    <w:rsid w:val="006F3EC5"/>
    <w:rsid w:val="006F3FCA"/>
    <w:rsid w:val="006F408F"/>
    <w:rsid w:val="006F4E02"/>
    <w:rsid w:val="006F57D5"/>
    <w:rsid w:val="006F6164"/>
    <w:rsid w:val="006F658D"/>
    <w:rsid w:val="006F6871"/>
    <w:rsid w:val="006F69BA"/>
    <w:rsid w:val="006F78F0"/>
    <w:rsid w:val="00700269"/>
    <w:rsid w:val="007003F8"/>
    <w:rsid w:val="00700622"/>
    <w:rsid w:val="007009CF"/>
    <w:rsid w:val="00700BCE"/>
    <w:rsid w:val="00700CE5"/>
    <w:rsid w:val="007013C1"/>
    <w:rsid w:val="00701DEB"/>
    <w:rsid w:val="00701EFA"/>
    <w:rsid w:val="00701F8A"/>
    <w:rsid w:val="0070244D"/>
    <w:rsid w:val="0070278B"/>
    <w:rsid w:val="0070307B"/>
    <w:rsid w:val="00703956"/>
    <w:rsid w:val="00703A74"/>
    <w:rsid w:val="007045A9"/>
    <w:rsid w:val="007046B0"/>
    <w:rsid w:val="007047C1"/>
    <w:rsid w:val="007048BE"/>
    <w:rsid w:val="00704D23"/>
    <w:rsid w:val="007050F8"/>
    <w:rsid w:val="00705893"/>
    <w:rsid w:val="00706656"/>
    <w:rsid w:val="007069CB"/>
    <w:rsid w:val="00706AC8"/>
    <w:rsid w:val="00706D45"/>
    <w:rsid w:val="007076F1"/>
    <w:rsid w:val="00707912"/>
    <w:rsid w:val="00710343"/>
    <w:rsid w:val="00710384"/>
    <w:rsid w:val="00710414"/>
    <w:rsid w:val="00710636"/>
    <w:rsid w:val="00710691"/>
    <w:rsid w:val="00710973"/>
    <w:rsid w:val="0071192F"/>
    <w:rsid w:val="00711A59"/>
    <w:rsid w:val="00711D46"/>
    <w:rsid w:val="00712096"/>
    <w:rsid w:val="00712AFB"/>
    <w:rsid w:val="007132B5"/>
    <w:rsid w:val="007134CE"/>
    <w:rsid w:val="00713854"/>
    <w:rsid w:val="00713BF3"/>
    <w:rsid w:val="00713C11"/>
    <w:rsid w:val="00713C16"/>
    <w:rsid w:val="00713E54"/>
    <w:rsid w:val="0071448E"/>
    <w:rsid w:val="007144D2"/>
    <w:rsid w:val="0071495B"/>
    <w:rsid w:val="00715E70"/>
    <w:rsid w:val="00716018"/>
    <w:rsid w:val="0071634B"/>
    <w:rsid w:val="007164A7"/>
    <w:rsid w:val="00717299"/>
    <w:rsid w:val="007177E9"/>
    <w:rsid w:val="007179F4"/>
    <w:rsid w:val="00717DA3"/>
    <w:rsid w:val="007205C6"/>
    <w:rsid w:val="00720656"/>
    <w:rsid w:val="00720EB8"/>
    <w:rsid w:val="00720F5B"/>
    <w:rsid w:val="00721593"/>
    <w:rsid w:val="00721EBB"/>
    <w:rsid w:val="00721FFE"/>
    <w:rsid w:val="007227AA"/>
    <w:rsid w:val="00722EC8"/>
    <w:rsid w:val="00723111"/>
    <w:rsid w:val="00723523"/>
    <w:rsid w:val="007236BF"/>
    <w:rsid w:val="007238EC"/>
    <w:rsid w:val="007240CA"/>
    <w:rsid w:val="007242D4"/>
    <w:rsid w:val="00724F0C"/>
    <w:rsid w:val="00725468"/>
    <w:rsid w:val="00725A0C"/>
    <w:rsid w:val="00726507"/>
    <w:rsid w:val="0072672E"/>
    <w:rsid w:val="00726A33"/>
    <w:rsid w:val="00726BDE"/>
    <w:rsid w:val="00727BB5"/>
    <w:rsid w:val="00727BDD"/>
    <w:rsid w:val="00727FA4"/>
    <w:rsid w:val="00730211"/>
    <w:rsid w:val="00730240"/>
    <w:rsid w:val="007305C8"/>
    <w:rsid w:val="00730B5A"/>
    <w:rsid w:val="00731038"/>
    <w:rsid w:val="007316B2"/>
    <w:rsid w:val="0073191E"/>
    <w:rsid w:val="007319F3"/>
    <w:rsid w:val="007321CC"/>
    <w:rsid w:val="00732596"/>
    <w:rsid w:val="007329A9"/>
    <w:rsid w:val="00732DDE"/>
    <w:rsid w:val="007331F2"/>
    <w:rsid w:val="00733B23"/>
    <w:rsid w:val="00733B62"/>
    <w:rsid w:val="00733C66"/>
    <w:rsid w:val="00733CD2"/>
    <w:rsid w:val="00734033"/>
    <w:rsid w:val="0073443E"/>
    <w:rsid w:val="00734800"/>
    <w:rsid w:val="00734B0E"/>
    <w:rsid w:val="00734D7F"/>
    <w:rsid w:val="00734F05"/>
    <w:rsid w:val="00735BD0"/>
    <w:rsid w:val="00735D65"/>
    <w:rsid w:val="0073617C"/>
    <w:rsid w:val="00736409"/>
    <w:rsid w:val="0073644F"/>
    <w:rsid w:val="00736665"/>
    <w:rsid w:val="00736719"/>
    <w:rsid w:val="00736965"/>
    <w:rsid w:val="00736B26"/>
    <w:rsid w:val="00736B79"/>
    <w:rsid w:val="0073728E"/>
    <w:rsid w:val="007378F0"/>
    <w:rsid w:val="00737C45"/>
    <w:rsid w:val="00740619"/>
    <w:rsid w:val="00740B64"/>
    <w:rsid w:val="00740EBB"/>
    <w:rsid w:val="007412B6"/>
    <w:rsid w:val="00741404"/>
    <w:rsid w:val="00742063"/>
    <w:rsid w:val="00742C4D"/>
    <w:rsid w:val="00742DF4"/>
    <w:rsid w:val="00742F56"/>
    <w:rsid w:val="0074304B"/>
    <w:rsid w:val="007431F4"/>
    <w:rsid w:val="0074366D"/>
    <w:rsid w:val="00743A65"/>
    <w:rsid w:val="00744421"/>
    <w:rsid w:val="00744B64"/>
    <w:rsid w:val="0074519E"/>
    <w:rsid w:val="0074550F"/>
    <w:rsid w:val="00745BD4"/>
    <w:rsid w:val="00745CCB"/>
    <w:rsid w:val="0074618F"/>
    <w:rsid w:val="007461CC"/>
    <w:rsid w:val="00746713"/>
    <w:rsid w:val="007468F9"/>
    <w:rsid w:val="0074729E"/>
    <w:rsid w:val="0074734E"/>
    <w:rsid w:val="00747797"/>
    <w:rsid w:val="00747C07"/>
    <w:rsid w:val="00747E26"/>
    <w:rsid w:val="00747EA6"/>
    <w:rsid w:val="00747F6B"/>
    <w:rsid w:val="007501F9"/>
    <w:rsid w:val="007508F9"/>
    <w:rsid w:val="00750910"/>
    <w:rsid w:val="0075095E"/>
    <w:rsid w:val="00750AFE"/>
    <w:rsid w:val="007510A3"/>
    <w:rsid w:val="00751174"/>
    <w:rsid w:val="0075135A"/>
    <w:rsid w:val="007513AF"/>
    <w:rsid w:val="00751A44"/>
    <w:rsid w:val="00751C75"/>
    <w:rsid w:val="00751DDE"/>
    <w:rsid w:val="0075211A"/>
    <w:rsid w:val="0075216E"/>
    <w:rsid w:val="0075223D"/>
    <w:rsid w:val="0075226E"/>
    <w:rsid w:val="00752827"/>
    <w:rsid w:val="00752FE5"/>
    <w:rsid w:val="007530DE"/>
    <w:rsid w:val="0075374A"/>
    <w:rsid w:val="00753AAF"/>
    <w:rsid w:val="00753CF2"/>
    <w:rsid w:val="00754E88"/>
    <w:rsid w:val="00755849"/>
    <w:rsid w:val="00755F82"/>
    <w:rsid w:val="00756216"/>
    <w:rsid w:val="0075695A"/>
    <w:rsid w:val="0075701F"/>
    <w:rsid w:val="00757352"/>
    <w:rsid w:val="007576CA"/>
    <w:rsid w:val="00757859"/>
    <w:rsid w:val="00757EB7"/>
    <w:rsid w:val="00757F1E"/>
    <w:rsid w:val="00760631"/>
    <w:rsid w:val="007613BF"/>
    <w:rsid w:val="0076190D"/>
    <w:rsid w:val="00761BDA"/>
    <w:rsid w:val="00762CD8"/>
    <w:rsid w:val="00762D24"/>
    <w:rsid w:val="0076358C"/>
    <w:rsid w:val="00763877"/>
    <w:rsid w:val="00763B48"/>
    <w:rsid w:val="00763D73"/>
    <w:rsid w:val="007642A6"/>
    <w:rsid w:val="007642CF"/>
    <w:rsid w:val="00764D09"/>
    <w:rsid w:val="00764E98"/>
    <w:rsid w:val="007650B9"/>
    <w:rsid w:val="007656D0"/>
    <w:rsid w:val="00765745"/>
    <w:rsid w:val="007658DC"/>
    <w:rsid w:val="00765AC5"/>
    <w:rsid w:val="007662F3"/>
    <w:rsid w:val="0076644C"/>
    <w:rsid w:val="00766B2C"/>
    <w:rsid w:val="00766E79"/>
    <w:rsid w:val="00766F65"/>
    <w:rsid w:val="0076712E"/>
    <w:rsid w:val="0076771F"/>
    <w:rsid w:val="00767C4F"/>
    <w:rsid w:val="007700AC"/>
    <w:rsid w:val="007702A5"/>
    <w:rsid w:val="00770845"/>
    <w:rsid w:val="00770AFC"/>
    <w:rsid w:val="007713FF"/>
    <w:rsid w:val="00771859"/>
    <w:rsid w:val="00771CF8"/>
    <w:rsid w:val="00771FA8"/>
    <w:rsid w:val="00771FBA"/>
    <w:rsid w:val="007720B4"/>
    <w:rsid w:val="007720E2"/>
    <w:rsid w:val="00772318"/>
    <w:rsid w:val="00772740"/>
    <w:rsid w:val="00772803"/>
    <w:rsid w:val="007730BB"/>
    <w:rsid w:val="00773951"/>
    <w:rsid w:val="0077445F"/>
    <w:rsid w:val="007749D3"/>
    <w:rsid w:val="00774DAF"/>
    <w:rsid w:val="007753E1"/>
    <w:rsid w:val="00775879"/>
    <w:rsid w:val="00775AE3"/>
    <w:rsid w:val="00775C88"/>
    <w:rsid w:val="00776319"/>
    <w:rsid w:val="00776D41"/>
    <w:rsid w:val="0077713F"/>
    <w:rsid w:val="0077714C"/>
    <w:rsid w:val="00777335"/>
    <w:rsid w:val="00777976"/>
    <w:rsid w:val="007802AB"/>
    <w:rsid w:val="00780561"/>
    <w:rsid w:val="0078056D"/>
    <w:rsid w:val="00781220"/>
    <w:rsid w:val="0078144F"/>
    <w:rsid w:val="007815B5"/>
    <w:rsid w:val="00781731"/>
    <w:rsid w:val="00781A6F"/>
    <w:rsid w:val="00781E23"/>
    <w:rsid w:val="007824B3"/>
    <w:rsid w:val="0078262F"/>
    <w:rsid w:val="00782B86"/>
    <w:rsid w:val="00783009"/>
    <w:rsid w:val="007838A4"/>
    <w:rsid w:val="007846E0"/>
    <w:rsid w:val="00784741"/>
    <w:rsid w:val="00784BE8"/>
    <w:rsid w:val="00784E26"/>
    <w:rsid w:val="0078510F"/>
    <w:rsid w:val="0078515C"/>
    <w:rsid w:val="007851EB"/>
    <w:rsid w:val="007852B5"/>
    <w:rsid w:val="007852F5"/>
    <w:rsid w:val="007864E5"/>
    <w:rsid w:val="0078670E"/>
    <w:rsid w:val="00786B1B"/>
    <w:rsid w:val="00786B64"/>
    <w:rsid w:val="00787120"/>
    <w:rsid w:val="0078737C"/>
    <w:rsid w:val="00787496"/>
    <w:rsid w:val="00787554"/>
    <w:rsid w:val="007876E0"/>
    <w:rsid w:val="0079045A"/>
    <w:rsid w:val="00790B5D"/>
    <w:rsid w:val="00790BF7"/>
    <w:rsid w:val="00790E04"/>
    <w:rsid w:val="00791567"/>
    <w:rsid w:val="00791E53"/>
    <w:rsid w:val="00791F8A"/>
    <w:rsid w:val="007921CE"/>
    <w:rsid w:val="007925D9"/>
    <w:rsid w:val="00792856"/>
    <w:rsid w:val="00792ACA"/>
    <w:rsid w:val="00792C73"/>
    <w:rsid w:val="00793120"/>
    <w:rsid w:val="00793761"/>
    <w:rsid w:val="00793A21"/>
    <w:rsid w:val="00793B9E"/>
    <w:rsid w:val="00793D6E"/>
    <w:rsid w:val="00793EAA"/>
    <w:rsid w:val="007940BA"/>
    <w:rsid w:val="007947C4"/>
    <w:rsid w:val="00794994"/>
    <w:rsid w:val="007952DC"/>
    <w:rsid w:val="0079550D"/>
    <w:rsid w:val="007955D6"/>
    <w:rsid w:val="007968ED"/>
    <w:rsid w:val="00796E5B"/>
    <w:rsid w:val="007977AA"/>
    <w:rsid w:val="00797F31"/>
    <w:rsid w:val="00797F86"/>
    <w:rsid w:val="00797FBA"/>
    <w:rsid w:val="007A0275"/>
    <w:rsid w:val="007A039B"/>
    <w:rsid w:val="007A05F8"/>
    <w:rsid w:val="007A0AAC"/>
    <w:rsid w:val="007A0CA9"/>
    <w:rsid w:val="007A10B7"/>
    <w:rsid w:val="007A1DE5"/>
    <w:rsid w:val="007A1FA3"/>
    <w:rsid w:val="007A1FC6"/>
    <w:rsid w:val="007A207A"/>
    <w:rsid w:val="007A235C"/>
    <w:rsid w:val="007A2566"/>
    <w:rsid w:val="007A29B5"/>
    <w:rsid w:val="007A2A04"/>
    <w:rsid w:val="007A2CEC"/>
    <w:rsid w:val="007A3015"/>
    <w:rsid w:val="007A30AB"/>
    <w:rsid w:val="007A417C"/>
    <w:rsid w:val="007A4197"/>
    <w:rsid w:val="007A48CC"/>
    <w:rsid w:val="007A4DCF"/>
    <w:rsid w:val="007A5263"/>
    <w:rsid w:val="007A5948"/>
    <w:rsid w:val="007A5ACF"/>
    <w:rsid w:val="007A609D"/>
    <w:rsid w:val="007A64BB"/>
    <w:rsid w:val="007A659E"/>
    <w:rsid w:val="007A6A2F"/>
    <w:rsid w:val="007A6D22"/>
    <w:rsid w:val="007A70A3"/>
    <w:rsid w:val="007A7AF1"/>
    <w:rsid w:val="007A7B6A"/>
    <w:rsid w:val="007B0516"/>
    <w:rsid w:val="007B080C"/>
    <w:rsid w:val="007B0828"/>
    <w:rsid w:val="007B0993"/>
    <w:rsid w:val="007B1260"/>
    <w:rsid w:val="007B139C"/>
    <w:rsid w:val="007B1BDA"/>
    <w:rsid w:val="007B1C84"/>
    <w:rsid w:val="007B2023"/>
    <w:rsid w:val="007B20A8"/>
    <w:rsid w:val="007B21BD"/>
    <w:rsid w:val="007B22EE"/>
    <w:rsid w:val="007B2B00"/>
    <w:rsid w:val="007B2B41"/>
    <w:rsid w:val="007B301B"/>
    <w:rsid w:val="007B308B"/>
    <w:rsid w:val="007B30B5"/>
    <w:rsid w:val="007B354A"/>
    <w:rsid w:val="007B3596"/>
    <w:rsid w:val="007B38C6"/>
    <w:rsid w:val="007B3C21"/>
    <w:rsid w:val="007B3C2F"/>
    <w:rsid w:val="007B3EE1"/>
    <w:rsid w:val="007B3F07"/>
    <w:rsid w:val="007B4307"/>
    <w:rsid w:val="007B4347"/>
    <w:rsid w:val="007B46DE"/>
    <w:rsid w:val="007B62E4"/>
    <w:rsid w:val="007B643B"/>
    <w:rsid w:val="007B65BC"/>
    <w:rsid w:val="007B68A2"/>
    <w:rsid w:val="007B6AB9"/>
    <w:rsid w:val="007B6C75"/>
    <w:rsid w:val="007B6D06"/>
    <w:rsid w:val="007B6D54"/>
    <w:rsid w:val="007B6EAB"/>
    <w:rsid w:val="007C0053"/>
    <w:rsid w:val="007C0299"/>
    <w:rsid w:val="007C04BC"/>
    <w:rsid w:val="007C088F"/>
    <w:rsid w:val="007C099B"/>
    <w:rsid w:val="007C09B5"/>
    <w:rsid w:val="007C0BD0"/>
    <w:rsid w:val="007C0E1D"/>
    <w:rsid w:val="007C0EF0"/>
    <w:rsid w:val="007C17E3"/>
    <w:rsid w:val="007C1A28"/>
    <w:rsid w:val="007C2063"/>
    <w:rsid w:val="007C20A9"/>
    <w:rsid w:val="007C210C"/>
    <w:rsid w:val="007C253C"/>
    <w:rsid w:val="007C2898"/>
    <w:rsid w:val="007C2E8B"/>
    <w:rsid w:val="007C2F03"/>
    <w:rsid w:val="007C2F6C"/>
    <w:rsid w:val="007C327F"/>
    <w:rsid w:val="007C39AC"/>
    <w:rsid w:val="007C3A63"/>
    <w:rsid w:val="007C3B0D"/>
    <w:rsid w:val="007C429E"/>
    <w:rsid w:val="007C4AE6"/>
    <w:rsid w:val="007C4DFE"/>
    <w:rsid w:val="007C4E29"/>
    <w:rsid w:val="007C4F0A"/>
    <w:rsid w:val="007C5303"/>
    <w:rsid w:val="007C561D"/>
    <w:rsid w:val="007C582D"/>
    <w:rsid w:val="007C5F4A"/>
    <w:rsid w:val="007C60FF"/>
    <w:rsid w:val="007C61E9"/>
    <w:rsid w:val="007C626F"/>
    <w:rsid w:val="007C6827"/>
    <w:rsid w:val="007C71DB"/>
    <w:rsid w:val="007C73C6"/>
    <w:rsid w:val="007C7ADE"/>
    <w:rsid w:val="007C7F04"/>
    <w:rsid w:val="007D0356"/>
    <w:rsid w:val="007D03C2"/>
    <w:rsid w:val="007D0C74"/>
    <w:rsid w:val="007D0D58"/>
    <w:rsid w:val="007D0E8F"/>
    <w:rsid w:val="007D1849"/>
    <w:rsid w:val="007D1C83"/>
    <w:rsid w:val="007D2169"/>
    <w:rsid w:val="007D2326"/>
    <w:rsid w:val="007D2784"/>
    <w:rsid w:val="007D288C"/>
    <w:rsid w:val="007D2C25"/>
    <w:rsid w:val="007D2D83"/>
    <w:rsid w:val="007D3043"/>
    <w:rsid w:val="007D337A"/>
    <w:rsid w:val="007D35DC"/>
    <w:rsid w:val="007D3787"/>
    <w:rsid w:val="007D37FB"/>
    <w:rsid w:val="007D38D5"/>
    <w:rsid w:val="007D3E9B"/>
    <w:rsid w:val="007D4247"/>
    <w:rsid w:val="007D4D8E"/>
    <w:rsid w:val="007D4F90"/>
    <w:rsid w:val="007D5069"/>
    <w:rsid w:val="007D5C55"/>
    <w:rsid w:val="007D60A0"/>
    <w:rsid w:val="007D6511"/>
    <w:rsid w:val="007D6700"/>
    <w:rsid w:val="007D6874"/>
    <w:rsid w:val="007D68AB"/>
    <w:rsid w:val="007D68E6"/>
    <w:rsid w:val="007D6D2A"/>
    <w:rsid w:val="007D7238"/>
    <w:rsid w:val="007D79CD"/>
    <w:rsid w:val="007D7BC8"/>
    <w:rsid w:val="007E0F87"/>
    <w:rsid w:val="007E16A4"/>
    <w:rsid w:val="007E1D0B"/>
    <w:rsid w:val="007E1FCD"/>
    <w:rsid w:val="007E246B"/>
    <w:rsid w:val="007E2756"/>
    <w:rsid w:val="007E2788"/>
    <w:rsid w:val="007E2B12"/>
    <w:rsid w:val="007E2E4A"/>
    <w:rsid w:val="007E3535"/>
    <w:rsid w:val="007E433D"/>
    <w:rsid w:val="007E45BD"/>
    <w:rsid w:val="007E4EE8"/>
    <w:rsid w:val="007E5094"/>
    <w:rsid w:val="007E50A7"/>
    <w:rsid w:val="007E5CFF"/>
    <w:rsid w:val="007E61E5"/>
    <w:rsid w:val="007E68E7"/>
    <w:rsid w:val="007E6F4E"/>
    <w:rsid w:val="007E7746"/>
    <w:rsid w:val="007E7B22"/>
    <w:rsid w:val="007E7C8B"/>
    <w:rsid w:val="007E7D46"/>
    <w:rsid w:val="007F02C5"/>
    <w:rsid w:val="007F0437"/>
    <w:rsid w:val="007F08FD"/>
    <w:rsid w:val="007F0F0A"/>
    <w:rsid w:val="007F14E8"/>
    <w:rsid w:val="007F1690"/>
    <w:rsid w:val="007F1C73"/>
    <w:rsid w:val="007F1F66"/>
    <w:rsid w:val="007F20AE"/>
    <w:rsid w:val="007F23CC"/>
    <w:rsid w:val="007F2C1D"/>
    <w:rsid w:val="007F2E4F"/>
    <w:rsid w:val="007F2F6C"/>
    <w:rsid w:val="007F3018"/>
    <w:rsid w:val="007F304B"/>
    <w:rsid w:val="007F3690"/>
    <w:rsid w:val="007F36FD"/>
    <w:rsid w:val="007F3D57"/>
    <w:rsid w:val="007F3D5A"/>
    <w:rsid w:val="007F4506"/>
    <w:rsid w:val="007F4AB9"/>
    <w:rsid w:val="007F4CE4"/>
    <w:rsid w:val="007F4F2F"/>
    <w:rsid w:val="007F4FE8"/>
    <w:rsid w:val="007F53CC"/>
    <w:rsid w:val="007F586D"/>
    <w:rsid w:val="007F60E5"/>
    <w:rsid w:val="007F65FA"/>
    <w:rsid w:val="007F6627"/>
    <w:rsid w:val="007F6A4C"/>
    <w:rsid w:val="007F6C23"/>
    <w:rsid w:val="007F6CDF"/>
    <w:rsid w:val="007F7008"/>
    <w:rsid w:val="007F717F"/>
    <w:rsid w:val="007F7292"/>
    <w:rsid w:val="007F770B"/>
    <w:rsid w:val="007F7907"/>
    <w:rsid w:val="007F7AE4"/>
    <w:rsid w:val="007F7D4E"/>
    <w:rsid w:val="008000A0"/>
    <w:rsid w:val="00800486"/>
    <w:rsid w:val="00801045"/>
    <w:rsid w:val="00801134"/>
    <w:rsid w:val="0080147F"/>
    <w:rsid w:val="00801562"/>
    <w:rsid w:val="00801F85"/>
    <w:rsid w:val="008021AF"/>
    <w:rsid w:val="008022CC"/>
    <w:rsid w:val="0080236A"/>
    <w:rsid w:val="0080241B"/>
    <w:rsid w:val="00802DE8"/>
    <w:rsid w:val="008036D7"/>
    <w:rsid w:val="0080378F"/>
    <w:rsid w:val="008038CA"/>
    <w:rsid w:val="00803B1B"/>
    <w:rsid w:val="00803C38"/>
    <w:rsid w:val="00804128"/>
    <w:rsid w:val="008044AE"/>
    <w:rsid w:val="008050A1"/>
    <w:rsid w:val="00805348"/>
    <w:rsid w:val="00805765"/>
    <w:rsid w:val="00805F2F"/>
    <w:rsid w:val="0080606D"/>
    <w:rsid w:val="0080659D"/>
    <w:rsid w:val="0080749B"/>
    <w:rsid w:val="00807502"/>
    <w:rsid w:val="008075AC"/>
    <w:rsid w:val="00807CF4"/>
    <w:rsid w:val="00807D89"/>
    <w:rsid w:val="00807EA5"/>
    <w:rsid w:val="008100F7"/>
    <w:rsid w:val="0081047B"/>
    <w:rsid w:val="0081053F"/>
    <w:rsid w:val="0081055D"/>
    <w:rsid w:val="008109FC"/>
    <w:rsid w:val="00810ADE"/>
    <w:rsid w:val="00810D67"/>
    <w:rsid w:val="00811354"/>
    <w:rsid w:val="008117AE"/>
    <w:rsid w:val="00811A40"/>
    <w:rsid w:val="008120A4"/>
    <w:rsid w:val="0081265E"/>
    <w:rsid w:val="00812E42"/>
    <w:rsid w:val="00812FDC"/>
    <w:rsid w:val="008131C5"/>
    <w:rsid w:val="0081365A"/>
    <w:rsid w:val="00813C54"/>
    <w:rsid w:val="00813C5F"/>
    <w:rsid w:val="00814FB7"/>
    <w:rsid w:val="0081516A"/>
    <w:rsid w:val="00815815"/>
    <w:rsid w:val="00815D8C"/>
    <w:rsid w:val="00816003"/>
    <w:rsid w:val="00816995"/>
    <w:rsid w:val="008172C1"/>
    <w:rsid w:val="008176FD"/>
    <w:rsid w:val="00817841"/>
    <w:rsid w:val="00817BE1"/>
    <w:rsid w:val="00817FCE"/>
    <w:rsid w:val="008202FC"/>
    <w:rsid w:val="00820836"/>
    <w:rsid w:val="0082127C"/>
    <w:rsid w:val="00821718"/>
    <w:rsid w:val="00821728"/>
    <w:rsid w:val="00822017"/>
    <w:rsid w:val="0082228D"/>
    <w:rsid w:val="00822CD7"/>
    <w:rsid w:val="00822D50"/>
    <w:rsid w:val="00822EE8"/>
    <w:rsid w:val="008231CA"/>
    <w:rsid w:val="00823395"/>
    <w:rsid w:val="00823FBB"/>
    <w:rsid w:val="008243E0"/>
    <w:rsid w:val="0082473F"/>
    <w:rsid w:val="00824F34"/>
    <w:rsid w:val="00825576"/>
    <w:rsid w:val="00825619"/>
    <w:rsid w:val="0082583F"/>
    <w:rsid w:val="00825941"/>
    <w:rsid w:val="00825FAD"/>
    <w:rsid w:val="00825FDC"/>
    <w:rsid w:val="0082644B"/>
    <w:rsid w:val="008265EA"/>
    <w:rsid w:val="00826823"/>
    <w:rsid w:val="008273FC"/>
    <w:rsid w:val="00827D17"/>
    <w:rsid w:val="00830387"/>
    <w:rsid w:val="0083081B"/>
    <w:rsid w:val="00830C03"/>
    <w:rsid w:val="008314F3"/>
    <w:rsid w:val="00831EC5"/>
    <w:rsid w:val="00832570"/>
    <w:rsid w:val="008326BF"/>
    <w:rsid w:val="00832915"/>
    <w:rsid w:val="00832C36"/>
    <w:rsid w:val="00832D8B"/>
    <w:rsid w:val="00832E2C"/>
    <w:rsid w:val="00832F9E"/>
    <w:rsid w:val="00833073"/>
    <w:rsid w:val="008334FB"/>
    <w:rsid w:val="008341C6"/>
    <w:rsid w:val="008342C8"/>
    <w:rsid w:val="00834772"/>
    <w:rsid w:val="00834868"/>
    <w:rsid w:val="00834ADE"/>
    <w:rsid w:val="00834CC7"/>
    <w:rsid w:val="008353FB"/>
    <w:rsid w:val="00835A7A"/>
    <w:rsid w:val="00835AC0"/>
    <w:rsid w:val="00835EDA"/>
    <w:rsid w:val="008369D9"/>
    <w:rsid w:val="00836C47"/>
    <w:rsid w:val="00836CD4"/>
    <w:rsid w:val="008370BC"/>
    <w:rsid w:val="0083764B"/>
    <w:rsid w:val="008377CB"/>
    <w:rsid w:val="008379E7"/>
    <w:rsid w:val="008404DF"/>
    <w:rsid w:val="00841215"/>
    <w:rsid w:val="00841517"/>
    <w:rsid w:val="008415E7"/>
    <w:rsid w:val="00841945"/>
    <w:rsid w:val="00842945"/>
    <w:rsid w:val="00842CA2"/>
    <w:rsid w:val="00842DEF"/>
    <w:rsid w:val="008433C5"/>
    <w:rsid w:val="008434DE"/>
    <w:rsid w:val="00843DB3"/>
    <w:rsid w:val="00844925"/>
    <w:rsid w:val="00844BDF"/>
    <w:rsid w:val="00844C9A"/>
    <w:rsid w:val="00845629"/>
    <w:rsid w:val="00845FAE"/>
    <w:rsid w:val="00846145"/>
    <w:rsid w:val="008466FA"/>
    <w:rsid w:val="0084765E"/>
    <w:rsid w:val="008479C6"/>
    <w:rsid w:val="00847CA4"/>
    <w:rsid w:val="00850060"/>
    <w:rsid w:val="00850923"/>
    <w:rsid w:val="00850B3F"/>
    <w:rsid w:val="00850BE4"/>
    <w:rsid w:val="00850C4C"/>
    <w:rsid w:val="0085102C"/>
    <w:rsid w:val="008519B2"/>
    <w:rsid w:val="00852506"/>
    <w:rsid w:val="008527CC"/>
    <w:rsid w:val="00852F03"/>
    <w:rsid w:val="0085317A"/>
    <w:rsid w:val="008533D3"/>
    <w:rsid w:val="0085354A"/>
    <w:rsid w:val="00853552"/>
    <w:rsid w:val="00853BE3"/>
    <w:rsid w:val="00853C1B"/>
    <w:rsid w:val="00853F42"/>
    <w:rsid w:val="008549AA"/>
    <w:rsid w:val="0085505E"/>
    <w:rsid w:val="00855763"/>
    <w:rsid w:val="00855A53"/>
    <w:rsid w:val="0085629E"/>
    <w:rsid w:val="008565CD"/>
    <w:rsid w:val="0085660D"/>
    <w:rsid w:val="00856FFD"/>
    <w:rsid w:val="00857134"/>
    <w:rsid w:val="00857D46"/>
    <w:rsid w:val="00860010"/>
    <w:rsid w:val="0086011F"/>
    <w:rsid w:val="008605E5"/>
    <w:rsid w:val="00860613"/>
    <w:rsid w:val="00860C0F"/>
    <w:rsid w:val="00861004"/>
    <w:rsid w:val="008612F7"/>
    <w:rsid w:val="008615DC"/>
    <w:rsid w:val="00862626"/>
    <w:rsid w:val="00862E4E"/>
    <w:rsid w:val="008631AD"/>
    <w:rsid w:val="0086368D"/>
    <w:rsid w:val="00863975"/>
    <w:rsid w:val="00863E33"/>
    <w:rsid w:val="008645D7"/>
    <w:rsid w:val="008645DD"/>
    <w:rsid w:val="00864C36"/>
    <w:rsid w:val="00864C73"/>
    <w:rsid w:val="00865068"/>
    <w:rsid w:val="00865171"/>
    <w:rsid w:val="008652F1"/>
    <w:rsid w:val="008653C1"/>
    <w:rsid w:val="00865920"/>
    <w:rsid w:val="0086630B"/>
    <w:rsid w:val="00866373"/>
    <w:rsid w:val="008664FC"/>
    <w:rsid w:val="0086655A"/>
    <w:rsid w:val="0086687D"/>
    <w:rsid w:val="00866A03"/>
    <w:rsid w:val="00866C5B"/>
    <w:rsid w:val="00866DD0"/>
    <w:rsid w:val="008671C2"/>
    <w:rsid w:val="00867397"/>
    <w:rsid w:val="008679F9"/>
    <w:rsid w:val="008702DE"/>
    <w:rsid w:val="00870689"/>
    <w:rsid w:val="00870972"/>
    <w:rsid w:val="00870EF9"/>
    <w:rsid w:val="00870F5E"/>
    <w:rsid w:val="00870FFB"/>
    <w:rsid w:val="00871487"/>
    <w:rsid w:val="008717C2"/>
    <w:rsid w:val="0087232E"/>
    <w:rsid w:val="008725BE"/>
    <w:rsid w:val="00872641"/>
    <w:rsid w:val="00872781"/>
    <w:rsid w:val="00872DC5"/>
    <w:rsid w:val="00872ED4"/>
    <w:rsid w:val="00873697"/>
    <w:rsid w:val="00873A05"/>
    <w:rsid w:val="00874503"/>
    <w:rsid w:val="00874AC8"/>
    <w:rsid w:val="0087525A"/>
    <w:rsid w:val="00875470"/>
    <w:rsid w:val="00875C82"/>
    <w:rsid w:val="0087637D"/>
    <w:rsid w:val="008768BA"/>
    <w:rsid w:val="008768DC"/>
    <w:rsid w:val="00876B55"/>
    <w:rsid w:val="00876E19"/>
    <w:rsid w:val="00876F89"/>
    <w:rsid w:val="008777E3"/>
    <w:rsid w:val="00877960"/>
    <w:rsid w:val="00877A1F"/>
    <w:rsid w:val="0088075C"/>
    <w:rsid w:val="008808B4"/>
    <w:rsid w:val="00880B1C"/>
    <w:rsid w:val="0088103C"/>
    <w:rsid w:val="008810C5"/>
    <w:rsid w:val="0088127C"/>
    <w:rsid w:val="00881725"/>
    <w:rsid w:val="00881BA6"/>
    <w:rsid w:val="00882843"/>
    <w:rsid w:val="0088292C"/>
    <w:rsid w:val="00882C36"/>
    <w:rsid w:val="00882D7F"/>
    <w:rsid w:val="0088376A"/>
    <w:rsid w:val="00883E8F"/>
    <w:rsid w:val="00884122"/>
    <w:rsid w:val="00884176"/>
    <w:rsid w:val="008842B7"/>
    <w:rsid w:val="008846F1"/>
    <w:rsid w:val="00884CF9"/>
    <w:rsid w:val="00884E8A"/>
    <w:rsid w:val="00884FD5"/>
    <w:rsid w:val="008852E3"/>
    <w:rsid w:val="00885619"/>
    <w:rsid w:val="008856FF"/>
    <w:rsid w:val="00885BB8"/>
    <w:rsid w:val="00885DA6"/>
    <w:rsid w:val="0088608F"/>
    <w:rsid w:val="008867FC"/>
    <w:rsid w:val="00886909"/>
    <w:rsid w:val="0088711A"/>
    <w:rsid w:val="00887218"/>
    <w:rsid w:val="0088765D"/>
    <w:rsid w:val="008877F7"/>
    <w:rsid w:val="008913CD"/>
    <w:rsid w:val="008914D5"/>
    <w:rsid w:val="00892A62"/>
    <w:rsid w:val="00892E5B"/>
    <w:rsid w:val="0089303A"/>
    <w:rsid w:val="008933C4"/>
    <w:rsid w:val="00893477"/>
    <w:rsid w:val="00893ECE"/>
    <w:rsid w:val="00894682"/>
    <w:rsid w:val="00894792"/>
    <w:rsid w:val="00894E1C"/>
    <w:rsid w:val="00895DCE"/>
    <w:rsid w:val="00895EEF"/>
    <w:rsid w:val="008966FC"/>
    <w:rsid w:val="0089712E"/>
    <w:rsid w:val="008975DA"/>
    <w:rsid w:val="0089790E"/>
    <w:rsid w:val="00897ADF"/>
    <w:rsid w:val="00897DFC"/>
    <w:rsid w:val="008A0518"/>
    <w:rsid w:val="008A0A4A"/>
    <w:rsid w:val="008A0FB2"/>
    <w:rsid w:val="008A10DB"/>
    <w:rsid w:val="008A14E0"/>
    <w:rsid w:val="008A1ABA"/>
    <w:rsid w:val="008A1BD0"/>
    <w:rsid w:val="008A1DCE"/>
    <w:rsid w:val="008A1E69"/>
    <w:rsid w:val="008A2342"/>
    <w:rsid w:val="008A2663"/>
    <w:rsid w:val="008A29C8"/>
    <w:rsid w:val="008A29DF"/>
    <w:rsid w:val="008A2ADF"/>
    <w:rsid w:val="008A2E43"/>
    <w:rsid w:val="008A2E48"/>
    <w:rsid w:val="008A3159"/>
    <w:rsid w:val="008A390F"/>
    <w:rsid w:val="008A3D17"/>
    <w:rsid w:val="008A3F4C"/>
    <w:rsid w:val="008A4183"/>
    <w:rsid w:val="008A4291"/>
    <w:rsid w:val="008A44AD"/>
    <w:rsid w:val="008A4B11"/>
    <w:rsid w:val="008A4B1D"/>
    <w:rsid w:val="008A4B31"/>
    <w:rsid w:val="008A4C2E"/>
    <w:rsid w:val="008A4EA2"/>
    <w:rsid w:val="008A50F4"/>
    <w:rsid w:val="008A5746"/>
    <w:rsid w:val="008A5817"/>
    <w:rsid w:val="008A599C"/>
    <w:rsid w:val="008A5A9E"/>
    <w:rsid w:val="008A63CA"/>
    <w:rsid w:val="008A6526"/>
    <w:rsid w:val="008A76C2"/>
    <w:rsid w:val="008A7AF8"/>
    <w:rsid w:val="008A7DFC"/>
    <w:rsid w:val="008A7F4B"/>
    <w:rsid w:val="008B02A4"/>
    <w:rsid w:val="008B0494"/>
    <w:rsid w:val="008B11D0"/>
    <w:rsid w:val="008B14F6"/>
    <w:rsid w:val="008B2537"/>
    <w:rsid w:val="008B271D"/>
    <w:rsid w:val="008B2790"/>
    <w:rsid w:val="008B416D"/>
    <w:rsid w:val="008B420E"/>
    <w:rsid w:val="008B4CA4"/>
    <w:rsid w:val="008B4CCC"/>
    <w:rsid w:val="008B50B1"/>
    <w:rsid w:val="008B530B"/>
    <w:rsid w:val="008B5AF7"/>
    <w:rsid w:val="008B5D49"/>
    <w:rsid w:val="008B5EFD"/>
    <w:rsid w:val="008B6327"/>
    <w:rsid w:val="008B666E"/>
    <w:rsid w:val="008B6B55"/>
    <w:rsid w:val="008B6C55"/>
    <w:rsid w:val="008B6F8E"/>
    <w:rsid w:val="008B721E"/>
    <w:rsid w:val="008B723F"/>
    <w:rsid w:val="008B7395"/>
    <w:rsid w:val="008B7BBE"/>
    <w:rsid w:val="008B7DC9"/>
    <w:rsid w:val="008B7E2D"/>
    <w:rsid w:val="008C00DD"/>
    <w:rsid w:val="008C05AA"/>
    <w:rsid w:val="008C10A7"/>
    <w:rsid w:val="008C1389"/>
    <w:rsid w:val="008C157E"/>
    <w:rsid w:val="008C1975"/>
    <w:rsid w:val="008C1999"/>
    <w:rsid w:val="008C1A5B"/>
    <w:rsid w:val="008C1B38"/>
    <w:rsid w:val="008C23AC"/>
    <w:rsid w:val="008C2565"/>
    <w:rsid w:val="008C2FB8"/>
    <w:rsid w:val="008C3251"/>
    <w:rsid w:val="008C3446"/>
    <w:rsid w:val="008C3494"/>
    <w:rsid w:val="008C3B0C"/>
    <w:rsid w:val="008C3EC9"/>
    <w:rsid w:val="008C45EB"/>
    <w:rsid w:val="008C4A10"/>
    <w:rsid w:val="008C5895"/>
    <w:rsid w:val="008C5D9E"/>
    <w:rsid w:val="008C5E35"/>
    <w:rsid w:val="008C64B2"/>
    <w:rsid w:val="008C67F9"/>
    <w:rsid w:val="008C6A5D"/>
    <w:rsid w:val="008C6AB0"/>
    <w:rsid w:val="008C6EFB"/>
    <w:rsid w:val="008C71BE"/>
    <w:rsid w:val="008C7375"/>
    <w:rsid w:val="008C7667"/>
    <w:rsid w:val="008C7A5D"/>
    <w:rsid w:val="008C7CAA"/>
    <w:rsid w:val="008D0E73"/>
    <w:rsid w:val="008D0E92"/>
    <w:rsid w:val="008D1006"/>
    <w:rsid w:val="008D1402"/>
    <w:rsid w:val="008D1A3D"/>
    <w:rsid w:val="008D1D6A"/>
    <w:rsid w:val="008D219B"/>
    <w:rsid w:val="008D2426"/>
    <w:rsid w:val="008D2511"/>
    <w:rsid w:val="008D2621"/>
    <w:rsid w:val="008D2687"/>
    <w:rsid w:val="008D27CC"/>
    <w:rsid w:val="008D282F"/>
    <w:rsid w:val="008D2956"/>
    <w:rsid w:val="008D2A53"/>
    <w:rsid w:val="008D30E0"/>
    <w:rsid w:val="008D3195"/>
    <w:rsid w:val="008D32CB"/>
    <w:rsid w:val="008D3C0E"/>
    <w:rsid w:val="008D3D12"/>
    <w:rsid w:val="008D4172"/>
    <w:rsid w:val="008D4768"/>
    <w:rsid w:val="008D4783"/>
    <w:rsid w:val="008D48F6"/>
    <w:rsid w:val="008D4B11"/>
    <w:rsid w:val="008D4E4C"/>
    <w:rsid w:val="008D544F"/>
    <w:rsid w:val="008D56F5"/>
    <w:rsid w:val="008D5718"/>
    <w:rsid w:val="008D589A"/>
    <w:rsid w:val="008D6033"/>
    <w:rsid w:val="008D661D"/>
    <w:rsid w:val="008D6F84"/>
    <w:rsid w:val="008D6F96"/>
    <w:rsid w:val="008D7CDF"/>
    <w:rsid w:val="008D7DEF"/>
    <w:rsid w:val="008D7F57"/>
    <w:rsid w:val="008E0002"/>
    <w:rsid w:val="008E0519"/>
    <w:rsid w:val="008E0AED"/>
    <w:rsid w:val="008E0B7C"/>
    <w:rsid w:val="008E0E75"/>
    <w:rsid w:val="008E18CB"/>
    <w:rsid w:val="008E1E81"/>
    <w:rsid w:val="008E2049"/>
    <w:rsid w:val="008E275F"/>
    <w:rsid w:val="008E2AE8"/>
    <w:rsid w:val="008E2C01"/>
    <w:rsid w:val="008E2F86"/>
    <w:rsid w:val="008E349B"/>
    <w:rsid w:val="008E3E23"/>
    <w:rsid w:val="008E47B6"/>
    <w:rsid w:val="008E4AD2"/>
    <w:rsid w:val="008E5B6D"/>
    <w:rsid w:val="008E5CE8"/>
    <w:rsid w:val="008E5FAF"/>
    <w:rsid w:val="008E606A"/>
    <w:rsid w:val="008E6E09"/>
    <w:rsid w:val="008E723C"/>
    <w:rsid w:val="008E75D8"/>
    <w:rsid w:val="008E75EF"/>
    <w:rsid w:val="008E7B69"/>
    <w:rsid w:val="008F0477"/>
    <w:rsid w:val="008F0A89"/>
    <w:rsid w:val="008F0FBF"/>
    <w:rsid w:val="008F10B9"/>
    <w:rsid w:val="008F16CB"/>
    <w:rsid w:val="008F16DA"/>
    <w:rsid w:val="008F1CF6"/>
    <w:rsid w:val="008F1E59"/>
    <w:rsid w:val="008F24A4"/>
    <w:rsid w:val="008F2814"/>
    <w:rsid w:val="008F2912"/>
    <w:rsid w:val="008F29AF"/>
    <w:rsid w:val="008F2CA6"/>
    <w:rsid w:val="008F2E49"/>
    <w:rsid w:val="008F31D9"/>
    <w:rsid w:val="008F357E"/>
    <w:rsid w:val="008F35DE"/>
    <w:rsid w:val="008F458A"/>
    <w:rsid w:val="008F467D"/>
    <w:rsid w:val="008F486A"/>
    <w:rsid w:val="008F4CD3"/>
    <w:rsid w:val="008F4ECE"/>
    <w:rsid w:val="008F4FB2"/>
    <w:rsid w:val="008F505F"/>
    <w:rsid w:val="008F554B"/>
    <w:rsid w:val="008F60BF"/>
    <w:rsid w:val="008F62FD"/>
    <w:rsid w:val="008F6A86"/>
    <w:rsid w:val="008F6CD3"/>
    <w:rsid w:val="008F6CFF"/>
    <w:rsid w:val="008F6F5E"/>
    <w:rsid w:val="008F76C8"/>
    <w:rsid w:val="008F781B"/>
    <w:rsid w:val="008F7D9D"/>
    <w:rsid w:val="00900760"/>
    <w:rsid w:val="00900B47"/>
    <w:rsid w:val="0090158A"/>
    <w:rsid w:val="009018DA"/>
    <w:rsid w:val="00901FF8"/>
    <w:rsid w:val="00902A46"/>
    <w:rsid w:val="00902C25"/>
    <w:rsid w:val="0090405B"/>
    <w:rsid w:val="00904529"/>
    <w:rsid w:val="00904B37"/>
    <w:rsid w:val="00904D8D"/>
    <w:rsid w:val="00905176"/>
    <w:rsid w:val="00905527"/>
    <w:rsid w:val="009056E2"/>
    <w:rsid w:val="00905C43"/>
    <w:rsid w:val="009064E9"/>
    <w:rsid w:val="00906715"/>
    <w:rsid w:val="00906FC6"/>
    <w:rsid w:val="009074E5"/>
    <w:rsid w:val="0090791B"/>
    <w:rsid w:val="00907F98"/>
    <w:rsid w:val="009101CB"/>
    <w:rsid w:val="0091048C"/>
    <w:rsid w:val="00910893"/>
    <w:rsid w:val="009109B8"/>
    <w:rsid w:val="00911182"/>
    <w:rsid w:val="0091152C"/>
    <w:rsid w:val="00911D8A"/>
    <w:rsid w:val="00912A79"/>
    <w:rsid w:val="00912B2F"/>
    <w:rsid w:val="00912B3F"/>
    <w:rsid w:val="00913026"/>
    <w:rsid w:val="009134D2"/>
    <w:rsid w:val="0091353F"/>
    <w:rsid w:val="009138A0"/>
    <w:rsid w:val="0091401D"/>
    <w:rsid w:val="00914F6E"/>
    <w:rsid w:val="00915018"/>
    <w:rsid w:val="00915399"/>
    <w:rsid w:val="0091571E"/>
    <w:rsid w:val="00915743"/>
    <w:rsid w:val="00916108"/>
    <w:rsid w:val="009163D3"/>
    <w:rsid w:val="0091686B"/>
    <w:rsid w:val="00916910"/>
    <w:rsid w:val="009169E3"/>
    <w:rsid w:val="00916B2C"/>
    <w:rsid w:val="00916C38"/>
    <w:rsid w:val="0091745C"/>
    <w:rsid w:val="00917717"/>
    <w:rsid w:val="00917ACE"/>
    <w:rsid w:val="0092036C"/>
    <w:rsid w:val="00920528"/>
    <w:rsid w:val="0092096F"/>
    <w:rsid w:val="00920F86"/>
    <w:rsid w:val="009219E7"/>
    <w:rsid w:val="00921F7B"/>
    <w:rsid w:val="00922B4E"/>
    <w:rsid w:val="0092324F"/>
    <w:rsid w:val="009235E3"/>
    <w:rsid w:val="00923810"/>
    <w:rsid w:val="00923843"/>
    <w:rsid w:val="00923A41"/>
    <w:rsid w:val="00923AFF"/>
    <w:rsid w:val="00923C84"/>
    <w:rsid w:val="00923DBC"/>
    <w:rsid w:val="009246BD"/>
    <w:rsid w:val="00924D38"/>
    <w:rsid w:val="0092527C"/>
    <w:rsid w:val="009253CC"/>
    <w:rsid w:val="00925441"/>
    <w:rsid w:val="00925688"/>
    <w:rsid w:val="00925863"/>
    <w:rsid w:val="00925946"/>
    <w:rsid w:val="0092699A"/>
    <w:rsid w:val="00926A6B"/>
    <w:rsid w:val="00926E0D"/>
    <w:rsid w:val="00927624"/>
    <w:rsid w:val="00927B66"/>
    <w:rsid w:val="00927B6B"/>
    <w:rsid w:val="00927E82"/>
    <w:rsid w:val="009307E5"/>
    <w:rsid w:val="00930A38"/>
    <w:rsid w:val="00930C76"/>
    <w:rsid w:val="0093179A"/>
    <w:rsid w:val="00931DB4"/>
    <w:rsid w:val="00933312"/>
    <w:rsid w:val="00933BDA"/>
    <w:rsid w:val="00934409"/>
    <w:rsid w:val="0093455C"/>
    <w:rsid w:val="00934D65"/>
    <w:rsid w:val="00934EB8"/>
    <w:rsid w:val="0093548F"/>
    <w:rsid w:val="00935EC2"/>
    <w:rsid w:val="00935F42"/>
    <w:rsid w:val="0093602D"/>
    <w:rsid w:val="009360B9"/>
    <w:rsid w:val="009369C3"/>
    <w:rsid w:val="00936C74"/>
    <w:rsid w:val="00937A81"/>
    <w:rsid w:val="00937F7B"/>
    <w:rsid w:val="009400BA"/>
    <w:rsid w:val="0094021F"/>
    <w:rsid w:val="00940485"/>
    <w:rsid w:val="009405F5"/>
    <w:rsid w:val="009406B7"/>
    <w:rsid w:val="00940B19"/>
    <w:rsid w:val="009410DB"/>
    <w:rsid w:val="0094138C"/>
    <w:rsid w:val="0094177D"/>
    <w:rsid w:val="00941821"/>
    <w:rsid w:val="00941B5F"/>
    <w:rsid w:val="00942597"/>
    <w:rsid w:val="0094260F"/>
    <w:rsid w:val="00942717"/>
    <w:rsid w:val="00942D82"/>
    <w:rsid w:val="00943169"/>
    <w:rsid w:val="009431A9"/>
    <w:rsid w:val="00943223"/>
    <w:rsid w:val="009434A0"/>
    <w:rsid w:val="00943502"/>
    <w:rsid w:val="00943520"/>
    <w:rsid w:val="009440D5"/>
    <w:rsid w:val="009442F0"/>
    <w:rsid w:val="0094470B"/>
    <w:rsid w:val="00944D6E"/>
    <w:rsid w:val="0094573C"/>
    <w:rsid w:val="00945D14"/>
    <w:rsid w:val="00945DAE"/>
    <w:rsid w:val="00945F9C"/>
    <w:rsid w:val="00946142"/>
    <w:rsid w:val="00946887"/>
    <w:rsid w:val="009469C2"/>
    <w:rsid w:val="00946E9E"/>
    <w:rsid w:val="00946F1F"/>
    <w:rsid w:val="009475B0"/>
    <w:rsid w:val="00950A6F"/>
    <w:rsid w:val="0095173C"/>
    <w:rsid w:val="0095175B"/>
    <w:rsid w:val="009519EF"/>
    <w:rsid w:val="00951A11"/>
    <w:rsid w:val="00951E85"/>
    <w:rsid w:val="00951F6A"/>
    <w:rsid w:val="009527FC"/>
    <w:rsid w:val="00952AF9"/>
    <w:rsid w:val="00952FAF"/>
    <w:rsid w:val="009539E1"/>
    <w:rsid w:val="00953BC6"/>
    <w:rsid w:val="00953DDE"/>
    <w:rsid w:val="009542ED"/>
    <w:rsid w:val="009547DC"/>
    <w:rsid w:val="00954A90"/>
    <w:rsid w:val="00954CF6"/>
    <w:rsid w:val="00954DCD"/>
    <w:rsid w:val="00954DDE"/>
    <w:rsid w:val="00954FCD"/>
    <w:rsid w:val="0095504B"/>
    <w:rsid w:val="00955164"/>
    <w:rsid w:val="009553F8"/>
    <w:rsid w:val="00955490"/>
    <w:rsid w:val="00955632"/>
    <w:rsid w:val="009558C9"/>
    <w:rsid w:val="00955D61"/>
    <w:rsid w:val="009569F5"/>
    <w:rsid w:val="00956B15"/>
    <w:rsid w:val="00956CFF"/>
    <w:rsid w:val="00956DDF"/>
    <w:rsid w:val="00956EB1"/>
    <w:rsid w:val="00957951"/>
    <w:rsid w:val="00957C38"/>
    <w:rsid w:val="00960390"/>
    <w:rsid w:val="00960462"/>
    <w:rsid w:val="00960D27"/>
    <w:rsid w:val="00960F50"/>
    <w:rsid w:val="009610E9"/>
    <w:rsid w:val="00961137"/>
    <w:rsid w:val="009617A9"/>
    <w:rsid w:val="009622BC"/>
    <w:rsid w:val="009637CB"/>
    <w:rsid w:val="00963844"/>
    <w:rsid w:val="00963A47"/>
    <w:rsid w:val="009644D0"/>
    <w:rsid w:val="0096474D"/>
    <w:rsid w:val="00964AC1"/>
    <w:rsid w:val="009657B1"/>
    <w:rsid w:val="0096670A"/>
    <w:rsid w:val="0096685B"/>
    <w:rsid w:val="00966C90"/>
    <w:rsid w:val="00966FDC"/>
    <w:rsid w:val="009670C0"/>
    <w:rsid w:val="0096735E"/>
    <w:rsid w:val="009700F8"/>
    <w:rsid w:val="00970A33"/>
    <w:rsid w:val="00970D44"/>
    <w:rsid w:val="009710E8"/>
    <w:rsid w:val="00971534"/>
    <w:rsid w:val="009720B7"/>
    <w:rsid w:val="00972454"/>
    <w:rsid w:val="00972B9F"/>
    <w:rsid w:val="00972D4C"/>
    <w:rsid w:val="0097315A"/>
    <w:rsid w:val="00973706"/>
    <w:rsid w:val="00973B93"/>
    <w:rsid w:val="00973FB7"/>
    <w:rsid w:val="00974234"/>
    <w:rsid w:val="009743D5"/>
    <w:rsid w:val="009746B9"/>
    <w:rsid w:val="009748A7"/>
    <w:rsid w:val="0097510B"/>
    <w:rsid w:val="00975215"/>
    <w:rsid w:val="00975789"/>
    <w:rsid w:val="009757E1"/>
    <w:rsid w:val="00975ADA"/>
    <w:rsid w:val="00975D42"/>
    <w:rsid w:val="00975FBE"/>
    <w:rsid w:val="00976202"/>
    <w:rsid w:val="0097652C"/>
    <w:rsid w:val="00976699"/>
    <w:rsid w:val="0097683D"/>
    <w:rsid w:val="00976DA9"/>
    <w:rsid w:val="009774DD"/>
    <w:rsid w:val="009801CD"/>
    <w:rsid w:val="009801D5"/>
    <w:rsid w:val="0098070A"/>
    <w:rsid w:val="009808DD"/>
    <w:rsid w:val="009809C0"/>
    <w:rsid w:val="0098112F"/>
    <w:rsid w:val="00981A44"/>
    <w:rsid w:val="00981DA8"/>
    <w:rsid w:val="00982140"/>
    <w:rsid w:val="00982226"/>
    <w:rsid w:val="00982B5C"/>
    <w:rsid w:val="00982B91"/>
    <w:rsid w:val="009835F1"/>
    <w:rsid w:val="009842AB"/>
    <w:rsid w:val="00984B5D"/>
    <w:rsid w:val="00984F75"/>
    <w:rsid w:val="009851E3"/>
    <w:rsid w:val="0098524D"/>
    <w:rsid w:val="00985559"/>
    <w:rsid w:val="0098581C"/>
    <w:rsid w:val="00985B7B"/>
    <w:rsid w:val="00985DF2"/>
    <w:rsid w:val="00985ED9"/>
    <w:rsid w:val="00985EF3"/>
    <w:rsid w:val="00986070"/>
    <w:rsid w:val="00986746"/>
    <w:rsid w:val="00986E76"/>
    <w:rsid w:val="00987AA9"/>
    <w:rsid w:val="00990695"/>
    <w:rsid w:val="00990BC6"/>
    <w:rsid w:val="00990D85"/>
    <w:rsid w:val="009919EE"/>
    <w:rsid w:val="0099237F"/>
    <w:rsid w:val="0099261D"/>
    <w:rsid w:val="00992673"/>
    <w:rsid w:val="00992941"/>
    <w:rsid w:val="00992ACA"/>
    <w:rsid w:val="00992EE1"/>
    <w:rsid w:val="00993C33"/>
    <w:rsid w:val="00993CCE"/>
    <w:rsid w:val="00994552"/>
    <w:rsid w:val="00994734"/>
    <w:rsid w:val="00994819"/>
    <w:rsid w:val="00994D1F"/>
    <w:rsid w:val="00994FCC"/>
    <w:rsid w:val="009951D6"/>
    <w:rsid w:val="00995E86"/>
    <w:rsid w:val="00995F29"/>
    <w:rsid w:val="0099602D"/>
    <w:rsid w:val="0099606B"/>
    <w:rsid w:val="009962D2"/>
    <w:rsid w:val="00996623"/>
    <w:rsid w:val="009968E7"/>
    <w:rsid w:val="00997CC8"/>
    <w:rsid w:val="00997F19"/>
    <w:rsid w:val="009A08D3"/>
    <w:rsid w:val="009A0BE5"/>
    <w:rsid w:val="009A141A"/>
    <w:rsid w:val="009A15A0"/>
    <w:rsid w:val="009A164C"/>
    <w:rsid w:val="009A1709"/>
    <w:rsid w:val="009A1819"/>
    <w:rsid w:val="009A1A9B"/>
    <w:rsid w:val="009A1E28"/>
    <w:rsid w:val="009A2817"/>
    <w:rsid w:val="009A2868"/>
    <w:rsid w:val="009A2886"/>
    <w:rsid w:val="009A29CC"/>
    <w:rsid w:val="009A2C53"/>
    <w:rsid w:val="009A3338"/>
    <w:rsid w:val="009A4106"/>
    <w:rsid w:val="009A4528"/>
    <w:rsid w:val="009A483F"/>
    <w:rsid w:val="009A4A18"/>
    <w:rsid w:val="009A5C42"/>
    <w:rsid w:val="009A6376"/>
    <w:rsid w:val="009A668D"/>
    <w:rsid w:val="009A6801"/>
    <w:rsid w:val="009A6903"/>
    <w:rsid w:val="009A69DD"/>
    <w:rsid w:val="009A6BF1"/>
    <w:rsid w:val="009A6C66"/>
    <w:rsid w:val="009B0D10"/>
    <w:rsid w:val="009B1149"/>
    <w:rsid w:val="009B150C"/>
    <w:rsid w:val="009B16E2"/>
    <w:rsid w:val="009B1D3C"/>
    <w:rsid w:val="009B1DCF"/>
    <w:rsid w:val="009B27E9"/>
    <w:rsid w:val="009B27F1"/>
    <w:rsid w:val="009B28BB"/>
    <w:rsid w:val="009B2C13"/>
    <w:rsid w:val="009B2FDD"/>
    <w:rsid w:val="009B3058"/>
    <w:rsid w:val="009B31B9"/>
    <w:rsid w:val="009B3275"/>
    <w:rsid w:val="009B33F3"/>
    <w:rsid w:val="009B3719"/>
    <w:rsid w:val="009B46B2"/>
    <w:rsid w:val="009B4BEC"/>
    <w:rsid w:val="009B50C5"/>
    <w:rsid w:val="009B64BB"/>
    <w:rsid w:val="009B6E35"/>
    <w:rsid w:val="009B6FFC"/>
    <w:rsid w:val="009B71E7"/>
    <w:rsid w:val="009B722F"/>
    <w:rsid w:val="009B7B02"/>
    <w:rsid w:val="009B7EAB"/>
    <w:rsid w:val="009C0567"/>
    <w:rsid w:val="009C15D7"/>
    <w:rsid w:val="009C16DD"/>
    <w:rsid w:val="009C16F3"/>
    <w:rsid w:val="009C2AEA"/>
    <w:rsid w:val="009C2C2F"/>
    <w:rsid w:val="009C2CB4"/>
    <w:rsid w:val="009C391D"/>
    <w:rsid w:val="009C399C"/>
    <w:rsid w:val="009C3DFB"/>
    <w:rsid w:val="009C3E3C"/>
    <w:rsid w:val="009C3EEF"/>
    <w:rsid w:val="009C44BC"/>
    <w:rsid w:val="009C4DA3"/>
    <w:rsid w:val="009C53F4"/>
    <w:rsid w:val="009C5715"/>
    <w:rsid w:val="009C6ADE"/>
    <w:rsid w:val="009C7280"/>
    <w:rsid w:val="009C72F7"/>
    <w:rsid w:val="009C7529"/>
    <w:rsid w:val="009C7C84"/>
    <w:rsid w:val="009C7CFF"/>
    <w:rsid w:val="009C7F1F"/>
    <w:rsid w:val="009D014A"/>
    <w:rsid w:val="009D0343"/>
    <w:rsid w:val="009D055E"/>
    <w:rsid w:val="009D127C"/>
    <w:rsid w:val="009D13D2"/>
    <w:rsid w:val="009D152E"/>
    <w:rsid w:val="009D191B"/>
    <w:rsid w:val="009D19A5"/>
    <w:rsid w:val="009D1B54"/>
    <w:rsid w:val="009D2102"/>
    <w:rsid w:val="009D21AD"/>
    <w:rsid w:val="009D2958"/>
    <w:rsid w:val="009D2981"/>
    <w:rsid w:val="009D2C7A"/>
    <w:rsid w:val="009D32AF"/>
    <w:rsid w:val="009D32D0"/>
    <w:rsid w:val="009D39A5"/>
    <w:rsid w:val="009D3EA0"/>
    <w:rsid w:val="009D3FB2"/>
    <w:rsid w:val="009D40AA"/>
    <w:rsid w:val="009D442E"/>
    <w:rsid w:val="009D44AF"/>
    <w:rsid w:val="009D48AE"/>
    <w:rsid w:val="009D4A51"/>
    <w:rsid w:val="009D50EB"/>
    <w:rsid w:val="009D5865"/>
    <w:rsid w:val="009D6376"/>
    <w:rsid w:val="009D65A9"/>
    <w:rsid w:val="009D65DA"/>
    <w:rsid w:val="009D6819"/>
    <w:rsid w:val="009D68C2"/>
    <w:rsid w:val="009D6DC3"/>
    <w:rsid w:val="009D6E91"/>
    <w:rsid w:val="009D6EA1"/>
    <w:rsid w:val="009D6F8F"/>
    <w:rsid w:val="009D7094"/>
    <w:rsid w:val="009D76F4"/>
    <w:rsid w:val="009D7C42"/>
    <w:rsid w:val="009D7F97"/>
    <w:rsid w:val="009D7FF2"/>
    <w:rsid w:val="009E0180"/>
    <w:rsid w:val="009E05B5"/>
    <w:rsid w:val="009E0832"/>
    <w:rsid w:val="009E09DB"/>
    <w:rsid w:val="009E0A37"/>
    <w:rsid w:val="009E0F3E"/>
    <w:rsid w:val="009E107A"/>
    <w:rsid w:val="009E236A"/>
    <w:rsid w:val="009E33F8"/>
    <w:rsid w:val="009E340A"/>
    <w:rsid w:val="009E3AE6"/>
    <w:rsid w:val="009E3B6F"/>
    <w:rsid w:val="009E3EA0"/>
    <w:rsid w:val="009E4137"/>
    <w:rsid w:val="009E455D"/>
    <w:rsid w:val="009E4FAF"/>
    <w:rsid w:val="009E5177"/>
    <w:rsid w:val="009E530E"/>
    <w:rsid w:val="009E57B2"/>
    <w:rsid w:val="009E5A1D"/>
    <w:rsid w:val="009E6054"/>
    <w:rsid w:val="009E677E"/>
    <w:rsid w:val="009E6988"/>
    <w:rsid w:val="009E6B81"/>
    <w:rsid w:val="009E6E1B"/>
    <w:rsid w:val="009E6EEE"/>
    <w:rsid w:val="009E6F0A"/>
    <w:rsid w:val="009E73B6"/>
    <w:rsid w:val="009E775C"/>
    <w:rsid w:val="009F0C49"/>
    <w:rsid w:val="009F1A3C"/>
    <w:rsid w:val="009F1BE9"/>
    <w:rsid w:val="009F1E15"/>
    <w:rsid w:val="009F1EC0"/>
    <w:rsid w:val="009F23F4"/>
    <w:rsid w:val="009F297A"/>
    <w:rsid w:val="009F31B6"/>
    <w:rsid w:val="009F336C"/>
    <w:rsid w:val="009F33FA"/>
    <w:rsid w:val="009F395D"/>
    <w:rsid w:val="009F3C8C"/>
    <w:rsid w:val="009F3CE9"/>
    <w:rsid w:val="009F3E13"/>
    <w:rsid w:val="009F491D"/>
    <w:rsid w:val="009F4C44"/>
    <w:rsid w:val="009F5193"/>
    <w:rsid w:val="009F51D7"/>
    <w:rsid w:val="009F5BD5"/>
    <w:rsid w:val="009F6597"/>
    <w:rsid w:val="009F68F3"/>
    <w:rsid w:val="009F6AE9"/>
    <w:rsid w:val="009F7B42"/>
    <w:rsid w:val="009F7CBD"/>
    <w:rsid w:val="009F7F9E"/>
    <w:rsid w:val="00A0026E"/>
    <w:rsid w:val="00A0058E"/>
    <w:rsid w:val="00A00C4C"/>
    <w:rsid w:val="00A00DFD"/>
    <w:rsid w:val="00A011CC"/>
    <w:rsid w:val="00A0191A"/>
    <w:rsid w:val="00A01C96"/>
    <w:rsid w:val="00A01CA3"/>
    <w:rsid w:val="00A01E91"/>
    <w:rsid w:val="00A02262"/>
    <w:rsid w:val="00A02837"/>
    <w:rsid w:val="00A02D3E"/>
    <w:rsid w:val="00A02D81"/>
    <w:rsid w:val="00A034DD"/>
    <w:rsid w:val="00A0374C"/>
    <w:rsid w:val="00A0390C"/>
    <w:rsid w:val="00A0441F"/>
    <w:rsid w:val="00A04466"/>
    <w:rsid w:val="00A04FED"/>
    <w:rsid w:val="00A053D5"/>
    <w:rsid w:val="00A05719"/>
    <w:rsid w:val="00A0578A"/>
    <w:rsid w:val="00A0579C"/>
    <w:rsid w:val="00A05DD6"/>
    <w:rsid w:val="00A068F1"/>
    <w:rsid w:val="00A069E0"/>
    <w:rsid w:val="00A06D4A"/>
    <w:rsid w:val="00A06EAD"/>
    <w:rsid w:val="00A07154"/>
    <w:rsid w:val="00A07745"/>
    <w:rsid w:val="00A07AC2"/>
    <w:rsid w:val="00A07DE3"/>
    <w:rsid w:val="00A07EBC"/>
    <w:rsid w:val="00A10A61"/>
    <w:rsid w:val="00A10E4A"/>
    <w:rsid w:val="00A11017"/>
    <w:rsid w:val="00A1177A"/>
    <w:rsid w:val="00A11802"/>
    <w:rsid w:val="00A11F8E"/>
    <w:rsid w:val="00A123BD"/>
    <w:rsid w:val="00A123E3"/>
    <w:rsid w:val="00A1334F"/>
    <w:rsid w:val="00A137FC"/>
    <w:rsid w:val="00A13FDE"/>
    <w:rsid w:val="00A14D55"/>
    <w:rsid w:val="00A15375"/>
    <w:rsid w:val="00A15484"/>
    <w:rsid w:val="00A158D9"/>
    <w:rsid w:val="00A15F72"/>
    <w:rsid w:val="00A15FEA"/>
    <w:rsid w:val="00A16263"/>
    <w:rsid w:val="00A16389"/>
    <w:rsid w:val="00A16398"/>
    <w:rsid w:val="00A16DE3"/>
    <w:rsid w:val="00A16DEF"/>
    <w:rsid w:val="00A16FDC"/>
    <w:rsid w:val="00A17661"/>
    <w:rsid w:val="00A17AC9"/>
    <w:rsid w:val="00A17CE0"/>
    <w:rsid w:val="00A17E54"/>
    <w:rsid w:val="00A17E5C"/>
    <w:rsid w:val="00A17F47"/>
    <w:rsid w:val="00A2087E"/>
    <w:rsid w:val="00A20D6C"/>
    <w:rsid w:val="00A21623"/>
    <w:rsid w:val="00A21A04"/>
    <w:rsid w:val="00A21AC7"/>
    <w:rsid w:val="00A21D6D"/>
    <w:rsid w:val="00A2267C"/>
    <w:rsid w:val="00A22A62"/>
    <w:rsid w:val="00A22C7A"/>
    <w:rsid w:val="00A22CC9"/>
    <w:rsid w:val="00A23013"/>
    <w:rsid w:val="00A2307C"/>
    <w:rsid w:val="00A233B9"/>
    <w:rsid w:val="00A234CC"/>
    <w:rsid w:val="00A23511"/>
    <w:rsid w:val="00A23775"/>
    <w:rsid w:val="00A23A92"/>
    <w:rsid w:val="00A23C4D"/>
    <w:rsid w:val="00A23DF9"/>
    <w:rsid w:val="00A240BE"/>
    <w:rsid w:val="00A24950"/>
    <w:rsid w:val="00A25158"/>
    <w:rsid w:val="00A251E5"/>
    <w:rsid w:val="00A252EB"/>
    <w:rsid w:val="00A25360"/>
    <w:rsid w:val="00A25868"/>
    <w:rsid w:val="00A264A3"/>
    <w:rsid w:val="00A266D5"/>
    <w:rsid w:val="00A26727"/>
    <w:rsid w:val="00A26F8C"/>
    <w:rsid w:val="00A27122"/>
    <w:rsid w:val="00A27C88"/>
    <w:rsid w:val="00A27DE7"/>
    <w:rsid w:val="00A3028C"/>
    <w:rsid w:val="00A30A80"/>
    <w:rsid w:val="00A321C0"/>
    <w:rsid w:val="00A32545"/>
    <w:rsid w:val="00A3282D"/>
    <w:rsid w:val="00A32D2D"/>
    <w:rsid w:val="00A32DD7"/>
    <w:rsid w:val="00A33186"/>
    <w:rsid w:val="00A331DA"/>
    <w:rsid w:val="00A3351E"/>
    <w:rsid w:val="00A33AB1"/>
    <w:rsid w:val="00A33CAD"/>
    <w:rsid w:val="00A33EF0"/>
    <w:rsid w:val="00A34797"/>
    <w:rsid w:val="00A3494B"/>
    <w:rsid w:val="00A34A57"/>
    <w:rsid w:val="00A34D7F"/>
    <w:rsid w:val="00A34EA4"/>
    <w:rsid w:val="00A357C8"/>
    <w:rsid w:val="00A35E01"/>
    <w:rsid w:val="00A35E55"/>
    <w:rsid w:val="00A35F51"/>
    <w:rsid w:val="00A3631C"/>
    <w:rsid w:val="00A36710"/>
    <w:rsid w:val="00A36DB8"/>
    <w:rsid w:val="00A37219"/>
    <w:rsid w:val="00A376B3"/>
    <w:rsid w:val="00A37858"/>
    <w:rsid w:val="00A37F41"/>
    <w:rsid w:val="00A4020C"/>
    <w:rsid w:val="00A40439"/>
    <w:rsid w:val="00A40818"/>
    <w:rsid w:val="00A409F1"/>
    <w:rsid w:val="00A40C5C"/>
    <w:rsid w:val="00A40F9D"/>
    <w:rsid w:val="00A4134D"/>
    <w:rsid w:val="00A416E6"/>
    <w:rsid w:val="00A417A1"/>
    <w:rsid w:val="00A41E5D"/>
    <w:rsid w:val="00A421E4"/>
    <w:rsid w:val="00A424E0"/>
    <w:rsid w:val="00A425D1"/>
    <w:rsid w:val="00A42BCB"/>
    <w:rsid w:val="00A434D4"/>
    <w:rsid w:val="00A4360E"/>
    <w:rsid w:val="00A4379B"/>
    <w:rsid w:val="00A43974"/>
    <w:rsid w:val="00A4434A"/>
    <w:rsid w:val="00A443DA"/>
    <w:rsid w:val="00A4465E"/>
    <w:rsid w:val="00A44708"/>
    <w:rsid w:val="00A44710"/>
    <w:rsid w:val="00A4490E"/>
    <w:rsid w:val="00A4520B"/>
    <w:rsid w:val="00A4536E"/>
    <w:rsid w:val="00A45570"/>
    <w:rsid w:val="00A45C9F"/>
    <w:rsid w:val="00A45DC3"/>
    <w:rsid w:val="00A46216"/>
    <w:rsid w:val="00A46314"/>
    <w:rsid w:val="00A46658"/>
    <w:rsid w:val="00A467B2"/>
    <w:rsid w:val="00A469A0"/>
    <w:rsid w:val="00A47040"/>
    <w:rsid w:val="00A47137"/>
    <w:rsid w:val="00A4749B"/>
    <w:rsid w:val="00A50518"/>
    <w:rsid w:val="00A50E87"/>
    <w:rsid w:val="00A51061"/>
    <w:rsid w:val="00A5137A"/>
    <w:rsid w:val="00A5145C"/>
    <w:rsid w:val="00A517D0"/>
    <w:rsid w:val="00A51BBA"/>
    <w:rsid w:val="00A520ED"/>
    <w:rsid w:val="00A5344D"/>
    <w:rsid w:val="00A53523"/>
    <w:rsid w:val="00A5357F"/>
    <w:rsid w:val="00A53A70"/>
    <w:rsid w:val="00A547A2"/>
    <w:rsid w:val="00A54D25"/>
    <w:rsid w:val="00A55064"/>
    <w:rsid w:val="00A5513B"/>
    <w:rsid w:val="00A552B5"/>
    <w:rsid w:val="00A553EB"/>
    <w:rsid w:val="00A5548E"/>
    <w:rsid w:val="00A5583A"/>
    <w:rsid w:val="00A55C94"/>
    <w:rsid w:val="00A55D82"/>
    <w:rsid w:val="00A55DFA"/>
    <w:rsid w:val="00A56318"/>
    <w:rsid w:val="00A5657E"/>
    <w:rsid w:val="00A5681D"/>
    <w:rsid w:val="00A56C8B"/>
    <w:rsid w:val="00A57396"/>
    <w:rsid w:val="00A573D6"/>
    <w:rsid w:val="00A57525"/>
    <w:rsid w:val="00A576D1"/>
    <w:rsid w:val="00A57A78"/>
    <w:rsid w:val="00A57AAB"/>
    <w:rsid w:val="00A57B61"/>
    <w:rsid w:val="00A57D11"/>
    <w:rsid w:val="00A57E39"/>
    <w:rsid w:val="00A57EE2"/>
    <w:rsid w:val="00A603B5"/>
    <w:rsid w:val="00A60579"/>
    <w:rsid w:val="00A606B2"/>
    <w:rsid w:val="00A607E5"/>
    <w:rsid w:val="00A60977"/>
    <w:rsid w:val="00A60AF5"/>
    <w:rsid w:val="00A60B70"/>
    <w:rsid w:val="00A60CB7"/>
    <w:rsid w:val="00A61248"/>
    <w:rsid w:val="00A61706"/>
    <w:rsid w:val="00A6202C"/>
    <w:rsid w:val="00A62A53"/>
    <w:rsid w:val="00A62F00"/>
    <w:rsid w:val="00A637F4"/>
    <w:rsid w:val="00A63A90"/>
    <w:rsid w:val="00A63BFB"/>
    <w:rsid w:val="00A64070"/>
    <w:rsid w:val="00A64303"/>
    <w:rsid w:val="00A64311"/>
    <w:rsid w:val="00A643B6"/>
    <w:rsid w:val="00A647EE"/>
    <w:rsid w:val="00A647F9"/>
    <w:rsid w:val="00A648C9"/>
    <w:rsid w:val="00A65309"/>
    <w:rsid w:val="00A65681"/>
    <w:rsid w:val="00A65FE4"/>
    <w:rsid w:val="00A6621B"/>
    <w:rsid w:val="00A66481"/>
    <w:rsid w:val="00A66686"/>
    <w:rsid w:val="00A66F0C"/>
    <w:rsid w:val="00A674C7"/>
    <w:rsid w:val="00A67C64"/>
    <w:rsid w:val="00A70118"/>
    <w:rsid w:val="00A7024E"/>
    <w:rsid w:val="00A7053F"/>
    <w:rsid w:val="00A705C8"/>
    <w:rsid w:val="00A708C7"/>
    <w:rsid w:val="00A7090D"/>
    <w:rsid w:val="00A70C2F"/>
    <w:rsid w:val="00A70D78"/>
    <w:rsid w:val="00A710D9"/>
    <w:rsid w:val="00A71621"/>
    <w:rsid w:val="00A71BB4"/>
    <w:rsid w:val="00A72054"/>
    <w:rsid w:val="00A720EF"/>
    <w:rsid w:val="00A72611"/>
    <w:rsid w:val="00A727D5"/>
    <w:rsid w:val="00A72BA5"/>
    <w:rsid w:val="00A72BC7"/>
    <w:rsid w:val="00A7306C"/>
    <w:rsid w:val="00A7308E"/>
    <w:rsid w:val="00A73136"/>
    <w:rsid w:val="00A73F6B"/>
    <w:rsid w:val="00A7450F"/>
    <w:rsid w:val="00A74DE9"/>
    <w:rsid w:val="00A74EA9"/>
    <w:rsid w:val="00A751DA"/>
    <w:rsid w:val="00A752E7"/>
    <w:rsid w:val="00A75464"/>
    <w:rsid w:val="00A75809"/>
    <w:rsid w:val="00A75EFC"/>
    <w:rsid w:val="00A76683"/>
    <w:rsid w:val="00A7670F"/>
    <w:rsid w:val="00A7695A"/>
    <w:rsid w:val="00A76DD6"/>
    <w:rsid w:val="00A76F07"/>
    <w:rsid w:val="00A7733A"/>
    <w:rsid w:val="00A77C44"/>
    <w:rsid w:val="00A77F7A"/>
    <w:rsid w:val="00A800D0"/>
    <w:rsid w:val="00A804A1"/>
    <w:rsid w:val="00A80685"/>
    <w:rsid w:val="00A80EEE"/>
    <w:rsid w:val="00A813EB"/>
    <w:rsid w:val="00A81905"/>
    <w:rsid w:val="00A81B45"/>
    <w:rsid w:val="00A81E03"/>
    <w:rsid w:val="00A81EB3"/>
    <w:rsid w:val="00A82945"/>
    <w:rsid w:val="00A82BBA"/>
    <w:rsid w:val="00A82C67"/>
    <w:rsid w:val="00A82F5D"/>
    <w:rsid w:val="00A83094"/>
    <w:rsid w:val="00A839C7"/>
    <w:rsid w:val="00A83A2B"/>
    <w:rsid w:val="00A83C40"/>
    <w:rsid w:val="00A83FE3"/>
    <w:rsid w:val="00A84610"/>
    <w:rsid w:val="00A84D00"/>
    <w:rsid w:val="00A853E5"/>
    <w:rsid w:val="00A855F7"/>
    <w:rsid w:val="00A85641"/>
    <w:rsid w:val="00A85C1F"/>
    <w:rsid w:val="00A86962"/>
    <w:rsid w:val="00A869C3"/>
    <w:rsid w:val="00A86B33"/>
    <w:rsid w:val="00A86B86"/>
    <w:rsid w:val="00A86DCD"/>
    <w:rsid w:val="00A86DE8"/>
    <w:rsid w:val="00A86EEB"/>
    <w:rsid w:val="00A870DE"/>
    <w:rsid w:val="00A870F8"/>
    <w:rsid w:val="00A8751A"/>
    <w:rsid w:val="00A87923"/>
    <w:rsid w:val="00A879E5"/>
    <w:rsid w:val="00A87AB3"/>
    <w:rsid w:val="00A908EB"/>
    <w:rsid w:val="00A91302"/>
    <w:rsid w:val="00A91321"/>
    <w:rsid w:val="00A91411"/>
    <w:rsid w:val="00A91692"/>
    <w:rsid w:val="00A91879"/>
    <w:rsid w:val="00A91953"/>
    <w:rsid w:val="00A91D41"/>
    <w:rsid w:val="00A9210D"/>
    <w:rsid w:val="00A92768"/>
    <w:rsid w:val="00A929FE"/>
    <w:rsid w:val="00A92E5B"/>
    <w:rsid w:val="00A93D8C"/>
    <w:rsid w:val="00A93E68"/>
    <w:rsid w:val="00A940D0"/>
    <w:rsid w:val="00A9432F"/>
    <w:rsid w:val="00A943A9"/>
    <w:rsid w:val="00A94DEF"/>
    <w:rsid w:val="00A9540C"/>
    <w:rsid w:val="00A95548"/>
    <w:rsid w:val="00A9565A"/>
    <w:rsid w:val="00A957B6"/>
    <w:rsid w:val="00A95FA1"/>
    <w:rsid w:val="00A96290"/>
    <w:rsid w:val="00A9662F"/>
    <w:rsid w:val="00A9665D"/>
    <w:rsid w:val="00A96692"/>
    <w:rsid w:val="00A96C2C"/>
    <w:rsid w:val="00A96CF9"/>
    <w:rsid w:val="00A96D71"/>
    <w:rsid w:val="00A9737D"/>
    <w:rsid w:val="00A9760B"/>
    <w:rsid w:val="00A97840"/>
    <w:rsid w:val="00A97C54"/>
    <w:rsid w:val="00A97E42"/>
    <w:rsid w:val="00AA0035"/>
    <w:rsid w:val="00AA02EF"/>
    <w:rsid w:val="00AA0A2A"/>
    <w:rsid w:val="00AA16D1"/>
    <w:rsid w:val="00AA18E3"/>
    <w:rsid w:val="00AA207E"/>
    <w:rsid w:val="00AA2356"/>
    <w:rsid w:val="00AA25A9"/>
    <w:rsid w:val="00AA2D28"/>
    <w:rsid w:val="00AA3641"/>
    <w:rsid w:val="00AA390E"/>
    <w:rsid w:val="00AA3956"/>
    <w:rsid w:val="00AA3AB5"/>
    <w:rsid w:val="00AA3F07"/>
    <w:rsid w:val="00AA48D9"/>
    <w:rsid w:val="00AA49B3"/>
    <w:rsid w:val="00AA4BF1"/>
    <w:rsid w:val="00AA4EFD"/>
    <w:rsid w:val="00AA5560"/>
    <w:rsid w:val="00AA5735"/>
    <w:rsid w:val="00AA59D1"/>
    <w:rsid w:val="00AA5DC6"/>
    <w:rsid w:val="00AA5EBD"/>
    <w:rsid w:val="00AA6055"/>
    <w:rsid w:val="00AA627C"/>
    <w:rsid w:val="00AA67A8"/>
    <w:rsid w:val="00AA709D"/>
    <w:rsid w:val="00AA753F"/>
    <w:rsid w:val="00AA7DD4"/>
    <w:rsid w:val="00AA7E75"/>
    <w:rsid w:val="00AB0943"/>
    <w:rsid w:val="00AB0B7B"/>
    <w:rsid w:val="00AB0BC8"/>
    <w:rsid w:val="00AB13A9"/>
    <w:rsid w:val="00AB18D2"/>
    <w:rsid w:val="00AB1FC8"/>
    <w:rsid w:val="00AB20E5"/>
    <w:rsid w:val="00AB2368"/>
    <w:rsid w:val="00AB242E"/>
    <w:rsid w:val="00AB2626"/>
    <w:rsid w:val="00AB2B5E"/>
    <w:rsid w:val="00AB2C5F"/>
    <w:rsid w:val="00AB2D20"/>
    <w:rsid w:val="00AB32B0"/>
    <w:rsid w:val="00AB37EC"/>
    <w:rsid w:val="00AB3FB0"/>
    <w:rsid w:val="00AB4050"/>
    <w:rsid w:val="00AB441F"/>
    <w:rsid w:val="00AB45E0"/>
    <w:rsid w:val="00AB4BB1"/>
    <w:rsid w:val="00AB4C47"/>
    <w:rsid w:val="00AB4D62"/>
    <w:rsid w:val="00AB4E78"/>
    <w:rsid w:val="00AB549B"/>
    <w:rsid w:val="00AB5C2B"/>
    <w:rsid w:val="00AB5E49"/>
    <w:rsid w:val="00AB6200"/>
    <w:rsid w:val="00AB6657"/>
    <w:rsid w:val="00AB6A52"/>
    <w:rsid w:val="00AB6F83"/>
    <w:rsid w:val="00AB700F"/>
    <w:rsid w:val="00AB763A"/>
    <w:rsid w:val="00AB7A46"/>
    <w:rsid w:val="00AB7FDB"/>
    <w:rsid w:val="00AC01D1"/>
    <w:rsid w:val="00AC0822"/>
    <w:rsid w:val="00AC09BE"/>
    <w:rsid w:val="00AC0B77"/>
    <w:rsid w:val="00AC1824"/>
    <w:rsid w:val="00AC19FF"/>
    <w:rsid w:val="00AC1BBF"/>
    <w:rsid w:val="00AC237A"/>
    <w:rsid w:val="00AC27DC"/>
    <w:rsid w:val="00AC29D5"/>
    <w:rsid w:val="00AC2C56"/>
    <w:rsid w:val="00AC3742"/>
    <w:rsid w:val="00AC3B58"/>
    <w:rsid w:val="00AC3B86"/>
    <w:rsid w:val="00AC4652"/>
    <w:rsid w:val="00AC4CE7"/>
    <w:rsid w:val="00AC4D13"/>
    <w:rsid w:val="00AC52EC"/>
    <w:rsid w:val="00AC5769"/>
    <w:rsid w:val="00AC5E9A"/>
    <w:rsid w:val="00AC64E6"/>
    <w:rsid w:val="00AC6663"/>
    <w:rsid w:val="00AC688A"/>
    <w:rsid w:val="00AC6964"/>
    <w:rsid w:val="00AC6A3E"/>
    <w:rsid w:val="00AC701C"/>
    <w:rsid w:val="00AC7342"/>
    <w:rsid w:val="00AC7CFC"/>
    <w:rsid w:val="00AC7F25"/>
    <w:rsid w:val="00AD01D7"/>
    <w:rsid w:val="00AD06C6"/>
    <w:rsid w:val="00AD0DA9"/>
    <w:rsid w:val="00AD0DE5"/>
    <w:rsid w:val="00AD1E5B"/>
    <w:rsid w:val="00AD262B"/>
    <w:rsid w:val="00AD2DCA"/>
    <w:rsid w:val="00AD38BC"/>
    <w:rsid w:val="00AD3F2F"/>
    <w:rsid w:val="00AD4117"/>
    <w:rsid w:val="00AD445F"/>
    <w:rsid w:val="00AD4AC0"/>
    <w:rsid w:val="00AD4C6F"/>
    <w:rsid w:val="00AD4FD2"/>
    <w:rsid w:val="00AD539D"/>
    <w:rsid w:val="00AD5730"/>
    <w:rsid w:val="00AD5C58"/>
    <w:rsid w:val="00AD663D"/>
    <w:rsid w:val="00AD668B"/>
    <w:rsid w:val="00AD683E"/>
    <w:rsid w:val="00AD6A2C"/>
    <w:rsid w:val="00AD6E21"/>
    <w:rsid w:val="00AD75FF"/>
    <w:rsid w:val="00AD7648"/>
    <w:rsid w:val="00AD7C8E"/>
    <w:rsid w:val="00AE0673"/>
    <w:rsid w:val="00AE0DE1"/>
    <w:rsid w:val="00AE0EAA"/>
    <w:rsid w:val="00AE10C6"/>
    <w:rsid w:val="00AE1770"/>
    <w:rsid w:val="00AE1BEB"/>
    <w:rsid w:val="00AE1C6D"/>
    <w:rsid w:val="00AE230C"/>
    <w:rsid w:val="00AE248B"/>
    <w:rsid w:val="00AE2A6B"/>
    <w:rsid w:val="00AE2F5A"/>
    <w:rsid w:val="00AE3222"/>
    <w:rsid w:val="00AE3AB2"/>
    <w:rsid w:val="00AE3FF8"/>
    <w:rsid w:val="00AE481B"/>
    <w:rsid w:val="00AE493F"/>
    <w:rsid w:val="00AE4EBF"/>
    <w:rsid w:val="00AE6415"/>
    <w:rsid w:val="00AE6483"/>
    <w:rsid w:val="00AE698C"/>
    <w:rsid w:val="00AE6B0A"/>
    <w:rsid w:val="00AE7491"/>
    <w:rsid w:val="00AE7E04"/>
    <w:rsid w:val="00AE7E7D"/>
    <w:rsid w:val="00AF022C"/>
    <w:rsid w:val="00AF0764"/>
    <w:rsid w:val="00AF0778"/>
    <w:rsid w:val="00AF0AAE"/>
    <w:rsid w:val="00AF0B08"/>
    <w:rsid w:val="00AF14F2"/>
    <w:rsid w:val="00AF1585"/>
    <w:rsid w:val="00AF15BC"/>
    <w:rsid w:val="00AF1C84"/>
    <w:rsid w:val="00AF2155"/>
    <w:rsid w:val="00AF22D3"/>
    <w:rsid w:val="00AF2A30"/>
    <w:rsid w:val="00AF2A45"/>
    <w:rsid w:val="00AF2AE3"/>
    <w:rsid w:val="00AF39D8"/>
    <w:rsid w:val="00AF3D96"/>
    <w:rsid w:val="00AF3DAE"/>
    <w:rsid w:val="00AF408C"/>
    <w:rsid w:val="00AF4A9C"/>
    <w:rsid w:val="00AF5233"/>
    <w:rsid w:val="00AF5287"/>
    <w:rsid w:val="00AF5A13"/>
    <w:rsid w:val="00AF5B80"/>
    <w:rsid w:val="00AF669B"/>
    <w:rsid w:val="00AF6D28"/>
    <w:rsid w:val="00AF7190"/>
    <w:rsid w:val="00AF7C1B"/>
    <w:rsid w:val="00AF7FA0"/>
    <w:rsid w:val="00B00290"/>
    <w:rsid w:val="00B00DBB"/>
    <w:rsid w:val="00B01325"/>
    <w:rsid w:val="00B01916"/>
    <w:rsid w:val="00B0197E"/>
    <w:rsid w:val="00B01C66"/>
    <w:rsid w:val="00B01D49"/>
    <w:rsid w:val="00B021A0"/>
    <w:rsid w:val="00B02402"/>
    <w:rsid w:val="00B035FA"/>
    <w:rsid w:val="00B03CB8"/>
    <w:rsid w:val="00B03DE1"/>
    <w:rsid w:val="00B03E05"/>
    <w:rsid w:val="00B044D8"/>
    <w:rsid w:val="00B045AA"/>
    <w:rsid w:val="00B04682"/>
    <w:rsid w:val="00B04BE8"/>
    <w:rsid w:val="00B04EDE"/>
    <w:rsid w:val="00B04F39"/>
    <w:rsid w:val="00B05173"/>
    <w:rsid w:val="00B0533F"/>
    <w:rsid w:val="00B0561C"/>
    <w:rsid w:val="00B05963"/>
    <w:rsid w:val="00B059CB"/>
    <w:rsid w:val="00B05AB9"/>
    <w:rsid w:val="00B05B84"/>
    <w:rsid w:val="00B0633E"/>
    <w:rsid w:val="00B064BE"/>
    <w:rsid w:val="00B06514"/>
    <w:rsid w:val="00B06D01"/>
    <w:rsid w:val="00B07AFC"/>
    <w:rsid w:val="00B07FF4"/>
    <w:rsid w:val="00B10295"/>
    <w:rsid w:val="00B10F75"/>
    <w:rsid w:val="00B10FD6"/>
    <w:rsid w:val="00B114AE"/>
    <w:rsid w:val="00B117BC"/>
    <w:rsid w:val="00B11D62"/>
    <w:rsid w:val="00B12226"/>
    <w:rsid w:val="00B127B6"/>
    <w:rsid w:val="00B12D6F"/>
    <w:rsid w:val="00B130DB"/>
    <w:rsid w:val="00B13AE7"/>
    <w:rsid w:val="00B14AF0"/>
    <w:rsid w:val="00B14D01"/>
    <w:rsid w:val="00B14E23"/>
    <w:rsid w:val="00B14F14"/>
    <w:rsid w:val="00B1520A"/>
    <w:rsid w:val="00B152D0"/>
    <w:rsid w:val="00B15582"/>
    <w:rsid w:val="00B15785"/>
    <w:rsid w:val="00B15E99"/>
    <w:rsid w:val="00B15FF7"/>
    <w:rsid w:val="00B1690B"/>
    <w:rsid w:val="00B16AFA"/>
    <w:rsid w:val="00B16B2B"/>
    <w:rsid w:val="00B1725B"/>
    <w:rsid w:val="00B1725C"/>
    <w:rsid w:val="00B17831"/>
    <w:rsid w:val="00B179FF"/>
    <w:rsid w:val="00B20D0C"/>
    <w:rsid w:val="00B2151E"/>
    <w:rsid w:val="00B215C4"/>
    <w:rsid w:val="00B225DA"/>
    <w:rsid w:val="00B226E0"/>
    <w:rsid w:val="00B22871"/>
    <w:rsid w:val="00B2287E"/>
    <w:rsid w:val="00B2298D"/>
    <w:rsid w:val="00B230B1"/>
    <w:rsid w:val="00B23333"/>
    <w:rsid w:val="00B233FF"/>
    <w:rsid w:val="00B2350A"/>
    <w:rsid w:val="00B2390C"/>
    <w:rsid w:val="00B2395A"/>
    <w:rsid w:val="00B24062"/>
    <w:rsid w:val="00B24347"/>
    <w:rsid w:val="00B248CF"/>
    <w:rsid w:val="00B24C62"/>
    <w:rsid w:val="00B2582E"/>
    <w:rsid w:val="00B2635D"/>
    <w:rsid w:val="00B26370"/>
    <w:rsid w:val="00B268AE"/>
    <w:rsid w:val="00B268D7"/>
    <w:rsid w:val="00B26BF8"/>
    <w:rsid w:val="00B26DAB"/>
    <w:rsid w:val="00B273AE"/>
    <w:rsid w:val="00B276A3"/>
    <w:rsid w:val="00B27895"/>
    <w:rsid w:val="00B27980"/>
    <w:rsid w:val="00B302B1"/>
    <w:rsid w:val="00B30BB8"/>
    <w:rsid w:val="00B31239"/>
    <w:rsid w:val="00B31500"/>
    <w:rsid w:val="00B31793"/>
    <w:rsid w:val="00B31940"/>
    <w:rsid w:val="00B31DB6"/>
    <w:rsid w:val="00B3226A"/>
    <w:rsid w:val="00B32687"/>
    <w:rsid w:val="00B328BA"/>
    <w:rsid w:val="00B32C93"/>
    <w:rsid w:val="00B32D2B"/>
    <w:rsid w:val="00B334D2"/>
    <w:rsid w:val="00B339C2"/>
    <w:rsid w:val="00B33A9C"/>
    <w:rsid w:val="00B33BFB"/>
    <w:rsid w:val="00B33FC7"/>
    <w:rsid w:val="00B34198"/>
    <w:rsid w:val="00B3424E"/>
    <w:rsid w:val="00B34581"/>
    <w:rsid w:val="00B345C4"/>
    <w:rsid w:val="00B345F2"/>
    <w:rsid w:val="00B3545D"/>
    <w:rsid w:val="00B357F3"/>
    <w:rsid w:val="00B358B6"/>
    <w:rsid w:val="00B35C87"/>
    <w:rsid w:val="00B35D5F"/>
    <w:rsid w:val="00B35E8B"/>
    <w:rsid w:val="00B36532"/>
    <w:rsid w:val="00B366E4"/>
    <w:rsid w:val="00B36700"/>
    <w:rsid w:val="00B36DD4"/>
    <w:rsid w:val="00B36EF0"/>
    <w:rsid w:val="00B371AF"/>
    <w:rsid w:val="00B37760"/>
    <w:rsid w:val="00B37E13"/>
    <w:rsid w:val="00B40302"/>
    <w:rsid w:val="00B408C6"/>
    <w:rsid w:val="00B40968"/>
    <w:rsid w:val="00B40A47"/>
    <w:rsid w:val="00B40DC6"/>
    <w:rsid w:val="00B4149F"/>
    <w:rsid w:val="00B418F8"/>
    <w:rsid w:val="00B425FD"/>
    <w:rsid w:val="00B42D11"/>
    <w:rsid w:val="00B42F3C"/>
    <w:rsid w:val="00B438D6"/>
    <w:rsid w:val="00B43FF9"/>
    <w:rsid w:val="00B45067"/>
    <w:rsid w:val="00B453CB"/>
    <w:rsid w:val="00B457DE"/>
    <w:rsid w:val="00B4596E"/>
    <w:rsid w:val="00B45F9D"/>
    <w:rsid w:val="00B464A3"/>
    <w:rsid w:val="00B46C2D"/>
    <w:rsid w:val="00B46D53"/>
    <w:rsid w:val="00B4749C"/>
    <w:rsid w:val="00B5019B"/>
    <w:rsid w:val="00B501FF"/>
    <w:rsid w:val="00B50DB6"/>
    <w:rsid w:val="00B50DBC"/>
    <w:rsid w:val="00B50E32"/>
    <w:rsid w:val="00B51169"/>
    <w:rsid w:val="00B511BB"/>
    <w:rsid w:val="00B51372"/>
    <w:rsid w:val="00B5148E"/>
    <w:rsid w:val="00B5195B"/>
    <w:rsid w:val="00B51C95"/>
    <w:rsid w:val="00B51FB4"/>
    <w:rsid w:val="00B522C2"/>
    <w:rsid w:val="00B53491"/>
    <w:rsid w:val="00B534D1"/>
    <w:rsid w:val="00B537B2"/>
    <w:rsid w:val="00B53C48"/>
    <w:rsid w:val="00B540EA"/>
    <w:rsid w:val="00B559BF"/>
    <w:rsid w:val="00B561C7"/>
    <w:rsid w:val="00B564F9"/>
    <w:rsid w:val="00B5657B"/>
    <w:rsid w:val="00B5683D"/>
    <w:rsid w:val="00B56AC7"/>
    <w:rsid w:val="00B56E47"/>
    <w:rsid w:val="00B570A5"/>
    <w:rsid w:val="00B57685"/>
    <w:rsid w:val="00B576EA"/>
    <w:rsid w:val="00B5780F"/>
    <w:rsid w:val="00B6110B"/>
    <w:rsid w:val="00B61394"/>
    <w:rsid w:val="00B617F1"/>
    <w:rsid w:val="00B61A6B"/>
    <w:rsid w:val="00B62315"/>
    <w:rsid w:val="00B636E0"/>
    <w:rsid w:val="00B63DAD"/>
    <w:rsid w:val="00B653BA"/>
    <w:rsid w:val="00B655F8"/>
    <w:rsid w:val="00B65790"/>
    <w:rsid w:val="00B65935"/>
    <w:rsid w:val="00B65AB4"/>
    <w:rsid w:val="00B65D9A"/>
    <w:rsid w:val="00B65DBC"/>
    <w:rsid w:val="00B65E21"/>
    <w:rsid w:val="00B66062"/>
    <w:rsid w:val="00B6647C"/>
    <w:rsid w:val="00B67654"/>
    <w:rsid w:val="00B67BAC"/>
    <w:rsid w:val="00B67DD1"/>
    <w:rsid w:val="00B707D9"/>
    <w:rsid w:val="00B7082B"/>
    <w:rsid w:val="00B7095D"/>
    <w:rsid w:val="00B70C26"/>
    <w:rsid w:val="00B71A30"/>
    <w:rsid w:val="00B735C6"/>
    <w:rsid w:val="00B7371D"/>
    <w:rsid w:val="00B73EFE"/>
    <w:rsid w:val="00B74238"/>
    <w:rsid w:val="00B74267"/>
    <w:rsid w:val="00B747DD"/>
    <w:rsid w:val="00B749B3"/>
    <w:rsid w:val="00B74E57"/>
    <w:rsid w:val="00B74EB8"/>
    <w:rsid w:val="00B75000"/>
    <w:rsid w:val="00B7510D"/>
    <w:rsid w:val="00B7538A"/>
    <w:rsid w:val="00B7555E"/>
    <w:rsid w:val="00B7565E"/>
    <w:rsid w:val="00B75944"/>
    <w:rsid w:val="00B75DFA"/>
    <w:rsid w:val="00B7653B"/>
    <w:rsid w:val="00B76C11"/>
    <w:rsid w:val="00B76EB4"/>
    <w:rsid w:val="00B77336"/>
    <w:rsid w:val="00B774BB"/>
    <w:rsid w:val="00B774EC"/>
    <w:rsid w:val="00B7778F"/>
    <w:rsid w:val="00B77827"/>
    <w:rsid w:val="00B802E1"/>
    <w:rsid w:val="00B80742"/>
    <w:rsid w:val="00B81223"/>
    <w:rsid w:val="00B81474"/>
    <w:rsid w:val="00B814B7"/>
    <w:rsid w:val="00B8233D"/>
    <w:rsid w:val="00B8277D"/>
    <w:rsid w:val="00B82C11"/>
    <w:rsid w:val="00B836D4"/>
    <w:rsid w:val="00B83D19"/>
    <w:rsid w:val="00B846DA"/>
    <w:rsid w:val="00B84872"/>
    <w:rsid w:val="00B84921"/>
    <w:rsid w:val="00B85AF5"/>
    <w:rsid w:val="00B861DA"/>
    <w:rsid w:val="00B868DA"/>
    <w:rsid w:val="00B86A17"/>
    <w:rsid w:val="00B86E7F"/>
    <w:rsid w:val="00B8766A"/>
    <w:rsid w:val="00B87B2E"/>
    <w:rsid w:val="00B87C0C"/>
    <w:rsid w:val="00B87CBC"/>
    <w:rsid w:val="00B87E10"/>
    <w:rsid w:val="00B90B3E"/>
    <w:rsid w:val="00B90D99"/>
    <w:rsid w:val="00B9140A"/>
    <w:rsid w:val="00B915D2"/>
    <w:rsid w:val="00B9197F"/>
    <w:rsid w:val="00B91D45"/>
    <w:rsid w:val="00B91DE2"/>
    <w:rsid w:val="00B9242A"/>
    <w:rsid w:val="00B92EB4"/>
    <w:rsid w:val="00B9364D"/>
    <w:rsid w:val="00B93775"/>
    <w:rsid w:val="00B938C1"/>
    <w:rsid w:val="00B94B4C"/>
    <w:rsid w:val="00B94BCA"/>
    <w:rsid w:val="00B94DFE"/>
    <w:rsid w:val="00B94F9B"/>
    <w:rsid w:val="00B956A3"/>
    <w:rsid w:val="00B956C8"/>
    <w:rsid w:val="00B95BE2"/>
    <w:rsid w:val="00B95E9D"/>
    <w:rsid w:val="00B96311"/>
    <w:rsid w:val="00B965A8"/>
    <w:rsid w:val="00B97893"/>
    <w:rsid w:val="00BA0949"/>
    <w:rsid w:val="00BA09F8"/>
    <w:rsid w:val="00BA0B34"/>
    <w:rsid w:val="00BA10DE"/>
    <w:rsid w:val="00BA114E"/>
    <w:rsid w:val="00BA1339"/>
    <w:rsid w:val="00BA180E"/>
    <w:rsid w:val="00BA1D2F"/>
    <w:rsid w:val="00BA1D58"/>
    <w:rsid w:val="00BA1DBC"/>
    <w:rsid w:val="00BA1FCE"/>
    <w:rsid w:val="00BA24F9"/>
    <w:rsid w:val="00BA2C8F"/>
    <w:rsid w:val="00BA2F65"/>
    <w:rsid w:val="00BA32E0"/>
    <w:rsid w:val="00BA3595"/>
    <w:rsid w:val="00BA37A4"/>
    <w:rsid w:val="00BA37A8"/>
    <w:rsid w:val="00BA38D5"/>
    <w:rsid w:val="00BA4250"/>
    <w:rsid w:val="00BA44D4"/>
    <w:rsid w:val="00BA4A71"/>
    <w:rsid w:val="00BA4E69"/>
    <w:rsid w:val="00BA508E"/>
    <w:rsid w:val="00BA5983"/>
    <w:rsid w:val="00BA5C38"/>
    <w:rsid w:val="00BA6056"/>
    <w:rsid w:val="00BA610E"/>
    <w:rsid w:val="00BA6745"/>
    <w:rsid w:val="00BA684B"/>
    <w:rsid w:val="00BA6B24"/>
    <w:rsid w:val="00BA6C99"/>
    <w:rsid w:val="00BA718E"/>
    <w:rsid w:val="00BA7235"/>
    <w:rsid w:val="00BA7317"/>
    <w:rsid w:val="00BA796D"/>
    <w:rsid w:val="00BA7A49"/>
    <w:rsid w:val="00BA7E4F"/>
    <w:rsid w:val="00BA7F78"/>
    <w:rsid w:val="00BB01F2"/>
    <w:rsid w:val="00BB0953"/>
    <w:rsid w:val="00BB0F16"/>
    <w:rsid w:val="00BB0F3E"/>
    <w:rsid w:val="00BB10D6"/>
    <w:rsid w:val="00BB1694"/>
    <w:rsid w:val="00BB1B02"/>
    <w:rsid w:val="00BB228D"/>
    <w:rsid w:val="00BB2AA4"/>
    <w:rsid w:val="00BB2BC2"/>
    <w:rsid w:val="00BB309F"/>
    <w:rsid w:val="00BB3418"/>
    <w:rsid w:val="00BB353B"/>
    <w:rsid w:val="00BB44E7"/>
    <w:rsid w:val="00BB47B1"/>
    <w:rsid w:val="00BB4870"/>
    <w:rsid w:val="00BB517C"/>
    <w:rsid w:val="00BB519C"/>
    <w:rsid w:val="00BB54B0"/>
    <w:rsid w:val="00BB5E08"/>
    <w:rsid w:val="00BB5E5D"/>
    <w:rsid w:val="00BB5EB8"/>
    <w:rsid w:val="00BB6233"/>
    <w:rsid w:val="00BB623A"/>
    <w:rsid w:val="00BB6CC5"/>
    <w:rsid w:val="00BB6CE0"/>
    <w:rsid w:val="00BB6D1E"/>
    <w:rsid w:val="00BB712F"/>
    <w:rsid w:val="00BB74D9"/>
    <w:rsid w:val="00BB7585"/>
    <w:rsid w:val="00BC0049"/>
    <w:rsid w:val="00BC0235"/>
    <w:rsid w:val="00BC026C"/>
    <w:rsid w:val="00BC039A"/>
    <w:rsid w:val="00BC05CC"/>
    <w:rsid w:val="00BC0B5A"/>
    <w:rsid w:val="00BC0C52"/>
    <w:rsid w:val="00BC1742"/>
    <w:rsid w:val="00BC22FA"/>
    <w:rsid w:val="00BC2934"/>
    <w:rsid w:val="00BC29DC"/>
    <w:rsid w:val="00BC2CA7"/>
    <w:rsid w:val="00BC3374"/>
    <w:rsid w:val="00BC3A8C"/>
    <w:rsid w:val="00BC488D"/>
    <w:rsid w:val="00BC48A1"/>
    <w:rsid w:val="00BC4C44"/>
    <w:rsid w:val="00BC4CD6"/>
    <w:rsid w:val="00BC4D1B"/>
    <w:rsid w:val="00BC4D8C"/>
    <w:rsid w:val="00BC4F5E"/>
    <w:rsid w:val="00BC4FFD"/>
    <w:rsid w:val="00BC5069"/>
    <w:rsid w:val="00BC5171"/>
    <w:rsid w:val="00BC5AE2"/>
    <w:rsid w:val="00BC5F5D"/>
    <w:rsid w:val="00BC6088"/>
    <w:rsid w:val="00BC64E1"/>
    <w:rsid w:val="00BC678E"/>
    <w:rsid w:val="00BC6DAF"/>
    <w:rsid w:val="00BC78A0"/>
    <w:rsid w:val="00BC7BC0"/>
    <w:rsid w:val="00BC7E19"/>
    <w:rsid w:val="00BC7FA6"/>
    <w:rsid w:val="00BD01F1"/>
    <w:rsid w:val="00BD0740"/>
    <w:rsid w:val="00BD0836"/>
    <w:rsid w:val="00BD0A97"/>
    <w:rsid w:val="00BD100A"/>
    <w:rsid w:val="00BD1A42"/>
    <w:rsid w:val="00BD251E"/>
    <w:rsid w:val="00BD2B1F"/>
    <w:rsid w:val="00BD2E5C"/>
    <w:rsid w:val="00BD304E"/>
    <w:rsid w:val="00BD3568"/>
    <w:rsid w:val="00BD3FA0"/>
    <w:rsid w:val="00BD4078"/>
    <w:rsid w:val="00BD432E"/>
    <w:rsid w:val="00BD44F9"/>
    <w:rsid w:val="00BD48E1"/>
    <w:rsid w:val="00BD48FF"/>
    <w:rsid w:val="00BD4BD4"/>
    <w:rsid w:val="00BD4CF7"/>
    <w:rsid w:val="00BD4E3D"/>
    <w:rsid w:val="00BD50E4"/>
    <w:rsid w:val="00BD588E"/>
    <w:rsid w:val="00BD5C86"/>
    <w:rsid w:val="00BD5E1E"/>
    <w:rsid w:val="00BD6348"/>
    <w:rsid w:val="00BD63C7"/>
    <w:rsid w:val="00BD654A"/>
    <w:rsid w:val="00BD65BE"/>
    <w:rsid w:val="00BD69C5"/>
    <w:rsid w:val="00BD7273"/>
    <w:rsid w:val="00BD7296"/>
    <w:rsid w:val="00BD76E8"/>
    <w:rsid w:val="00BD7899"/>
    <w:rsid w:val="00BD797F"/>
    <w:rsid w:val="00BD79DF"/>
    <w:rsid w:val="00BD7D74"/>
    <w:rsid w:val="00BE011B"/>
    <w:rsid w:val="00BE07D3"/>
    <w:rsid w:val="00BE099E"/>
    <w:rsid w:val="00BE0AA7"/>
    <w:rsid w:val="00BE154E"/>
    <w:rsid w:val="00BE1924"/>
    <w:rsid w:val="00BE1DFD"/>
    <w:rsid w:val="00BE1FEB"/>
    <w:rsid w:val="00BE2517"/>
    <w:rsid w:val="00BE2D96"/>
    <w:rsid w:val="00BE2E7F"/>
    <w:rsid w:val="00BE30C3"/>
    <w:rsid w:val="00BE30D3"/>
    <w:rsid w:val="00BE30EB"/>
    <w:rsid w:val="00BE396D"/>
    <w:rsid w:val="00BE3A7D"/>
    <w:rsid w:val="00BE40F6"/>
    <w:rsid w:val="00BE4669"/>
    <w:rsid w:val="00BE493A"/>
    <w:rsid w:val="00BE4A39"/>
    <w:rsid w:val="00BE4A4B"/>
    <w:rsid w:val="00BE4B19"/>
    <w:rsid w:val="00BE5B59"/>
    <w:rsid w:val="00BE5F8A"/>
    <w:rsid w:val="00BE625F"/>
    <w:rsid w:val="00BE6427"/>
    <w:rsid w:val="00BE6668"/>
    <w:rsid w:val="00BE6B4B"/>
    <w:rsid w:val="00BE6E95"/>
    <w:rsid w:val="00BE7CA1"/>
    <w:rsid w:val="00BE7D45"/>
    <w:rsid w:val="00BF038D"/>
    <w:rsid w:val="00BF0703"/>
    <w:rsid w:val="00BF0DB7"/>
    <w:rsid w:val="00BF0DDB"/>
    <w:rsid w:val="00BF102E"/>
    <w:rsid w:val="00BF142D"/>
    <w:rsid w:val="00BF1B07"/>
    <w:rsid w:val="00BF1F96"/>
    <w:rsid w:val="00BF283C"/>
    <w:rsid w:val="00BF2A9E"/>
    <w:rsid w:val="00BF2C7A"/>
    <w:rsid w:val="00BF2CE4"/>
    <w:rsid w:val="00BF30CD"/>
    <w:rsid w:val="00BF317C"/>
    <w:rsid w:val="00BF32ED"/>
    <w:rsid w:val="00BF3CA9"/>
    <w:rsid w:val="00BF3CE1"/>
    <w:rsid w:val="00BF4EAE"/>
    <w:rsid w:val="00BF5CD2"/>
    <w:rsid w:val="00BF5EE9"/>
    <w:rsid w:val="00BF6290"/>
    <w:rsid w:val="00BF6B39"/>
    <w:rsid w:val="00BF6F2D"/>
    <w:rsid w:val="00BF7367"/>
    <w:rsid w:val="00BF74AD"/>
    <w:rsid w:val="00BF7875"/>
    <w:rsid w:val="00C0019A"/>
    <w:rsid w:val="00C002AF"/>
    <w:rsid w:val="00C00867"/>
    <w:rsid w:val="00C010F8"/>
    <w:rsid w:val="00C01216"/>
    <w:rsid w:val="00C012E4"/>
    <w:rsid w:val="00C01C9E"/>
    <w:rsid w:val="00C01DC2"/>
    <w:rsid w:val="00C020B5"/>
    <w:rsid w:val="00C023CC"/>
    <w:rsid w:val="00C02CD4"/>
    <w:rsid w:val="00C02E75"/>
    <w:rsid w:val="00C02F34"/>
    <w:rsid w:val="00C04BC7"/>
    <w:rsid w:val="00C04C46"/>
    <w:rsid w:val="00C04EF8"/>
    <w:rsid w:val="00C05141"/>
    <w:rsid w:val="00C05471"/>
    <w:rsid w:val="00C0548B"/>
    <w:rsid w:val="00C057AA"/>
    <w:rsid w:val="00C0591F"/>
    <w:rsid w:val="00C05D0D"/>
    <w:rsid w:val="00C06023"/>
    <w:rsid w:val="00C06153"/>
    <w:rsid w:val="00C06233"/>
    <w:rsid w:val="00C0696E"/>
    <w:rsid w:val="00C069CF"/>
    <w:rsid w:val="00C072B6"/>
    <w:rsid w:val="00C07834"/>
    <w:rsid w:val="00C07AC5"/>
    <w:rsid w:val="00C10037"/>
    <w:rsid w:val="00C10083"/>
    <w:rsid w:val="00C10097"/>
    <w:rsid w:val="00C1041C"/>
    <w:rsid w:val="00C104C1"/>
    <w:rsid w:val="00C105CA"/>
    <w:rsid w:val="00C1072B"/>
    <w:rsid w:val="00C10BCB"/>
    <w:rsid w:val="00C114D7"/>
    <w:rsid w:val="00C1163D"/>
    <w:rsid w:val="00C116E3"/>
    <w:rsid w:val="00C119D9"/>
    <w:rsid w:val="00C11AA5"/>
    <w:rsid w:val="00C11C2C"/>
    <w:rsid w:val="00C11EF0"/>
    <w:rsid w:val="00C122BB"/>
    <w:rsid w:val="00C123E6"/>
    <w:rsid w:val="00C124A2"/>
    <w:rsid w:val="00C12605"/>
    <w:rsid w:val="00C12645"/>
    <w:rsid w:val="00C12807"/>
    <w:rsid w:val="00C12E4E"/>
    <w:rsid w:val="00C12FB8"/>
    <w:rsid w:val="00C13091"/>
    <w:rsid w:val="00C13543"/>
    <w:rsid w:val="00C13740"/>
    <w:rsid w:val="00C14089"/>
    <w:rsid w:val="00C14101"/>
    <w:rsid w:val="00C14533"/>
    <w:rsid w:val="00C149EC"/>
    <w:rsid w:val="00C14C0A"/>
    <w:rsid w:val="00C14C41"/>
    <w:rsid w:val="00C1593A"/>
    <w:rsid w:val="00C15EE9"/>
    <w:rsid w:val="00C15F6C"/>
    <w:rsid w:val="00C168FA"/>
    <w:rsid w:val="00C16DC5"/>
    <w:rsid w:val="00C200C2"/>
    <w:rsid w:val="00C2015F"/>
    <w:rsid w:val="00C20195"/>
    <w:rsid w:val="00C20320"/>
    <w:rsid w:val="00C204E8"/>
    <w:rsid w:val="00C208C4"/>
    <w:rsid w:val="00C20CDD"/>
    <w:rsid w:val="00C20F30"/>
    <w:rsid w:val="00C218A5"/>
    <w:rsid w:val="00C21B56"/>
    <w:rsid w:val="00C21C61"/>
    <w:rsid w:val="00C21D8F"/>
    <w:rsid w:val="00C222C0"/>
    <w:rsid w:val="00C22927"/>
    <w:rsid w:val="00C22D0C"/>
    <w:rsid w:val="00C22DEC"/>
    <w:rsid w:val="00C23A56"/>
    <w:rsid w:val="00C23C9E"/>
    <w:rsid w:val="00C245E0"/>
    <w:rsid w:val="00C247F3"/>
    <w:rsid w:val="00C24ECF"/>
    <w:rsid w:val="00C24FEE"/>
    <w:rsid w:val="00C25441"/>
    <w:rsid w:val="00C25D06"/>
    <w:rsid w:val="00C266FE"/>
    <w:rsid w:val="00C267D7"/>
    <w:rsid w:val="00C268F0"/>
    <w:rsid w:val="00C26941"/>
    <w:rsid w:val="00C26A86"/>
    <w:rsid w:val="00C26AA2"/>
    <w:rsid w:val="00C26D42"/>
    <w:rsid w:val="00C27125"/>
    <w:rsid w:val="00C27297"/>
    <w:rsid w:val="00C275CC"/>
    <w:rsid w:val="00C3011A"/>
    <w:rsid w:val="00C30AAD"/>
    <w:rsid w:val="00C30DC2"/>
    <w:rsid w:val="00C31AE1"/>
    <w:rsid w:val="00C31EA6"/>
    <w:rsid w:val="00C32057"/>
    <w:rsid w:val="00C320F7"/>
    <w:rsid w:val="00C32993"/>
    <w:rsid w:val="00C33196"/>
    <w:rsid w:val="00C33376"/>
    <w:rsid w:val="00C33493"/>
    <w:rsid w:val="00C339DA"/>
    <w:rsid w:val="00C33AC1"/>
    <w:rsid w:val="00C33EAB"/>
    <w:rsid w:val="00C3416C"/>
    <w:rsid w:val="00C34369"/>
    <w:rsid w:val="00C34412"/>
    <w:rsid w:val="00C34816"/>
    <w:rsid w:val="00C348E6"/>
    <w:rsid w:val="00C349B8"/>
    <w:rsid w:val="00C34C3D"/>
    <w:rsid w:val="00C3558C"/>
    <w:rsid w:val="00C35654"/>
    <w:rsid w:val="00C35E9C"/>
    <w:rsid w:val="00C35F19"/>
    <w:rsid w:val="00C3651B"/>
    <w:rsid w:val="00C4027F"/>
    <w:rsid w:val="00C402C9"/>
    <w:rsid w:val="00C403D9"/>
    <w:rsid w:val="00C408F5"/>
    <w:rsid w:val="00C409DF"/>
    <w:rsid w:val="00C40B71"/>
    <w:rsid w:val="00C416B0"/>
    <w:rsid w:val="00C41C8B"/>
    <w:rsid w:val="00C41D2B"/>
    <w:rsid w:val="00C41FE7"/>
    <w:rsid w:val="00C42005"/>
    <w:rsid w:val="00C420D1"/>
    <w:rsid w:val="00C42A35"/>
    <w:rsid w:val="00C42B13"/>
    <w:rsid w:val="00C42CF9"/>
    <w:rsid w:val="00C4347B"/>
    <w:rsid w:val="00C437AD"/>
    <w:rsid w:val="00C4395A"/>
    <w:rsid w:val="00C44124"/>
    <w:rsid w:val="00C442A4"/>
    <w:rsid w:val="00C4440A"/>
    <w:rsid w:val="00C448DD"/>
    <w:rsid w:val="00C44A35"/>
    <w:rsid w:val="00C44A6A"/>
    <w:rsid w:val="00C44A7D"/>
    <w:rsid w:val="00C44F1F"/>
    <w:rsid w:val="00C45085"/>
    <w:rsid w:val="00C45113"/>
    <w:rsid w:val="00C45B5D"/>
    <w:rsid w:val="00C45EF8"/>
    <w:rsid w:val="00C464B3"/>
    <w:rsid w:val="00C46BA9"/>
    <w:rsid w:val="00C470C7"/>
    <w:rsid w:val="00C4725A"/>
    <w:rsid w:val="00C472EB"/>
    <w:rsid w:val="00C47A1F"/>
    <w:rsid w:val="00C47EC6"/>
    <w:rsid w:val="00C5011A"/>
    <w:rsid w:val="00C5018B"/>
    <w:rsid w:val="00C50F56"/>
    <w:rsid w:val="00C5106B"/>
    <w:rsid w:val="00C51349"/>
    <w:rsid w:val="00C51BEE"/>
    <w:rsid w:val="00C52041"/>
    <w:rsid w:val="00C52CAD"/>
    <w:rsid w:val="00C52D22"/>
    <w:rsid w:val="00C538DA"/>
    <w:rsid w:val="00C539EC"/>
    <w:rsid w:val="00C53D3B"/>
    <w:rsid w:val="00C54293"/>
    <w:rsid w:val="00C543F0"/>
    <w:rsid w:val="00C545E7"/>
    <w:rsid w:val="00C54B9B"/>
    <w:rsid w:val="00C54F81"/>
    <w:rsid w:val="00C5533B"/>
    <w:rsid w:val="00C55576"/>
    <w:rsid w:val="00C55F9B"/>
    <w:rsid w:val="00C564C2"/>
    <w:rsid w:val="00C5673F"/>
    <w:rsid w:val="00C567B8"/>
    <w:rsid w:val="00C567CB"/>
    <w:rsid w:val="00C56ECA"/>
    <w:rsid w:val="00C57281"/>
    <w:rsid w:val="00C57389"/>
    <w:rsid w:val="00C5762E"/>
    <w:rsid w:val="00C579EB"/>
    <w:rsid w:val="00C57BF9"/>
    <w:rsid w:val="00C57DA8"/>
    <w:rsid w:val="00C57DF0"/>
    <w:rsid w:val="00C57E7A"/>
    <w:rsid w:val="00C601BE"/>
    <w:rsid w:val="00C601FC"/>
    <w:rsid w:val="00C6051B"/>
    <w:rsid w:val="00C605FD"/>
    <w:rsid w:val="00C60754"/>
    <w:rsid w:val="00C60869"/>
    <w:rsid w:val="00C61078"/>
    <w:rsid w:val="00C611F8"/>
    <w:rsid w:val="00C61736"/>
    <w:rsid w:val="00C618F1"/>
    <w:rsid w:val="00C61FEC"/>
    <w:rsid w:val="00C621DC"/>
    <w:rsid w:val="00C62385"/>
    <w:rsid w:val="00C623E8"/>
    <w:rsid w:val="00C6259F"/>
    <w:rsid w:val="00C625ED"/>
    <w:rsid w:val="00C6266B"/>
    <w:rsid w:val="00C628B2"/>
    <w:rsid w:val="00C629AE"/>
    <w:rsid w:val="00C62C33"/>
    <w:rsid w:val="00C6335E"/>
    <w:rsid w:val="00C63A42"/>
    <w:rsid w:val="00C641C7"/>
    <w:rsid w:val="00C648CF"/>
    <w:rsid w:val="00C64BB2"/>
    <w:rsid w:val="00C6527D"/>
    <w:rsid w:val="00C65C8C"/>
    <w:rsid w:val="00C65D38"/>
    <w:rsid w:val="00C66497"/>
    <w:rsid w:val="00C667CE"/>
    <w:rsid w:val="00C66840"/>
    <w:rsid w:val="00C67191"/>
    <w:rsid w:val="00C67985"/>
    <w:rsid w:val="00C67BCA"/>
    <w:rsid w:val="00C70EA5"/>
    <w:rsid w:val="00C70F9F"/>
    <w:rsid w:val="00C716FA"/>
    <w:rsid w:val="00C718E8"/>
    <w:rsid w:val="00C71AD2"/>
    <w:rsid w:val="00C71B47"/>
    <w:rsid w:val="00C722BD"/>
    <w:rsid w:val="00C724F8"/>
    <w:rsid w:val="00C7278B"/>
    <w:rsid w:val="00C727E0"/>
    <w:rsid w:val="00C73392"/>
    <w:rsid w:val="00C7341B"/>
    <w:rsid w:val="00C73551"/>
    <w:rsid w:val="00C737FC"/>
    <w:rsid w:val="00C73C61"/>
    <w:rsid w:val="00C73F42"/>
    <w:rsid w:val="00C75230"/>
    <w:rsid w:val="00C753B0"/>
    <w:rsid w:val="00C76820"/>
    <w:rsid w:val="00C769F2"/>
    <w:rsid w:val="00C76CAC"/>
    <w:rsid w:val="00C76D11"/>
    <w:rsid w:val="00C76E78"/>
    <w:rsid w:val="00C76ECB"/>
    <w:rsid w:val="00C76FA6"/>
    <w:rsid w:val="00C771FB"/>
    <w:rsid w:val="00C77678"/>
    <w:rsid w:val="00C77F9B"/>
    <w:rsid w:val="00C80435"/>
    <w:rsid w:val="00C80778"/>
    <w:rsid w:val="00C80811"/>
    <w:rsid w:val="00C809CE"/>
    <w:rsid w:val="00C80BCB"/>
    <w:rsid w:val="00C81595"/>
    <w:rsid w:val="00C81642"/>
    <w:rsid w:val="00C81C1F"/>
    <w:rsid w:val="00C81D3A"/>
    <w:rsid w:val="00C82260"/>
    <w:rsid w:val="00C83074"/>
    <w:rsid w:val="00C8323C"/>
    <w:rsid w:val="00C834A4"/>
    <w:rsid w:val="00C83738"/>
    <w:rsid w:val="00C83D0A"/>
    <w:rsid w:val="00C84913"/>
    <w:rsid w:val="00C84AAB"/>
    <w:rsid w:val="00C84CDD"/>
    <w:rsid w:val="00C8586B"/>
    <w:rsid w:val="00C85BBF"/>
    <w:rsid w:val="00C85FEB"/>
    <w:rsid w:val="00C860F7"/>
    <w:rsid w:val="00C866EE"/>
    <w:rsid w:val="00C87203"/>
    <w:rsid w:val="00C87340"/>
    <w:rsid w:val="00C87508"/>
    <w:rsid w:val="00C877C4"/>
    <w:rsid w:val="00C87935"/>
    <w:rsid w:val="00C8794F"/>
    <w:rsid w:val="00C90230"/>
    <w:rsid w:val="00C902DB"/>
    <w:rsid w:val="00C9081F"/>
    <w:rsid w:val="00C90C45"/>
    <w:rsid w:val="00C911E5"/>
    <w:rsid w:val="00C917BB"/>
    <w:rsid w:val="00C927C7"/>
    <w:rsid w:val="00C92B1C"/>
    <w:rsid w:val="00C92D95"/>
    <w:rsid w:val="00C92F0A"/>
    <w:rsid w:val="00C92FD1"/>
    <w:rsid w:val="00C9300B"/>
    <w:rsid w:val="00C9328E"/>
    <w:rsid w:val="00C934F0"/>
    <w:rsid w:val="00C936F4"/>
    <w:rsid w:val="00C941F3"/>
    <w:rsid w:val="00C948DF"/>
    <w:rsid w:val="00C9497C"/>
    <w:rsid w:val="00C94B04"/>
    <w:rsid w:val="00C95251"/>
    <w:rsid w:val="00C95E36"/>
    <w:rsid w:val="00C9615A"/>
    <w:rsid w:val="00C9619B"/>
    <w:rsid w:val="00C9627E"/>
    <w:rsid w:val="00C9677F"/>
    <w:rsid w:val="00C967D2"/>
    <w:rsid w:val="00C97358"/>
    <w:rsid w:val="00C975FC"/>
    <w:rsid w:val="00C9785C"/>
    <w:rsid w:val="00C979A2"/>
    <w:rsid w:val="00C97CE7"/>
    <w:rsid w:val="00CA02FE"/>
    <w:rsid w:val="00CA09D2"/>
    <w:rsid w:val="00CA0B43"/>
    <w:rsid w:val="00CA13EC"/>
    <w:rsid w:val="00CA1D77"/>
    <w:rsid w:val="00CA1DCC"/>
    <w:rsid w:val="00CA2167"/>
    <w:rsid w:val="00CA230B"/>
    <w:rsid w:val="00CA231B"/>
    <w:rsid w:val="00CA29F6"/>
    <w:rsid w:val="00CA2A43"/>
    <w:rsid w:val="00CA2AC3"/>
    <w:rsid w:val="00CA2DF7"/>
    <w:rsid w:val="00CA2E77"/>
    <w:rsid w:val="00CA2FA3"/>
    <w:rsid w:val="00CA3C7F"/>
    <w:rsid w:val="00CA3D6A"/>
    <w:rsid w:val="00CA4454"/>
    <w:rsid w:val="00CA45F5"/>
    <w:rsid w:val="00CA4BF8"/>
    <w:rsid w:val="00CA4D76"/>
    <w:rsid w:val="00CA56F1"/>
    <w:rsid w:val="00CA5A43"/>
    <w:rsid w:val="00CA5B9A"/>
    <w:rsid w:val="00CA6756"/>
    <w:rsid w:val="00CA6C02"/>
    <w:rsid w:val="00CA6C33"/>
    <w:rsid w:val="00CA7757"/>
    <w:rsid w:val="00CA775F"/>
    <w:rsid w:val="00CA7891"/>
    <w:rsid w:val="00CA796F"/>
    <w:rsid w:val="00CA7A90"/>
    <w:rsid w:val="00CA7C25"/>
    <w:rsid w:val="00CA7D75"/>
    <w:rsid w:val="00CA7E41"/>
    <w:rsid w:val="00CB0248"/>
    <w:rsid w:val="00CB02B5"/>
    <w:rsid w:val="00CB044E"/>
    <w:rsid w:val="00CB0634"/>
    <w:rsid w:val="00CB09FB"/>
    <w:rsid w:val="00CB0C64"/>
    <w:rsid w:val="00CB106B"/>
    <w:rsid w:val="00CB1120"/>
    <w:rsid w:val="00CB165D"/>
    <w:rsid w:val="00CB1684"/>
    <w:rsid w:val="00CB16E1"/>
    <w:rsid w:val="00CB199F"/>
    <w:rsid w:val="00CB217A"/>
    <w:rsid w:val="00CB240E"/>
    <w:rsid w:val="00CB25D0"/>
    <w:rsid w:val="00CB2818"/>
    <w:rsid w:val="00CB29DE"/>
    <w:rsid w:val="00CB2C13"/>
    <w:rsid w:val="00CB39CB"/>
    <w:rsid w:val="00CB436B"/>
    <w:rsid w:val="00CB4998"/>
    <w:rsid w:val="00CB4D28"/>
    <w:rsid w:val="00CB4E99"/>
    <w:rsid w:val="00CB4EF8"/>
    <w:rsid w:val="00CB52C2"/>
    <w:rsid w:val="00CB58B6"/>
    <w:rsid w:val="00CB5AA5"/>
    <w:rsid w:val="00CB5DFF"/>
    <w:rsid w:val="00CB6A50"/>
    <w:rsid w:val="00CB6ED5"/>
    <w:rsid w:val="00CB71D4"/>
    <w:rsid w:val="00CC0734"/>
    <w:rsid w:val="00CC0C63"/>
    <w:rsid w:val="00CC1023"/>
    <w:rsid w:val="00CC12A8"/>
    <w:rsid w:val="00CC1D70"/>
    <w:rsid w:val="00CC2E4E"/>
    <w:rsid w:val="00CC323B"/>
    <w:rsid w:val="00CC3827"/>
    <w:rsid w:val="00CC3BA0"/>
    <w:rsid w:val="00CC405C"/>
    <w:rsid w:val="00CC4672"/>
    <w:rsid w:val="00CC4AB0"/>
    <w:rsid w:val="00CC53EF"/>
    <w:rsid w:val="00CC579E"/>
    <w:rsid w:val="00CC623B"/>
    <w:rsid w:val="00CC634B"/>
    <w:rsid w:val="00CC67A6"/>
    <w:rsid w:val="00CC6B24"/>
    <w:rsid w:val="00CC6E30"/>
    <w:rsid w:val="00CC7428"/>
    <w:rsid w:val="00CC7470"/>
    <w:rsid w:val="00CC762D"/>
    <w:rsid w:val="00CD00DA"/>
    <w:rsid w:val="00CD06B6"/>
    <w:rsid w:val="00CD08C6"/>
    <w:rsid w:val="00CD0F97"/>
    <w:rsid w:val="00CD1C05"/>
    <w:rsid w:val="00CD1C41"/>
    <w:rsid w:val="00CD1D4F"/>
    <w:rsid w:val="00CD1E6F"/>
    <w:rsid w:val="00CD20B3"/>
    <w:rsid w:val="00CD2265"/>
    <w:rsid w:val="00CD2842"/>
    <w:rsid w:val="00CD30A1"/>
    <w:rsid w:val="00CD3324"/>
    <w:rsid w:val="00CD3522"/>
    <w:rsid w:val="00CD354E"/>
    <w:rsid w:val="00CD3FAD"/>
    <w:rsid w:val="00CD40C3"/>
    <w:rsid w:val="00CD4724"/>
    <w:rsid w:val="00CD4815"/>
    <w:rsid w:val="00CD49A4"/>
    <w:rsid w:val="00CD4DF6"/>
    <w:rsid w:val="00CD529A"/>
    <w:rsid w:val="00CD5BDA"/>
    <w:rsid w:val="00CD5C08"/>
    <w:rsid w:val="00CD5E5F"/>
    <w:rsid w:val="00CD64B2"/>
    <w:rsid w:val="00CD670E"/>
    <w:rsid w:val="00CD6A73"/>
    <w:rsid w:val="00CD6AA0"/>
    <w:rsid w:val="00CD6C9A"/>
    <w:rsid w:val="00CD72BD"/>
    <w:rsid w:val="00CE0137"/>
    <w:rsid w:val="00CE0FC3"/>
    <w:rsid w:val="00CE15B1"/>
    <w:rsid w:val="00CE18D3"/>
    <w:rsid w:val="00CE1917"/>
    <w:rsid w:val="00CE1A90"/>
    <w:rsid w:val="00CE215F"/>
    <w:rsid w:val="00CE2284"/>
    <w:rsid w:val="00CE2322"/>
    <w:rsid w:val="00CE2652"/>
    <w:rsid w:val="00CE2E19"/>
    <w:rsid w:val="00CE2F33"/>
    <w:rsid w:val="00CE3146"/>
    <w:rsid w:val="00CE3249"/>
    <w:rsid w:val="00CE3579"/>
    <w:rsid w:val="00CE3821"/>
    <w:rsid w:val="00CE3D69"/>
    <w:rsid w:val="00CE3E63"/>
    <w:rsid w:val="00CE3F4A"/>
    <w:rsid w:val="00CE40A2"/>
    <w:rsid w:val="00CE40A8"/>
    <w:rsid w:val="00CE4B2F"/>
    <w:rsid w:val="00CE5281"/>
    <w:rsid w:val="00CE542E"/>
    <w:rsid w:val="00CE606D"/>
    <w:rsid w:val="00CE6149"/>
    <w:rsid w:val="00CE6AD4"/>
    <w:rsid w:val="00CE7713"/>
    <w:rsid w:val="00CE7DA0"/>
    <w:rsid w:val="00CE7E1E"/>
    <w:rsid w:val="00CE7FE7"/>
    <w:rsid w:val="00CF0642"/>
    <w:rsid w:val="00CF0AE6"/>
    <w:rsid w:val="00CF0EA2"/>
    <w:rsid w:val="00CF1035"/>
    <w:rsid w:val="00CF1234"/>
    <w:rsid w:val="00CF1D7F"/>
    <w:rsid w:val="00CF23FF"/>
    <w:rsid w:val="00CF2694"/>
    <w:rsid w:val="00CF2A70"/>
    <w:rsid w:val="00CF30B6"/>
    <w:rsid w:val="00CF3520"/>
    <w:rsid w:val="00CF3778"/>
    <w:rsid w:val="00CF3B83"/>
    <w:rsid w:val="00CF3CF1"/>
    <w:rsid w:val="00CF3E50"/>
    <w:rsid w:val="00CF459A"/>
    <w:rsid w:val="00CF48B3"/>
    <w:rsid w:val="00CF4E43"/>
    <w:rsid w:val="00CF508D"/>
    <w:rsid w:val="00CF562B"/>
    <w:rsid w:val="00CF5653"/>
    <w:rsid w:val="00CF6013"/>
    <w:rsid w:val="00CF6171"/>
    <w:rsid w:val="00CF6274"/>
    <w:rsid w:val="00CF716B"/>
    <w:rsid w:val="00CF7C5D"/>
    <w:rsid w:val="00CF7D1C"/>
    <w:rsid w:val="00D004D0"/>
    <w:rsid w:val="00D006D1"/>
    <w:rsid w:val="00D0106B"/>
    <w:rsid w:val="00D01F30"/>
    <w:rsid w:val="00D0275C"/>
    <w:rsid w:val="00D027ED"/>
    <w:rsid w:val="00D02874"/>
    <w:rsid w:val="00D02AC4"/>
    <w:rsid w:val="00D034CD"/>
    <w:rsid w:val="00D03617"/>
    <w:rsid w:val="00D038C3"/>
    <w:rsid w:val="00D0401C"/>
    <w:rsid w:val="00D0433D"/>
    <w:rsid w:val="00D04B97"/>
    <w:rsid w:val="00D04C90"/>
    <w:rsid w:val="00D04D34"/>
    <w:rsid w:val="00D051CC"/>
    <w:rsid w:val="00D05380"/>
    <w:rsid w:val="00D05E07"/>
    <w:rsid w:val="00D067A8"/>
    <w:rsid w:val="00D06C3D"/>
    <w:rsid w:val="00D06E0A"/>
    <w:rsid w:val="00D072BA"/>
    <w:rsid w:val="00D07358"/>
    <w:rsid w:val="00D0767E"/>
    <w:rsid w:val="00D0773D"/>
    <w:rsid w:val="00D079C7"/>
    <w:rsid w:val="00D07EB6"/>
    <w:rsid w:val="00D10331"/>
    <w:rsid w:val="00D107B0"/>
    <w:rsid w:val="00D112F5"/>
    <w:rsid w:val="00D12064"/>
    <w:rsid w:val="00D1226E"/>
    <w:rsid w:val="00D12370"/>
    <w:rsid w:val="00D126ED"/>
    <w:rsid w:val="00D12A26"/>
    <w:rsid w:val="00D12D9E"/>
    <w:rsid w:val="00D12E54"/>
    <w:rsid w:val="00D12F6F"/>
    <w:rsid w:val="00D131F0"/>
    <w:rsid w:val="00D1328A"/>
    <w:rsid w:val="00D135A1"/>
    <w:rsid w:val="00D139D5"/>
    <w:rsid w:val="00D13AC1"/>
    <w:rsid w:val="00D13E54"/>
    <w:rsid w:val="00D14066"/>
    <w:rsid w:val="00D14478"/>
    <w:rsid w:val="00D14B2D"/>
    <w:rsid w:val="00D1510C"/>
    <w:rsid w:val="00D153AF"/>
    <w:rsid w:val="00D15BC1"/>
    <w:rsid w:val="00D15C9A"/>
    <w:rsid w:val="00D15D1F"/>
    <w:rsid w:val="00D15DE2"/>
    <w:rsid w:val="00D162B8"/>
    <w:rsid w:val="00D16E15"/>
    <w:rsid w:val="00D170B5"/>
    <w:rsid w:val="00D175B1"/>
    <w:rsid w:val="00D17983"/>
    <w:rsid w:val="00D20990"/>
    <w:rsid w:val="00D20B7D"/>
    <w:rsid w:val="00D20EC9"/>
    <w:rsid w:val="00D2129D"/>
    <w:rsid w:val="00D223FB"/>
    <w:rsid w:val="00D2253A"/>
    <w:rsid w:val="00D22A82"/>
    <w:rsid w:val="00D22B98"/>
    <w:rsid w:val="00D22DCC"/>
    <w:rsid w:val="00D22EC1"/>
    <w:rsid w:val="00D232BE"/>
    <w:rsid w:val="00D23457"/>
    <w:rsid w:val="00D2430C"/>
    <w:rsid w:val="00D2442E"/>
    <w:rsid w:val="00D246BB"/>
    <w:rsid w:val="00D248D6"/>
    <w:rsid w:val="00D24D20"/>
    <w:rsid w:val="00D24FC0"/>
    <w:rsid w:val="00D250D3"/>
    <w:rsid w:val="00D25676"/>
    <w:rsid w:val="00D26561"/>
    <w:rsid w:val="00D26C02"/>
    <w:rsid w:val="00D26C43"/>
    <w:rsid w:val="00D27373"/>
    <w:rsid w:val="00D27928"/>
    <w:rsid w:val="00D27A3E"/>
    <w:rsid w:val="00D27B82"/>
    <w:rsid w:val="00D27EE0"/>
    <w:rsid w:val="00D30204"/>
    <w:rsid w:val="00D30DFC"/>
    <w:rsid w:val="00D3178E"/>
    <w:rsid w:val="00D31AEF"/>
    <w:rsid w:val="00D31CDF"/>
    <w:rsid w:val="00D31E10"/>
    <w:rsid w:val="00D31F94"/>
    <w:rsid w:val="00D33376"/>
    <w:rsid w:val="00D3357F"/>
    <w:rsid w:val="00D337D0"/>
    <w:rsid w:val="00D34219"/>
    <w:rsid w:val="00D3476E"/>
    <w:rsid w:val="00D34CBF"/>
    <w:rsid w:val="00D35064"/>
    <w:rsid w:val="00D351FA"/>
    <w:rsid w:val="00D3538D"/>
    <w:rsid w:val="00D35754"/>
    <w:rsid w:val="00D36697"/>
    <w:rsid w:val="00D366F2"/>
    <w:rsid w:val="00D367E9"/>
    <w:rsid w:val="00D36D1D"/>
    <w:rsid w:val="00D37313"/>
    <w:rsid w:val="00D373A2"/>
    <w:rsid w:val="00D379EC"/>
    <w:rsid w:val="00D40043"/>
    <w:rsid w:val="00D4007D"/>
    <w:rsid w:val="00D40153"/>
    <w:rsid w:val="00D4048B"/>
    <w:rsid w:val="00D40659"/>
    <w:rsid w:val="00D41008"/>
    <w:rsid w:val="00D4107C"/>
    <w:rsid w:val="00D412D9"/>
    <w:rsid w:val="00D41486"/>
    <w:rsid w:val="00D41D94"/>
    <w:rsid w:val="00D41DDD"/>
    <w:rsid w:val="00D4224E"/>
    <w:rsid w:val="00D42991"/>
    <w:rsid w:val="00D42D43"/>
    <w:rsid w:val="00D42DC1"/>
    <w:rsid w:val="00D4309F"/>
    <w:rsid w:val="00D4318E"/>
    <w:rsid w:val="00D4371F"/>
    <w:rsid w:val="00D43885"/>
    <w:rsid w:val="00D438F3"/>
    <w:rsid w:val="00D43949"/>
    <w:rsid w:val="00D43951"/>
    <w:rsid w:val="00D43FFE"/>
    <w:rsid w:val="00D440ED"/>
    <w:rsid w:val="00D44EAD"/>
    <w:rsid w:val="00D450CE"/>
    <w:rsid w:val="00D4539A"/>
    <w:rsid w:val="00D45888"/>
    <w:rsid w:val="00D45D0D"/>
    <w:rsid w:val="00D46128"/>
    <w:rsid w:val="00D46B68"/>
    <w:rsid w:val="00D46C85"/>
    <w:rsid w:val="00D46DD2"/>
    <w:rsid w:val="00D47C1C"/>
    <w:rsid w:val="00D47DE3"/>
    <w:rsid w:val="00D47FF6"/>
    <w:rsid w:val="00D502D4"/>
    <w:rsid w:val="00D50ACF"/>
    <w:rsid w:val="00D50BBA"/>
    <w:rsid w:val="00D50CA2"/>
    <w:rsid w:val="00D51758"/>
    <w:rsid w:val="00D51CBD"/>
    <w:rsid w:val="00D51E0B"/>
    <w:rsid w:val="00D51ED6"/>
    <w:rsid w:val="00D52EA6"/>
    <w:rsid w:val="00D53181"/>
    <w:rsid w:val="00D53323"/>
    <w:rsid w:val="00D537FA"/>
    <w:rsid w:val="00D53C14"/>
    <w:rsid w:val="00D53F2C"/>
    <w:rsid w:val="00D542C4"/>
    <w:rsid w:val="00D54C90"/>
    <w:rsid w:val="00D54FA6"/>
    <w:rsid w:val="00D550AB"/>
    <w:rsid w:val="00D551D4"/>
    <w:rsid w:val="00D554D5"/>
    <w:rsid w:val="00D55A5A"/>
    <w:rsid w:val="00D561D6"/>
    <w:rsid w:val="00D56951"/>
    <w:rsid w:val="00D56E51"/>
    <w:rsid w:val="00D56E5A"/>
    <w:rsid w:val="00D57333"/>
    <w:rsid w:val="00D575A5"/>
    <w:rsid w:val="00D57895"/>
    <w:rsid w:val="00D57C05"/>
    <w:rsid w:val="00D57F8A"/>
    <w:rsid w:val="00D60534"/>
    <w:rsid w:val="00D60579"/>
    <w:rsid w:val="00D60586"/>
    <w:rsid w:val="00D60AF2"/>
    <w:rsid w:val="00D60D89"/>
    <w:rsid w:val="00D616C1"/>
    <w:rsid w:val="00D6233D"/>
    <w:rsid w:val="00D628FB"/>
    <w:rsid w:val="00D62CD9"/>
    <w:rsid w:val="00D62FBC"/>
    <w:rsid w:val="00D630FA"/>
    <w:rsid w:val="00D65197"/>
    <w:rsid w:val="00D654C3"/>
    <w:rsid w:val="00D65925"/>
    <w:rsid w:val="00D65C9E"/>
    <w:rsid w:val="00D65D8C"/>
    <w:rsid w:val="00D65F82"/>
    <w:rsid w:val="00D662EC"/>
    <w:rsid w:val="00D6670D"/>
    <w:rsid w:val="00D6670F"/>
    <w:rsid w:val="00D66838"/>
    <w:rsid w:val="00D67055"/>
    <w:rsid w:val="00D67C46"/>
    <w:rsid w:val="00D7004A"/>
    <w:rsid w:val="00D70209"/>
    <w:rsid w:val="00D7063F"/>
    <w:rsid w:val="00D709FC"/>
    <w:rsid w:val="00D70C06"/>
    <w:rsid w:val="00D70CA6"/>
    <w:rsid w:val="00D71149"/>
    <w:rsid w:val="00D7139E"/>
    <w:rsid w:val="00D72545"/>
    <w:rsid w:val="00D72DBC"/>
    <w:rsid w:val="00D731D5"/>
    <w:rsid w:val="00D73295"/>
    <w:rsid w:val="00D73969"/>
    <w:rsid w:val="00D73A70"/>
    <w:rsid w:val="00D74C3A"/>
    <w:rsid w:val="00D74EFC"/>
    <w:rsid w:val="00D7529C"/>
    <w:rsid w:val="00D757C0"/>
    <w:rsid w:val="00D75A64"/>
    <w:rsid w:val="00D75FE6"/>
    <w:rsid w:val="00D75FF5"/>
    <w:rsid w:val="00D75FF6"/>
    <w:rsid w:val="00D760EA"/>
    <w:rsid w:val="00D76BF6"/>
    <w:rsid w:val="00D76C89"/>
    <w:rsid w:val="00D77999"/>
    <w:rsid w:val="00D8000E"/>
    <w:rsid w:val="00D800D6"/>
    <w:rsid w:val="00D805F4"/>
    <w:rsid w:val="00D80636"/>
    <w:rsid w:val="00D8110C"/>
    <w:rsid w:val="00D8142A"/>
    <w:rsid w:val="00D81EAC"/>
    <w:rsid w:val="00D81F80"/>
    <w:rsid w:val="00D820A2"/>
    <w:rsid w:val="00D82C4D"/>
    <w:rsid w:val="00D83B44"/>
    <w:rsid w:val="00D83B63"/>
    <w:rsid w:val="00D845BA"/>
    <w:rsid w:val="00D8555E"/>
    <w:rsid w:val="00D8587D"/>
    <w:rsid w:val="00D85A71"/>
    <w:rsid w:val="00D85D07"/>
    <w:rsid w:val="00D85E50"/>
    <w:rsid w:val="00D85EDE"/>
    <w:rsid w:val="00D86198"/>
    <w:rsid w:val="00D86D1C"/>
    <w:rsid w:val="00D87805"/>
    <w:rsid w:val="00D87DFC"/>
    <w:rsid w:val="00D900E2"/>
    <w:rsid w:val="00D90552"/>
    <w:rsid w:val="00D90B54"/>
    <w:rsid w:val="00D91221"/>
    <w:rsid w:val="00D91CD9"/>
    <w:rsid w:val="00D91EE9"/>
    <w:rsid w:val="00D91F05"/>
    <w:rsid w:val="00D91F8C"/>
    <w:rsid w:val="00D91FA6"/>
    <w:rsid w:val="00D92471"/>
    <w:rsid w:val="00D928B1"/>
    <w:rsid w:val="00D929EB"/>
    <w:rsid w:val="00D92A82"/>
    <w:rsid w:val="00D92CE0"/>
    <w:rsid w:val="00D933EB"/>
    <w:rsid w:val="00D93699"/>
    <w:rsid w:val="00D93A99"/>
    <w:rsid w:val="00D93C2C"/>
    <w:rsid w:val="00D940BF"/>
    <w:rsid w:val="00D94378"/>
    <w:rsid w:val="00D9451C"/>
    <w:rsid w:val="00D94799"/>
    <w:rsid w:val="00D94A90"/>
    <w:rsid w:val="00D94BC3"/>
    <w:rsid w:val="00D94E4B"/>
    <w:rsid w:val="00D95085"/>
    <w:rsid w:val="00D957D0"/>
    <w:rsid w:val="00D95C6D"/>
    <w:rsid w:val="00D95CE6"/>
    <w:rsid w:val="00D963CE"/>
    <w:rsid w:val="00D96A5A"/>
    <w:rsid w:val="00D96FE4"/>
    <w:rsid w:val="00D973A0"/>
    <w:rsid w:val="00D97A7B"/>
    <w:rsid w:val="00DA08CD"/>
    <w:rsid w:val="00DA0A91"/>
    <w:rsid w:val="00DA1591"/>
    <w:rsid w:val="00DA1B49"/>
    <w:rsid w:val="00DA2307"/>
    <w:rsid w:val="00DA2551"/>
    <w:rsid w:val="00DA2795"/>
    <w:rsid w:val="00DA28BD"/>
    <w:rsid w:val="00DA2F86"/>
    <w:rsid w:val="00DA31B1"/>
    <w:rsid w:val="00DA3275"/>
    <w:rsid w:val="00DA343D"/>
    <w:rsid w:val="00DA3513"/>
    <w:rsid w:val="00DA3863"/>
    <w:rsid w:val="00DA3891"/>
    <w:rsid w:val="00DA39C2"/>
    <w:rsid w:val="00DA3BB3"/>
    <w:rsid w:val="00DA45FB"/>
    <w:rsid w:val="00DA49F5"/>
    <w:rsid w:val="00DA4DD5"/>
    <w:rsid w:val="00DA52C4"/>
    <w:rsid w:val="00DA5901"/>
    <w:rsid w:val="00DA65DE"/>
    <w:rsid w:val="00DA6A47"/>
    <w:rsid w:val="00DA6FBD"/>
    <w:rsid w:val="00DA71EC"/>
    <w:rsid w:val="00DA72B6"/>
    <w:rsid w:val="00DA7442"/>
    <w:rsid w:val="00DA771A"/>
    <w:rsid w:val="00DA7738"/>
    <w:rsid w:val="00DB00DA"/>
    <w:rsid w:val="00DB0332"/>
    <w:rsid w:val="00DB07BC"/>
    <w:rsid w:val="00DB0B2A"/>
    <w:rsid w:val="00DB0E82"/>
    <w:rsid w:val="00DB17D0"/>
    <w:rsid w:val="00DB20B3"/>
    <w:rsid w:val="00DB23AC"/>
    <w:rsid w:val="00DB26C6"/>
    <w:rsid w:val="00DB28F4"/>
    <w:rsid w:val="00DB29B4"/>
    <w:rsid w:val="00DB2BBE"/>
    <w:rsid w:val="00DB3061"/>
    <w:rsid w:val="00DB3E97"/>
    <w:rsid w:val="00DB4135"/>
    <w:rsid w:val="00DB422C"/>
    <w:rsid w:val="00DB52E1"/>
    <w:rsid w:val="00DB5781"/>
    <w:rsid w:val="00DB5CCC"/>
    <w:rsid w:val="00DB61E2"/>
    <w:rsid w:val="00DB656B"/>
    <w:rsid w:val="00DB68E1"/>
    <w:rsid w:val="00DB6AD7"/>
    <w:rsid w:val="00DB6C93"/>
    <w:rsid w:val="00DB6FEA"/>
    <w:rsid w:val="00DB7128"/>
    <w:rsid w:val="00DC04C3"/>
    <w:rsid w:val="00DC0D9A"/>
    <w:rsid w:val="00DC0DA8"/>
    <w:rsid w:val="00DC1115"/>
    <w:rsid w:val="00DC127C"/>
    <w:rsid w:val="00DC14C2"/>
    <w:rsid w:val="00DC16CB"/>
    <w:rsid w:val="00DC1B23"/>
    <w:rsid w:val="00DC1C54"/>
    <w:rsid w:val="00DC216C"/>
    <w:rsid w:val="00DC2298"/>
    <w:rsid w:val="00DC292D"/>
    <w:rsid w:val="00DC2DD8"/>
    <w:rsid w:val="00DC3743"/>
    <w:rsid w:val="00DC3B2D"/>
    <w:rsid w:val="00DC3D21"/>
    <w:rsid w:val="00DC3D75"/>
    <w:rsid w:val="00DC3FC3"/>
    <w:rsid w:val="00DC3FED"/>
    <w:rsid w:val="00DC4014"/>
    <w:rsid w:val="00DC4346"/>
    <w:rsid w:val="00DC46DE"/>
    <w:rsid w:val="00DC4825"/>
    <w:rsid w:val="00DC4F93"/>
    <w:rsid w:val="00DC53ED"/>
    <w:rsid w:val="00DC555B"/>
    <w:rsid w:val="00DC55C5"/>
    <w:rsid w:val="00DC5699"/>
    <w:rsid w:val="00DC59FB"/>
    <w:rsid w:val="00DC62C4"/>
    <w:rsid w:val="00DC62F3"/>
    <w:rsid w:val="00DC6635"/>
    <w:rsid w:val="00DC680D"/>
    <w:rsid w:val="00DC6897"/>
    <w:rsid w:val="00DC6AAB"/>
    <w:rsid w:val="00DC6D7E"/>
    <w:rsid w:val="00DC728C"/>
    <w:rsid w:val="00DD0AFA"/>
    <w:rsid w:val="00DD0B45"/>
    <w:rsid w:val="00DD0EC9"/>
    <w:rsid w:val="00DD0F21"/>
    <w:rsid w:val="00DD272A"/>
    <w:rsid w:val="00DD3564"/>
    <w:rsid w:val="00DD386A"/>
    <w:rsid w:val="00DD3B8F"/>
    <w:rsid w:val="00DD3DC8"/>
    <w:rsid w:val="00DD3DF5"/>
    <w:rsid w:val="00DD410B"/>
    <w:rsid w:val="00DD4357"/>
    <w:rsid w:val="00DD45E4"/>
    <w:rsid w:val="00DD4632"/>
    <w:rsid w:val="00DD4B48"/>
    <w:rsid w:val="00DD4B8B"/>
    <w:rsid w:val="00DD50C4"/>
    <w:rsid w:val="00DD51BE"/>
    <w:rsid w:val="00DD5716"/>
    <w:rsid w:val="00DD57EB"/>
    <w:rsid w:val="00DD5A8E"/>
    <w:rsid w:val="00DD5F99"/>
    <w:rsid w:val="00DD6098"/>
    <w:rsid w:val="00DD69FC"/>
    <w:rsid w:val="00DD73EE"/>
    <w:rsid w:val="00DD74A8"/>
    <w:rsid w:val="00DD7510"/>
    <w:rsid w:val="00DD780A"/>
    <w:rsid w:val="00DD79DF"/>
    <w:rsid w:val="00DE060A"/>
    <w:rsid w:val="00DE064E"/>
    <w:rsid w:val="00DE0B3F"/>
    <w:rsid w:val="00DE0F3A"/>
    <w:rsid w:val="00DE0FB2"/>
    <w:rsid w:val="00DE1105"/>
    <w:rsid w:val="00DE1E19"/>
    <w:rsid w:val="00DE2C48"/>
    <w:rsid w:val="00DE3B1A"/>
    <w:rsid w:val="00DE3F55"/>
    <w:rsid w:val="00DE4094"/>
    <w:rsid w:val="00DE4766"/>
    <w:rsid w:val="00DE49AA"/>
    <w:rsid w:val="00DE5171"/>
    <w:rsid w:val="00DE5808"/>
    <w:rsid w:val="00DE5850"/>
    <w:rsid w:val="00DE5970"/>
    <w:rsid w:val="00DE5ACE"/>
    <w:rsid w:val="00DE5D40"/>
    <w:rsid w:val="00DE6181"/>
    <w:rsid w:val="00DE6C4E"/>
    <w:rsid w:val="00DE7041"/>
    <w:rsid w:val="00DE7314"/>
    <w:rsid w:val="00DE7A24"/>
    <w:rsid w:val="00DE7FC2"/>
    <w:rsid w:val="00DF083B"/>
    <w:rsid w:val="00DF0A1E"/>
    <w:rsid w:val="00DF0AA5"/>
    <w:rsid w:val="00DF0F0A"/>
    <w:rsid w:val="00DF13AD"/>
    <w:rsid w:val="00DF160B"/>
    <w:rsid w:val="00DF1710"/>
    <w:rsid w:val="00DF1D0C"/>
    <w:rsid w:val="00DF21AC"/>
    <w:rsid w:val="00DF250C"/>
    <w:rsid w:val="00DF25F3"/>
    <w:rsid w:val="00DF28F2"/>
    <w:rsid w:val="00DF32E0"/>
    <w:rsid w:val="00DF3353"/>
    <w:rsid w:val="00DF3A71"/>
    <w:rsid w:val="00DF3BB1"/>
    <w:rsid w:val="00DF4947"/>
    <w:rsid w:val="00DF4999"/>
    <w:rsid w:val="00DF4C7C"/>
    <w:rsid w:val="00DF4D1C"/>
    <w:rsid w:val="00DF4FB7"/>
    <w:rsid w:val="00DF51A3"/>
    <w:rsid w:val="00DF5440"/>
    <w:rsid w:val="00DF5505"/>
    <w:rsid w:val="00DF55DB"/>
    <w:rsid w:val="00DF5D80"/>
    <w:rsid w:val="00DF5E19"/>
    <w:rsid w:val="00DF5FF1"/>
    <w:rsid w:val="00DF6758"/>
    <w:rsid w:val="00DF68AE"/>
    <w:rsid w:val="00DF7394"/>
    <w:rsid w:val="00DF7437"/>
    <w:rsid w:val="00DF7A0F"/>
    <w:rsid w:val="00DF7CF3"/>
    <w:rsid w:val="00E00052"/>
    <w:rsid w:val="00E0034F"/>
    <w:rsid w:val="00E00395"/>
    <w:rsid w:val="00E00A2C"/>
    <w:rsid w:val="00E00D0F"/>
    <w:rsid w:val="00E0148A"/>
    <w:rsid w:val="00E014A2"/>
    <w:rsid w:val="00E01583"/>
    <w:rsid w:val="00E018C3"/>
    <w:rsid w:val="00E01D0E"/>
    <w:rsid w:val="00E0212F"/>
    <w:rsid w:val="00E02268"/>
    <w:rsid w:val="00E02318"/>
    <w:rsid w:val="00E025F2"/>
    <w:rsid w:val="00E026D7"/>
    <w:rsid w:val="00E028B6"/>
    <w:rsid w:val="00E02BFA"/>
    <w:rsid w:val="00E03184"/>
    <w:rsid w:val="00E0370C"/>
    <w:rsid w:val="00E03CC4"/>
    <w:rsid w:val="00E03DEC"/>
    <w:rsid w:val="00E044DD"/>
    <w:rsid w:val="00E04C5B"/>
    <w:rsid w:val="00E05122"/>
    <w:rsid w:val="00E057E8"/>
    <w:rsid w:val="00E05D7F"/>
    <w:rsid w:val="00E066CE"/>
    <w:rsid w:val="00E071F8"/>
    <w:rsid w:val="00E07502"/>
    <w:rsid w:val="00E079C1"/>
    <w:rsid w:val="00E07EF9"/>
    <w:rsid w:val="00E121BA"/>
    <w:rsid w:val="00E12777"/>
    <w:rsid w:val="00E12EA9"/>
    <w:rsid w:val="00E130A6"/>
    <w:rsid w:val="00E1334B"/>
    <w:rsid w:val="00E13BEA"/>
    <w:rsid w:val="00E142A3"/>
    <w:rsid w:val="00E146E5"/>
    <w:rsid w:val="00E149F6"/>
    <w:rsid w:val="00E14DEC"/>
    <w:rsid w:val="00E162A6"/>
    <w:rsid w:val="00E16AFE"/>
    <w:rsid w:val="00E170D3"/>
    <w:rsid w:val="00E1713B"/>
    <w:rsid w:val="00E17322"/>
    <w:rsid w:val="00E17FE5"/>
    <w:rsid w:val="00E20715"/>
    <w:rsid w:val="00E209BC"/>
    <w:rsid w:val="00E20B30"/>
    <w:rsid w:val="00E20F62"/>
    <w:rsid w:val="00E21C95"/>
    <w:rsid w:val="00E21DA2"/>
    <w:rsid w:val="00E221F8"/>
    <w:rsid w:val="00E22B33"/>
    <w:rsid w:val="00E235DF"/>
    <w:rsid w:val="00E238C3"/>
    <w:rsid w:val="00E23C43"/>
    <w:rsid w:val="00E23F31"/>
    <w:rsid w:val="00E24E84"/>
    <w:rsid w:val="00E252FA"/>
    <w:rsid w:val="00E25430"/>
    <w:rsid w:val="00E25609"/>
    <w:rsid w:val="00E2596F"/>
    <w:rsid w:val="00E2603B"/>
    <w:rsid w:val="00E26173"/>
    <w:rsid w:val="00E26D09"/>
    <w:rsid w:val="00E2702C"/>
    <w:rsid w:val="00E277E4"/>
    <w:rsid w:val="00E27D7A"/>
    <w:rsid w:val="00E27DC5"/>
    <w:rsid w:val="00E3102E"/>
    <w:rsid w:val="00E310A3"/>
    <w:rsid w:val="00E310F7"/>
    <w:rsid w:val="00E31183"/>
    <w:rsid w:val="00E31552"/>
    <w:rsid w:val="00E316CE"/>
    <w:rsid w:val="00E31792"/>
    <w:rsid w:val="00E3181D"/>
    <w:rsid w:val="00E31DF1"/>
    <w:rsid w:val="00E31F7E"/>
    <w:rsid w:val="00E324C6"/>
    <w:rsid w:val="00E32AD5"/>
    <w:rsid w:val="00E32E10"/>
    <w:rsid w:val="00E3326D"/>
    <w:rsid w:val="00E338F5"/>
    <w:rsid w:val="00E33991"/>
    <w:rsid w:val="00E33DCC"/>
    <w:rsid w:val="00E345DC"/>
    <w:rsid w:val="00E3498E"/>
    <w:rsid w:val="00E34BC7"/>
    <w:rsid w:val="00E34E11"/>
    <w:rsid w:val="00E34EEB"/>
    <w:rsid w:val="00E35BAA"/>
    <w:rsid w:val="00E36C98"/>
    <w:rsid w:val="00E372BC"/>
    <w:rsid w:val="00E37DEA"/>
    <w:rsid w:val="00E37F40"/>
    <w:rsid w:val="00E40C01"/>
    <w:rsid w:val="00E40F39"/>
    <w:rsid w:val="00E412A3"/>
    <w:rsid w:val="00E418D1"/>
    <w:rsid w:val="00E41908"/>
    <w:rsid w:val="00E41988"/>
    <w:rsid w:val="00E41D07"/>
    <w:rsid w:val="00E41D2C"/>
    <w:rsid w:val="00E41DAD"/>
    <w:rsid w:val="00E42067"/>
    <w:rsid w:val="00E420F3"/>
    <w:rsid w:val="00E42521"/>
    <w:rsid w:val="00E42E92"/>
    <w:rsid w:val="00E4322A"/>
    <w:rsid w:val="00E43B9B"/>
    <w:rsid w:val="00E44225"/>
    <w:rsid w:val="00E449A8"/>
    <w:rsid w:val="00E44D4E"/>
    <w:rsid w:val="00E44FA1"/>
    <w:rsid w:val="00E4513B"/>
    <w:rsid w:val="00E45301"/>
    <w:rsid w:val="00E45302"/>
    <w:rsid w:val="00E457B2"/>
    <w:rsid w:val="00E4590B"/>
    <w:rsid w:val="00E45F9B"/>
    <w:rsid w:val="00E463E1"/>
    <w:rsid w:val="00E46573"/>
    <w:rsid w:val="00E46991"/>
    <w:rsid w:val="00E46DF8"/>
    <w:rsid w:val="00E471CA"/>
    <w:rsid w:val="00E5047C"/>
    <w:rsid w:val="00E504B5"/>
    <w:rsid w:val="00E50516"/>
    <w:rsid w:val="00E5132A"/>
    <w:rsid w:val="00E5195D"/>
    <w:rsid w:val="00E51B67"/>
    <w:rsid w:val="00E51C64"/>
    <w:rsid w:val="00E51FBA"/>
    <w:rsid w:val="00E5240B"/>
    <w:rsid w:val="00E52827"/>
    <w:rsid w:val="00E52A7A"/>
    <w:rsid w:val="00E53228"/>
    <w:rsid w:val="00E5338C"/>
    <w:rsid w:val="00E535AE"/>
    <w:rsid w:val="00E535C2"/>
    <w:rsid w:val="00E536C5"/>
    <w:rsid w:val="00E53831"/>
    <w:rsid w:val="00E53895"/>
    <w:rsid w:val="00E53C72"/>
    <w:rsid w:val="00E53D24"/>
    <w:rsid w:val="00E53ED1"/>
    <w:rsid w:val="00E55608"/>
    <w:rsid w:val="00E55A83"/>
    <w:rsid w:val="00E560DB"/>
    <w:rsid w:val="00E56E11"/>
    <w:rsid w:val="00E571D6"/>
    <w:rsid w:val="00E60151"/>
    <w:rsid w:val="00E60354"/>
    <w:rsid w:val="00E6079A"/>
    <w:rsid w:val="00E60B2D"/>
    <w:rsid w:val="00E60B57"/>
    <w:rsid w:val="00E61148"/>
    <w:rsid w:val="00E61A75"/>
    <w:rsid w:val="00E61FC0"/>
    <w:rsid w:val="00E6222B"/>
    <w:rsid w:val="00E622C3"/>
    <w:rsid w:val="00E62A57"/>
    <w:rsid w:val="00E62C77"/>
    <w:rsid w:val="00E630EC"/>
    <w:rsid w:val="00E6347A"/>
    <w:rsid w:val="00E636C0"/>
    <w:rsid w:val="00E63776"/>
    <w:rsid w:val="00E63E9A"/>
    <w:rsid w:val="00E64510"/>
    <w:rsid w:val="00E64582"/>
    <w:rsid w:val="00E646B4"/>
    <w:rsid w:val="00E64D18"/>
    <w:rsid w:val="00E65B1A"/>
    <w:rsid w:val="00E65DFD"/>
    <w:rsid w:val="00E663EF"/>
    <w:rsid w:val="00E66486"/>
    <w:rsid w:val="00E6682E"/>
    <w:rsid w:val="00E67C92"/>
    <w:rsid w:val="00E70596"/>
    <w:rsid w:val="00E705B0"/>
    <w:rsid w:val="00E70693"/>
    <w:rsid w:val="00E709BF"/>
    <w:rsid w:val="00E70E53"/>
    <w:rsid w:val="00E70EF9"/>
    <w:rsid w:val="00E71061"/>
    <w:rsid w:val="00E7150B"/>
    <w:rsid w:val="00E71E15"/>
    <w:rsid w:val="00E72630"/>
    <w:rsid w:val="00E72A4B"/>
    <w:rsid w:val="00E72BF4"/>
    <w:rsid w:val="00E72D1A"/>
    <w:rsid w:val="00E73499"/>
    <w:rsid w:val="00E734BC"/>
    <w:rsid w:val="00E7394C"/>
    <w:rsid w:val="00E73B94"/>
    <w:rsid w:val="00E7424E"/>
    <w:rsid w:val="00E747B2"/>
    <w:rsid w:val="00E74A53"/>
    <w:rsid w:val="00E74CB9"/>
    <w:rsid w:val="00E74CF2"/>
    <w:rsid w:val="00E75148"/>
    <w:rsid w:val="00E75377"/>
    <w:rsid w:val="00E75577"/>
    <w:rsid w:val="00E76812"/>
    <w:rsid w:val="00E77856"/>
    <w:rsid w:val="00E77F94"/>
    <w:rsid w:val="00E77FF5"/>
    <w:rsid w:val="00E8093C"/>
    <w:rsid w:val="00E80E07"/>
    <w:rsid w:val="00E80FC3"/>
    <w:rsid w:val="00E81061"/>
    <w:rsid w:val="00E813FC"/>
    <w:rsid w:val="00E81421"/>
    <w:rsid w:val="00E819CF"/>
    <w:rsid w:val="00E82B6C"/>
    <w:rsid w:val="00E831E7"/>
    <w:rsid w:val="00E8341A"/>
    <w:rsid w:val="00E83570"/>
    <w:rsid w:val="00E837C5"/>
    <w:rsid w:val="00E83B9E"/>
    <w:rsid w:val="00E83D37"/>
    <w:rsid w:val="00E842A7"/>
    <w:rsid w:val="00E84E50"/>
    <w:rsid w:val="00E8500A"/>
    <w:rsid w:val="00E851A3"/>
    <w:rsid w:val="00E85AF5"/>
    <w:rsid w:val="00E86AC1"/>
    <w:rsid w:val="00E8788B"/>
    <w:rsid w:val="00E87BB3"/>
    <w:rsid w:val="00E87F64"/>
    <w:rsid w:val="00E904BA"/>
    <w:rsid w:val="00E9084C"/>
    <w:rsid w:val="00E91050"/>
    <w:rsid w:val="00E911D3"/>
    <w:rsid w:val="00E91C75"/>
    <w:rsid w:val="00E91CA7"/>
    <w:rsid w:val="00E92247"/>
    <w:rsid w:val="00E922E6"/>
    <w:rsid w:val="00E924D2"/>
    <w:rsid w:val="00E9264E"/>
    <w:rsid w:val="00E92693"/>
    <w:rsid w:val="00E92A20"/>
    <w:rsid w:val="00E92C0F"/>
    <w:rsid w:val="00E93040"/>
    <w:rsid w:val="00E93572"/>
    <w:rsid w:val="00E936AC"/>
    <w:rsid w:val="00E936DA"/>
    <w:rsid w:val="00E93A17"/>
    <w:rsid w:val="00E93B40"/>
    <w:rsid w:val="00E941D7"/>
    <w:rsid w:val="00E9492D"/>
    <w:rsid w:val="00E94D9A"/>
    <w:rsid w:val="00E95094"/>
    <w:rsid w:val="00E9514B"/>
    <w:rsid w:val="00E952B5"/>
    <w:rsid w:val="00E958FE"/>
    <w:rsid w:val="00E9591A"/>
    <w:rsid w:val="00E95D3E"/>
    <w:rsid w:val="00E96B85"/>
    <w:rsid w:val="00E96B98"/>
    <w:rsid w:val="00E9750C"/>
    <w:rsid w:val="00E97590"/>
    <w:rsid w:val="00E97C7A"/>
    <w:rsid w:val="00EA0218"/>
    <w:rsid w:val="00EA05D0"/>
    <w:rsid w:val="00EA067C"/>
    <w:rsid w:val="00EA090D"/>
    <w:rsid w:val="00EA0FC9"/>
    <w:rsid w:val="00EA16E2"/>
    <w:rsid w:val="00EA16ED"/>
    <w:rsid w:val="00EA1896"/>
    <w:rsid w:val="00EA23D5"/>
    <w:rsid w:val="00EA26D1"/>
    <w:rsid w:val="00EA2E4C"/>
    <w:rsid w:val="00EA34A8"/>
    <w:rsid w:val="00EA398C"/>
    <w:rsid w:val="00EA3C1E"/>
    <w:rsid w:val="00EA3C4D"/>
    <w:rsid w:val="00EA4237"/>
    <w:rsid w:val="00EA43F1"/>
    <w:rsid w:val="00EA4761"/>
    <w:rsid w:val="00EA484E"/>
    <w:rsid w:val="00EA4E63"/>
    <w:rsid w:val="00EA4E93"/>
    <w:rsid w:val="00EA501A"/>
    <w:rsid w:val="00EA5392"/>
    <w:rsid w:val="00EA573A"/>
    <w:rsid w:val="00EA5A5B"/>
    <w:rsid w:val="00EA5C11"/>
    <w:rsid w:val="00EA5C4D"/>
    <w:rsid w:val="00EA62ED"/>
    <w:rsid w:val="00EA6B49"/>
    <w:rsid w:val="00EA6BF8"/>
    <w:rsid w:val="00EA7130"/>
    <w:rsid w:val="00EB00F2"/>
    <w:rsid w:val="00EB0A24"/>
    <w:rsid w:val="00EB1659"/>
    <w:rsid w:val="00EB1928"/>
    <w:rsid w:val="00EB1C77"/>
    <w:rsid w:val="00EB1CA4"/>
    <w:rsid w:val="00EB1F7A"/>
    <w:rsid w:val="00EB2129"/>
    <w:rsid w:val="00EB229B"/>
    <w:rsid w:val="00EB2671"/>
    <w:rsid w:val="00EB28E6"/>
    <w:rsid w:val="00EB2E1E"/>
    <w:rsid w:val="00EB3286"/>
    <w:rsid w:val="00EB3EAD"/>
    <w:rsid w:val="00EB482B"/>
    <w:rsid w:val="00EB48C5"/>
    <w:rsid w:val="00EB4A55"/>
    <w:rsid w:val="00EB5327"/>
    <w:rsid w:val="00EB547A"/>
    <w:rsid w:val="00EB5AAA"/>
    <w:rsid w:val="00EB5E87"/>
    <w:rsid w:val="00EB630C"/>
    <w:rsid w:val="00EB6541"/>
    <w:rsid w:val="00EB69BD"/>
    <w:rsid w:val="00EB7539"/>
    <w:rsid w:val="00EB7A50"/>
    <w:rsid w:val="00EB7D16"/>
    <w:rsid w:val="00EB7E03"/>
    <w:rsid w:val="00EC0170"/>
    <w:rsid w:val="00EC0285"/>
    <w:rsid w:val="00EC08A1"/>
    <w:rsid w:val="00EC0D85"/>
    <w:rsid w:val="00EC0E24"/>
    <w:rsid w:val="00EC0F91"/>
    <w:rsid w:val="00EC138B"/>
    <w:rsid w:val="00EC16AC"/>
    <w:rsid w:val="00EC1E36"/>
    <w:rsid w:val="00EC1FE0"/>
    <w:rsid w:val="00EC204E"/>
    <w:rsid w:val="00EC23C6"/>
    <w:rsid w:val="00EC23FB"/>
    <w:rsid w:val="00EC2FFE"/>
    <w:rsid w:val="00EC31B5"/>
    <w:rsid w:val="00EC3214"/>
    <w:rsid w:val="00EC33E0"/>
    <w:rsid w:val="00EC3C13"/>
    <w:rsid w:val="00EC3C20"/>
    <w:rsid w:val="00EC3C5F"/>
    <w:rsid w:val="00EC3D05"/>
    <w:rsid w:val="00EC4D86"/>
    <w:rsid w:val="00EC521D"/>
    <w:rsid w:val="00EC53CA"/>
    <w:rsid w:val="00EC53EC"/>
    <w:rsid w:val="00EC54D6"/>
    <w:rsid w:val="00EC6030"/>
    <w:rsid w:val="00EC667E"/>
    <w:rsid w:val="00EC685F"/>
    <w:rsid w:val="00EC6B94"/>
    <w:rsid w:val="00EC6CA1"/>
    <w:rsid w:val="00EC70B7"/>
    <w:rsid w:val="00EC758F"/>
    <w:rsid w:val="00EC7631"/>
    <w:rsid w:val="00ED040A"/>
    <w:rsid w:val="00ED05AF"/>
    <w:rsid w:val="00ED0919"/>
    <w:rsid w:val="00ED0982"/>
    <w:rsid w:val="00ED0E9E"/>
    <w:rsid w:val="00ED0F47"/>
    <w:rsid w:val="00ED1D1A"/>
    <w:rsid w:val="00ED1F87"/>
    <w:rsid w:val="00ED201D"/>
    <w:rsid w:val="00ED2713"/>
    <w:rsid w:val="00ED280A"/>
    <w:rsid w:val="00ED28BF"/>
    <w:rsid w:val="00ED2A61"/>
    <w:rsid w:val="00ED33AE"/>
    <w:rsid w:val="00ED39A6"/>
    <w:rsid w:val="00ED3B25"/>
    <w:rsid w:val="00ED3BDA"/>
    <w:rsid w:val="00ED3C2A"/>
    <w:rsid w:val="00ED43CF"/>
    <w:rsid w:val="00ED4A71"/>
    <w:rsid w:val="00ED6323"/>
    <w:rsid w:val="00ED6A48"/>
    <w:rsid w:val="00ED724C"/>
    <w:rsid w:val="00ED790E"/>
    <w:rsid w:val="00EE078C"/>
    <w:rsid w:val="00EE0A6E"/>
    <w:rsid w:val="00EE1225"/>
    <w:rsid w:val="00EE1257"/>
    <w:rsid w:val="00EE12F5"/>
    <w:rsid w:val="00EE13C4"/>
    <w:rsid w:val="00EE202D"/>
    <w:rsid w:val="00EE22B9"/>
    <w:rsid w:val="00EE2418"/>
    <w:rsid w:val="00EE294C"/>
    <w:rsid w:val="00EE297C"/>
    <w:rsid w:val="00EE2A99"/>
    <w:rsid w:val="00EE2D48"/>
    <w:rsid w:val="00EE3697"/>
    <w:rsid w:val="00EE3885"/>
    <w:rsid w:val="00EE3ACC"/>
    <w:rsid w:val="00EE3E22"/>
    <w:rsid w:val="00EE40A9"/>
    <w:rsid w:val="00EE40CE"/>
    <w:rsid w:val="00EE42E0"/>
    <w:rsid w:val="00EE45B5"/>
    <w:rsid w:val="00EE475C"/>
    <w:rsid w:val="00EE48CE"/>
    <w:rsid w:val="00EE4A3E"/>
    <w:rsid w:val="00EE509E"/>
    <w:rsid w:val="00EE5537"/>
    <w:rsid w:val="00EE59D8"/>
    <w:rsid w:val="00EE5D9A"/>
    <w:rsid w:val="00EE5DD9"/>
    <w:rsid w:val="00EE6058"/>
    <w:rsid w:val="00EE60E9"/>
    <w:rsid w:val="00EE63CF"/>
    <w:rsid w:val="00EE66FA"/>
    <w:rsid w:val="00EE679D"/>
    <w:rsid w:val="00EE6AF9"/>
    <w:rsid w:val="00EE6C8F"/>
    <w:rsid w:val="00EE70D3"/>
    <w:rsid w:val="00EE7522"/>
    <w:rsid w:val="00EE77B9"/>
    <w:rsid w:val="00EE7E8E"/>
    <w:rsid w:val="00EE7F0D"/>
    <w:rsid w:val="00EE7F61"/>
    <w:rsid w:val="00EF0648"/>
    <w:rsid w:val="00EF0816"/>
    <w:rsid w:val="00EF0E7B"/>
    <w:rsid w:val="00EF108B"/>
    <w:rsid w:val="00EF111C"/>
    <w:rsid w:val="00EF120A"/>
    <w:rsid w:val="00EF19E7"/>
    <w:rsid w:val="00EF1CD0"/>
    <w:rsid w:val="00EF21FE"/>
    <w:rsid w:val="00EF22E4"/>
    <w:rsid w:val="00EF26C7"/>
    <w:rsid w:val="00EF29E1"/>
    <w:rsid w:val="00EF2BD8"/>
    <w:rsid w:val="00EF2DB5"/>
    <w:rsid w:val="00EF2F4B"/>
    <w:rsid w:val="00EF368B"/>
    <w:rsid w:val="00EF390D"/>
    <w:rsid w:val="00EF3EBD"/>
    <w:rsid w:val="00EF3EF8"/>
    <w:rsid w:val="00EF421A"/>
    <w:rsid w:val="00EF4A4C"/>
    <w:rsid w:val="00EF4B24"/>
    <w:rsid w:val="00EF5056"/>
    <w:rsid w:val="00EF508B"/>
    <w:rsid w:val="00EF5B00"/>
    <w:rsid w:val="00EF6C68"/>
    <w:rsid w:val="00EF6DCE"/>
    <w:rsid w:val="00EF6E3F"/>
    <w:rsid w:val="00EF70E8"/>
    <w:rsid w:val="00EF78EA"/>
    <w:rsid w:val="00EF7E99"/>
    <w:rsid w:val="00F00135"/>
    <w:rsid w:val="00F004CD"/>
    <w:rsid w:val="00F00657"/>
    <w:rsid w:val="00F00E4A"/>
    <w:rsid w:val="00F01B6C"/>
    <w:rsid w:val="00F01C21"/>
    <w:rsid w:val="00F01D5A"/>
    <w:rsid w:val="00F01F93"/>
    <w:rsid w:val="00F02415"/>
    <w:rsid w:val="00F02FC3"/>
    <w:rsid w:val="00F031DB"/>
    <w:rsid w:val="00F035EB"/>
    <w:rsid w:val="00F037E4"/>
    <w:rsid w:val="00F03AF4"/>
    <w:rsid w:val="00F03CF0"/>
    <w:rsid w:val="00F041CB"/>
    <w:rsid w:val="00F04924"/>
    <w:rsid w:val="00F04AE5"/>
    <w:rsid w:val="00F0500A"/>
    <w:rsid w:val="00F0521F"/>
    <w:rsid w:val="00F052AB"/>
    <w:rsid w:val="00F05375"/>
    <w:rsid w:val="00F056EF"/>
    <w:rsid w:val="00F05D11"/>
    <w:rsid w:val="00F064EE"/>
    <w:rsid w:val="00F06DE1"/>
    <w:rsid w:val="00F06F19"/>
    <w:rsid w:val="00F0706E"/>
    <w:rsid w:val="00F0723D"/>
    <w:rsid w:val="00F07878"/>
    <w:rsid w:val="00F07FCE"/>
    <w:rsid w:val="00F10251"/>
    <w:rsid w:val="00F10306"/>
    <w:rsid w:val="00F103F0"/>
    <w:rsid w:val="00F104AF"/>
    <w:rsid w:val="00F10A6D"/>
    <w:rsid w:val="00F1114B"/>
    <w:rsid w:val="00F1140C"/>
    <w:rsid w:val="00F115C3"/>
    <w:rsid w:val="00F118FD"/>
    <w:rsid w:val="00F11CA7"/>
    <w:rsid w:val="00F11EAC"/>
    <w:rsid w:val="00F12293"/>
    <w:rsid w:val="00F12317"/>
    <w:rsid w:val="00F12BDC"/>
    <w:rsid w:val="00F1309D"/>
    <w:rsid w:val="00F13949"/>
    <w:rsid w:val="00F141A0"/>
    <w:rsid w:val="00F145A4"/>
    <w:rsid w:val="00F14AFE"/>
    <w:rsid w:val="00F14F92"/>
    <w:rsid w:val="00F158AE"/>
    <w:rsid w:val="00F1590F"/>
    <w:rsid w:val="00F15AAA"/>
    <w:rsid w:val="00F16276"/>
    <w:rsid w:val="00F16723"/>
    <w:rsid w:val="00F16979"/>
    <w:rsid w:val="00F16B42"/>
    <w:rsid w:val="00F16C2E"/>
    <w:rsid w:val="00F16F6D"/>
    <w:rsid w:val="00F17A7A"/>
    <w:rsid w:val="00F17D59"/>
    <w:rsid w:val="00F20203"/>
    <w:rsid w:val="00F20278"/>
    <w:rsid w:val="00F204D9"/>
    <w:rsid w:val="00F20513"/>
    <w:rsid w:val="00F207B0"/>
    <w:rsid w:val="00F20939"/>
    <w:rsid w:val="00F20B62"/>
    <w:rsid w:val="00F20DB5"/>
    <w:rsid w:val="00F2114E"/>
    <w:rsid w:val="00F21CAB"/>
    <w:rsid w:val="00F221C6"/>
    <w:rsid w:val="00F2237B"/>
    <w:rsid w:val="00F225AC"/>
    <w:rsid w:val="00F2297F"/>
    <w:rsid w:val="00F22AD8"/>
    <w:rsid w:val="00F22E3A"/>
    <w:rsid w:val="00F22F50"/>
    <w:rsid w:val="00F2344D"/>
    <w:rsid w:val="00F238C9"/>
    <w:rsid w:val="00F23ABC"/>
    <w:rsid w:val="00F23BBF"/>
    <w:rsid w:val="00F24293"/>
    <w:rsid w:val="00F249D5"/>
    <w:rsid w:val="00F250D2"/>
    <w:rsid w:val="00F25293"/>
    <w:rsid w:val="00F2576D"/>
    <w:rsid w:val="00F2586C"/>
    <w:rsid w:val="00F25DF4"/>
    <w:rsid w:val="00F25EED"/>
    <w:rsid w:val="00F25F12"/>
    <w:rsid w:val="00F261E2"/>
    <w:rsid w:val="00F26666"/>
    <w:rsid w:val="00F26B9F"/>
    <w:rsid w:val="00F26F5C"/>
    <w:rsid w:val="00F27242"/>
    <w:rsid w:val="00F27291"/>
    <w:rsid w:val="00F272EB"/>
    <w:rsid w:val="00F27378"/>
    <w:rsid w:val="00F2743D"/>
    <w:rsid w:val="00F2793E"/>
    <w:rsid w:val="00F27982"/>
    <w:rsid w:val="00F27DBB"/>
    <w:rsid w:val="00F27E90"/>
    <w:rsid w:val="00F30340"/>
    <w:rsid w:val="00F309EF"/>
    <w:rsid w:val="00F30ED0"/>
    <w:rsid w:val="00F312A5"/>
    <w:rsid w:val="00F319FB"/>
    <w:rsid w:val="00F31C6C"/>
    <w:rsid w:val="00F31C90"/>
    <w:rsid w:val="00F31D0D"/>
    <w:rsid w:val="00F31D14"/>
    <w:rsid w:val="00F31E4F"/>
    <w:rsid w:val="00F31EB4"/>
    <w:rsid w:val="00F31F9F"/>
    <w:rsid w:val="00F32434"/>
    <w:rsid w:val="00F32FBE"/>
    <w:rsid w:val="00F3374C"/>
    <w:rsid w:val="00F34259"/>
    <w:rsid w:val="00F34279"/>
    <w:rsid w:val="00F342FD"/>
    <w:rsid w:val="00F34A78"/>
    <w:rsid w:val="00F34FA0"/>
    <w:rsid w:val="00F35335"/>
    <w:rsid w:val="00F3554C"/>
    <w:rsid w:val="00F35961"/>
    <w:rsid w:val="00F35A78"/>
    <w:rsid w:val="00F35C76"/>
    <w:rsid w:val="00F35CC1"/>
    <w:rsid w:val="00F36614"/>
    <w:rsid w:val="00F36AB1"/>
    <w:rsid w:val="00F36F39"/>
    <w:rsid w:val="00F37819"/>
    <w:rsid w:val="00F3785C"/>
    <w:rsid w:val="00F37E9A"/>
    <w:rsid w:val="00F4022C"/>
    <w:rsid w:val="00F41033"/>
    <w:rsid w:val="00F41547"/>
    <w:rsid w:val="00F418F6"/>
    <w:rsid w:val="00F41C12"/>
    <w:rsid w:val="00F4212A"/>
    <w:rsid w:val="00F4273E"/>
    <w:rsid w:val="00F42D98"/>
    <w:rsid w:val="00F43833"/>
    <w:rsid w:val="00F441B0"/>
    <w:rsid w:val="00F4457F"/>
    <w:rsid w:val="00F44C81"/>
    <w:rsid w:val="00F45048"/>
    <w:rsid w:val="00F45469"/>
    <w:rsid w:val="00F45548"/>
    <w:rsid w:val="00F4574B"/>
    <w:rsid w:val="00F45FBE"/>
    <w:rsid w:val="00F46100"/>
    <w:rsid w:val="00F461E7"/>
    <w:rsid w:val="00F466E0"/>
    <w:rsid w:val="00F46CC6"/>
    <w:rsid w:val="00F46FDF"/>
    <w:rsid w:val="00F47D9E"/>
    <w:rsid w:val="00F50412"/>
    <w:rsid w:val="00F50996"/>
    <w:rsid w:val="00F50EEC"/>
    <w:rsid w:val="00F511B5"/>
    <w:rsid w:val="00F51335"/>
    <w:rsid w:val="00F515B3"/>
    <w:rsid w:val="00F51815"/>
    <w:rsid w:val="00F51994"/>
    <w:rsid w:val="00F51D7D"/>
    <w:rsid w:val="00F51EFB"/>
    <w:rsid w:val="00F52095"/>
    <w:rsid w:val="00F5241C"/>
    <w:rsid w:val="00F527A5"/>
    <w:rsid w:val="00F52C9E"/>
    <w:rsid w:val="00F53A60"/>
    <w:rsid w:val="00F547CF"/>
    <w:rsid w:val="00F54A2E"/>
    <w:rsid w:val="00F54D3D"/>
    <w:rsid w:val="00F54F05"/>
    <w:rsid w:val="00F550C3"/>
    <w:rsid w:val="00F5519C"/>
    <w:rsid w:val="00F55252"/>
    <w:rsid w:val="00F553E8"/>
    <w:rsid w:val="00F559E2"/>
    <w:rsid w:val="00F561B3"/>
    <w:rsid w:val="00F5624B"/>
    <w:rsid w:val="00F562F2"/>
    <w:rsid w:val="00F5643A"/>
    <w:rsid w:val="00F57088"/>
    <w:rsid w:val="00F571C6"/>
    <w:rsid w:val="00F576F5"/>
    <w:rsid w:val="00F5787C"/>
    <w:rsid w:val="00F57933"/>
    <w:rsid w:val="00F579B3"/>
    <w:rsid w:val="00F57AF7"/>
    <w:rsid w:val="00F601BE"/>
    <w:rsid w:val="00F602CF"/>
    <w:rsid w:val="00F606EE"/>
    <w:rsid w:val="00F6071A"/>
    <w:rsid w:val="00F60D11"/>
    <w:rsid w:val="00F60E26"/>
    <w:rsid w:val="00F60E8A"/>
    <w:rsid w:val="00F61099"/>
    <w:rsid w:val="00F614B0"/>
    <w:rsid w:val="00F61D3C"/>
    <w:rsid w:val="00F61F98"/>
    <w:rsid w:val="00F62D69"/>
    <w:rsid w:val="00F632F0"/>
    <w:rsid w:val="00F63B99"/>
    <w:rsid w:val="00F63DEC"/>
    <w:rsid w:val="00F640E6"/>
    <w:rsid w:val="00F64259"/>
    <w:rsid w:val="00F64AC3"/>
    <w:rsid w:val="00F653B7"/>
    <w:rsid w:val="00F6549D"/>
    <w:rsid w:val="00F65724"/>
    <w:rsid w:val="00F65B12"/>
    <w:rsid w:val="00F66182"/>
    <w:rsid w:val="00F6652A"/>
    <w:rsid w:val="00F6661B"/>
    <w:rsid w:val="00F6678A"/>
    <w:rsid w:val="00F66EF9"/>
    <w:rsid w:val="00F67A78"/>
    <w:rsid w:val="00F67DEA"/>
    <w:rsid w:val="00F708B3"/>
    <w:rsid w:val="00F709E9"/>
    <w:rsid w:val="00F716EF"/>
    <w:rsid w:val="00F71818"/>
    <w:rsid w:val="00F71C30"/>
    <w:rsid w:val="00F71C99"/>
    <w:rsid w:val="00F71CE3"/>
    <w:rsid w:val="00F71DE2"/>
    <w:rsid w:val="00F726E6"/>
    <w:rsid w:val="00F73048"/>
    <w:rsid w:val="00F7326F"/>
    <w:rsid w:val="00F73C24"/>
    <w:rsid w:val="00F74092"/>
    <w:rsid w:val="00F7426E"/>
    <w:rsid w:val="00F7467A"/>
    <w:rsid w:val="00F74AC5"/>
    <w:rsid w:val="00F74B11"/>
    <w:rsid w:val="00F74D88"/>
    <w:rsid w:val="00F74DDE"/>
    <w:rsid w:val="00F75113"/>
    <w:rsid w:val="00F75F3D"/>
    <w:rsid w:val="00F763A4"/>
    <w:rsid w:val="00F76630"/>
    <w:rsid w:val="00F769D1"/>
    <w:rsid w:val="00F76AB8"/>
    <w:rsid w:val="00F76DF8"/>
    <w:rsid w:val="00F76F8C"/>
    <w:rsid w:val="00F7752E"/>
    <w:rsid w:val="00F7778D"/>
    <w:rsid w:val="00F779AE"/>
    <w:rsid w:val="00F77C2E"/>
    <w:rsid w:val="00F800C8"/>
    <w:rsid w:val="00F8023C"/>
    <w:rsid w:val="00F81E12"/>
    <w:rsid w:val="00F8249C"/>
    <w:rsid w:val="00F82D1D"/>
    <w:rsid w:val="00F82E37"/>
    <w:rsid w:val="00F82E9D"/>
    <w:rsid w:val="00F82F45"/>
    <w:rsid w:val="00F83070"/>
    <w:rsid w:val="00F831DD"/>
    <w:rsid w:val="00F8389C"/>
    <w:rsid w:val="00F83933"/>
    <w:rsid w:val="00F83973"/>
    <w:rsid w:val="00F83BDD"/>
    <w:rsid w:val="00F83C7F"/>
    <w:rsid w:val="00F83CD0"/>
    <w:rsid w:val="00F84ACA"/>
    <w:rsid w:val="00F84C5C"/>
    <w:rsid w:val="00F84F70"/>
    <w:rsid w:val="00F85788"/>
    <w:rsid w:val="00F85951"/>
    <w:rsid w:val="00F85C2F"/>
    <w:rsid w:val="00F85EFA"/>
    <w:rsid w:val="00F8653B"/>
    <w:rsid w:val="00F866B6"/>
    <w:rsid w:val="00F86829"/>
    <w:rsid w:val="00F878E5"/>
    <w:rsid w:val="00F87ADD"/>
    <w:rsid w:val="00F90A2B"/>
    <w:rsid w:val="00F90AE2"/>
    <w:rsid w:val="00F90E3D"/>
    <w:rsid w:val="00F91037"/>
    <w:rsid w:val="00F92202"/>
    <w:rsid w:val="00F927BB"/>
    <w:rsid w:val="00F93706"/>
    <w:rsid w:val="00F93779"/>
    <w:rsid w:val="00F93A06"/>
    <w:rsid w:val="00F940DE"/>
    <w:rsid w:val="00F95DD7"/>
    <w:rsid w:val="00F95FFD"/>
    <w:rsid w:val="00F9607F"/>
    <w:rsid w:val="00F9622A"/>
    <w:rsid w:val="00F962AD"/>
    <w:rsid w:val="00F96A5D"/>
    <w:rsid w:val="00F96D17"/>
    <w:rsid w:val="00F96ECA"/>
    <w:rsid w:val="00F97B0D"/>
    <w:rsid w:val="00FA06B0"/>
    <w:rsid w:val="00FA0AF7"/>
    <w:rsid w:val="00FA0BF1"/>
    <w:rsid w:val="00FA1161"/>
    <w:rsid w:val="00FA1403"/>
    <w:rsid w:val="00FA1B04"/>
    <w:rsid w:val="00FA1BA9"/>
    <w:rsid w:val="00FA2D41"/>
    <w:rsid w:val="00FA2F28"/>
    <w:rsid w:val="00FA3194"/>
    <w:rsid w:val="00FA3A56"/>
    <w:rsid w:val="00FA4CAA"/>
    <w:rsid w:val="00FA50B7"/>
    <w:rsid w:val="00FA523C"/>
    <w:rsid w:val="00FA5884"/>
    <w:rsid w:val="00FA58C6"/>
    <w:rsid w:val="00FA5C99"/>
    <w:rsid w:val="00FA5FB4"/>
    <w:rsid w:val="00FA6173"/>
    <w:rsid w:val="00FA6B6E"/>
    <w:rsid w:val="00FA6BBE"/>
    <w:rsid w:val="00FA6C39"/>
    <w:rsid w:val="00FA7427"/>
    <w:rsid w:val="00FA7528"/>
    <w:rsid w:val="00FA77FD"/>
    <w:rsid w:val="00FB03A2"/>
    <w:rsid w:val="00FB0843"/>
    <w:rsid w:val="00FB0946"/>
    <w:rsid w:val="00FB0B36"/>
    <w:rsid w:val="00FB14B0"/>
    <w:rsid w:val="00FB1773"/>
    <w:rsid w:val="00FB17A9"/>
    <w:rsid w:val="00FB1B20"/>
    <w:rsid w:val="00FB1E48"/>
    <w:rsid w:val="00FB2395"/>
    <w:rsid w:val="00FB2587"/>
    <w:rsid w:val="00FB2743"/>
    <w:rsid w:val="00FB291F"/>
    <w:rsid w:val="00FB2D00"/>
    <w:rsid w:val="00FB2D2E"/>
    <w:rsid w:val="00FB32F9"/>
    <w:rsid w:val="00FB35EE"/>
    <w:rsid w:val="00FB38D7"/>
    <w:rsid w:val="00FB3B47"/>
    <w:rsid w:val="00FB3E03"/>
    <w:rsid w:val="00FB40F6"/>
    <w:rsid w:val="00FB431B"/>
    <w:rsid w:val="00FB4B41"/>
    <w:rsid w:val="00FB4DF8"/>
    <w:rsid w:val="00FB52FA"/>
    <w:rsid w:val="00FB5BF6"/>
    <w:rsid w:val="00FB6464"/>
    <w:rsid w:val="00FB6C3F"/>
    <w:rsid w:val="00FB6C48"/>
    <w:rsid w:val="00FB6C56"/>
    <w:rsid w:val="00FB6DE2"/>
    <w:rsid w:val="00FB6E2F"/>
    <w:rsid w:val="00FB6ECE"/>
    <w:rsid w:val="00FB71C3"/>
    <w:rsid w:val="00FB7CAB"/>
    <w:rsid w:val="00FC0F93"/>
    <w:rsid w:val="00FC16E0"/>
    <w:rsid w:val="00FC179A"/>
    <w:rsid w:val="00FC17A1"/>
    <w:rsid w:val="00FC1B05"/>
    <w:rsid w:val="00FC1B32"/>
    <w:rsid w:val="00FC208E"/>
    <w:rsid w:val="00FC280E"/>
    <w:rsid w:val="00FC2EA4"/>
    <w:rsid w:val="00FC2F3A"/>
    <w:rsid w:val="00FC2F55"/>
    <w:rsid w:val="00FC375A"/>
    <w:rsid w:val="00FC3A42"/>
    <w:rsid w:val="00FC3B61"/>
    <w:rsid w:val="00FC3F47"/>
    <w:rsid w:val="00FC3F58"/>
    <w:rsid w:val="00FC4053"/>
    <w:rsid w:val="00FC40E4"/>
    <w:rsid w:val="00FC4852"/>
    <w:rsid w:val="00FC4AAB"/>
    <w:rsid w:val="00FC4CDA"/>
    <w:rsid w:val="00FC4D4F"/>
    <w:rsid w:val="00FC55BC"/>
    <w:rsid w:val="00FC56A5"/>
    <w:rsid w:val="00FC5A76"/>
    <w:rsid w:val="00FC5DF9"/>
    <w:rsid w:val="00FC5E9F"/>
    <w:rsid w:val="00FC60A4"/>
    <w:rsid w:val="00FC6217"/>
    <w:rsid w:val="00FC63BE"/>
    <w:rsid w:val="00FC6BB8"/>
    <w:rsid w:val="00FC7B39"/>
    <w:rsid w:val="00FC7B93"/>
    <w:rsid w:val="00FD0614"/>
    <w:rsid w:val="00FD072B"/>
    <w:rsid w:val="00FD0905"/>
    <w:rsid w:val="00FD15AA"/>
    <w:rsid w:val="00FD1C4E"/>
    <w:rsid w:val="00FD204E"/>
    <w:rsid w:val="00FD284C"/>
    <w:rsid w:val="00FD2B16"/>
    <w:rsid w:val="00FD2C01"/>
    <w:rsid w:val="00FD2D12"/>
    <w:rsid w:val="00FD2E32"/>
    <w:rsid w:val="00FD2F1B"/>
    <w:rsid w:val="00FD303D"/>
    <w:rsid w:val="00FD35C3"/>
    <w:rsid w:val="00FD35E0"/>
    <w:rsid w:val="00FD3DB8"/>
    <w:rsid w:val="00FD4103"/>
    <w:rsid w:val="00FD46A5"/>
    <w:rsid w:val="00FD47F3"/>
    <w:rsid w:val="00FD4C54"/>
    <w:rsid w:val="00FD53AB"/>
    <w:rsid w:val="00FD578C"/>
    <w:rsid w:val="00FD591C"/>
    <w:rsid w:val="00FD59CB"/>
    <w:rsid w:val="00FD59D9"/>
    <w:rsid w:val="00FD5D48"/>
    <w:rsid w:val="00FD6B19"/>
    <w:rsid w:val="00FD7B2A"/>
    <w:rsid w:val="00FE0262"/>
    <w:rsid w:val="00FE1095"/>
    <w:rsid w:val="00FE1669"/>
    <w:rsid w:val="00FE1AFA"/>
    <w:rsid w:val="00FE1C5D"/>
    <w:rsid w:val="00FE2006"/>
    <w:rsid w:val="00FE212D"/>
    <w:rsid w:val="00FE2EC9"/>
    <w:rsid w:val="00FE3353"/>
    <w:rsid w:val="00FE37FA"/>
    <w:rsid w:val="00FE433C"/>
    <w:rsid w:val="00FE4416"/>
    <w:rsid w:val="00FE46AF"/>
    <w:rsid w:val="00FE51D5"/>
    <w:rsid w:val="00FE523D"/>
    <w:rsid w:val="00FE59A2"/>
    <w:rsid w:val="00FE5EEE"/>
    <w:rsid w:val="00FE5FDF"/>
    <w:rsid w:val="00FE620F"/>
    <w:rsid w:val="00FE63AA"/>
    <w:rsid w:val="00FE67DD"/>
    <w:rsid w:val="00FE6B5D"/>
    <w:rsid w:val="00FE6C1D"/>
    <w:rsid w:val="00FE6C62"/>
    <w:rsid w:val="00FE6DD3"/>
    <w:rsid w:val="00FE72B1"/>
    <w:rsid w:val="00FE7372"/>
    <w:rsid w:val="00FE78C3"/>
    <w:rsid w:val="00FF003B"/>
    <w:rsid w:val="00FF1114"/>
    <w:rsid w:val="00FF19AD"/>
    <w:rsid w:val="00FF1DEC"/>
    <w:rsid w:val="00FF2A66"/>
    <w:rsid w:val="00FF2AB6"/>
    <w:rsid w:val="00FF2B7B"/>
    <w:rsid w:val="00FF2EA7"/>
    <w:rsid w:val="00FF3139"/>
    <w:rsid w:val="00FF3909"/>
    <w:rsid w:val="00FF3D5D"/>
    <w:rsid w:val="00FF3F77"/>
    <w:rsid w:val="00FF4574"/>
    <w:rsid w:val="00FF475E"/>
    <w:rsid w:val="00FF4827"/>
    <w:rsid w:val="00FF4A03"/>
    <w:rsid w:val="00FF54CE"/>
    <w:rsid w:val="00FF5691"/>
    <w:rsid w:val="00FF5721"/>
    <w:rsid w:val="00FF5929"/>
    <w:rsid w:val="00FF67AD"/>
    <w:rsid w:val="00FF6C37"/>
    <w:rsid w:val="00FF760B"/>
    <w:rsid w:val="00FF7A5C"/>
    <w:rsid w:val="00FF7CA3"/>
    <w:rsid w:val="00FF7E08"/>
    <w:rsid w:val="00FF7E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B027C0"/>
  <w14:defaultImageDpi w14:val="300"/>
  <w15:docId w15:val="{58E2BCBB-427F-47A8-B6C9-D06145CBD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476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5">
    <w:name w:val="heading 5"/>
    <w:basedOn w:val="Normal"/>
    <w:next w:val="Normal"/>
    <w:link w:val="Heading5Char"/>
    <w:uiPriority w:val="9"/>
    <w:semiHidden/>
    <w:unhideWhenUsed/>
    <w:qFormat/>
    <w:rsid w:val="0097669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2-Accent1">
    <w:name w:val="Medium List 2 Accent 1"/>
    <w:basedOn w:val="TableNormal"/>
    <w:uiPriority w:val="66"/>
    <w:rsid w:val="0031337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31337E"/>
    <w:pPr>
      <w:tabs>
        <w:tab w:val="center" w:pos="4320"/>
        <w:tab w:val="right" w:pos="8640"/>
      </w:tabs>
    </w:pPr>
  </w:style>
  <w:style w:type="character" w:customStyle="1" w:styleId="HeaderChar">
    <w:name w:val="Header Char"/>
    <w:basedOn w:val="DefaultParagraphFont"/>
    <w:link w:val="Header"/>
    <w:uiPriority w:val="99"/>
    <w:rsid w:val="0031337E"/>
  </w:style>
  <w:style w:type="paragraph" w:styleId="Footer">
    <w:name w:val="footer"/>
    <w:basedOn w:val="Normal"/>
    <w:link w:val="FooterChar"/>
    <w:uiPriority w:val="99"/>
    <w:unhideWhenUsed/>
    <w:rsid w:val="0031337E"/>
    <w:pPr>
      <w:tabs>
        <w:tab w:val="center" w:pos="4320"/>
        <w:tab w:val="right" w:pos="8640"/>
      </w:tabs>
    </w:pPr>
  </w:style>
  <w:style w:type="character" w:customStyle="1" w:styleId="FooterChar">
    <w:name w:val="Footer Char"/>
    <w:basedOn w:val="DefaultParagraphFont"/>
    <w:link w:val="Footer"/>
    <w:uiPriority w:val="99"/>
    <w:rsid w:val="0031337E"/>
  </w:style>
  <w:style w:type="paragraph" w:customStyle="1" w:styleId="IOPTitle">
    <w:name w:val="IOPTitle"/>
    <w:basedOn w:val="Normal"/>
    <w:link w:val="IOPTitleChar"/>
    <w:qFormat/>
    <w:rsid w:val="0031337E"/>
    <w:pPr>
      <w:spacing w:after="520" w:line="259" w:lineRule="auto"/>
    </w:pPr>
    <w:rPr>
      <w:rFonts w:eastAsiaTheme="minorHAnsi"/>
      <w:b/>
      <w:sz w:val="48"/>
      <w:szCs w:val="48"/>
    </w:rPr>
  </w:style>
  <w:style w:type="character" w:customStyle="1" w:styleId="IOPTitleChar">
    <w:name w:val="IOPTitle Char"/>
    <w:basedOn w:val="DefaultParagraphFont"/>
    <w:link w:val="IOPTitle"/>
    <w:rsid w:val="0031337E"/>
    <w:rPr>
      <w:rFonts w:eastAsiaTheme="minorHAnsi"/>
      <w:b/>
      <w:sz w:val="48"/>
      <w:szCs w:val="48"/>
    </w:rPr>
  </w:style>
  <w:style w:type="paragraph" w:customStyle="1" w:styleId="ProjectTitle">
    <w:name w:val="Project Title"/>
    <w:basedOn w:val="IOPTitle"/>
    <w:rsid w:val="0031337E"/>
  </w:style>
  <w:style w:type="paragraph" w:customStyle="1" w:styleId="IOPAuthor">
    <w:name w:val="IOPAuthor"/>
    <w:basedOn w:val="Normal"/>
    <w:link w:val="IOPAuthorChar"/>
    <w:qFormat/>
    <w:rsid w:val="00976699"/>
    <w:pPr>
      <w:spacing w:after="200" w:line="259" w:lineRule="auto"/>
      <w:ind w:right="2552"/>
    </w:pPr>
    <w:rPr>
      <w:rFonts w:eastAsiaTheme="minorHAnsi"/>
      <w:b/>
      <w:sz w:val="22"/>
      <w:szCs w:val="22"/>
    </w:rPr>
  </w:style>
  <w:style w:type="paragraph" w:customStyle="1" w:styleId="IOPAff">
    <w:name w:val="IOPAff"/>
    <w:basedOn w:val="IOPAuthor"/>
    <w:link w:val="IOPAffChar"/>
    <w:qFormat/>
    <w:rsid w:val="00976699"/>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976699"/>
    <w:rPr>
      <w:rFonts w:eastAsiaTheme="minorHAnsi"/>
      <w:b/>
      <w:sz w:val="22"/>
      <w:szCs w:val="22"/>
    </w:rPr>
  </w:style>
  <w:style w:type="paragraph" w:customStyle="1" w:styleId="IOPH1">
    <w:name w:val="IOPH1"/>
    <w:basedOn w:val="IOPAff"/>
    <w:link w:val="IOPH1Char"/>
    <w:qFormat/>
    <w:rsid w:val="00976699"/>
    <w:pPr>
      <w:spacing w:before="200" w:after="120"/>
      <w:ind w:right="0"/>
    </w:pPr>
    <w:rPr>
      <w:b/>
      <w:sz w:val="22"/>
    </w:rPr>
  </w:style>
  <w:style w:type="character" w:customStyle="1" w:styleId="IOPAffChar">
    <w:name w:val="IOPAff Char"/>
    <w:basedOn w:val="IOPAuthorChar"/>
    <w:link w:val="IOPAff"/>
    <w:rsid w:val="00976699"/>
    <w:rPr>
      <w:rFonts w:ascii="Times New Roman" w:eastAsiaTheme="minorHAnsi" w:hAnsi="Times New Roman" w:cs="Times New Roman"/>
      <w:b w:val="0"/>
      <w:sz w:val="18"/>
      <w:szCs w:val="18"/>
    </w:rPr>
  </w:style>
  <w:style w:type="paragraph" w:customStyle="1" w:styleId="IOPAbsText">
    <w:name w:val="IOPAbsText"/>
    <w:basedOn w:val="Normal"/>
    <w:link w:val="IOPAbsTextChar"/>
    <w:qFormat/>
    <w:rsid w:val="00976699"/>
    <w:pPr>
      <w:spacing w:line="259" w:lineRule="auto"/>
      <w:ind w:right="2552"/>
    </w:pPr>
    <w:rPr>
      <w:rFonts w:ascii="Times New Roman" w:eastAsiaTheme="minorHAnsi" w:hAnsi="Times New Roman"/>
      <w:sz w:val="20"/>
      <w:szCs w:val="22"/>
    </w:rPr>
  </w:style>
  <w:style w:type="character" w:customStyle="1" w:styleId="IOPH1Char">
    <w:name w:val="IOPH1 Char"/>
    <w:basedOn w:val="IOPAffChar"/>
    <w:link w:val="IOPH1"/>
    <w:rsid w:val="00976699"/>
    <w:rPr>
      <w:rFonts w:ascii="Times New Roman" w:eastAsiaTheme="minorHAnsi" w:hAnsi="Times New Roman" w:cs="Times New Roman"/>
      <w:b/>
      <w:sz w:val="22"/>
      <w:szCs w:val="18"/>
    </w:rPr>
  </w:style>
  <w:style w:type="paragraph" w:customStyle="1" w:styleId="IOPKwd">
    <w:name w:val="IOPKwd"/>
    <w:basedOn w:val="IOPAbsText"/>
    <w:link w:val="IOPKwdChar"/>
    <w:qFormat/>
    <w:rsid w:val="00976699"/>
    <w:pPr>
      <w:pBdr>
        <w:bottom w:val="single" w:sz="4" w:space="1" w:color="auto"/>
      </w:pBdr>
      <w:spacing w:before="240" w:after="240"/>
      <w:ind w:right="0"/>
    </w:pPr>
  </w:style>
  <w:style w:type="character" w:customStyle="1" w:styleId="IOPAbsTextChar">
    <w:name w:val="IOPAbsText Char"/>
    <w:basedOn w:val="DefaultParagraphFont"/>
    <w:link w:val="IOPAbsText"/>
    <w:rsid w:val="00976699"/>
    <w:rPr>
      <w:rFonts w:ascii="Times New Roman" w:eastAsiaTheme="minorHAnsi" w:hAnsi="Times New Roman"/>
      <w:sz w:val="20"/>
      <w:szCs w:val="22"/>
    </w:rPr>
  </w:style>
  <w:style w:type="character" w:customStyle="1" w:styleId="IOPKwdChar">
    <w:name w:val="IOPKwd Char"/>
    <w:basedOn w:val="IOPAbsTextChar"/>
    <w:link w:val="IOPKwd"/>
    <w:rsid w:val="00976699"/>
    <w:rPr>
      <w:rFonts w:ascii="Times New Roman" w:eastAsiaTheme="minorHAnsi" w:hAnsi="Times New Roman"/>
      <w:sz w:val="20"/>
      <w:szCs w:val="22"/>
    </w:rPr>
  </w:style>
  <w:style w:type="character" w:styleId="Hyperlink">
    <w:name w:val="Hyperlink"/>
    <w:rsid w:val="00976699"/>
    <w:rPr>
      <w:color w:val="0000FF"/>
      <w:u w:val="single"/>
    </w:rPr>
  </w:style>
  <w:style w:type="paragraph" w:customStyle="1" w:styleId="authorAddress">
    <w:name w:val="authorAddress"/>
    <w:basedOn w:val="Normal"/>
    <w:rsid w:val="00976699"/>
    <w:pPr>
      <w:spacing w:line="240" w:lineRule="atLeast"/>
    </w:pPr>
    <w:rPr>
      <w:rFonts w:ascii="Verdana" w:eastAsia="Times New Roman" w:hAnsi="Verdana" w:cs="Times New Roman"/>
      <w:kern w:val="18"/>
      <w:sz w:val="15"/>
      <w:szCs w:val="20"/>
      <w:lang w:val="en-US"/>
    </w:rPr>
  </w:style>
  <w:style w:type="paragraph" w:customStyle="1" w:styleId="authorName">
    <w:name w:val="authorName"/>
    <w:basedOn w:val="Heading5"/>
    <w:rsid w:val="00976699"/>
    <w:pPr>
      <w:keepLines w:val="0"/>
      <w:spacing w:before="0" w:line="240" w:lineRule="atLeast"/>
    </w:pPr>
    <w:rPr>
      <w:rFonts w:ascii="Verdana" w:eastAsia="Times New Roman" w:hAnsi="Verdana" w:cs="Times New Roman"/>
      <w:b/>
      <w:color w:val="auto"/>
      <w:kern w:val="18"/>
      <w:sz w:val="15"/>
      <w:szCs w:val="20"/>
      <w:lang w:val="en-US"/>
    </w:rPr>
  </w:style>
  <w:style w:type="character" w:customStyle="1" w:styleId="Heading5Char">
    <w:name w:val="Heading 5 Char"/>
    <w:basedOn w:val="DefaultParagraphFont"/>
    <w:link w:val="Heading5"/>
    <w:uiPriority w:val="9"/>
    <w:semiHidden/>
    <w:rsid w:val="00976699"/>
    <w:rPr>
      <w:rFonts w:asciiTheme="majorHAnsi" w:eastAsiaTheme="majorEastAsia" w:hAnsiTheme="majorHAnsi" w:cstheme="majorBidi"/>
      <w:color w:val="243F60" w:themeColor="accent1" w:themeShade="7F"/>
    </w:rPr>
  </w:style>
  <w:style w:type="paragraph" w:customStyle="1" w:styleId="IOPText">
    <w:name w:val="IOPText"/>
    <w:basedOn w:val="IOPAbsText"/>
    <w:link w:val="IOPTextChar"/>
    <w:qFormat/>
    <w:rsid w:val="00976699"/>
    <w:pPr>
      <w:ind w:right="0" w:firstLine="227"/>
      <w:jc w:val="both"/>
    </w:pPr>
  </w:style>
  <w:style w:type="character" w:customStyle="1" w:styleId="IOPTextChar">
    <w:name w:val="IOPText Char"/>
    <w:basedOn w:val="IOPAbsTextChar"/>
    <w:link w:val="IOPText"/>
    <w:rsid w:val="00976699"/>
    <w:rPr>
      <w:rFonts w:ascii="Times New Roman" w:eastAsiaTheme="minorHAnsi" w:hAnsi="Times New Roman"/>
      <w:sz w:val="20"/>
      <w:szCs w:val="22"/>
    </w:rPr>
  </w:style>
  <w:style w:type="paragraph" w:customStyle="1" w:styleId="IOPrefs0">
    <w:name w:val="IOPrefs"/>
    <w:link w:val="IOPrefsChar"/>
    <w:rsid w:val="00976699"/>
    <w:pPr>
      <w:spacing w:line="259" w:lineRule="auto"/>
      <w:ind w:left="284" w:hanging="284"/>
    </w:pPr>
    <w:rPr>
      <w:rFonts w:ascii="Times New Roman" w:eastAsiaTheme="minorHAnsi" w:hAnsi="Times New Roman"/>
      <w:noProof/>
      <w:sz w:val="18"/>
      <w:szCs w:val="22"/>
    </w:rPr>
  </w:style>
  <w:style w:type="paragraph" w:customStyle="1" w:styleId="IOPRefs">
    <w:name w:val="IOPRefs"/>
    <w:basedOn w:val="IOPrefs0"/>
    <w:link w:val="IOPRefsChar0"/>
    <w:qFormat/>
    <w:rsid w:val="00976699"/>
    <w:pPr>
      <w:numPr>
        <w:numId w:val="1"/>
      </w:numPr>
    </w:pPr>
  </w:style>
  <w:style w:type="character" w:customStyle="1" w:styleId="IOPrefsChar">
    <w:name w:val="IOPrefs Char"/>
    <w:basedOn w:val="DefaultParagraphFont"/>
    <w:link w:val="IOPrefs0"/>
    <w:rsid w:val="00976699"/>
    <w:rPr>
      <w:rFonts w:ascii="Times New Roman" w:eastAsiaTheme="minorHAnsi" w:hAnsi="Times New Roman"/>
      <w:noProof/>
      <w:sz w:val="18"/>
      <w:szCs w:val="22"/>
    </w:rPr>
  </w:style>
  <w:style w:type="character" w:customStyle="1" w:styleId="IOPRefsChar0">
    <w:name w:val="IOPRefs Char"/>
    <w:basedOn w:val="IOPrefsChar"/>
    <w:link w:val="IOPRefs"/>
    <w:rsid w:val="00976699"/>
    <w:rPr>
      <w:rFonts w:ascii="Times New Roman" w:eastAsiaTheme="minorHAnsi" w:hAnsi="Times New Roman"/>
      <w:noProof/>
      <w:sz w:val="18"/>
      <w:szCs w:val="22"/>
    </w:rPr>
  </w:style>
  <w:style w:type="paragraph" w:styleId="BodyText">
    <w:name w:val="Body Text"/>
    <w:basedOn w:val="Normal"/>
    <w:link w:val="BodyTextChar"/>
    <w:rsid w:val="007C1A28"/>
    <w:pPr>
      <w:spacing w:before="120" w:after="120"/>
    </w:pPr>
    <w:rPr>
      <w:color w:val="262626" w:themeColor="text1" w:themeTint="D9"/>
      <w:sz w:val="22"/>
      <w:szCs w:val="20"/>
      <w:lang w:val="en-US"/>
    </w:rPr>
  </w:style>
  <w:style w:type="character" w:customStyle="1" w:styleId="BodyTextChar">
    <w:name w:val="Body Text Char"/>
    <w:basedOn w:val="DefaultParagraphFont"/>
    <w:link w:val="BodyText"/>
    <w:rsid w:val="007C1A28"/>
    <w:rPr>
      <w:color w:val="262626" w:themeColor="text1" w:themeTint="D9"/>
      <w:sz w:val="22"/>
      <w:szCs w:val="20"/>
      <w:lang w:val="en-US"/>
    </w:rPr>
  </w:style>
  <w:style w:type="paragraph" w:styleId="ListParagraph">
    <w:name w:val="List Paragraph"/>
    <w:basedOn w:val="Normal"/>
    <w:uiPriority w:val="34"/>
    <w:qFormat/>
    <w:rsid w:val="00543983"/>
    <w:pPr>
      <w:ind w:left="720"/>
      <w:contextualSpacing/>
    </w:pPr>
  </w:style>
  <w:style w:type="character" w:styleId="PageNumber">
    <w:name w:val="page number"/>
    <w:basedOn w:val="DefaultParagraphFont"/>
    <w:uiPriority w:val="99"/>
    <w:semiHidden/>
    <w:unhideWhenUsed/>
    <w:rsid w:val="00C26A86"/>
  </w:style>
  <w:style w:type="paragraph" w:styleId="BalloonText">
    <w:name w:val="Balloon Text"/>
    <w:basedOn w:val="Normal"/>
    <w:link w:val="BalloonTextChar"/>
    <w:uiPriority w:val="99"/>
    <w:semiHidden/>
    <w:unhideWhenUsed/>
    <w:rsid w:val="00E46573"/>
    <w:rPr>
      <w:rFonts w:ascii="Lucida Grande" w:hAnsi="Lucida Grande"/>
      <w:sz w:val="18"/>
      <w:szCs w:val="18"/>
    </w:rPr>
  </w:style>
  <w:style w:type="character" w:customStyle="1" w:styleId="BalloonTextChar">
    <w:name w:val="Balloon Text Char"/>
    <w:basedOn w:val="DefaultParagraphFont"/>
    <w:link w:val="BalloonText"/>
    <w:uiPriority w:val="99"/>
    <w:semiHidden/>
    <w:rsid w:val="00E46573"/>
    <w:rPr>
      <w:rFonts w:ascii="Lucida Grande" w:hAnsi="Lucida Grande"/>
      <w:sz w:val="18"/>
      <w:szCs w:val="18"/>
    </w:rPr>
  </w:style>
  <w:style w:type="character" w:styleId="FollowedHyperlink">
    <w:name w:val="FollowedHyperlink"/>
    <w:basedOn w:val="DefaultParagraphFont"/>
    <w:uiPriority w:val="99"/>
    <w:semiHidden/>
    <w:unhideWhenUsed/>
    <w:rsid w:val="00562F40"/>
    <w:rPr>
      <w:color w:val="800080" w:themeColor="followedHyperlink"/>
      <w:u w:val="single"/>
    </w:rPr>
  </w:style>
  <w:style w:type="character" w:styleId="UnresolvedMention">
    <w:name w:val="Unresolved Mention"/>
    <w:basedOn w:val="DefaultParagraphFont"/>
    <w:uiPriority w:val="99"/>
    <w:semiHidden/>
    <w:unhideWhenUsed/>
    <w:rsid w:val="0048089F"/>
    <w:rPr>
      <w:color w:val="605E5C"/>
      <w:shd w:val="clear" w:color="auto" w:fill="E1DFDD"/>
    </w:rPr>
  </w:style>
  <w:style w:type="paragraph" w:styleId="Bibliography">
    <w:name w:val="Bibliography"/>
    <w:basedOn w:val="Normal"/>
    <w:next w:val="Normal"/>
    <w:uiPriority w:val="37"/>
    <w:unhideWhenUsed/>
    <w:rsid w:val="000D6E57"/>
    <w:pPr>
      <w:spacing w:after="240"/>
    </w:pPr>
  </w:style>
  <w:style w:type="table" w:styleId="TableGrid">
    <w:name w:val="Table Grid"/>
    <w:basedOn w:val="TableNormal"/>
    <w:uiPriority w:val="39"/>
    <w:rsid w:val="00DC14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3476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5293943">
      <w:bodyDiv w:val="1"/>
      <w:marLeft w:val="0"/>
      <w:marRight w:val="0"/>
      <w:marTop w:val="0"/>
      <w:marBottom w:val="0"/>
      <w:divBdr>
        <w:top w:val="none" w:sz="0" w:space="0" w:color="auto"/>
        <w:left w:val="none" w:sz="0" w:space="0" w:color="auto"/>
        <w:bottom w:val="none" w:sz="0" w:space="0" w:color="auto"/>
        <w:right w:val="none" w:sz="0" w:space="0" w:color="auto"/>
      </w:divBdr>
      <w:divsChild>
        <w:div w:id="905071791">
          <w:marLeft w:val="0"/>
          <w:marRight w:val="0"/>
          <w:marTop w:val="0"/>
          <w:marBottom w:val="0"/>
          <w:divBdr>
            <w:top w:val="none" w:sz="0" w:space="0" w:color="auto"/>
            <w:left w:val="none" w:sz="0" w:space="0" w:color="auto"/>
            <w:bottom w:val="none" w:sz="0" w:space="0" w:color="auto"/>
            <w:right w:val="none" w:sz="0" w:space="0" w:color="auto"/>
          </w:divBdr>
        </w:div>
        <w:div w:id="2052731119">
          <w:marLeft w:val="0"/>
          <w:marRight w:val="0"/>
          <w:marTop w:val="0"/>
          <w:marBottom w:val="0"/>
          <w:divBdr>
            <w:top w:val="none" w:sz="0" w:space="0" w:color="auto"/>
            <w:left w:val="none" w:sz="0" w:space="0" w:color="auto"/>
            <w:bottom w:val="none" w:sz="0" w:space="0" w:color="auto"/>
            <w:right w:val="none" w:sz="0" w:space="0" w:color="auto"/>
          </w:divBdr>
        </w:div>
        <w:div w:id="1336571833">
          <w:marLeft w:val="0"/>
          <w:marRight w:val="0"/>
          <w:marTop w:val="0"/>
          <w:marBottom w:val="0"/>
          <w:divBdr>
            <w:top w:val="none" w:sz="0" w:space="0" w:color="auto"/>
            <w:left w:val="none" w:sz="0" w:space="0" w:color="auto"/>
            <w:bottom w:val="none" w:sz="0" w:space="0" w:color="auto"/>
            <w:right w:val="none" w:sz="0" w:space="0" w:color="auto"/>
          </w:divBdr>
        </w:div>
      </w:divsChild>
    </w:div>
    <w:div w:id="961838571">
      <w:bodyDiv w:val="1"/>
      <w:marLeft w:val="0"/>
      <w:marRight w:val="0"/>
      <w:marTop w:val="0"/>
      <w:marBottom w:val="0"/>
      <w:divBdr>
        <w:top w:val="none" w:sz="0" w:space="0" w:color="auto"/>
        <w:left w:val="none" w:sz="0" w:space="0" w:color="auto"/>
        <w:bottom w:val="none" w:sz="0" w:space="0" w:color="auto"/>
        <w:right w:val="none" w:sz="0" w:space="0" w:color="auto"/>
      </w:divBdr>
    </w:div>
    <w:div w:id="1149906377">
      <w:bodyDiv w:val="1"/>
      <w:marLeft w:val="0"/>
      <w:marRight w:val="0"/>
      <w:marTop w:val="0"/>
      <w:marBottom w:val="0"/>
      <w:divBdr>
        <w:top w:val="none" w:sz="0" w:space="0" w:color="auto"/>
        <w:left w:val="none" w:sz="0" w:space="0" w:color="auto"/>
        <w:bottom w:val="none" w:sz="0" w:space="0" w:color="auto"/>
        <w:right w:val="none" w:sz="0" w:space="0" w:color="auto"/>
      </w:divBdr>
      <w:divsChild>
        <w:div w:id="1642687958">
          <w:marLeft w:val="0"/>
          <w:marRight w:val="0"/>
          <w:marTop w:val="0"/>
          <w:marBottom w:val="0"/>
          <w:divBdr>
            <w:top w:val="none" w:sz="0" w:space="0" w:color="auto"/>
            <w:left w:val="none" w:sz="0" w:space="0" w:color="auto"/>
            <w:bottom w:val="none" w:sz="0" w:space="0" w:color="auto"/>
            <w:right w:val="none" w:sz="0" w:space="0" w:color="auto"/>
          </w:divBdr>
        </w:div>
        <w:div w:id="1124008993">
          <w:marLeft w:val="0"/>
          <w:marRight w:val="0"/>
          <w:marTop w:val="0"/>
          <w:marBottom w:val="0"/>
          <w:divBdr>
            <w:top w:val="none" w:sz="0" w:space="0" w:color="auto"/>
            <w:left w:val="none" w:sz="0" w:space="0" w:color="auto"/>
            <w:bottom w:val="none" w:sz="0" w:space="0" w:color="auto"/>
            <w:right w:val="none" w:sz="0" w:space="0" w:color="auto"/>
          </w:divBdr>
        </w:div>
        <w:div w:id="1930891564">
          <w:marLeft w:val="0"/>
          <w:marRight w:val="0"/>
          <w:marTop w:val="0"/>
          <w:marBottom w:val="0"/>
          <w:divBdr>
            <w:top w:val="none" w:sz="0" w:space="0" w:color="auto"/>
            <w:left w:val="none" w:sz="0" w:space="0" w:color="auto"/>
            <w:bottom w:val="none" w:sz="0" w:space="0" w:color="auto"/>
            <w:right w:val="none" w:sz="0" w:space="0" w:color="auto"/>
          </w:divBdr>
        </w:div>
      </w:divsChild>
    </w:div>
    <w:div w:id="1268276579">
      <w:bodyDiv w:val="1"/>
      <w:marLeft w:val="0"/>
      <w:marRight w:val="0"/>
      <w:marTop w:val="0"/>
      <w:marBottom w:val="0"/>
      <w:divBdr>
        <w:top w:val="none" w:sz="0" w:space="0" w:color="auto"/>
        <w:left w:val="none" w:sz="0" w:space="0" w:color="auto"/>
        <w:bottom w:val="none" w:sz="0" w:space="0" w:color="auto"/>
        <w:right w:val="none" w:sz="0" w:space="0" w:color="auto"/>
      </w:divBdr>
    </w:div>
    <w:div w:id="1300841537">
      <w:bodyDiv w:val="1"/>
      <w:marLeft w:val="0"/>
      <w:marRight w:val="0"/>
      <w:marTop w:val="0"/>
      <w:marBottom w:val="0"/>
      <w:divBdr>
        <w:top w:val="none" w:sz="0" w:space="0" w:color="auto"/>
        <w:left w:val="none" w:sz="0" w:space="0" w:color="auto"/>
        <w:bottom w:val="none" w:sz="0" w:space="0" w:color="auto"/>
        <w:right w:val="none" w:sz="0" w:space="0" w:color="auto"/>
      </w:divBdr>
    </w:div>
    <w:div w:id="1480267002">
      <w:bodyDiv w:val="1"/>
      <w:marLeft w:val="0"/>
      <w:marRight w:val="0"/>
      <w:marTop w:val="0"/>
      <w:marBottom w:val="0"/>
      <w:divBdr>
        <w:top w:val="none" w:sz="0" w:space="0" w:color="auto"/>
        <w:left w:val="none" w:sz="0" w:space="0" w:color="auto"/>
        <w:bottom w:val="none" w:sz="0" w:space="0" w:color="auto"/>
        <w:right w:val="none" w:sz="0" w:space="0" w:color="auto"/>
      </w:divBdr>
    </w:div>
    <w:div w:id="1491020584">
      <w:bodyDiv w:val="1"/>
      <w:marLeft w:val="0"/>
      <w:marRight w:val="0"/>
      <w:marTop w:val="0"/>
      <w:marBottom w:val="0"/>
      <w:divBdr>
        <w:top w:val="none" w:sz="0" w:space="0" w:color="auto"/>
        <w:left w:val="none" w:sz="0" w:space="0" w:color="auto"/>
        <w:bottom w:val="none" w:sz="0" w:space="0" w:color="auto"/>
        <w:right w:val="none" w:sz="0" w:space="0" w:color="auto"/>
      </w:divBdr>
    </w:div>
    <w:div w:id="1779519194">
      <w:bodyDiv w:val="1"/>
      <w:marLeft w:val="0"/>
      <w:marRight w:val="0"/>
      <w:marTop w:val="0"/>
      <w:marBottom w:val="0"/>
      <w:divBdr>
        <w:top w:val="none" w:sz="0" w:space="0" w:color="auto"/>
        <w:left w:val="none" w:sz="0" w:space="0" w:color="auto"/>
        <w:bottom w:val="none" w:sz="0" w:space="0" w:color="auto"/>
        <w:right w:val="none" w:sz="0" w:space="0" w:color="auto"/>
      </w:divBdr>
    </w:div>
    <w:div w:id="1802112646">
      <w:bodyDiv w:val="1"/>
      <w:marLeft w:val="0"/>
      <w:marRight w:val="0"/>
      <w:marTop w:val="0"/>
      <w:marBottom w:val="0"/>
      <w:divBdr>
        <w:top w:val="none" w:sz="0" w:space="0" w:color="auto"/>
        <w:left w:val="none" w:sz="0" w:space="0" w:color="auto"/>
        <w:bottom w:val="none" w:sz="0" w:space="0" w:color="auto"/>
        <w:right w:val="none" w:sz="0" w:space="0" w:color="auto"/>
      </w:divBdr>
    </w:div>
    <w:div w:id="1841116967">
      <w:bodyDiv w:val="1"/>
      <w:marLeft w:val="0"/>
      <w:marRight w:val="0"/>
      <w:marTop w:val="0"/>
      <w:marBottom w:val="0"/>
      <w:divBdr>
        <w:top w:val="none" w:sz="0" w:space="0" w:color="auto"/>
        <w:left w:val="none" w:sz="0" w:space="0" w:color="auto"/>
        <w:bottom w:val="none" w:sz="0" w:space="0" w:color="auto"/>
        <w:right w:val="none" w:sz="0" w:space="0" w:color="auto"/>
      </w:divBdr>
    </w:div>
    <w:div w:id="2027780158">
      <w:bodyDiv w:val="1"/>
      <w:marLeft w:val="0"/>
      <w:marRight w:val="0"/>
      <w:marTop w:val="0"/>
      <w:marBottom w:val="0"/>
      <w:divBdr>
        <w:top w:val="none" w:sz="0" w:space="0" w:color="auto"/>
        <w:left w:val="none" w:sz="0" w:space="0" w:color="auto"/>
        <w:bottom w:val="none" w:sz="0" w:space="0" w:color="auto"/>
        <w:right w:val="none" w:sz="0" w:space="0" w:color="auto"/>
      </w:divBdr>
      <w:divsChild>
        <w:div w:id="292254528">
          <w:marLeft w:val="0"/>
          <w:marRight w:val="0"/>
          <w:marTop w:val="0"/>
          <w:marBottom w:val="0"/>
          <w:divBdr>
            <w:top w:val="none" w:sz="0" w:space="0" w:color="auto"/>
            <w:left w:val="none" w:sz="0" w:space="0" w:color="auto"/>
            <w:bottom w:val="none" w:sz="0" w:space="0" w:color="auto"/>
            <w:right w:val="none" w:sz="0" w:space="0" w:color="auto"/>
          </w:divBdr>
        </w:div>
        <w:div w:id="381708300">
          <w:marLeft w:val="0"/>
          <w:marRight w:val="0"/>
          <w:marTop w:val="0"/>
          <w:marBottom w:val="0"/>
          <w:divBdr>
            <w:top w:val="none" w:sz="0" w:space="0" w:color="auto"/>
            <w:left w:val="none" w:sz="0" w:space="0" w:color="auto"/>
            <w:bottom w:val="none" w:sz="0" w:space="0" w:color="auto"/>
            <w:right w:val="none" w:sz="0" w:space="0" w:color="auto"/>
          </w:divBdr>
        </w:div>
        <w:div w:id="660622396">
          <w:marLeft w:val="0"/>
          <w:marRight w:val="0"/>
          <w:marTop w:val="0"/>
          <w:marBottom w:val="0"/>
          <w:divBdr>
            <w:top w:val="none" w:sz="0" w:space="0" w:color="auto"/>
            <w:left w:val="none" w:sz="0" w:space="0" w:color="auto"/>
            <w:bottom w:val="none" w:sz="0" w:space="0" w:color="auto"/>
            <w:right w:val="none" w:sz="0" w:space="0" w:color="auto"/>
          </w:divBdr>
        </w:div>
        <w:div w:id="704915481">
          <w:marLeft w:val="0"/>
          <w:marRight w:val="0"/>
          <w:marTop w:val="0"/>
          <w:marBottom w:val="0"/>
          <w:divBdr>
            <w:top w:val="none" w:sz="0" w:space="0" w:color="auto"/>
            <w:left w:val="none" w:sz="0" w:space="0" w:color="auto"/>
            <w:bottom w:val="none" w:sz="0" w:space="0" w:color="auto"/>
            <w:right w:val="none" w:sz="0" w:space="0" w:color="auto"/>
          </w:divBdr>
        </w:div>
        <w:div w:id="1145314376">
          <w:marLeft w:val="0"/>
          <w:marRight w:val="0"/>
          <w:marTop w:val="0"/>
          <w:marBottom w:val="0"/>
          <w:divBdr>
            <w:top w:val="none" w:sz="0" w:space="0" w:color="auto"/>
            <w:left w:val="none" w:sz="0" w:space="0" w:color="auto"/>
            <w:bottom w:val="none" w:sz="0" w:space="0" w:color="auto"/>
            <w:right w:val="none" w:sz="0" w:space="0" w:color="auto"/>
          </w:divBdr>
        </w:div>
        <w:div w:id="1186167374">
          <w:marLeft w:val="0"/>
          <w:marRight w:val="0"/>
          <w:marTop w:val="0"/>
          <w:marBottom w:val="0"/>
          <w:divBdr>
            <w:top w:val="none" w:sz="0" w:space="0" w:color="auto"/>
            <w:left w:val="none" w:sz="0" w:space="0" w:color="auto"/>
            <w:bottom w:val="none" w:sz="0" w:space="0" w:color="auto"/>
            <w:right w:val="none" w:sz="0" w:space="0" w:color="auto"/>
          </w:divBdr>
        </w:div>
        <w:div w:id="1213736043">
          <w:marLeft w:val="0"/>
          <w:marRight w:val="0"/>
          <w:marTop w:val="0"/>
          <w:marBottom w:val="0"/>
          <w:divBdr>
            <w:top w:val="none" w:sz="0" w:space="0" w:color="auto"/>
            <w:left w:val="none" w:sz="0" w:space="0" w:color="auto"/>
            <w:bottom w:val="none" w:sz="0" w:space="0" w:color="auto"/>
            <w:right w:val="none" w:sz="0" w:space="0" w:color="auto"/>
          </w:divBdr>
        </w:div>
        <w:div w:id="155904966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yperlink" Target="https://www.academia.edu" TargetMode="External"/><Relationship Id="rId50" Type="http://schemas.openxmlformats.org/officeDocument/2006/relationships/hyperlink" Target="https://careerfoundry.com/en/blog/ux-design/user-centered-design-principles/" TargetMode="External"/><Relationship Id="rId55" Type="http://schemas.openxmlformats.org/officeDocument/2006/relationships/hyperlink" Target="https://www.playstation.com/en-gb/games/marvels-spider-man-2/" TargetMode="External"/><Relationship Id="rId63" Type="http://schemas.openxmlformats.org/officeDocument/2006/relationships/hyperlink" Target="https://docs.unity3d.com/Manual/RigidbodiesOverview.html"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2.png"/><Relationship Id="rId11" Type="http://schemas.openxmlformats.org/officeDocument/2006/relationships/hyperlink" Target="mailto:Swaiba2.faisal@live.uwe.ac.uk"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yperlink" Target="https://medium.com/@fhrvri.mmxiv/game-physics-if-you-wanna-understand-gaming-more-bafae7414e6e" TargetMode="External"/><Relationship Id="rId58" Type="http://schemas.openxmlformats.org/officeDocument/2006/relationships/hyperlink" Target="https://www.sciencebuddies.org/science-fair-projects/project-ideas/Games_p031/video-computer-games/physics-in-video-games" TargetMode="External"/><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www.researchgate.net" TargetMode="External"/><Relationship Id="rId19" Type="http://schemas.openxmlformats.org/officeDocument/2006/relationships/image" Target="media/image2.png"/><Relationship Id="rId14" Type="http://schemas.openxmlformats.org/officeDocument/2006/relationships/hyperlink" Target="https://github.com/SwaibaFaisal/CCT-Pendulum.git"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yperlink" Target="https://www.gamedeveloper.com/design/games-rules-immersion" TargetMode="External"/><Relationship Id="rId56" Type="http://schemas.openxmlformats.org/officeDocument/2006/relationships/hyperlink" Target="https://cs.stanford.edu/people/jcjohns/pendulum/" TargetMode="External"/><Relationship Id="rId64" Type="http://schemas.openxmlformats.org/officeDocument/2006/relationships/image" Target="media/image30.png"/><Relationship Id="rId8" Type="http://schemas.openxmlformats.org/officeDocument/2006/relationships/webSettings" Target="webSettings.xml"/><Relationship Id="rId51" Type="http://schemas.openxmlformats.org/officeDocument/2006/relationships/hyperlink" Target="https://www.3ds.com/products/catia/catia-v5"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yperlink" Target="https://www.nvidia.com/en-us/drivers/physx/physx-9-23-1019-driver/" TargetMode="External"/><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hyperlink" Target="https://www.playstation.com/en-gb/games/marvels-spider-man/" TargetMode="External"/><Relationship Id="rId62" Type="http://schemas.openxmlformats.org/officeDocument/2006/relationships/hyperlink" Target="https://unity.com/releases/editor/whats-new/2022.3.6"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yperlink" Target="https://bleedingedge.studio/blog/game-development-oop-in-gaming-concept-24/" TargetMode="External"/><Relationship Id="rId57" Type="http://schemas.openxmlformats.org/officeDocument/2006/relationships/hyperlink" Target="https://store.steampowered.com/app/1796470/Haste/" TargetMode="External"/><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hyperlink" Target="https://developer.nvidia.com/blog/anyone-can-build-metaverse-applications-with-new-beta-release-of-nvidia-omniverse/" TargetMode="External"/><Relationship Id="rId60" Type="http://schemas.openxmlformats.org/officeDocument/2006/relationships/hyperlink" Target="https://store.steampowered.com/app/2076210/Southfield/" TargetMode="Externa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youtu.be/zqHzXyJcQt4" TargetMode="External"/><Relationship Id="rId18" Type="http://schemas.openxmlformats.org/officeDocument/2006/relationships/header" Target="header3.xml"/><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C1D44B3665304E9EFFB6B26E5C1EDB" ma:contentTypeVersion="17" ma:contentTypeDescription="Create a new document." ma:contentTypeScope="" ma:versionID="ebe7ffaa3beae6c2692551344dbac989">
  <xsd:schema xmlns:xsd="http://www.w3.org/2001/XMLSchema" xmlns:xs="http://www.w3.org/2001/XMLSchema" xmlns:p="http://schemas.microsoft.com/office/2006/metadata/properties" xmlns:ns2="3ca5950f-9dc6-4fa2-8e6b-e8b0d1a55fc5" xmlns:ns3="da5699a2-2791-44c0-bb0a-d0c081c141e6" targetNamespace="http://schemas.microsoft.com/office/2006/metadata/properties" ma:root="true" ma:fieldsID="fbc6f3879e7a0016066cbb62231de351" ns2:_="" ns3:_="">
    <xsd:import namespace="3ca5950f-9dc6-4fa2-8e6b-e8b0d1a55fc5"/>
    <xsd:import namespace="da5699a2-2791-44c0-bb0a-d0c081c141e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element ref="ns3:SharedWithUsers" minOccurs="0"/>
                <xsd:element ref="ns3:SharedWithDetails" minOccurs="0"/>
                <xsd:element ref="ns2:MediaServiceOCR" minOccurs="0"/>
                <xsd:element ref="ns2:MediaServiceLocation" minOccurs="0"/>
                <xsd:element ref="ns2:link"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a5950f-9dc6-4fa2-8e6b-e8b0d1a55f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link" ma:index="16" nillable="true" ma:displayName="link" ma:format="Hyperlink" ma:internalName="link">
      <xsd:complexType>
        <xsd:complexContent>
          <xsd:extension base="dms:URL">
            <xsd:sequence>
              <xsd:element name="Url" type="dms:ValidUrl" minOccurs="0" nillable="true"/>
              <xsd:element name="Description" type="xsd:string" nillable="true"/>
            </xsd:sequence>
          </xsd:extension>
        </xsd:complexContent>
      </xsd:complex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a2edd95a-f8c2-4715-9b78-af595b67b1e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5699a2-2791-44c0-bb0a-d0c081c141e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43813f3d-4dcd-4e9d-8549-9993a32c35e3}" ma:internalName="TaxCatchAll" ma:showField="CatchAllData" ma:web="da5699a2-2791-44c0-bb0a-d0c081c141e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ca5950f-9dc6-4fa2-8e6b-e8b0d1a55fc5">
      <Terms xmlns="http://schemas.microsoft.com/office/infopath/2007/PartnerControls"/>
    </lcf76f155ced4ddcb4097134ff3c332f>
    <link xmlns="3ca5950f-9dc6-4fa2-8e6b-e8b0d1a55fc5">
      <Url xsi:nil="true"/>
      <Description xsi:nil="true"/>
    </link>
    <TaxCatchAll xmlns="da5699a2-2791-44c0-bb0a-d0c081c141e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47193-3E93-40A7-96AB-43C0DF3740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a5950f-9dc6-4fa2-8e6b-e8b0d1a55fc5"/>
    <ds:schemaRef ds:uri="da5699a2-2791-44c0-bb0a-d0c081c141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7169F2F-1A49-4A9E-A13A-BBD6F4DE6A1B}">
  <ds:schemaRefs>
    <ds:schemaRef ds:uri="http://schemas.microsoft.com/office/2006/metadata/properties"/>
    <ds:schemaRef ds:uri="http://schemas.microsoft.com/office/infopath/2007/PartnerControls"/>
    <ds:schemaRef ds:uri="3ca5950f-9dc6-4fa2-8e6b-e8b0d1a55fc5"/>
    <ds:schemaRef ds:uri="da5699a2-2791-44c0-bb0a-d0c081c141e6"/>
  </ds:schemaRefs>
</ds:datastoreItem>
</file>

<file path=customXml/itemProps3.xml><?xml version="1.0" encoding="utf-8"?>
<ds:datastoreItem xmlns:ds="http://schemas.openxmlformats.org/officeDocument/2006/customXml" ds:itemID="{CE597715-63E8-4A9F-B3CC-57F27D3DCBFB}">
  <ds:schemaRefs>
    <ds:schemaRef ds:uri="http://schemas.microsoft.com/sharepoint/v3/contenttype/forms"/>
  </ds:schemaRefs>
</ds:datastoreItem>
</file>

<file path=customXml/itemProps4.xml><?xml version="1.0" encoding="utf-8"?>
<ds:datastoreItem xmlns:ds="http://schemas.openxmlformats.org/officeDocument/2006/customXml" ds:itemID="{191EA17E-4FF3-6543-9328-B87A43C2C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20</Pages>
  <Words>10358</Words>
  <Characters>59047</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UWE</Company>
  <LinksUpToDate>false</LinksUpToDate>
  <CharactersWithSpaces>6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 Palmer</dc:creator>
  <cp:keywords/>
  <dc:description/>
  <cp:lastModifiedBy>swaiba faisal</cp:lastModifiedBy>
  <cp:revision>321</cp:revision>
  <dcterms:created xsi:type="dcterms:W3CDTF">2025-05-05T10:56:00Z</dcterms:created>
  <dcterms:modified xsi:type="dcterms:W3CDTF">2025-05-05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1D44B3665304E9EFFB6B26E5C1EDB</vt:lpwstr>
  </property>
  <property fmtid="{D5CDD505-2E9C-101B-9397-08002B2CF9AE}" pid="3" name="ZOTERO_PREF_1">
    <vt:lpwstr>&lt;data data-version="3" zotero-version="7.0.15"&gt;&lt;session id="R5dHdpdd"/&gt;&lt;style id="http://www.zotero.org/styles/harvard-university-of-the-west-of-england" hasBibliography="1" bibliographyStyleHasBeenSet="1"/&gt;&lt;prefs&gt;&lt;pref name="fieldType" value="Field"/&gt;&lt;pr</vt:lpwstr>
  </property>
  <property fmtid="{D5CDD505-2E9C-101B-9397-08002B2CF9AE}" pid="4" name="ZOTERO_PREF_2">
    <vt:lpwstr>ef name="automaticJournalAbbreviations" value="true"/&gt;&lt;/prefs&gt;&lt;/data&gt;</vt:lpwstr>
  </property>
</Properties>
</file>